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892662" w14:textId="600006E5" w:rsidR="009922B0" w:rsidRPr="00363B1C" w:rsidRDefault="003C7DAD" w:rsidP="002E6AEC">
      <w:pPr>
        <w:pStyle w:val="NoSpacing"/>
        <w:jc w:val="center"/>
        <w:rPr>
          <w:rFonts w:ascii="Times New Roman" w:hAnsi="Times New Roman" w:cs="Times New Roman"/>
          <w:b/>
          <w:color w:val="FF0000"/>
          <w:sz w:val="24"/>
        </w:rPr>
      </w:pPr>
      <w:r w:rsidRPr="003C7DAD">
        <w:rPr>
          <w:rFonts w:ascii="Times New Roman" w:hAnsi="Times New Roman" w:cs="Times New Roman"/>
          <w:b/>
          <w:noProof/>
          <w:sz w:val="32"/>
        </w:rPr>
        <mc:AlternateContent>
          <mc:Choice Requires="wps">
            <w:drawing>
              <wp:anchor distT="0" distB="0" distL="114300" distR="114300" simplePos="0" relativeHeight="251659264" behindDoc="0" locked="0" layoutInCell="1" allowOverlap="1" wp14:anchorId="56F81111" wp14:editId="05B3A261">
                <wp:simplePos x="0" y="0"/>
                <wp:positionH relativeFrom="column">
                  <wp:posOffset>3892551</wp:posOffset>
                </wp:positionH>
                <wp:positionV relativeFrom="paragraph">
                  <wp:posOffset>-612775</wp:posOffset>
                </wp:positionV>
                <wp:extent cx="1543050" cy="2762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543050"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8AC390" w14:textId="4869CE7A" w:rsidR="007F2832" w:rsidRPr="003C7DAD" w:rsidRDefault="007F2832" w:rsidP="003C7DAD">
                            <w:pPr>
                              <w:jc w:val="center"/>
                              <w:rPr>
                                <w:rFonts w:ascii="Times New Roman" w:hAnsi="Times New Roman" w:cs="Times New Roman"/>
                                <w:sz w:val="24"/>
                              </w:rPr>
                            </w:pPr>
                            <w:r>
                              <w:rPr>
                                <w:rFonts w:ascii="Times New Roman" w:hAnsi="Times New Roman" w:cs="Times New Roman"/>
                                <w:sz w:val="24"/>
                              </w:rPr>
                              <w:t>302-SI-24/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81111" id="Rectangle 1" o:spid="_x0000_s1026" style="position:absolute;left:0;text-align:left;margin-left:306.5pt;margin-top:-48.25pt;width:121.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" fillcolor="white [3201]" strokecolor="black [3213]" strokeweight="1pt">
                <v:textbox>
                  <w:txbxContent>
                    <w:p w14:paraId="538AC390" w14:textId="4869CE7A" w:rsidR="007F2832" w:rsidRPr="003C7DAD" w:rsidRDefault="007F2832" w:rsidP="003C7DAD">
                      <w:pPr>
                        <w:jc w:val="center"/>
                        <w:rPr>
                          <w:rFonts w:ascii="Times New Roman" w:hAnsi="Times New Roman" w:cs="Times New Roman"/>
                          <w:sz w:val="24"/>
                        </w:rPr>
                      </w:pPr>
                      <w:r>
                        <w:rPr>
                          <w:rFonts w:ascii="Times New Roman" w:hAnsi="Times New Roman" w:cs="Times New Roman"/>
                          <w:sz w:val="24"/>
                        </w:rPr>
                        <w:t>302-SI-24/25</w:t>
                      </w:r>
                    </w:p>
                  </w:txbxContent>
                </v:textbox>
              </v:rect>
            </w:pict>
          </mc:Fallback>
        </mc:AlternateContent>
      </w:r>
      <w:r w:rsidR="009D018C" w:rsidRPr="009D018C">
        <w:t xml:space="preserve"> </w:t>
      </w:r>
      <w:r w:rsidR="009D018C" w:rsidRPr="009D018C">
        <w:rPr>
          <w:rFonts w:ascii="Times New Roman" w:hAnsi="Times New Roman" w:cs="Times New Roman"/>
          <w:b/>
          <w:sz w:val="32"/>
        </w:rPr>
        <w:t xml:space="preserve">SISTEM INFORMASI </w:t>
      </w:r>
      <w:r w:rsidR="009D018C" w:rsidRPr="009D018C">
        <w:rPr>
          <w:rFonts w:ascii="Times New Roman" w:hAnsi="Times New Roman" w:cs="Times New Roman"/>
          <w:b/>
          <w:i/>
          <w:sz w:val="32"/>
        </w:rPr>
        <w:t>MARCHING</w:t>
      </w:r>
      <w:r w:rsidR="009D018C" w:rsidRPr="009D018C">
        <w:rPr>
          <w:rFonts w:ascii="Times New Roman" w:hAnsi="Times New Roman" w:cs="Times New Roman"/>
          <w:b/>
          <w:sz w:val="32"/>
        </w:rPr>
        <w:t xml:space="preserve"> </w:t>
      </w:r>
      <w:r w:rsidR="009D018C" w:rsidRPr="009D018C">
        <w:rPr>
          <w:rFonts w:ascii="Times New Roman" w:hAnsi="Times New Roman" w:cs="Times New Roman"/>
          <w:b/>
          <w:i/>
          <w:sz w:val="32"/>
        </w:rPr>
        <w:t>BAND</w:t>
      </w:r>
      <w:r w:rsidR="009D018C" w:rsidRPr="009D018C">
        <w:rPr>
          <w:rFonts w:ascii="Times New Roman" w:hAnsi="Times New Roman" w:cs="Times New Roman"/>
          <w:b/>
          <w:sz w:val="32"/>
        </w:rPr>
        <w:t xml:space="preserve"> GEMA OASIS MAN 1 SAMARINDA BERBASIS </w:t>
      </w:r>
      <w:r w:rsidR="009D018C" w:rsidRPr="009D018C">
        <w:rPr>
          <w:rFonts w:ascii="Times New Roman" w:hAnsi="Times New Roman" w:cs="Times New Roman"/>
          <w:b/>
          <w:i/>
          <w:sz w:val="32"/>
        </w:rPr>
        <w:t>WEBSITE</w:t>
      </w:r>
      <w:r w:rsidR="009D018C" w:rsidRPr="009D018C">
        <w:rPr>
          <w:rFonts w:ascii="Times New Roman" w:hAnsi="Times New Roman" w:cs="Times New Roman"/>
          <w:b/>
          <w:sz w:val="32"/>
        </w:rPr>
        <w:t xml:space="preserve"> MENGGUNAKAN METODE </w:t>
      </w:r>
      <w:r w:rsidR="009D018C" w:rsidRPr="009D018C">
        <w:rPr>
          <w:rFonts w:ascii="Times New Roman" w:hAnsi="Times New Roman" w:cs="Times New Roman"/>
          <w:b/>
          <w:i/>
          <w:sz w:val="32"/>
        </w:rPr>
        <w:t>WATERFALL</w:t>
      </w:r>
    </w:p>
    <w:p w14:paraId="5C9257E4" w14:textId="77777777" w:rsidR="009922B0" w:rsidRDefault="009922B0" w:rsidP="002E6AEC">
      <w:pPr>
        <w:pStyle w:val="NoSpacing"/>
        <w:rPr>
          <w:rFonts w:ascii="Times New Roman" w:hAnsi="Times New Roman" w:cs="Times New Roman"/>
          <w:lang w:val="id-ID"/>
        </w:rPr>
      </w:pPr>
    </w:p>
    <w:p w14:paraId="75429AF2" w14:textId="77777777" w:rsidR="000F7208" w:rsidRDefault="000F7208" w:rsidP="002E6AEC">
      <w:pPr>
        <w:pStyle w:val="NoSpacing"/>
        <w:rPr>
          <w:rFonts w:ascii="Times New Roman" w:hAnsi="Times New Roman" w:cs="Times New Roman"/>
          <w:lang w:val="id-ID"/>
        </w:rPr>
      </w:pPr>
    </w:p>
    <w:p w14:paraId="173F1CF1" w14:textId="77777777" w:rsidR="002E6AEC" w:rsidRDefault="002E6AEC" w:rsidP="002E6AEC">
      <w:pPr>
        <w:pStyle w:val="NoSpacing"/>
        <w:rPr>
          <w:rFonts w:ascii="Times New Roman" w:hAnsi="Times New Roman" w:cs="Times New Roman"/>
          <w:lang w:val="id-ID"/>
        </w:rPr>
      </w:pPr>
    </w:p>
    <w:p w14:paraId="6F22E8B8" w14:textId="77777777" w:rsidR="00AB582D" w:rsidRDefault="00AB582D" w:rsidP="002E6AEC">
      <w:pPr>
        <w:pStyle w:val="NoSpacing"/>
        <w:rPr>
          <w:rFonts w:ascii="Times New Roman" w:hAnsi="Times New Roman" w:cs="Times New Roman"/>
          <w:lang w:val="id-ID"/>
        </w:rPr>
      </w:pPr>
    </w:p>
    <w:p w14:paraId="08937231" w14:textId="77777777" w:rsidR="00AB582D" w:rsidRDefault="00AB582D" w:rsidP="002E6AEC">
      <w:pPr>
        <w:pStyle w:val="NoSpacing"/>
        <w:rPr>
          <w:rFonts w:ascii="Times New Roman" w:hAnsi="Times New Roman" w:cs="Times New Roman"/>
          <w:lang w:val="id-ID"/>
        </w:rPr>
      </w:pPr>
    </w:p>
    <w:p w14:paraId="6B461A19" w14:textId="77777777" w:rsidR="000F7208" w:rsidRPr="003C7DAD" w:rsidRDefault="003C7DAD" w:rsidP="002E6AEC">
      <w:pPr>
        <w:pStyle w:val="NoSpacing"/>
        <w:jc w:val="center"/>
        <w:rPr>
          <w:rFonts w:ascii="Times New Roman" w:hAnsi="Times New Roman" w:cs="Times New Roman"/>
          <w:b/>
          <w:sz w:val="28"/>
        </w:rPr>
      </w:pPr>
      <w:r w:rsidRPr="003C7DAD">
        <w:rPr>
          <w:rFonts w:ascii="Times New Roman" w:hAnsi="Times New Roman" w:cs="Times New Roman"/>
          <w:b/>
          <w:sz w:val="28"/>
        </w:rPr>
        <w:t>SKRIPSI</w:t>
      </w:r>
    </w:p>
    <w:p w14:paraId="7B641508" w14:textId="77777777" w:rsidR="000F7208" w:rsidRDefault="000F7208" w:rsidP="002E6AEC">
      <w:pPr>
        <w:pStyle w:val="NoSpacing"/>
        <w:rPr>
          <w:rFonts w:ascii="Times New Roman" w:hAnsi="Times New Roman" w:cs="Times New Roman"/>
          <w:sz w:val="26"/>
          <w:szCs w:val="26"/>
          <w:lang w:val="id-ID"/>
        </w:rPr>
      </w:pPr>
    </w:p>
    <w:p w14:paraId="1E2BAEA9" w14:textId="77777777" w:rsidR="00AB582D" w:rsidRDefault="00AB582D" w:rsidP="002E6AEC">
      <w:pPr>
        <w:pStyle w:val="NoSpacing"/>
        <w:rPr>
          <w:rFonts w:ascii="Times New Roman" w:hAnsi="Times New Roman" w:cs="Times New Roman"/>
          <w:sz w:val="26"/>
          <w:szCs w:val="26"/>
          <w:lang w:val="id-ID"/>
        </w:rPr>
      </w:pPr>
    </w:p>
    <w:p w14:paraId="0D6373D3" w14:textId="77777777" w:rsidR="00AB582D" w:rsidRPr="002D34F0" w:rsidRDefault="00AB582D" w:rsidP="002E6AEC">
      <w:pPr>
        <w:pStyle w:val="NoSpacing"/>
        <w:rPr>
          <w:rFonts w:ascii="Times New Roman" w:hAnsi="Times New Roman" w:cs="Times New Roman"/>
          <w:sz w:val="26"/>
          <w:szCs w:val="26"/>
          <w:lang w:val="id-ID"/>
        </w:rPr>
      </w:pPr>
    </w:p>
    <w:p w14:paraId="4987E019" w14:textId="77777777" w:rsidR="000F7208" w:rsidRPr="002D34F0" w:rsidRDefault="000F7208" w:rsidP="002E6AEC">
      <w:pPr>
        <w:pStyle w:val="NoSpacing"/>
        <w:rPr>
          <w:rFonts w:ascii="Times New Roman" w:hAnsi="Times New Roman" w:cs="Times New Roman"/>
          <w:sz w:val="26"/>
          <w:szCs w:val="26"/>
          <w:lang w:val="id-ID"/>
        </w:rPr>
      </w:pPr>
    </w:p>
    <w:p w14:paraId="7CACF339" w14:textId="77777777" w:rsidR="000F7208" w:rsidRPr="002D34F0" w:rsidRDefault="000F7208" w:rsidP="002E6AEC">
      <w:pPr>
        <w:pStyle w:val="NoSpacing"/>
        <w:rPr>
          <w:rFonts w:ascii="Times New Roman" w:hAnsi="Times New Roman" w:cs="Times New Roman"/>
          <w:sz w:val="26"/>
          <w:szCs w:val="26"/>
          <w:lang w:val="id-ID"/>
        </w:rPr>
      </w:pPr>
    </w:p>
    <w:p w14:paraId="11FBD13D" w14:textId="77777777" w:rsidR="009922B0" w:rsidRPr="002D34F0" w:rsidRDefault="000F7208"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Oleh</w:t>
      </w:r>
      <w:r w:rsidR="003C7DAD" w:rsidRPr="002D34F0">
        <w:rPr>
          <w:rFonts w:ascii="Times New Roman" w:hAnsi="Times New Roman" w:cs="Times New Roman"/>
          <w:b/>
          <w:sz w:val="26"/>
          <w:szCs w:val="26"/>
        </w:rPr>
        <w:t xml:space="preserve"> :</w:t>
      </w:r>
      <w:r w:rsidRPr="002D34F0">
        <w:rPr>
          <w:rFonts w:ascii="Times New Roman" w:hAnsi="Times New Roman" w:cs="Times New Roman"/>
          <w:b/>
          <w:sz w:val="26"/>
          <w:szCs w:val="26"/>
        </w:rPr>
        <w:t xml:space="preserve"> </w:t>
      </w:r>
    </w:p>
    <w:p w14:paraId="0496CAA2" w14:textId="77777777" w:rsidR="000F7208" w:rsidRPr="002D34F0" w:rsidRDefault="000F7208" w:rsidP="002E6AEC">
      <w:pPr>
        <w:pStyle w:val="NoSpacing"/>
        <w:jc w:val="center"/>
        <w:rPr>
          <w:rFonts w:ascii="Times New Roman" w:hAnsi="Times New Roman" w:cs="Times New Roman"/>
          <w:b/>
          <w:sz w:val="26"/>
          <w:szCs w:val="26"/>
        </w:rPr>
      </w:pPr>
    </w:p>
    <w:p w14:paraId="27E8688B" w14:textId="54D8B03E" w:rsidR="000F7208" w:rsidRPr="002D34F0" w:rsidRDefault="009D018C" w:rsidP="002E6AEC">
      <w:pPr>
        <w:pStyle w:val="NoSpacing"/>
        <w:jc w:val="center"/>
        <w:rPr>
          <w:rFonts w:ascii="Times New Roman" w:hAnsi="Times New Roman" w:cs="Times New Roman"/>
          <w:b/>
          <w:color w:val="FF0000"/>
          <w:sz w:val="26"/>
          <w:szCs w:val="26"/>
        </w:rPr>
      </w:pPr>
      <w:r>
        <w:rPr>
          <w:rFonts w:ascii="Times New Roman" w:hAnsi="Times New Roman" w:cs="Times New Roman"/>
          <w:b/>
          <w:sz w:val="26"/>
          <w:szCs w:val="26"/>
        </w:rPr>
        <w:t>AHMAD LUTFI</w:t>
      </w:r>
      <w:r w:rsidR="00363B1C" w:rsidRPr="002D34F0">
        <w:rPr>
          <w:rFonts w:ascii="Times New Roman" w:hAnsi="Times New Roman" w:cs="Times New Roman"/>
          <w:b/>
          <w:color w:val="FF0000"/>
          <w:sz w:val="26"/>
          <w:szCs w:val="26"/>
        </w:rPr>
        <w:t xml:space="preserve"> </w:t>
      </w:r>
    </w:p>
    <w:p w14:paraId="19FF5F1C" w14:textId="00E6D093" w:rsidR="000F7208" w:rsidRPr="002D34F0" w:rsidRDefault="009D018C" w:rsidP="002E6AEC">
      <w:pPr>
        <w:pStyle w:val="NoSpacing"/>
        <w:jc w:val="center"/>
        <w:rPr>
          <w:rFonts w:ascii="Times New Roman" w:hAnsi="Times New Roman" w:cs="Times New Roman"/>
          <w:b/>
          <w:sz w:val="26"/>
          <w:szCs w:val="26"/>
        </w:rPr>
      </w:pPr>
      <w:r>
        <w:rPr>
          <w:rFonts w:ascii="Times New Roman" w:hAnsi="Times New Roman" w:cs="Times New Roman"/>
          <w:b/>
          <w:sz w:val="26"/>
          <w:szCs w:val="26"/>
        </w:rPr>
        <w:t>2109116009</w:t>
      </w:r>
    </w:p>
    <w:p w14:paraId="74F07B01" w14:textId="77777777" w:rsidR="009922B0" w:rsidRPr="002D34F0" w:rsidRDefault="009922B0" w:rsidP="002E6AEC">
      <w:pPr>
        <w:pStyle w:val="NoSpacing"/>
        <w:rPr>
          <w:rFonts w:ascii="Times New Roman" w:hAnsi="Times New Roman" w:cs="Times New Roman"/>
          <w:sz w:val="26"/>
          <w:szCs w:val="26"/>
          <w:lang w:val="id-ID"/>
        </w:rPr>
      </w:pPr>
    </w:p>
    <w:p w14:paraId="48ABBA4B" w14:textId="77777777" w:rsidR="000F7208" w:rsidRDefault="000F7208" w:rsidP="002E6AEC">
      <w:pPr>
        <w:pStyle w:val="NoSpacing"/>
        <w:rPr>
          <w:rFonts w:ascii="Times New Roman" w:hAnsi="Times New Roman" w:cs="Times New Roman"/>
          <w:sz w:val="26"/>
          <w:szCs w:val="26"/>
          <w:lang w:val="id-ID"/>
        </w:rPr>
      </w:pPr>
    </w:p>
    <w:p w14:paraId="24945FB1" w14:textId="77777777" w:rsidR="00AB582D" w:rsidRPr="002D34F0" w:rsidRDefault="00AB582D" w:rsidP="002E6AEC">
      <w:pPr>
        <w:pStyle w:val="NoSpacing"/>
        <w:rPr>
          <w:rFonts w:ascii="Times New Roman" w:hAnsi="Times New Roman" w:cs="Times New Roman"/>
          <w:sz w:val="26"/>
          <w:szCs w:val="26"/>
          <w:lang w:val="id-ID"/>
        </w:rPr>
      </w:pPr>
    </w:p>
    <w:p w14:paraId="7F169C7E" w14:textId="77777777" w:rsidR="000F7208" w:rsidRPr="002D34F0" w:rsidRDefault="000F7208" w:rsidP="002E6AEC">
      <w:pPr>
        <w:pStyle w:val="NoSpacing"/>
        <w:rPr>
          <w:rFonts w:ascii="Times New Roman" w:hAnsi="Times New Roman" w:cs="Times New Roman"/>
          <w:sz w:val="26"/>
          <w:szCs w:val="26"/>
          <w:lang w:val="id-ID"/>
        </w:rPr>
      </w:pPr>
    </w:p>
    <w:p w14:paraId="217E9865" w14:textId="77777777" w:rsidR="000F7208" w:rsidRPr="002D34F0" w:rsidRDefault="000F7208" w:rsidP="002E6AEC">
      <w:pPr>
        <w:pStyle w:val="NoSpacing"/>
        <w:rPr>
          <w:rFonts w:ascii="Times New Roman" w:hAnsi="Times New Roman" w:cs="Times New Roman"/>
          <w:sz w:val="26"/>
          <w:szCs w:val="26"/>
          <w:lang w:val="id-ID"/>
        </w:rPr>
      </w:pPr>
    </w:p>
    <w:p w14:paraId="10A90FAB" w14:textId="77777777" w:rsidR="000F7208" w:rsidRPr="002D34F0" w:rsidRDefault="000F7208" w:rsidP="002E6AEC">
      <w:pPr>
        <w:pStyle w:val="NoSpacing"/>
        <w:rPr>
          <w:rFonts w:ascii="Times New Roman" w:hAnsi="Times New Roman" w:cs="Times New Roman"/>
          <w:sz w:val="26"/>
          <w:szCs w:val="26"/>
          <w:lang w:val="id-ID"/>
        </w:rPr>
      </w:pPr>
    </w:p>
    <w:p w14:paraId="40CAD6B5" w14:textId="77777777" w:rsidR="002234A4" w:rsidRPr="002D34F0" w:rsidRDefault="00EE5236" w:rsidP="002E6AEC">
      <w:pPr>
        <w:pStyle w:val="NoSpacing"/>
        <w:jc w:val="center"/>
        <w:rPr>
          <w:rFonts w:ascii="Times New Roman" w:hAnsi="Times New Roman" w:cs="Times New Roman"/>
          <w:sz w:val="26"/>
          <w:szCs w:val="26"/>
          <w:lang w:val="id-ID"/>
        </w:rPr>
      </w:pPr>
      <w:r w:rsidRPr="002D34F0">
        <w:rPr>
          <w:rFonts w:ascii="Times New Roman" w:hAnsi="Times New Roman" w:cs="Times New Roman"/>
          <w:noProof/>
          <w:sz w:val="26"/>
          <w:szCs w:val="26"/>
        </w:rPr>
        <w:drawing>
          <wp:inline distT="0" distB="0" distL="0" distR="0" wp14:anchorId="5769179D" wp14:editId="75BBBA99">
            <wp:extent cx="1133475" cy="1133475"/>
            <wp:effectExtent l="0" t="0" r="0" b="0"/>
            <wp:docPr id="2" name="Picture 2" descr="C:\xampp\htdocs\fkti\unmu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xampp\htdocs\fkti\unmul2.png"/>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1133475" cy="1133475"/>
                    </a:xfrm>
                    <a:prstGeom prst="rect">
                      <a:avLst/>
                    </a:prstGeom>
                    <a:noFill/>
                    <a:ln>
                      <a:noFill/>
                    </a:ln>
                  </pic:spPr>
                </pic:pic>
              </a:graphicData>
            </a:graphic>
          </wp:inline>
        </w:drawing>
      </w:r>
    </w:p>
    <w:p w14:paraId="409BB173" w14:textId="77777777" w:rsidR="002234A4" w:rsidRPr="002D34F0" w:rsidRDefault="002234A4" w:rsidP="002E6AEC">
      <w:pPr>
        <w:pStyle w:val="NoSpacing"/>
        <w:rPr>
          <w:rFonts w:ascii="Times New Roman" w:hAnsi="Times New Roman" w:cs="Times New Roman"/>
          <w:sz w:val="26"/>
          <w:szCs w:val="26"/>
          <w:lang w:val="id-ID"/>
        </w:rPr>
      </w:pPr>
    </w:p>
    <w:p w14:paraId="2FF35E7F" w14:textId="77777777" w:rsidR="000F7208" w:rsidRPr="002D34F0" w:rsidRDefault="000F7208" w:rsidP="002E6AEC">
      <w:pPr>
        <w:pStyle w:val="NoSpacing"/>
        <w:rPr>
          <w:rFonts w:ascii="Times New Roman" w:hAnsi="Times New Roman" w:cs="Times New Roman"/>
          <w:sz w:val="26"/>
          <w:szCs w:val="26"/>
          <w:lang w:val="id-ID"/>
        </w:rPr>
      </w:pPr>
    </w:p>
    <w:p w14:paraId="267D002F" w14:textId="77777777" w:rsidR="000F7208" w:rsidRPr="002D34F0" w:rsidRDefault="000F7208" w:rsidP="002E6AEC">
      <w:pPr>
        <w:pStyle w:val="NoSpacing"/>
        <w:tabs>
          <w:tab w:val="left" w:pos="5580"/>
        </w:tabs>
        <w:rPr>
          <w:rFonts w:ascii="Times New Roman" w:hAnsi="Times New Roman" w:cs="Times New Roman"/>
          <w:sz w:val="26"/>
          <w:szCs w:val="26"/>
          <w:lang w:val="id-ID"/>
        </w:rPr>
      </w:pPr>
    </w:p>
    <w:p w14:paraId="247CE0F2" w14:textId="77777777" w:rsidR="000F7208" w:rsidRPr="002D34F0" w:rsidRDefault="000F7208" w:rsidP="002E6AEC">
      <w:pPr>
        <w:pStyle w:val="NoSpacing"/>
        <w:rPr>
          <w:rFonts w:ascii="Times New Roman" w:hAnsi="Times New Roman" w:cs="Times New Roman"/>
          <w:sz w:val="26"/>
          <w:szCs w:val="26"/>
          <w:lang w:val="id-ID"/>
        </w:rPr>
      </w:pPr>
    </w:p>
    <w:p w14:paraId="65CE5D88" w14:textId="77777777" w:rsidR="000F7208" w:rsidRDefault="000F7208" w:rsidP="002E6AEC">
      <w:pPr>
        <w:pStyle w:val="NoSpacing"/>
        <w:rPr>
          <w:rFonts w:ascii="Times New Roman" w:hAnsi="Times New Roman" w:cs="Times New Roman"/>
          <w:sz w:val="26"/>
          <w:szCs w:val="26"/>
          <w:lang w:val="id-ID"/>
        </w:rPr>
      </w:pPr>
    </w:p>
    <w:p w14:paraId="02CD57FA" w14:textId="77777777" w:rsidR="00AB582D" w:rsidRPr="002D34F0" w:rsidRDefault="00AB582D" w:rsidP="002E6AEC">
      <w:pPr>
        <w:pStyle w:val="NoSpacing"/>
        <w:rPr>
          <w:rFonts w:ascii="Times New Roman" w:hAnsi="Times New Roman" w:cs="Times New Roman"/>
          <w:sz w:val="26"/>
          <w:szCs w:val="26"/>
          <w:lang w:val="id-ID"/>
        </w:rPr>
      </w:pPr>
    </w:p>
    <w:p w14:paraId="38E71E65" w14:textId="77777777" w:rsidR="000F7208" w:rsidRPr="002D34F0" w:rsidRDefault="000F7208" w:rsidP="002E6AEC">
      <w:pPr>
        <w:pStyle w:val="NoSpacing"/>
        <w:rPr>
          <w:rFonts w:ascii="Times New Roman" w:hAnsi="Times New Roman" w:cs="Times New Roman"/>
          <w:sz w:val="26"/>
          <w:szCs w:val="26"/>
          <w:lang w:val="id-ID"/>
        </w:rPr>
      </w:pPr>
    </w:p>
    <w:p w14:paraId="1585E96D" w14:textId="76D5E51D" w:rsidR="00EF2863" w:rsidRPr="002D34F0" w:rsidRDefault="00EF2863"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000F7208" w:rsidRPr="002D34F0">
        <w:rPr>
          <w:rFonts w:ascii="Times New Roman" w:hAnsi="Times New Roman" w:cs="Times New Roman"/>
          <w:b/>
          <w:sz w:val="26"/>
          <w:szCs w:val="26"/>
        </w:rPr>
        <w:t>TEKNIK</w:t>
      </w:r>
    </w:p>
    <w:p w14:paraId="4D58C12E" w14:textId="77777777" w:rsidR="00314A89" w:rsidRDefault="002234A4"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60F7DF98" w14:textId="77777777" w:rsidR="002D34F0" w:rsidRPr="002D34F0" w:rsidRDefault="002D34F0" w:rsidP="002E6AEC">
      <w:pPr>
        <w:pStyle w:val="NoSpacing"/>
        <w:jc w:val="center"/>
        <w:rPr>
          <w:rFonts w:ascii="Times New Roman" w:hAnsi="Times New Roman" w:cs="Times New Roman"/>
          <w:b/>
          <w:sz w:val="26"/>
          <w:szCs w:val="26"/>
          <w:lang w:val="id-ID"/>
        </w:rPr>
      </w:pPr>
    </w:p>
    <w:p w14:paraId="2049BAEA" w14:textId="77777777" w:rsidR="000F7208" w:rsidRPr="002D34F0" w:rsidRDefault="000F7208"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47945DAD" w14:textId="5A0B1951" w:rsidR="00301B97" w:rsidRDefault="006632E3" w:rsidP="002E6AEC">
      <w:pPr>
        <w:pStyle w:val="NoSpacing"/>
        <w:jc w:val="center"/>
        <w:rPr>
          <w:rFonts w:ascii="Times New Roman" w:hAnsi="Times New Roman" w:cs="Times New Roman"/>
          <w:b/>
          <w:sz w:val="24"/>
          <w:lang w:val="id-ID"/>
        </w:rPr>
      </w:pPr>
      <w:r>
        <w:rPr>
          <w:rFonts w:ascii="Times New Roman" w:hAnsi="Times New Roman" w:cs="Times New Roman"/>
          <w:b/>
          <w:sz w:val="26"/>
          <w:szCs w:val="26"/>
          <w:lang w:val="id-ID"/>
        </w:rPr>
        <w:t>202</w:t>
      </w:r>
      <w:r w:rsidR="009D018C">
        <w:rPr>
          <w:rFonts w:ascii="Times New Roman" w:hAnsi="Times New Roman" w:cs="Times New Roman"/>
          <w:b/>
          <w:sz w:val="26"/>
          <w:szCs w:val="26"/>
          <w:lang w:val="id-ID"/>
        </w:rPr>
        <w:t>5</w:t>
      </w:r>
    </w:p>
    <w:p w14:paraId="21DA984E" w14:textId="77777777" w:rsidR="000F7208" w:rsidRPr="000F7208" w:rsidRDefault="00D97A11" w:rsidP="000F7208">
      <w:pPr>
        <w:pStyle w:val="NoSpacing"/>
        <w:spacing w:line="360" w:lineRule="auto"/>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660288" behindDoc="0" locked="0" layoutInCell="1" allowOverlap="1" wp14:anchorId="3DF2743F" wp14:editId="196267AF">
                <wp:simplePos x="0" y="0"/>
                <wp:positionH relativeFrom="column">
                  <wp:posOffset>4997450</wp:posOffset>
                </wp:positionH>
                <wp:positionV relativeFrom="page">
                  <wp:posOffset>9801225</wp:posOffset>
                </wp:positionV>
                <wp:extent cx="857250" cy="7048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857250" cy="70485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23085A" id="Rectangle 4" o:spid="_x0000_s1026" style="position:absolute;margin-left:393.5pt;margin-top:771.75pt;width:67.5pt;height:55.5pt;z-index:251660288;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" fillcolor="white [3212]" strokecolor="white [3212]" strokeweight="1pt">
                <w10:wrap anchory="page"/>
              </v:rect>
            </w:pict>
          </mc:Fallback>
        </mc:AlternateContent>
      </w:r>
    </w:p>
    <w:p w14:paraId="5A11B5BC" w14:textId="77777777" w:rsidR="00301B97" w:rsidRPr="000F7208" w:rsidRDefault="00301B97" w:rsidP="00301B97">
      <w:pPr>
        <w:pStyle w:val="NoSpacing"/>
        <w:rPr>
          <w:rFonts w:ascii="Times New Roman" w:hAnsi="Times New Roman" w:cs="Times New Roman"/>
          <w:sz w:val="20"/>
          <w:lang w:val="id-ID"/>
        </w:rPr>
        <w:sectPr w:rsidR="00301B97" w:rsidRPr="000F7208" w:rsidSect="002D34F0">
          <w:footerReference w:type="even" r:id="rId9"/>
          <w:footerReference w:type="default" r:id="rId10"/>
          <w:footerReference w:type="first" r:id="rId11"/>
          <w:pgSz w:w="11907" w:h="16840" w:code="9"/>
          <w:pgMar w:top="1985" w:right="1418" w:bottom="1418" w:left="1985" w:header="709" w:footer="709" w:gutter="0"/>
          <w:pgNumType w:fmt="lowerRoman"/>
          <w:cols w:space="708"/>
          <w:titlePg/>
          <w:docGrid w:linePitch="360"/>
        </w:sectPr>
      </w:pPr>
    </w:p>
    <w:p w14:paraId="7475DF7C" w14:textId="4850B6B4" w:rsidR="00314A89" w:rsidRPr="00231436" w:rsidRDefault="00697F77" w:rsidP="0054135F">
      <w:pPr>
        <w:spacing w:after="0" w:line="240" w:lineRule="auto"/>
        <w:jc w:val="center"/>
        <w:rPr>
          <w:rFonts w:ascii="Times New Roman" w:eastAsia="Times New Roman" w:hAnsi="Times New Roman" w:cs="Times New Roman"/>
          <w:b/>
          <w:bCs/>
          <w:sz w:val="32"/>
          <w:szCs w:val="24"/>
          <w:lang w:val="sv-SE"/>
        </w:rPr>
      </w:pPr>
      <w:bookmarkStart w:id="0" w:name="_Toc48886463"/>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r w:rsidR="002E6AEC">
        <w:rPr>
          <w:rFonts w:ascii="Times New Roman" w:hAnsi="Times New Roman" w:cs="Times New Roman"/>
          <w:b/>
          <w:color w:val="FF0000"/>
          <w:sz w:val="32"/>
          <w:szCs w:val="24"/>
        </w:rPr>
        <w:t xml:space="preserve"> </w:t>
      </w:r>
    </w:p>
    <w:p w14:paraId="690B915B" w14:textId="77777777" w:rsidR="00314A89" w:rsidRDefault="00314A89" w:rsidP="002E6AEC">
      <w:pPr>
        <w:pStyle w:val="Heading1"/>
        <w:spacing w:line="240" w:lineRule="auto"/>
        <w:rPr>
          <w:rFonts w:eastAsia="Times New Roman" w:cs="Times New Roman"/>
          <w:color w:val="FFFFFF" w:themeColor="background1"/>
          <w:szCs w:val="24"/>
          <w:lang w:val="sv-SE"/>
        </w:rPr>
      </w:pPr>
      <w:bookmarkStart w:id="1" w:name="_Toc78963536"/>
      <w:bookmarkStart w:id="2" w:name="_Toc195952454"/>
      <w:r w:rsidRPr="00FC62DC">
        <w:rPr>
          <w:rFonts w:eastAsia="Times New Roman" w:cs="Times New Roman"/>
          <w:color w:val="FFFFFF" w:themeColor="background1"/>
          <w:szCs w:val="24"/>
          <w:lang w:val="sv-SE"/>
        </w:rPr>
        <w:t>HALAMAN JUDUL</w:t>
      </w:r>
      <w:bookmarkEnd w:id="0"/>
      <w:bookmarkEnd w:id="1"/>
      <w:bookmarkEnd w:id="2"/>
    </w:p>
    <w:p w14:paraId="7BD42CE4" w14:textId="77777777" w:rsidR="003C7DAD" w:rsidRDefault="003C7DAD" w:rsidP="002E6AEC">
      <w:pPr>
        <w:pStyle w:val="NoSpacing"/>
        <w:rPr>
          <w:lang w:val="sv-SE"/>
        </w:rPr>
      </w:pPr>
    </w:p>
    <w:p w14:paraId="15CB290E" w14:textId="77777777" w:rsidR="002E6AEC" w:rsidRPr="003C7DAD" w:rsidRDefault="002E6AEC" w:rsidP="002E6AEC">
      <w:pPr>
        <w:pStyle w:val="NoSpacing"/>
        <w:rPr>
          <w:lang w:val="sv-SE"/>
        </w:rPr>
      </w:pPr>
    </w:p>
    <w:p w14:paraId="2DF2CC3D" w14:textId="77777777" w:rsidR="00314A89" w:rsidRPr="003C7DAD" w:rsidRDefault="003C7DAD" w:rsidP="002E6AEC">
      <w:pPr>
        <w:spacing w:after="0" w:line="240" w:lineRule="auto"/>
        <w:jc w:val="center"/>
        <w:rPr>
          <w:rFonts w:ascii="Times New Roman" w:eastAsia="Times New Roman" w:hAnsi="Times New Roman" w:cs="Times New Roman"/>
          <w:b/>
          <w:bCs/>
          <w:sz w:val="28"/>
          <w:szCs w:val="24"/>
          <w:lang w:val="sv-SE"/>
        </w:rPr>
      </w:pPr>
      <w:r>
        <w:rPr>
          <w:rFonts w:ascii="Times New Roman" w:eastAsia="Times New Roman" w:hAnsi="Times New Roman" w:cs="Times New Roman"/>
          <w:b/>
          <w:bCs/>
          <w:sz w:val="28"/>
          <w:szCs w:val="24"/>
          <w:lang w:val="sv-SE"/>
        </w:rPr>
        <w:t>SKRIPSI</w:t>
      </w:r>
    </w:p>
    <w:p w14:paraId="569204F1" w14:textId="77777777" w:rsidR="00314A89" w:rsidRDefault="00314A89" w:rsidP="002E6AEC">
      <w:pPr>
        <w:spacing w:after="0" w:line="240" w:lineRule="auto"/>
        <w:jc w:val="center"/>
        <w:rPr>
          <w:rFonts w:ascii="Times New Roman" w:eastAsia="Times New Roman" w:hAnsi="Times New Roman" w:cs="Times New Roman"/>
          <w:b/>
          <w:bCs/>
          <w:sz w:val="24"/>
          <w:szCs w:val="24"/>
          <w:lang w:val="sv-SE"/>
        </w:rPr>
      </w:pPr>
    </w:p>
    <w:p w14:paraId="61478A4A" w14:textId="77777777" w:rsidR="00AB582D" w:rsidRPr="00FC62DC" w:rsidRDefault="00AB582D" w:rsidP="002E6AEC">
      <w:pPr>
        <w:spacing w:after="0" w:line="240" w:lineRule="auto"/>
        <w:jc w:val="center"/>
        <w:rPr>
          <w:rFonts w:ascii="Times New Roman" w:eastAsia="Times New Roman" w:hAnsi="Times New Roman" w:cs="Times New Roman"/>
          <w:b/>
          <w:bCs/>
          <w:sz w:val="24"/>
          <w:szCs w:val="24"/>
          <w:lang w:val="sv-SE"/>
        </w:rPr>
      </w:pPr>
    </w:p>
    <w:p w14:paraId="3AD48803" w14:textId="77777777" w:rsidR="00314A89" w:rsidRPr="002D34F0" w:rsidRDefault="00314A89" w:rsidP="002E6AEC">
      <w:pPr>
        <w:pStyle w:val="BodyText"/>
        <w:spacing w:line="240" w:lineRule="auto"/>
        <w:ind w:right="-1" w:firstLine="0"/>
        <w:jc w:val="center"/>
        <w:rPr>
          <w:sz w:val="26"/>
          <w:szCs w:val="26"/>
        </w:rPr>
      </w:pPr>
      <w:r w:rsidRPr="002D34F0">
        <w:rPr>
          <w:sz w:val="26"/>
          <w:szCs w:val="26"/>
        </w:rPr>
        <w:t xml:space="preserve">Diajukan sebagai salah satu syarat untuk menyelesaikan pendidikan </w:t>
      </w:r>
    </w:p>
    <w:p w14:paraId="0672BB9A" w14:textId="77777777" w:rsidR="00314A89" w:rsidRPr="002D34F0" w:rsidRDefault="00314A89" w:rsidP="002E6AEC">
      <w:pPr>
        <w:pStyle w:val="BodyText"/>
        <w:spacing w:line="240" w:lineRule="auto"/>
        <w:ind w:right="-1"/>
        <w:jc w:val="center"/>
        <w:rPr>
          <w:sz w:val="26"/>
          <w:szCs w:val="26"/>
        </w:rPr>
      </w:pPr>
      <w:r w:rsidRPr="002D34F0">
        <w:rPr>
          <w:sz w:val="26"/>
          <w:szCs w:val="26"/>
        </w:rPr>
        <w:t xml:space="preserve">pada Program Studi Strata 1 Sistem Informasi, </w:t>
      </w:r>
    </w:p>
    <w:p w14:paraId="7A93B49F" w14:textId="77777777" w:rsidR="00314A89" w:rsidRPr="002D34F0" w:rsidRDefault="00314A89" w:rsidP="002E6AEC">
      <w:pPr>
        <w:pStyle w:val="BodyText"/>
        <w:spacing w:line="240" w:lineRule="auto"/>
        <w:ind w:right="-1"/>
        <w:jc w:val="center"/>
        <w:rPr>
          <w:sz w:val="26"/>
          <w:szCs w:val="26"/>
        </w:rPr>
      </w:pPr>
      <w:r w:rsidRPr="002D34F0">
        <w:rPr>
          <w:sz w:val="26"/>
          <w:szCs w:val="26"/>
        </w:rPr>
        <w:t>Fakultas Teknik, Universitas Mulawarman</w:t>
      </w:r>
    </w:p>
    <w:p w14:paraId="0F852203"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1769673" w14:textId="77777777" w:rsidR="002E6AEC" w:rsidRPr="002D34F0" w:rsidRDefault="002E6AEC" w:rsidP="002E6AEC">
      <w:pPr>
        <w:spacing w:after="0" w:line="240" w:lineRule="auto"/>
        <w:contextualSpacing/>
        <w:jc w:val="center"/>
        <w:rPr>
          <w:rFonts w:ascii="Times New Roman" w:eastAsia="Times New Roman" w:hAnsi="Times New Roman" w:cs="Times New Roman"/>
          <w:b/>
          <w:bCs/>
          <w:sz w:val="26"/>
          <w:szCs w:val="26"/>
          <w:lang w:val="sv-SE"/>
        </w:rPr>
      </w:pPr>
    </w:p>
    <w:p w14:paraId="3D766696"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24A53CD"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fi-FI"/>
        </w:rPr>
      </w:pPr>
      <w:r w:rsidRPr="002D34F0">
        <w:rPr>
          <w:rFonts w:ascii="Times New Roman" w:eastAsia="Times New Roman" w:hAnsi="Times New Roman" w:cs="Times New Roman"/>
          <w:b/>
          <w:bCs/>
          <w:sz w:val="26"/>
          <w:szCs w:val="26"/>
          <w:lang w:val="fi-FI"/>
        </w:rPr>
        <w:t>Oleh:</w:t>
      </w:r>
    </w:p>
    <w:p w14:paraId="787D8D1A" w14:textId="119AB1AD" w:rsidR="00314A89"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AHMAD LUTFI</w:t>
      </w:r>
    </w:p>
    <w:p w14:paraId="039B100B" w14:textId="4D8F1970" w:rsidR="002D34F0"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2109116009</w:t>
      </w:r>
    </w:p>
    <w:p w14:paraId="6EC32845"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rPr>
      </w:pPr>
    </w:p>
    <w:p w14:paraId="040F5157" w14:textId="77777777" w:rsidR="00AB582D" w:rsidRDefault="00AB582D" w:rsidP="002E6AEC">
      <w:pPr>
        <w:spacing w:after="0" w:line="240" w:lineRule="auto"/>
        <w:contextualSpacing/>
        <w:jc w:val="center"/>
        <w:rPr>
          <w:rFonts w:ascii="Times New Roman" w:eastAsia="Times New Roman" w:hAnsi="Times New Roman" w:cs="Times New Roman"/>
          <w:b/>
          <w:bCs/>
          <w:sz w:val="26"/>
          <w:szCs w:val="26"/>
        </w:rPr>
      </w:pPr>
    </w:p>
    <w:p w14:paraId="34F78608" w14:textId="77777777" w:rsidR="00AB582D" w:rsidRPr="002D34F0" w:rsidRDefault="00AB582D" w:rsidP="002E6AEC">
      <w:pPr>
        <w:spacing w:after="0" w:line="240" w:lineRule="auto"/>
        <w:contextualSpacing/>
        <w:jc w:val="center"/>
        <w:rPr>
          <w:rFonts w:ascii="Times New Roman" w:eastAsia="Times New Roman" w:hAnsi="Times New Roman" w:cs="Times New Roman"/>
          <w:b/>
          <w:bCs/>
          <w:sz w:val="26"/>
          <w:szCs w:val="26"/>
        </w:rPr>
      </w:pPr>
    </w:p>
    <w:p w14:paraId="4FECDAB3"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4C8ED3C7"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1E5F4F76"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r w:rsidRPr="002D34F0">
        <w:rPr>
          <w:rFonts w:ascii="Times New Roman" w:hAnsi="Times New Roman" w:cs="Times New Roman"/>
          <w:noProof/>
          <w:sz w:val="26"/>
          <w:szCs w:val="26"/>
        </w:rPr>
        <w:drawing>
          <wp:inline distT="0" distB="0" distL="0" distR="0" wp14:anchorId="6F307365" wp14:editId="30C7ED31">
            <wp:extent cx="1228725" cy="1223289"/>
            <wp:effectExtent l="0" t="0" r="0" b="0"/>
            <wp:docPr id="7" name="Picture 7"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1232388" cy="1226936"/>
                    </a:xfrm>
                    <a:prstGeom prst="rect">
                      <a:avLst/>
                    </a:prstGeom>
                    <a:noFill/>
                    <a:ln>
                      <a:noFill/>
                    </a:ln>
                  </pic:spPr>
                </pic:pic>
              </a:graphicData>
            </a:graphic>
          </wp:inline>
        </w:drawing>
      </w:r>
      <w:r w:rsidRPr="002D34F0">
        <w:rPr>
          <w:rFonts w:ascii="Times New Roman" w:eastAsia="Times New Roman" w:hAnsi="Times New Roman" w:cs="Times New Roman"/>
          <w:b/>
          <w:noProof/>
          <w:sz w:val="26"/>
          <w:szCs w:val="26"/>
        </w:rPr>
        <w:t xml:space="preserve"> </w:t>
      </w:r>
    </w:p>
    <w:p w14:paraId="4978375C"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3F0A7EE" w14:textId="77777777" w:rsidR="00314A89" w:rsidRDefault="00314A89" w:rsidP="002E6AEC">
      <w:pPr>
        <w:spacing w:after="0" w:line="240" w:lineRule="auto"/>
        <w:jc w:val="center"/>
        <w:rPr>
          <w:rFonts w:ascii="Times New Roman" w:eastAsia="Times New Roman" w:hAnsi="Times New Roman" w:cs="Times New Roman"/>
          <w:b/>
          <w:bCs/>
          <w:sz w:val="26"/>
          <w:szCs w:val="26"/>
          <w:lang w:val="fi-FI"/>
        </w:rPr>
      </w:pPr>
    </w:p>
    <w:p w14:paraId="7D333E29" w14:textId="77777777" w:rsidR="00AB582D" w:rsidRDefault="00AB582D" w:rsidP="002E6AEC">
      <w:pPr>
        <w:spacing w:after="0" w:line="240" w:lineRule="auto"/>
        <w:jc w:val="center"/>
        <w:rPr>
          <w:rFonts w:ascii="Times New Roman" w:eastAsia="Times New Roman" w:hAnsi="Times New Roman" w:cs="Times New Roman"/>
          <w:b/>
          <w:bCs/>
          <w:sz w:val="26"/>
          <w:szCs w:val="26"/>
          <w:lang w:val="fi-FI"/>
        </w:rPr>
      </w:pPr>
    </w:p>
    <w:p w14:paraId="2B17A02E" w14:textId="77777777" w:rsidR="00AB582D" w:rsidRPr="002D34F0" w:rsidRDefault="00AB582D" w:rsidP="002E6AEC">
      <w:pPr>
        <w:spacing w:after="0" w:line="240" w:lineRule="auto"/>
        <w:jc w:val="center"/>
        <w:rPr>
          <w:rFonts w:ascii="Times New Roman" w:eastAsia="Times New Roman" w:hAnsi="Times New Roman" w:cs="Times New Roman"/>
          <w:b/>
          <w:bCs/>
          <w:sz w:val="26"/>
          <w:szCs w:val="26"/>
          <w:lang w:val="fi-FI"/>
        </w:rPr>
      </w:pPr>
    </w:p>
    <w:p w14:paraId="62671154"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710A260" w14:textId="3673E73B"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Pr="002D34F0">
        <w:rPr>
          <w:rFonts w:ascii="Times New Roman" w:hAnsi="Times New Roman" w:cs="Times New Roman"/>
          <w:b/>
          <w:sz w:val="26"/>
          <w:szCs w:val="26"/>
        </w:rPr>
        <w:t>TEKNIK</w:t>
      </w:r>
    </w:p>
    <w:p w14:paraId="44321511" w14:textId="77777777" w:rsidR="00314A89" w:rsidRDefault="00314A89"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505EFEFF" w14:textId="77777777" w:rsidR="002D34F0" w:rsidRPr="002D34F0" w:rsidRDefault="002D34F0" w:rsidP="002E6AEC">
      <w:pPr>
        <w:pStyle w:val="NoSpacing"/>
        <w:jc w:val="center"/>
        <w:rPr>
          <w:rFonts w:ascii="Times New Roman" w:hAnsi="Times New Roman" w:cs="Times New Roman"/>
          <w:b/>
          <w:sz w:val="26"/>
          <w:szCs w:val="26"/>
          <w:lang w:val="id-ID"/>
        </w:rPr>
      </w:pPr>
    </w:p>
    <w:p w14:paraId="676963F6" w14:textId="77777777"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512CC0B6" w14:textId="1ACE3666" w:rsidR="003C7DAD" w:rsidRPr="00697F77" w:rsidRDefault="00697F77" w:rsidP="002E6AEC">
      <w:pPr>
        <w:pStyle w:val="NoSpacing"/>
        <w:jc w:val="center"/>
        <w:rPr>
          <w:rFonts w:ascii="Times New Roman" w:hAnsi="Times New Roman" w:cs="Times New Roman"/>
          <w:b/>
          <w:sz w:val="24"/>
        </w:rPr>
        <w:sectPr w:rsidR="003C7DAD" w:rsidRPr="00697F77" w:rsidSect="002E6AEC">
          <w:pgSz w:w="11907" w:h="16840" w:code="9"/>
          <w:pgMar w:top="1985" w:right="1418" w:bottom="1418" w:left="1985" w:header="709" w:footer="709" w:gutter="0"/>
          <w:pgNumType w:fmt="lowerRoman" w:start="1"/>
          <w:cols w:space="708"/>
          <w:titlePg/>
          <w:docGrid w:linePitch="360"/>
        </w:sectPr>
      </w:pPr>
      <w:r>
        <w:rPr>
          <w:rFonts w:ascii="Times New Roman" w:hAnsi="Times New Roman" w:cs="Times New Roman"/>
          <w:b/>
          <w:sz w:val="26"/>
          <w:szCs w:val="26"/>
          <w:lang w:val="id-ID"/>
        </w:rPr>
        <w:t>202</w:t>
      </w:r>
      <w:r>
        <w:rPr>
          <w:rFonts w:ascii="Times New Roman" w:hAnsi="Times New Roman" w:cs="Times New Roman"/>
          <w:b/>
          <w:sz w:val="26"/>
          <w:szCs w:val="26"/>
        </w:rPr>
        <w:t>5</w:t>
      </w:r>
    </w:p>
    <w:p w14:paraId="3CE9F8FC" w14:textId="77777777" w:rsidR="00314A89" w:rsidRDefault="003C7DAD" w:rsidP="003C7DAD">
      <w:pPr>
        <w:pStyle w:val="Heading1"/>
      </w:pPr>
      <w:bookmarkStart w:id="3" w:name="_Toc195952455"/>
      <w:r>
        <w:lastRenderedPageBreak/>
        <w:t>PERNYATAAN KEASLIAN SKRIPSI</w:t>
      </w:r>
      <w:bookmarkEnd w:id="3"/>
    </w:p>
    <w:p w14:paraId="7701A07A" w14:textId="77777777" w:rsidR="003C7DAD" w:rsidRDefault="003C7DAD" w:rsidP="003C7DAD">
      <w:pPr>
        <w:pStyle w:val="NoSpacing"/>
      </w:pPr>
    </w:p>
    <w:p w14:paraId="14766CB9" w14:textId="77777777" w:rsidR="003C7DAD" w:rsidRDefault="003C7DAD" w:rsidP="003C7DAD">
      <w:pPr>
        <w:pStyle w:val="NoSpacing"/>
      </w:pPr>
    </w:p>
    <w:p w14:paraId="1E35A730"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nyatakan dengan sesungguhnya bahwa skripsi dengan judul: </w:t>
      </w:r>
    </w:p>
    <w:p w14:paraId="0B5B95D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538FEB76" w14:textId="793EC459" w:rsidR="003C7DAD" w:rsidRDefault="00113F72"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color w:val="000000"/>
          <w:sz w:val="24"/>
          <w:szCs w:val="24"/>
        </w:rPr>
        <w:t xml:space="preserve">SISTEM INFORMASI </w:t>
      </w:r>
      <w:r w:rsidRPr="00113F72">
        <w:rPr>
          <w:rFonts w:ascii="Times New Roman" w:eastAsia="Times New Roman" w:hAnsi="Times New Roman" w:cs="Times New Roman"/>
          <w:b/>
          <w:i/>
          <w:color w:val="000000"/>
          <w:sz w:val="24"/>
          <w:szCs w:val="24"/>
        </w:rPr>
        <w:t>MARCHING</w:t>
      </w:r>
      <w:r>
        <w:rPr>
          <w:rFonts w:ascii="Times New Roman" w:eastAsia="Times New Roman" w:hAnsi="Times New Roman" w:cs="Times New Roman"/>
          <w:b/>
          <w:color w:val="000000"/>
          <w:sz w:val="24"/>
          <w:szCs w:val="24"/>
        </w:rPr>
        <w:t xml:space="preserve"> </w:t>
      </w:r>
      <w:r w:rsidRPr="00113F72">
        <w:rPr>
          <w:rFonts w:ascii="Times New Roman" w:eastAsia="Times New Roman" w:hAnsi="Times New Roman" w:cs="Times New Roman"/>
          <w:b/>
          <w:i/>
          <w:color w:val="000000"/>
          <w:sz w:val="24"/>
          <w:szCs w:val="24"/>
        </w:rPr>
        <w:t>BAND</w:t>
      </w:r>
      <w:r>
        <w:rPr>
          <w:rFonts w:ascii="Times New Roman" w:eastAsia="Times New Roman" w:hAnsi="Times New Roman" w:cs="Times New Roman"/>
          <w:b/>
          <w:color w:val="000000"/>
          <w:sz w:val="24"/>
          <w:szCs w:val="24"/>
        </w:rPr>
        <w:t xml:space="preserve"> GEMA OASIS MAN 1 SAMARINDA BERBASIS </w:t>
      </w:r>
      <w:r w:rsidRPr="00113F72">
        <w:rPr>
          <w:rFonts w:ascii="Times New Roman" w:eastAsia="Times New Roman" w:hAnsi="Times New Roman" w:cs="Times New Roman"/>
          <w:b/>
          <w:i/>
          <w:color w:val="000000"/>
          <w:sz w:val="24"/>
          <w:szCs w:val="24"/>
        </w:rPr>
        <w:t>WEBSITE</w:t>
      </w:r>
      <w:r>
        <w:rPr>
          <w:rFonts w:ascii="Times New Roman" w:eastAsia="Times New Roman" w:hAnsi="Times New Roman" w:cs="Times New Roman"/>
          <w:b/>
          <w:color w:val="000000"/>
          <w:sz w:val="24"/>
          <w:szCs w:val="24"/>
        </w:rPr>
        <w:t xml:space="preserve"> MENGGUNAKAN METODE </w:t>
      </w:r>
      <w:r w:rsidRPr="00113F72">
        <w:rPr>
          <w:rFonts w:ascii="Times New Roman" w:eastAsia="Times New Roman" w:hAnsi="Times New Roman" w:cs="Times New Roman"/>
          <w:b/>
          <w:i/>
          <w:color w:val="000000"/>
          <w:sz w:val="24"/>
          <w:szCs w:val="24"/>
        </w:rPr>
        <w:t>WATERFALL</w:t>
      </w:r>
    </w:p>
    <w:p w14:paraId="5348FAF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D09B31"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ng dibuat sebagai salah satu syarat untuk menyelesaikan pendidikan pada Program Studi S1 Sistem Informasi, Fakultas Teknik, Universitas Mulawarman, sejauh yang saya ketahui bukan merupakan tiruan atau duplikasi dari skripsi yang sudah dipublikasikan dan atau pernah dipakai untuk mendapatkan gelar kesarjanaan di lingkungan Universitas Mulawarman maupun di Perguruan Tinggi atau instansi manapun, kecuali bagian yang sumber informasinya dicantumkan sebagaimana mestinya.</w:t>
      </w:r>
    </w:p>
    <w:p w14:paraId="2ADE68E4"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6AAE3F" w14:textId="77777777" w:rsidR="003C7DAD" w:rsidRDefault="003C7DAD" w:rsidP="003C7DAD">
      <w:pPr>
        <w:widowControl w:val="0"/>
        <w:pBdr>
          <w:top w:val="nil"/>
          <w:left w:val="nil"/>
          <w:bottom w:val="nil"/>
          <w:right w:val="nil"/>
          <w:between w:val="nil"/>
        </w:pBdr>
        <w:spacing w:after="0" w:line="360" w:lineRule="auto"/>
        <w:ind w:left="4320" w:right="282"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marinda, Tgl bln thn</w:t>
      </w:r>
    </w:p>
    <w:p w14:paraId="64AB824C"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tbl>
      <w:tblPr>
        <w:tblW w:w="1022" w:type="dxa"/>
        <w:tblInd w:w="42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2"/>
      </w:tblGrid>
      <w:tr w:rsidR="003C7DAD" w14:paraId="3712A09E" w14:textId="77777777" w:rsidTr="003C7DAD">
        <w:trPr>
          <w:trHeight w:val="578"/>
        </w:trPr>
        <w:tc>
          <w:tcPr>
            <w:tcW w:w="1022" w:type="dxa"/>
            <w:vAlign w:val="center"/>
          </w:tcPr>
          <w:p w14:paraId="22B28E87" w14:textId="77777777" w:rsidR="003C7DAD" w:rsidRDefault="003C7DAD" w:rsidP="002D34F0">
            <w:pPr>
              <w:widowControl w:val="0"/>
              <w:pBdr>
                <w:top w:val="nil"/>
                <w:left w:val="nil"/>
                <w:bottom w:val="nil"/>
                <w:right w:val="nil"/>
                <w:between w:val="nil"/>
              </w:pBdr>
              <w:spacing w:line="360" w:lineRule="auto"/>
              <w:ind w:right="27"/>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terai</w:t>
            </w:r>
          </w:p>
        </w:tc>
      </w:tr>
    </w:tbl>
    <w:p w14:paraId="60A8A37D"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p w14:paraId="4094E74C" w14:textId="1365CF66" w:rsidR="003C7DAD" w:rsidRDefault="00113F72"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hmad Lutfi</w:t>
      </w:r>
    </w:p>
    <w:p w14:paraId="2B7A363D" w14:textId="0AE6AA38" w:rsidR="003C7DAD" w:rsidRDefault="003C7DAD"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IM. </w:t>
      </w:r>
      <w:r w:rsidR="00113F72">
        <w:rPr>
          <w:rFonts w:ascii="Times New Roman" w:eastAsia="Times New Roman" w:hAnsi="Times New Roman" w:cs="Times New Roman"/>
          <w:color w:val="000000"/>
          <w:sz w:val="24"/>
          <w:szCs w:val="24"/>
        </w:rPr>
        <w:t>2109116009</w:t>
      </w:r>
    </w:p>
    <w:p w14:paraId="0A7F7DA8" w14:textId="77777777" w:rsidR="003C7DAD" w:rsidRDefault="003C7DAD" w:rsidP="003C7DAD">
      <w:pPr>
        <w:pStyle w:val="NoSpacing"/>
      </w:pPr>
    </w:p>
    <w:p w14:paraId="5804520C" w14:textId="77777777" w:rsidR="003C7DAD" w:rsidRDefault="003C7DAD" w:rsidP="003C7DAD">
      <w:pPr>
        <w:pStyle w:val="NoSpacing"/>
      </w:pPr>
    </w:p>
    <w:p w14:paraId="38CC8328" w14:textId="77777777" w:rsidR="003C7DAD" w:rsidRDefault="003C7DAD" w:rsidP="003C7DAD">
      <w:pPr>
        <w:pStyle w:val="NoSpacing"/>
      </w:pPr>
    </w:p>
    <w:p w14:paraId="18D0657C" w14:textId="77777777" w:rsidR="003C7DAD" w:rsidRDefault="003C7DAD" w:rsidP="003C7DAD">
      <w:pPr>
        <w:pStyle w:val="NoSpacing"/>
      </w:pPr>
    </w:p>
    <w:p w14:paraId="0DD1F242" w14:textId="77777777" w:rsidR="003C7DAD" w:rsidRDefault="003C7DAD" w:rsidP="003C7DAD">
      <w:pPr>
        <w:pStyle w:val="NoSpacing"/>
      </w:pPr>
    </w:p>
    <w:p w14:paraId="4A4787E5" w14:textId="77777777" w:rsidR="003C7DAD" w:rsidRDefault="003C7DAD" w:rsidP="003C7DAD">
      <w:pPr>
        <w:pStyle w:val="NoSpacing"/>
      </w:pPr>
    </w:p>
    <w:p w14:paraId="353545B1" w14:textId="7B68D64B" w:rsidR="003C7DAD" w:rsidRPr="003C7DAD" w:rsidRDefault="003C7DAD" w:rsidP="003C7DAD">
      <w:pPr>
        <w:pStyle w:val="NoSpacing"/>
      </w:pPr>
    </w:p>
    <w:p w14:paraId="57BF678C" w14:textId="77777777" w:rsidR="00314A89" w:rsidRDefault="00314A89" w:rsidP="00314A89">
      <w:pPr>
        <w:pStyle w:val="NoSpacing"/>
        <w:rPr>
          <w:lang w:val="id-ID"/>
        </w:rPr>
        <w:sectPr w:rsidR="00314A89" w:rsidSect="002D34F0">
          <w:pgSz w:w="11907" w:h="16840" w:code="9"/>
          <w:pgMar w:top="1985" w:right="1418" w:bottom="1418" w:left="1985" w:header="709" w:footer="709" w:gutter="0"/>
          <w:pgNumType w:fmt="lowerRoman"/>
          <w:cols w:space="708"/>
          <w:titlePg/>
          <w:docGrid w:linePitch="360"/>
        </w:sectPr>
      </w:pPr>
    </w:p>
    <w:p w14:paraId="64F4544D" w14:textId="38249F87" w:rsidR="00231436" w:rsidRPr="00231436" w:rsidRDefault="00113F72" w:rsidP="0054135F">
      <w:pPr>
        <w:spacing w:after="0" w:line="240" w:lineRule="auto"/>
        <w:jc w:val="center"/>
        <w:rPr>
          <w:rFonts w:ascii="Times New Roman" w:eastAsia="Times New Roman" w:hAnsi="Times New Roman" w:cs="Times New Roman"/>
          <w:b/>
          <w:bCs/>
          <w:sz w:val="32"/>
          <w:szCs w:val="24"/>
          <w:lang w:val="sv-SE"/>
        </w:rPr>
      </w:pPr>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p>
    <w:p w14:paraId="0C530423" w14:textId="1E352C78" w:rsidR="00874E58" w:rsidRPr="002806D3" w:rsidRDefault="002806D3" w:rsidP="00FE27B0">
      <w:pPr>
        <w:pStyle w:val="Heading1"/>
        <w:spacing w:line="240" w:lineRule="auto"/>
        <w:rPr>
          <w:color w:val="FFFFFF" w:themeColor="background1"/>
        </w:rPr>
      </w:pPr>
      <w:bookmarkStart w:id="4" w:name="_Toc195952456"/>
      <w:r w:rsidRPr="002806D3">
        <w:rPr>
          <w:color w:val="FFFFFF" w:themeColor="background1"/>
        </w:rPr>
        <w:t>HALAMAN</w:t>
      </w:r>
      <w:r w:rsidR="00874E58" w:rsidRPr="002806D3">
        <w:rPr>
          <w:color w:val="FFFFFF" w:themeColor="background1"/>
        </w:rPr>
        <w:t xml:space="preserve"> PENGESAHAN</w:t>
      </w:r>
      <w:bookmarkEnd w:id="4"/>
    </w:p>
    <w:p w14:paraId="67D27759" w14:textId="77777777" w:rsidR="00314A89" w:rsidRDefault="00314A89" w:rsidP="00FE27B0">
      <w:pPr>
        <w:pStyle w:val="NoSpacing"/>
        <w:rPr>
          <w:rFonts w:ascii="Times New Roman" w:hAnsi="Times New Roman" w:cs="Times New Roman"/>
          <w:sz w:val="24"/>
          <w:szCs w:val="24"/>
          <w:lang w:val="id-ID"/>
        </w:rPr>
      </w:pPr>
    </w:p>
    <w:p w14:paraId="103979DC" w14:textId="77777777" w:rsidR="00AC5735" w:rsidRDefault="00AC5735" w:rsidP="003A5BF3">
      <w:pPr>
        <w:pStyle w:val="NoSpacing"/>
        <w:spacing w:line="360" w:lineRule="auto"/>
        <w:rPr>
          <w:rFonts w:ascii="Times New Roman" w:hAnsi="Times New Roman" w:cs="Times New Roman"/>
          <w:sz w:val="24"/>
          <w:szCs w:val="24"/>
          <w:lang w:val="id-ID"/>
        </w:rPr>
      </w:pPr>
    </w:p>
    <w:p w14:paraId="0804AF50" w14:textId="77777777" w:rsidR="00314A89" w:rsidRPr="003A5BF3" w:rsidRDefault="00314A89" w:rsidP="002E6AEC">
      <w:pPr>
        <w:pStyle w:val="NoSpacing"/>
        <w:spacing w:line="276" w:lineRule="auto"/>
        <w:jc w:val="center"/>
        <w:rPr>
          <w:rFonts w:ascii="Times New Roman" w:hAnsi="Times New Roman" w:cs="Times New Roman"/>
          <w:sz w:val="26"/>
          <w:szCs w:val="26"/>
        </w:rPr>
      </w:pPr>
      <w:r w:rsidRPr="003A5BF3">
        <w:rPr>
          <w:rFonts w:ascii="Times New Roman" w:hAnsi="Times New Roman" w:cs="Times New Roman"/>
          <w:sz w:val="26"/>
          <w:szCs w:val="26"/>
        </w:rPr>
        <w:t xml:space="preserve">Oleh : </w:t>
      </w:r>
    </w:p>
    <w:p w14:paraId="36C640FE" w14:textId="33C13244" w:rsidR="00314A89" w:rsidRPr="00113F72" w:rsidRDefault="00113F72" w:rsidP="002E6AEC">
      <w:pPr>
        <w:pStyle w:val="NoSpacing"/>
        <w:spacing w:line="276" w:lineRule="auto"/>
        <w:jc w:val="center"/>
        <w:rPr>
          <w:rFonts w:ascii="Times New Roman" w:hAnsi="Times New Roman" w:cs="Times New Roman"/>
          <w:sz w:val="26"/>
          <w:szCs w:val="26"/>
        </w:rPr>
      </w:pPr>
      <w:r w:rsidRPr="00113F72">
        <w:rPr>
          <w:rFonts w:ascii="Times New Roman" w:hAnsi="Times New Roman" w:cs="Times New Roman"/>
          <w:sz w:val="26"/>
          <w:szCs w:val="26"/>
        </w:rPr>
        <w:t>Ahmad Lutfi</w:t>
      </w:r>
      <w:r w:rsidR="00874E58" w:rsidRPr="00113F72">
        <w:rPr>
          <w:rFonts w:ascii="Times New Roman" w:hAnsi="Times New Roman" w:cs="Times New Roman"/>
          <w:sz w:val="26"/>
          <w:szCs w:val="26"/>
        </w:rPr>
        <w:t xml:space="preserve"> </w:t>
      </w:r>
    </w:p>
    <w:p w14:paraId="6EB81B33" w14:textId="36ABAA5A" w:rsidR="00314A89" w:rsidRPr="003A5BF3" w:rsidRDefault="00113F72" w:rsidP="002E6AEC">
      <w:pPr>
        <w:pStyle w:val="NoSpacing"/>
        <w:spacing w:line="276" w:lineRule="auto"/>
        <w:jc w:val="center"/>
        <w:rPr>
          <w:rFonts w:ascii="Times New Roman" w:hAnsi="Times New Roman" w:cs="Times New Roman"/>
          <w:sz w:val="26"/>
          <w:szCs w:val="26"/>
        </w:rPr>
      </w:pPr>
      <w:r>
        <w:rPr>
          <w:rFonts w:ascii="Times New Roman" w:hAnsi="Times New Roman" w:cs="Times New Roman"/>
          <w:sz w:val="26"/>
          <w:szCs w:val="26"/>
        </w:rPr>
        <w:t>2109116009</w:t>
      </w:r>
    </w:p>
    <w:p w14:paraId="27F865F2" w14:textId="77777777" w:rsidR="00314A89" w:rsidRDefault="00314A89" w:rsidP="002E6AEC">
      <w:pPr>
        <w:pStyle w:val="NoSpacing"/>
        <w:spacing w:line="276" w:lineRule="auto"/>
        <w:rPr>
          <w:rFonts w:ascii="Times New Roman" w:hAnsi="Times New Roman" w:cs="Times New Roman"/>
          <w:sz w:val="26"/>
          <w:szCs w:val="26"/>
        </w:rPr>
      </w:pPr>
    </w:p>
    <w:p w14:paraId="53382439" w14:textId="77777777" w:rsidR="00AB582D" w:rsidRPr="003A5BF3" w:rsidRDefault="00AB582D" w:rsidP="002E6AEC">
      <w:pPr>
        <w:pStyle w:val="NoSpacing"/>
        <w:spacing w:line="276" w:lineRule="auto"/>
        <w:rPr>
          <w:rFonts w:ascii="Times New Roman" w:hAnsi="Times New Roman" w:cs="Times New Roman"/>
          <w:sz w:val="26"/>
          <w:szCs w:val="26"/>
        </w:rPr>
      </w:pPr>
    </w:p>
    <w:p w14:paraId="7F6BB679" w14:textId="77777777" w:rsidR="00874E58" w:rsidRPr="003A5BF3" w:rsidRDefault="00874E58" w:rsidP="002E6AEC">
      <w:pPr>
        <w:spacing w:after="0" w:line="276" w:lineRule="auto"/>
        <w:jc w:val="center"/>
        <w:rPr>
          <w:rFonts w:ascii="Times New Roman" w:eastAsia="Times New Roman" w:hAnsi="Times New Roman" w:cs="Times New Roman"/>
          <w:sz w:val="26"/>
          <w:szCs w:val="26"/>
        </w:rPr>
      </w:pPr>
      <w:r w:rsidRPr="003A5BF3">
        <w:rPr>
          <w:rFonts w:ascii="Times New Roman" w:eastAsia="Times New Roman" w:hAnsi="Times New Roman" w:cs="Times New Roman"/>
          <w:sz w:val="26"/>
          <w:szCs w:val="26"/>
        </w:rPr>
        <w:t xml:space="preserve">Telah diujikan pada </w:t>
      </w:r>
      <w:r w:rsidR="00810981">
        <w:rPr>
          <w:rFonts w:ascii="Times New Roman" w:eastAsia="Times New Roman" w:hAnsi="Times New Roman" w:cs="Times New Roman"/>
          <w:color w:val="FF0000"/>
          <w:sz w:val="26"/>
          <w:szCs w:val="26"/>
        </w:rPr>
        <w:t xml:space="preserve">Tgl Bln </w:t>
      </w:r>
      <w:r w:rsidRPr="000D1087">
        <w:rPr>
          <w:rFonts w:ascii="Times New Roman" w:eastAsia="Times New Roman" w:hAnsi="Times New Roman" w:cs="Times New Roman"/>
          <w:color w:val="FF0000"/>
          <w:sz w:val="26"/>
          <w:szCs w:val="26"/>
        </w:rPr>
        <w:t>Tahun</w:t>
      </w:r>
      <w:r w:rsidR="002E6AEC">
        <w:rPr>
          <w:rFonts w:ascii="Times New Roman" w:eastAsia="Times New Roman" w:hAnsi="Times New Roman" w:cs="Times New Roman"/>
          <w:color w:val="FF0000"/>
          <w:sz w:val="26"/>
          <w:szCs w:val="26"/>
        </w:rPr>
        <w:t xml:space="preserve"> (tanggal  hasil atau Tanggal pendadaran)</w:t>
      </w:r>
      <w:r w:rsidRPr="000D1087">
        <w:rPr>
          <w:rFonts w:ascii="Times New Roman" w:eastAsia="Times New Roman" w:hAnsi="Times New Roman" w:cs="Times New Roman"/>
          <w:color w:val="FF0000"/>
          <w:sz w:val="26"/>
          <w:szCs w:val="26"/>
        </w:rPr>
        <w:t xml:space="preserve"> </w:t>
      </w:r>
      <w:r w:rsidRPr="003A5BF3">
        <w:rPr>
          <w:rFonts w:ascii="Times New Roman" w:eastAsia="Times New Roman" w:hAnsi="Times New Roman" w:cs="Times New Roman"/>
          <w:sz w:val="26"/>
          <w:szCs w:val="26"/>
        </w:rPr>
        <w:t>dan dinyatakan telah memenuhi syarat</w:t>
      </w:r>
    </w:p>
    <w:p w14:paraId="62443DAF" w14:textId="77777777" w:rsidR="00314A89" w:rsidRDefault="00314A89" w:rsidP="002E6AEC">
      <w:pPr>
        <w:spacing w:after="0" w:line="276" w:lineRule="auto"/>
        <w:jc w:val="both"/>
        <w:rPr>
          <w:rFonts w:ascii="Times New Roman" w:hAnsi="Times New Roman" w:cs="Times New Roman"/>
          <w:bCs/>
          <w:sz w:val="26"/>
          <w:szCs w:val="26"/>
        </w:rPr>
      </w:pPr>
    </w:p>
    <w:p w14:paraId="44254781" w14:textId="77777777" w:rsidR="00AB582D" w:rsidRPr="003A5BF3" w:rsidRDefault="00AB582D" w:rsidP="002E6AEC">
      <w:pPr>
        <w:spacing w:after="0" w:line="276" w:lineRule="auto"/>
        <w:jc w:val="both"/>
        <w:rPr>
          <w:rFonts w:ascii="Times New Roman" w:hAnsi="Times New Roman" w:cs="Times New Roman"/>
          <w:bCs/>
          <w:sz w:val="26"/>
          <w:szCs w:val="26"/>
        </w:rPr>
      </w:pPr>
    </w:p>
    <w:p w14:paraId="6EFF5AFB" w14:textId="77777777" w:rsidR="00314A89"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Samarinda, </w:t>
      </w:r>
      <w:r w:rsidRPr="003A5BF3">
        <w:rPr>
          <w:rFonts w:ascii="Times New Roman" w:hAnsi="Times New Roman" w:cs="Times New Roman"/>
          <w:bCs/>
          <w:color w:val="FF0000"/>
          <w:sz w:val="26"/>
          <w:szCs w:val="26"/>
        </w:rPr>
        <w:t>Tanggal Bulan Tahun</w:t>
      </w:r>
      <w:r w:rsidR="002E6AEC">
        <w:rPr>
          <w:rFonts w:ascii="Times New Roman" w:hAnsi="Times New Roman" w:cs="Times New Roman"/>
          <w:bCs/>
          <w:color w:val="FF0000"/>
          <w:sz w:val="26"/>
          <w:szCs w:val="26"/>
        </w:rPr>
        <w:t xml:space="preserve"> (tanggal minta ttd/Print)</w:t>
      </w:r>
    </w:p>
    <w:p w14:paraId="55524B6A" w14:textId="65350B4F" w:rsidR="00314A89"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Disahkan oleh : </w:t>
      </w:r>
    </w:p>
    <w:p w14:paraId="15EA8E5E" w14:textId="77777777" w:rsidR="00E458AE" w:rsidRDefault="00E458AE" w:rsidP="002E6AEC">
      <w:pPr>
        <w:spacing w:after="0" w:line="276" w:lineRule="auto"/>
        <w:rPr>
          <w:rFonts w:ascii="Times New Roman" w:hAnsi="Times New Roman" w:cs="Times New Roman"/>
          <w:bCs/>
          <w:sz w:val="26"/>
          <w:szCs w:val="26"/>
        </w:rPr>
        <w:sectPr w:rsidR="00E458AE" w:rsidSect="002D34F0">
          <w:pgSz w:w="11907" w:h="16840" w:code="9"/>
          <w:pgMar w:top="1985" w:right="1418" w:bottom="1418" w:left="1985" w:header="709" w:footer="709" w:gutter="0"/>
          <w:pgNumType w:fmt="lowerRoman"/>
          <w:cols w:space="708"/>
          <w:docGrid w:linePitch="360"/>
        </w:sectPr>
      </w:pPr>
    </w:p>
    <w:p w14:paraId="78A0E6AA" w14:textId="49247007" w:rsidR="00E458AE" w:rsidRDefault="00E458AE" w:rsidP="002E6AEC">
      <w:pPr>
        <w:spacing w:after="0" w:line="276" w:lineRule="auto"/>
        <w:rPr>
          <w:rFonts w:ascii="Times New Roman" w:hAnsi="Times New Roman" w:cs="Times New Roman"/>
          <w:bCs/>
          <w:sz w:val="26"/>
          <w:szCs w:val="26"/>
        </w:rPr>
      </w:pPr>
      <w:r>
        <w:rPr>
          <w:rFonts w:ascii="Times New Roman" w:hAnsi="Times New Roman" w:cs="Times New Roman"/>
          <w:bCs/>
          <w:sz w:val="26"/>
          <w:szCs w:val="26"/>
        </w:rPr>
        <w:t>Pembimbing I,</w:t>
      </w:r>
    </w:p>
    <w:p w14:paraId="512401A4" w14:textId="4FBE0DCE" w:rsidR="00874E58" w:rsidRPr="003A5BF3"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Pembimbing II,</w:t>
      </w:r>
    </w:p>
    <w:p w14:paraId="41BAB785"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6D5FCC23" w14:textId="62646D1C" w:rsidR="00874E58" w:rsidRDefault="00874E58" w:rsidP="002E6AEC">
      <w:pPr>
        <w:spacing w:after="0" w:line="276" w:lineRule="auto"/>
        <w:rPr>
          <w:rFonts w:ascii="Times New Roman" w:hAnsi="Times New Roman" w:cs="Times New Roman"/>
          <w:bCs/>
          <w:sz w:val="26"/>
          <w:szCs w:val="26"/>
        </w:rPr>
      </w:pPr>
    </w:p>
    <w:p w14:paraId="0F275992" w14:textId="77777777" w:rsidR="0098600D" w:rsidRPr="003A5BF3" w:rsidRDefault="0098600D" w:rsidP="002E6AEC">
      <w:pPr>
        <w:spacing w:after="0" w:line="276" w:lineRule="auto"/>
        <w:rPr>
          <w:rFonts w:ascii="Times New Roman" w:hAnsi="Times New Roman" w:cs="Times New Roman"/>
          <w:bCs/>
          <w:sz w:val="26"/>
          <w:szCs w:val="26"/>
        </w:rPr>
      </w:pPr>
    </w:p>
    <w:p w14:paraId="73A3FD71" w14:textId="77777777" w:rsidR="00874E58" w:rsidRPr="003A5BF3" w:rsidRDefault="00874E58" w:rsidP="002E6AEC">
      <w:pPr>
        <w:spacing w:after="0" w:line="276" w:lineRule="auto"/>
        <w:rPr>
          <w:rFonts w:ascii="Times New Roman" w:hAnsi="Times New Roman" w:cs="Times New Roman"/>
          <w:bCs/>
          <w:sz w:val="26"/>
          <w:szCs w:val="26"/>
        </w:rPr>
      </w:pPr>
    </w:p>
    <w:p w14:paraId="753EDC39" w14:textId="77777777" w:rsidR="00874E58" w:rsidRPr="003A5BF3" w:rsidRDefault="00874E58" w:rsidP="002E6AEC">
      <w:pPr>
        <w:spacing w:after="0" w:line="276" w:lineRule="auto"/>
        <w:rPr>
          <w:rFonts w:ascii="Times New Roman" w:hAnsi="Times New Roman" w:cs="Times New Roman"/>
          <w:bCs/>
          <w:sz w:val="26"/>
          <w:szCs w:val="26"/>
        </w:rPr>
      </w:pPr>
    </w:p>
    <w:p w14:paraId="21E2E5C8" w14:textId="77777777" w:rsidR="00E458AE" w:rsidRDefault="00E458AE" w:rsidP="002E6AEC">
      <w:pPr>
        <w:spacing w:after="0" w:line="276" w:lineRule="auto"/>
        <w:rPr>
          <w:rFonts w:ascii="Times New Roman" w:hAnsi="Times New Roman" w:cs="Times New Roman"/>
          <w:b/>
          <w:bCs/>
          <w:sz w:val="26"/>
          <w:szCs w:val="26"/>
        </w:rPr>
        <w:sectPr w:rsidR="00E458AE" w:rsidSect="00E458AE">
          <w:type w:val="continuous"/>
          <w:pgSz w:w="11907" w:h="16840" w:code="9"/>
          <w:pgMar w:top="1985" w:right="1418" w:bottom="1418" w:left="1985" w:header="709" w:footer="709" w:gutter="0"/>
          <w:pgNumType w:fmt="lowerRoman"/>
          <w:cols w:space="708"/>
          <w:docGrid w:linePitch="360"/>
        </w:sectPr>
      </w:pPr>
    </w:p>
    <w:p w14:paraId="550C6F0F" w14:textId="5C075F61" w:rsidR="00E458AE" w:rsidRDefault="00113F72" w:rsidP="002E6AEC">
      <w:pPr>
        <w:spacing w:after="0" w:line="276" w:lineRule="auto"/>
        <w:rPr>
          <w:rFonts w:ascii="Times New Roman" w:hAnsi="Times New Roman" w:cs="Times New Roman"/>
          <w:b/>
          <w:bCs/>
          <w:sz w:val="26"/>
          <w:szCs w:val="26"/>
        </w:rPr>
      </w:pPr>
      <w:r w:rsidRPr="00113F72">
        <w:rPr>
          <w:rFonts w:ascii="Times New Roman" w:hAnsi="Times New Roman" w:cs="Times New Roman"/>
          <w:b/>
          <w:bCs/>
          <w:sz w:val="26"/>
          <w:szCs w:val="26"/>
        </w:rPr>
        <w:t>Vina Zahrotun Kamila, S.Kom, M.Kom</w:t>
      </w:r>
    </w:p>
    <w:p w14:paraId="0793606F" w14:textId="77777777" w:rsidR="00874E58" w:rsidRPr="003A5BF3" w:rsidRDefault="00113F72" w:rsidP="002E6AEC">
      <w:pPr>
        <w:spacing w:after="0" w:line="276" w:lineRule="auto"/>
        <w:rPr>
          <w:rFonts w:ascii="Times New Roman" w:hAnsi="Times New Roman" w:cs="Times New Roman"/>
          <w:b/>
          <w:bCs/>
          <w:sz w:val="26"/>
          <w:szCs w:val="26"/>
        </w:rPr>
      </w:pPr>
      <w:r>
        <w:rPr>
          <w:rFonts w:ascii="Times New Roman" w:hAnsi="Times New Roman" w:cs="Times New Roman"/>
          <w:b/>
          <w:bCs/>
          <w:sz w:val="26"/>
          <w:szCs w:val="26"/>
        </w:rPr>
        <w:t xml:space="preserve">Dr. </w:t>
      </w:r>
      <w:r w:rsidRPr="00113F72">
        <w:rPr>
          <w:rFonts w:ascii="Times New Roman" w:hAnsi="Times New Roman" w:cs="Times New Roman"/>
          <w:b/>
          <w:bCs/>
          <w:sz w:val="26"/>
          <w:szCs w:val="26"/>
        </w:rPr>
        <w:t>Akhmad Irsyad S.T., M.Kom</w:t>
      </w:r>
    </w:p>
    <w:p w14:paraId="48AA4F04"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6099E5" w14:textId="77777777" w:rsidR="00E458AE"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8911072018032001</w:t>
      </w:r>
    </w:p>
    <w:p w14:paraId="3BE74131" w14:textId="61FCBF94" w:rsidR="00874E58" w:rsidRPr="003A5BF3"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9508272022031003</w:t>
      </w:r>
      <w:r w:rsidRPr="003A5BF3">
        <w:rPr>
          <w:rFonts w:ascii="Times New Roman" w:hAnsi="Times New Roman" w:cs="Times New Roman"/>
          <w:bCs/>
          <w:sz w:val="26"/>
          <w:szCs w:val="26"/>
        </w:rPr>
        <w:t xml:space="preserve"> </w:t>
      </w:r>
    </w:p>
    <w:p w14:paraId="375EBFD0"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BCB77D" w14:textId="384E855B" w:rsidR="00874E58" w:rsidRDefault="00874E58" w:rsidP="002E6AEC">
      <w:pPr>
        <w:spacing w:after="0" w:line="276" w:lineRule="auto"/>
        <w:rPr>
          <w:rFonts w:ascii="Times New Roman" w:hAnsi="Times New Roman" w:cs="Times New Roman"/>
          <w:bCs/>
          <w:sz w:val="26"/>
          <w:szCs w:val="26"/>
        </w:rPr>
      </w:pPr>
    </w:p>
    <w:p w14:paraId="017E56A8" w14:textId="77777777" w:rsidR="00AB582D" w:rsidRPr="003A5BF3" w:rsidRDefault="00AB582D" w:rsidP="002E6AEC">
      <w:pPr>
        <w:spacing w:after="0" w:line="276" w:lineRule="auto"/>
        <w:rPr>
          <w:rFonts w:ascii="Times New Roman" w:hAnsi="Times New Roman" w:cs="Times New Roman"/>
          <w:bCs/>
          <w:sz w:val="26"/>
          <w:szCs w:val="26"/>
        </w:rPr>
      </w:pPr>
    </w:p>
    <w:p w14:paraId="2FD80337" w14:textId="77777777" w:rsidR="00874E58"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Mengetahui, </w:t>
      </w:r>
      <w:r w:rsidRPr="003A5BF3">
        <w:rPr>
          <w:rFonts w:ascii="Times New Roman" w:hAnsi="Times New Roman" w:cs="Times New Roman"/>
          <w:bCs/>
          <w:sz w:val="26"/>
          <w:szCs w:val="26"/>
        </w:rPr>
        <w:br/>
        <w:t>Dekan Fakultas Teknik</w:t>
      </w:r>
    </w:p>
    <w:p w14:paraId="0D000F6E" w14:textId="77777777" w:rsidR="00874E58"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Universitas Mulawarman</w:t>
      </w:r>
    </w:p>
    <w:p w14:paraId="565C9626" w14:textId="77777777" w:rsidR="00314A89" w:rsidRPr="003A5BF3" w:rsidRDefault="00314A89" w:rsidP="002E6AEC">
      <w:pPr>
        <w:pStyle w:val="NoSpacing"/>
        <w:spacing w:line="276" w:lineRule="auto"/>
        <w:jc w:val="center"/>
        <w:rPr>
          <w:rFonts w:ascii="Times New Roman" w:hAnsi="Times New Roman" w:cs="Times New Roman"/>
          <w:bCs/>
          <w:sz w:val="26"/>
          <w:szCs w:val="26"/>
        </w:rPr>
      </w:pPr>
    </w:p>
    <w:p w14:paraId="38F90992" w14:textId="77777777" w:rsidR="00874E58" w:rsidRDefault="00874E58" w:rsidP="002E6AEC">
      <w:pPr>
        <w:pStyle w:val="NoSpacing"/>
        <w:spacing w:line="276" w:lineRule="auto"/>
        <w:jc w:val="center"/>
        <w:rPr>
          <w:rFonts w:ascii="Times New Roman" w:hAnsi="Times New Roman" w:cs="Times New Roman"/>
          <w:bCs/>
          <w:sz w:val="26"/>
          <w:szCs w:val="26"/>
        </w:rPr>
      </w:pPr>
    </w:p>
    <w:p w14:paraId="2FF533E1" w14:textId="77777777" w:rsidR="00AB582D" w:rsidRPr="003A5BF3" w:rsidRDefault="00AB582D" w:rsidP="002E6AEC">
      <w:pPr>
        <w:pStyle w:val="NoSpacing"/>
        <w:spacing w:line="276" w:lineRule="auto"/>
        <w:jc w:val="center"/>
        <w:rPr>
          <w:rFonts w:ascii="Times New Roman" w:hAnsi="Times New Roman" w:cs="Times New Roman"/>
          <w:bCs/>
          <w:sz w:val="26"/>
          <w:szCs w:val="26"/>
        </w:rPr>
      </w:pPr>
    </w:p>
    <w:p w14:paraId="44F0F0BE" w14:textId="77777777" w:rsidR="00874E58" w:rsidRPr="003A5BF3" w:rsidRDefault="00874E58" w:rsidP="002E6AEC">
      <w:pPr>
        <w:pStyle w:val="NoSpacing"/>
        <w:spacing w:line="276" w:lineRule="auto"/>
        <w:jc w:val="center"/>
        <w:rPr>
          <w:rFonts w:ascii="Times New Roman" w:hAnsi="Times New Roman" w:cs="Times New Roman"/>
          <w:bCs/>
          <w:sz w:val="26"/>
          <w:szCs w:val="26"/>
        </w:rPr>
      </w:pPr>
    </w:p>
    <w:p w14:paraId="651687D4" w14:textId="078BEB2C" w:rsidR="00AB582D" w:rsidRPr="00E2515E" w:rsidRDefault="00AB582D" w:rsidP="00AB582D">
      <w:pPr>
        <w:spacing w:after="0" w:line="276" w:lineRule="auto"/>
        <w:jc w:val="center"/>
        <w:rPr>
          <w:rFonts w:ascii="Times New Roman" w:eastAsia="Times New Roman" w:hAnsi="Times New Roman" w:cs="Times New Roman"/>
          <w:b/>
          <w:sz w:val="26"/>
          <w:szCs w:val="26"/>
        </w:rPr>
      </w:pPr>
      <w:r w:rsidRPr="007D61E4">
        <w:rPr>
          <w:rFonts w:ascii="Times New Roman" w:eastAsia="Times New Roman" w:hAnsi="Times New Roman" w:cs="Times New Roman"/>
          <w:b/>
          <w:sz w:val="26"/>
          <w:szCs w:val="26"/>
        </w:rPr>
        <w:t>Prof. Dr. Ir. H. Tamrin, S.T., M.T., IPU.</w:t>
      </w:r>
      <w:r w:rsidR="00A5226E">
        <w:rPr>
          <w:rFonts w:ascii="Times New Roman" w:eastAsia="Times New Roman" w:hAnsi="Times New Roman" w:cs="Times New Roman"/>
          <w:b/>
          <w:sz w:val="26"/>
          <w:szCs w:val="26"/>
        </w:rPr>
        <w:t>, APEC Eng.</w:t>
      </w:r>
    </w:p>
    <w:p w14:paraId="2E46039F" w14:textId="7FF1F740" w:rsidR="001D00F0" w:rsidRDefault="00AB582D" w:rsidP="00AB582D">
      <w:pPr>
        <w:pStyle w:val="NoSpacing"/>
        <w:spacing w:line="276" w:lineRule="auto"/>
        <w:jc w:val="center"/>
        <w:rPr>
          <w:rFonts w:ascii="Times New Roman" w:eastAsia="Times New Roman" w:hAnsi="Times New Roman" w:cs="Times New Roman"/>
          <w:sz w:val="24"/>
          <w:szCs w:val="26"/>
        </w:rPr>
        <w:sectPr w:rsidR="001D00F0" w:rsidSect="00E458AE">
          <w:type w:val="continuous"/>
          <w:pgSz w:w="11907" w:h="16840" w:code="9"/>
          <w:pgMar w:top="1985" w:right="1418" w:bottom="1418" w:left="1985" w:header="709" w:footer="709" w:gutter="0"/>
          <w:pgNumType w:fmt="lowerRoman"/>
          <w:cols w:space="708"/>
          <w:docGrid w:linePitch="360"/>
        </w:sectPr>
      </w:pPr>
      <w:r w:rsidRPr="00E2515E">
        <w:rPr>
          <w:rFonts w:ascii="Times New Roman" w:eastAsia="Times New Roman" w:hAnsi="Times New Roman" w:cs="Times New Roman"/>
          <w:sz w:val="26"/>
          <w:szCs w:val="26"/>
        </w:rPr>
        <w:t xml:space="preserve">NIP </w:t>
      </w:r>
      <w:r w:rsidRPr="007D61E4">
        <w:rPr>
          <w:rFonts w:ascii="Times New Roman" w:eastAsia="Times New Roman" w:hAnsi="Times New Roman" w:cs="Times New Roman"/>
          <w:sz w:val="26"/>
          <w:szCs w:val="26"/>
        </w:rPr>
        <w:t>197002272000121001</w:t>
      </w:r>
    </w:p>
    <w:p w14:paraId="4F05BA09" w14:textId="77777777" w:rsidR="00314A89" w:rsidRDefault="001D00F0" w:rsidP="001D00F0">
      <w:pPr>
        <w:pStyle w:val="Heading1"/>
      </w:pPr>
      <w:bookmarkStart w:id="5" w:name="_Toc195952457"/>
      <w:r>
        <w:lastRenderedPageBreak/>
        <w:t>HALAMAN PERSEMBAHAN</w:t>
      </w:r>
      <w:bookmarkEnd w:id="5"/>
    </w:p>
    <w:p w14:paraId="29BECBDB" w14:textId="77777777" w:rsidR="001D00F0" w:rsidRDefault="001D00F0" w:rsidP="001D00F0">
      <w:pPr>
        <w:pStyle w:val="NoSpacing"/>
        <w:spacing w:line="360" w:lineRule="auto"/>
        <w:rPr>
          <w:rFonts w:ascii="Times New Roman" w:hAnsi="Times New Roman" w:cs="Times New Roman"/>
          <w:bCs/>
          <w:szCs w:val="24"/>
        </w:rPr>
      </w:pPr>
    </w:p>
    <w:p w14:paraId="179F4935" w14:textId="77777777" w:rsidR="00810981" w:rsidRDefault="00810981" w:rsidP="00810981">
      <w:pPr>
        <w:pStyle w:val="Default"/>
        <w:jc w:val="right"/>
        <w:rPr>
          <w:i/>
          <w:iCs/>
          <w:szCs w:val="18"/>
        </w:rPr>
      </w:pPr>
    </w:p>
    <w:p w14:paraId="54C83604" w14:textId="77777777" w:rsidR="00810981" w:rsidRDefault="00810981" w:rsidP="00810981">
      <w:pPr>
        <w:pStyle w:val="Default"/>
        <w:jc w:val="right"/>
        <w:rPr>
          <w:i/>
          <w:iCs/>
          <w:szCs w:val="18"/>
        </w:rPr>
      </w:pPr>
    </w:p>
    <w:p w14:paraId="1FCD2766" w14:textId="77777777" w:rsidR="00810981" w:rsidRDefault="00810981" w:rsidP="00810981">
      <w:pPr>
        <w:pStyle w:val="Default"/>
        <w:jc w:val="right"/>
        <w:rPr>
          <w:i/>
          <w:iCs/>
          <w:szCs w:val="18"/>
        </w:rPr>
      </w:pPr>
    </w:p>
    <w:p w14:paraId="1C6D35C5" w14:textId="77777777" w:rsidR="00810981" w:rsidRDefault="00810981" w:rsidP="00810981">
      <w:pPr>
        <w:pStyle w:val="Default"/>
        <w:jc w:val="right"/>
        <w:rPr>
          <w:i/>
          <w:iCs/>
          <w:szCs w:val="18"/>
        </w:rPr>
      </w:pPr>
    </w:p>
    <w:p w14:paraId="24B48582" w14:textId="77777777" w:rsidR="00810981" w:rsidRDefault="00810981" w:rsidP="00810981">
      <w:pPr>
        <w:pStyle w:val="Default"/>
        <w:jc w:val="right"/>
        <w:rPr>
          <w:i/>
          <w:iCs/>
          <w:szCs w:val="18"/>
        </w:rPr>
      </w:pPr>
    </w:p>
    <w:p w14:paraId="3C7295E2" w14:textId="77777777" w:rsidR="00810981" w:rsidRDefault="00810981" w:rsidP="00810981">
      <w:pPr>
        <w:pStyle w:val="Default"/>
        <w:jc w:val="right"/>
        <w:rPr>
          <w:i/>
          <w:iCs/>
          <w:szCs w:val="18"/>
        </w:rPr>
      </w:pPr>
    </w:p>
    <w:p w14:paraId="12ECC7C9" w14:textId="77777777" w:rsidR="00810981" w:rsidRDefault="00810981" w:rsidP="00810981">
      <w:pPr>
        <w:pStyle w:val="Default"/>
        <w:jc w:val="right"/>
        <w:rPr>
          <w:i/>
          <w:iCs/>
          <w:szCs w:val="18"/>
        </w:rPr>
      </w:pPr>
    </w:p>
    <w:p w14:paraId="20B924D7" w14:textId="77777777" w:rsidR="00810981" w:rsidRDefault="00810981" w:rsidP="00810981">
      <w:pPr>
        <w:pStyle w:val="Default"/>
        <w:jc w:val="right"/>
        <w:rPr>
          <w:i/>
          <w:iCs/>
          <w:szCs w:val="18"/>
        </w:rPr>
      </w:pPr>
    </w:p>
    <w:p w14:paraId="79C71622" w14:textId="77777777" w:rsidR="00810981" w:rsidRDefault="00810981" w:rsidP="00810981">
      <w:pPr>
        <w:pStyle w:val="Default"/>
        <w:jc w:val="right"/>
        <w:rPr>
          <w:i/>
          <w:iCs/>
          <w:szCs w:val="18"/>
        </w:rPr>
      </w:pPr>
    </w:p>
    <w:p w14:paraId="65A901DF" w14:textId="77777777" w:rsidR="00810981" w:rsidRDefault="00810981" w:rsidP="00810981">
      <w:pPr>
        <w:pStyle w:val="Default"/>
        <w:jc w:val="right"/>
        <w:rPr>
          <w:i/>
          <w:iCs/>
          <w:szCs w:val="18"/>
        </w:rPr>
      </w:pPr>
    </w:p>
    <w:p w14:paraId="1FB9BB07" w14:textId="77777777" w:rsidR="00810981" w:rsidRDefault="00810981" w:rsidP="00810981">
      <w:pPr>
        <w:pStyle w:val="Default"/>
        <w:jc w:val="right"/>
        <w:rPr>
          <w:i/>
          <w:iCs/>
          <w:szCs w:val="18"/>
        </w:rPr>
      </w:pPr>
    </w:p>
    <w:p w14:paraId="3348CE6A" w14:textId="77777777" w:rsidR="00810981" w:rsidRDefault="00810981" w:rsidP="00810981">
      <w:pPr>
        <w:pStyle w:val="Default"/>
        <w:jc w:val="right"/>
        <w:rPr>
          <w:i/>
          <w:iCs/>
          <w:szCs w:val="18"/>
        </w:rPr>
      </w:pPr>
    </w:p>
    <w:p w14:paraId="0B238E4E" w14:textId="77777777" w:rsidR="00810981" w:rsidRDefault="00810981" w:rsidP="00810981">
      <w:pPr>
        <w:pStyle w:val="Default"/>
        <w:jc w:val="right"/>
        <w:rPr>
          <w:i/>
          <w:iCs/>
          <w:szCs w:val="18"/>
        </w:rPr>
      </w:pPr>
    </w:p>
    <w:p w14:paraId="6E16F8FC" w14:textId="77777777" w:rsidR="00810981" w:rsidRDefault="00810981" w:rsidP="00810981">
      <w:pPr>
        <w:pStyle w:val="Default"/>
        <w:rPr>
          <w:i/>
          <w:iCs/>
          <w:szCs w:val="18"/>
        </w:rPr>
      </w:pPr>
    </w:p>
    <w:p w14:paraId="483302B5" w14:textId="77777777" w:rsidR="002806D3" w:rsidRDefault="002806D3" w:rsidP="00810981">
      <w:pPr>
        <w:pStyle w:val="Default"/>
        <w:rPr>
          <w:i/>
          <w:iCs/>
          <w:szCs w:val="18"/>
        </w:rPr>
      </w:pPr>
    </w:p>
    <w:p w14:paraId="408CC437" w14:textId="77777777" w:rsidR="002806D3" w:rsidRDefault="002806D3" w:rsidP="00810981">
      <w:pPr>
        <w:pStyle w:val="Default"/>
        <w:rPr>
          <w:i/>
          <w:iCs/>
          <w:szCs w:val="18"/>
        </w:rPr>
      </w:pPr>
    </w:p>
    <w:p w14:paraId="6A7988F5" w14:textId="77777777" w:rsidR="002806D3" w:rsidRDefault="002806D3" w:rsidP="00810981">
      <w:pPr>
        <w:pStyle w:val="Default"/>
        <w:rPr>
          <w:i/>
          <w:iCs/>
          <w:szCs w:val="18"/>
        </w:rPr>
      </w:pPr>
    </w:p>
    <w:p w14:paraId="28168672" w14:textId="77777777" w:rsidR="002806D3" w:rsidRDefault="002806D3" w:rsidP="00810981">
      <w:pPr>
        <w:pStyle w:val="Default"/>
        <w:rPr>
          <w:i/>
          <w:iCs/>
          <w:szCs w:val="18"/>
        </w:rPr>
      </w:pPr>
    </w:p>
    <w:p w14:paraId="77B4FED2" w14:textId="77777777" w:rsidR="002806D3" w:rsidRDefault="002806D3" w:rsidP="00810981">
      <w:pPr>
        <w:pStyle w:val="Default"/>
        <w:rPr>
          <w:i/>
          <w:iCs/>
          <w:szCs w:val="18"/>
        </w:rPr>
      </w:pPr>
    </w:p>
    <w:p w14:paraId="32B8D073" w14:textId="77777777" w:rsidR="002806D3" w:rsidRDefault="002806D3" w:rsidP="00810981">
      <w:pPr>
        <w:pStyle w:val="Default"/>
        <w:rPr>
          <w:i/>
          <w:iCs/>
          <w:szCs w:val="18"/>
        </w:rPr>
      </w:pPr>
    </w:p>
    <w:p w14:paraId="5F71405D" w14:textId="77777777" w:rsidR="002806D3" w:rsidRDefault="002806D3" w:rsidP="00810981">
      <w:pPr>
        <w:pStyle w:val="Default"/>
        <w:rPr>
          <w:i/>
          <w:iCs/>
          <w:szCs w:val="18"/>
        </w:rPr>
      </w:pPr>
    </w:p>
    <w:p w14:paraId="3CE36E23" w14:textId="77777777" w:rsidR="002806D3" w:rsidRDefault="002806D3" w:rsidP="00810981">
      <w:pPr>
        <w:pStyle w:val="Default"/>
        <w:rPr>
          <w:i/>
          <w:iCs/>
          <w:szCs w:val="18"/>
        </w:rPr>
      </w:pPr>
    </w:p>
    <w:p w14:paraId="6A316210" w14:textId="77777777" w:rsidR="002806D3" w:rsidRDefault="002806D3" w:rsidP="00810981">
      <w:pPr>
        <w:pStyle w:val="Default"/>
        <w:rPr>
          <w:i/>
          <w:iCs/>
          <w:szCs w:val="18"/>
        </w:rPr>
      </w:pPr>
    </w:p>
    <w:p w14:paraId="2D17690F" w14:textId="77777777" w:rsidR="002806D3" w:rsidRDefault="002806D3" w:rsidP="00810981">
      <w:pPr>
        <w:pStyle w:val="Default"/>
        <w:rPr>
          <w:i/>
          <w:iCs/>
          <w:szCs w:val="18"/>
        </w:rPr>
      </w:pPr>
    </w:p>
    <w:p w14:paraId="2FFD5EED" w14:textId="77777777" w:rsidR="002806D3" w:rsidRDefault="002806D3" w:rsidP="00810981">
      <w:pPr>
        <w:pStyle w:val="Default"/>
        <w:rPr>
          <w:i/>
          <w:iCs/>
          <w:szCs w:val="18"/>
        </w:rPr>
      </w:pPr>
    </w:p>
    <w:p w14:paraId="03171737" w14:textId="77777777" w:rsidR="002806D3" w:rsidRDefault="002806D3" w:rsidP="00810981">
      <w:pPr>
        <w:pStyle w:val="Default"/>
        <w:rPr>
          <w:i/>
          <w:iCs/>
          <w:szCs w:val="18"/>
        </w:rPr>
      </w:pPr>
    </w:p>
    <w:p w14:paraId="2F683882" w14:textId="77777777" w:rsidR="002806D3" w:rsidRDefault="002806D3" w:rsidP="00810981">
      <w:pPr>
        <w:pStyle w:val="Default"/>
        <w:rPr>
          <w:i/>
          <w:iCs/>
          <w:szCs w:val="18"/>
        </w:rPr>
      </w:pPr>
    </w:p>
    <w:p w14:paraId="31D7F689" w14:textId="77777777" w:rsidR="002806D3" w:rsidRDefault="002806D3" w:rsidP="00810981">
      <w:pPr>
        <w:pStyle w:val="Default"/>
        <w:rPr>
          <w:i/>
          <w:iCs/>
          <w:szCs w:val="18"/>
        </w:rPr>
      </w:pPr>
    </w:p>
    <w:p w14:paraId="312220A4" w14:textId="77777777" w:rsidR="002806D3" w:rsidRDefault="002806D3" w:rsidP="00810981">
      <w:pPr>
        <w:pStyle w:val="Default"/>
        <w:rPr>
          <w:i/>
          <w:iCs/>
          <w:szCs w:val="18"/>
        </w:rPr>
      </w:pPr>
    </w:p>
    <w:p w14:paraId="03DC2342" w14:textId="77777777" w:rsidR="002806D3" w:rsidRDefault="002806D3" w:rsidP="00810981">
      <w:pPr>
        <w:pStyle w:val="Default"/>
        <w:rPr>
          <w:i/>
          <w:iCs/>
          <w:szCs w:val="18"/>
        </w:rPr>
      </w:pPr>
    </w:p>
    <w:p w14:paraId="7820A1A9" w14:textId="77777777" w:rsidR="002806D3" w:rsidRDefault="002806D3" w:rsidP="00810981">
      <w:pPr>
        <w:pStyle w:val="Default"/>
        <w:rPr>
          <w:i/>
          <w:iCs/>
          <w:szCs w:val="18"/>
        </w:rPr>
      </w:pPr>
    </w:p>
    <w:p w14:paraId="3BCD7E01" w14:textId="77777777" w:rsidR="00A22FDB" w:rsidRDefault="00A22FDB" w:rsidP="00810981">
      <w:pPr>
        <w:pStyle w:val="Default"/>
        <w:jc w:val="right"/>
        <w:rPr>
          <w:i/>
          <w:iCs/>
          <w:szCs w:val="18"/>
        </w:rPr>
      </w:pPr>
    </w:p>
    <w:p w14:paraId="5567B4AB" w14:textId="2326E930" w:rsidR="00810981" w:rsidRPr="00BB106E" w:rsidRDefault="00810981" w:rsidP="00810981">
      <w:pPr>
        <w:pStyle w:val="Default"/>
        <w:jc w:val="right"/>
        <w:rPr>
          <w:i/>
          <w:iCs/>
          <w:sz w:val="32"/>
          <w:szCs w:val="18"/>
        </w:rPr>
      </w:pPr>
    </w:p>
    <w:p w14:paraId="068AE8D4" w14:textId="7AEBAECC" w:rsidR="00810981" w:rsidRPr="00BB106E" w:rsidRDefault="00974A11" w:rsidP="00810981">
      <w:pPr>
        <w:pStyle w:val="Default"/>
        <w:jc w:val="right"/>
        <w:rPr>
          <w:sz w:val="32"/>
          <w:szCs w:val="18"/>
        </w:rPr>
      </w:pPr>
      <w:r w:rsidRPr="00974A11">
        <w:rPr>
          <w:i/>
          <w:iCs/>
          <w:sz w:val="32"/>
          <w:szCs w:val="18"/>
        </w:rPr>
        <w:t>Skripsi ini saya persembahkan dengan penuh rasa</w:t>
      </w:r>
      <w:r>
        <w:rPr>
          <w:i/>
          <w:iCs/>
          <w:sz w:val="32"/>
          <w:szCs w:val="18"/>
        </w:rPr>
        <w:t xml:space="preserve"> syukur kepada kedua orang tua</w:t>
      </w:r>
      <w:r w:rsidRPr="00974A11">
        <w:rPr>
          <w:i/>
          <w:iCs/>
          <w:sz w:val="32"/>
          <w:szCs w:val="18"/>
        </w:rPr>
        <w:t xml:space="preserve"> tercinta yang selalu memberikan doa dan dukungan tanpa henti, kepada teman-teman yang telah menjadi bagian dari perjalanan ini, serta kepada Marching Band </w:t>
      </w:r>
      <w:r>
        <w:rPr>
          <w:i/>
          <w:iCs/>
          <w:sz w:val="32"/>
          <w:szCs w:val="18"/>
        </w:rPr>
        <w:t xml:space="preserve">Gema </w:t>
      </w:r>
      <w:r w:rsidRPr="00974A11">
        <w:rPr>
          <w:i/>
          <w:iCs/>
          <w:sz w:val="32"/>
          <w:szCs w:val="18"/>
        </w:rPr>
        <w:t>Oasis Mansa yang telah membentuk karakter, menanamkan kedisiplinan, dan menumbuhkan semangat juang dalam diri saya. Terima kasih atas setiap langkah, kenangan, dan inspirasi yang telah kalian berikan.</w:t>
      </w:r>
    </w:p>
    <w:p w14:paraId="1A12C54A" w14:textId="1578A530" w:rsidR="00810981" w:rsidRPr="00BB106E" w:rsidRDefault="00810981" w:rsidP="00974A11">
      <w:pPr>
        <w:pStyle w:val="NoSpacing"/>
        <w:jc w:val="center"/>
        <w:rPr>
          <w:rFonts w:ascii="Times New Roman" w:hAnsi="Times New Roman" w:cs="Times New Roman"/>
          <w:sz w:val="44"/>
          <w:szCs w:val="24"/>
          <w:lang w:val="id-ID"/>
        </w:rPr>
        <w:sectPr w:rsidR="00810981" w:rsidRPr="00BB106E" w:rsidSect="00810981">
          <w:pgSz w:w="11907" w:h="16840" w:code="9"/>
          <w:pgMar w:top="1985" w:right="1418" w:bottom="1418" w:left="1985" w:header="709" w:footer="709" w:gutter="0"/>
          <w:pgNumType w:fmt="lowerRoman"/>
          <w:cols w:space="708"/>
          <w:docGrid w:linePitch="360"/>
        </w:sectPr>
      </w:pPr>
    </w:p>
    <w:p w14:paraId="5D276B2B" w14:textId="278A7DDD"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Dosen Pembimbing</w:t>
      </w:r>
    </w:p>
    <w:p w14:paraId="4C472ECE" w14:textId="743F8960"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Vina Zahrotun Kamila, S.Kom., M.Kom</w:t>
      </w:r>
    </w:p>
    <w:p w14:paraId="61DB7B09" w14:textId="595CD6FF"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Program Studi Sistem Informasi</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Akhmad Irsyad, S.T., M.Kom</w:t>
      </w:r>
    </w:p>
    <w:p w14:paraId="3C0BFF2E" w14:textId="77777777" w:rsidR="00DE3812" w:rsidRDefault="00DE3812" w:rsidP="00DE3812">
      <w:pPr>
        <w:pStyle w:val="NoSpacing"/>
      </w:pPr>
    </w:p>
    <w:p w14:paraId="33496BAB" w14:textId="77777777" w:rsidR="00DE3812" w:rsidRDefault="00DE3812" w:rsidP="00DE3812">
      <w:pPr>
        <w:pStyle w:val="NoSpacing"/>
      </w:pPr>
    </w:p>
    <w:p w14:paraId="22B43E70"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p>
    <w:p w14:paraId="77CC14D1" w14:textId="77777777" w:rsidR="00DE3812" w:rsidRDefault="00DE3812" w:rsidP="00DE3812">
      <w:pPr>
        <w:pStyle w:val="NoSpacing"/>
      </w:pPr>
    </w:p>
    <w:p w14:paraId="6B4796BA" w14:textId="77777777" w:rsidR="00DE3812" w:rsidRDefault="00DE3812" w:rsidP="006632E3">
      <w:pPr>
        <w:pStyle w:val="NoSpacing"/>
      </w:pPr>
    </w:p>
    <w:p w14:paraId="346E40B4" w14:textId="77777777" w:rsidR="001D00F0" w:rsidRPr="00641C67" w:rsidRDefault="001D00F0" w:rsidP="006632E3">
      <w:pPr>
        <w:pStyle w:val="Heading1"/>
        <w:spacing w:line="240" w:lineRule="auto"/>
        <w:jc w:val="left"/>
        <w:rPr>
          <w:i/>
        </w:rPr>
      </w:pPr>
      <w:bookmarkStart w:id="6" w:name="_Toc195952458"/>
      <w:r w:rsidRPr="00641C67">
        <w:rPr>
          <w:i/>
        </w:rPr>
        <w:t>ABSTRAK</w:t>
      </w:r>
      <w:bookmarkEnd w:id="6"/>
    </w:p>
    <w:p w14:paraId="04B4F8DC" w14:textId="77777777" w:rsidR="001D00F0" w:rsidRPr="00641C67" w:rsidRDefault="001D00F0" w:rsidP="006632E3">
      <w:pPr>
        <w:pStyle w:val="NoSpacing"/>
        <w:rPr>
          <w:rFonts w:ascii="Times New Roman" w:hAnsi="Times New Roman" w:cs="Times New Roman"/>
          <w:bCs/>
          <w:i/>
          <w:sz w:val="24"/>
          <w:szCs w:val="24"/>
        </w:rPr>
      </w:pPr>
    </w:p>
    <w:p w14:paraId="2DBBBDA1" w14:textId="4FD1E2DB" w:rsidR="001D00F0" w:rsidRPr="00775B65" w:rsidRDefault="00775B65" w:rsidP="001D00F0">
      <w:pPr>
        <w:jc w:val="both"/>
        <w:rPr>
          <w:rFonts w:ascii="Times New Roman" w:eastAsia="Times New Roman" w:hAnsi="Times New Roman" w:cs="Times New Roman"/>
          <w:sz w:val="24"/>
          <w:szCs w:val="20"/>
        </w:rPr>
      </w:pPr>
      <w:r w:rsidRPr="00775B65">
        <w:rPr>
          <w:rFonts w:ascii="Times New Roman" w:eastAsia="Times New Roman" w:hAnsi="Times New Roman" w:cs="Times New Roman"/>
          <w:i/>
          <w:sz w:val="24"/>
          <w:szCs w:val="20"/>
        </w:rPr>
        <w:t>Marching</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Band</w:t>
      </w:r>
      <w:r w:rsidRPr="00775B65">
        <w:rPr>
          <w:rFonts w:ascii="Times New Roman" w:eastAsia="Times New Roman" w:hAnsi="Times New Roman" w:cs="Times New Roman"/>
          <w:sz w:val="24"/>
          <w:szCs w:val="20"/>
        </w:rPr>
        <w:t xml:space="preserve"> Gema Oasis MAN 1 Samarinda merupakan salah satu unit ekstrakurikuler di Madrasah Aliyah Negeri 1 Samarinda. Saat ini, pengelolaan kegiatan pada unit ini masih dilakukan secara manual, terutama dalam aspek absensi, penilaian anggota, serta penyebaran informasi seperti pendaftaran, jadwal, dan kegiatan. Penelitian ini bertujuan untuk menghasilkan sistem informasi berbasis </w:t>
      </w:r>
      <w:r w:rsidRPr="00775B65">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dapat memudahkan anggota, pelatih, pembina, dan masyarakat dalam mengakses informasi, serta mendukung pengelolaan internal organisasi secara efektif. Sistem dikembangkan menggunakan metode </w:t>
      </w:r>
      <w:r w:rsidRPr="00775B65">
        <w:rPr>
          <w:rFonts w:ascii="Times New Roman" w:eastAsia="Times New Roman" w:hAnsi="Times New Roman" w:cs="Times New Roman"/>
          <w:i/>
          <w:sz w:val="24"/>
          <w:szCs w:val="20"/>
        </w:rPr>
        <w:t>Waterfall</w:t>
      </w:r>
      <w:r w:rsidRPr="00775B65">
        <w:rPr>
          <w:rFonts w:ascii="Times New Roman" w:eastAsia="Times New Roman" w:hAnsi="Times New Roman" w:cs="Times New Roman"/>
          <w:sz w:val="24"/>
          <w:szCs w:val="20"/>
        </w:rPr>
        <w:t>, yaitu model pengembangan perangkat lunak yang bersifat sekuensial, di mana setiap tahap harus diselesaikan sebelum melanjutkan ke tahap berikutnya. Pengujian sistem dilakukan me</w:t>
      </w:r>
      <w:r>
        <w:rPr>
          <w:rFonts w:ascii="Times New Roman" w:eastAsia="Times New Roman" w:hAnsi="Times New Roman" w:cs="Times New Roman"/>
          <w:sz w:val="24"/>
          <w:szCs w:val="20"/>
        </w:rPr>
        <w:t xml:space="preserve">nggunakan metode </w:t>
      </w:r>
      <w:r w:rsidRPr="00775B65">
        <w:rPr>
          <w:rFonts w:ascii="Times New Roman" w:eastAsia="Times New Roman" w:hAnsi="Times New Roman" w:cs="Times New Roman"/>
          <w:i/>
          <w:sz w:val="24"/>
          <w:szCs w:val="20"/>
        </w:rPr>
        <w:t>blackbox</w:t>
      </w:r>
      <w:r w:rsidRPr="00775B65">
        <w:rPr>
          <w:rFonts w:ascii="Times New Roman" w:eastAsia="Times New Roman" w:hAnsi="Times New Roman" w:cs="Times New Roman"/>
          <w:sz w:val="24"/>
          <w:szCs w:val="20"/>
        </w:rPr>
        <w:t xml:space="preserve"> untuk menguji fungsionalitas sistem dan metode </w:t>
      </w:r>
      <w:r w:rsidRPr="00775B65">
        <w:rPr>
          <w:rFonts w:ascii="Times New Roman" w:eastAsia="Times New Roman" w:hAnsi="Times New Roman" w:cs="Times New Roman"/>
          <w:i/>
          <w:sz w:val="24"/>
          <w:szCs w:val="20"/>
        </w:rPr>
        <w:t>beta</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testing</w:t>
      </w:r>
      <w:r w:rsidRPr="00775B65">
        <w:rPr>
          <w:rFonts w:ascii="Times New Roman" w:eastAsia="Times New Roman" w:hAnsi="Times New Roman" w:cs="Times New Roman"/>
          <w:sz w:val="24"/>
          <w:szCs w:val="20"/>
        </w:rPr>
        <w:t xml:space="preserve"> untuk mengukur pengalaman pengguna. Hasil dari penelitian ini adalah aplikasi berbasis </w:t>
      </w:r>
      <w:r w:rsidRPr="00E043B2">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dibangun menggunakan </w:t>
      </w:r>
      <w:r w:rsidRPr="00E043B2">
        <w:rPr>
          <w:rFonts w:ascii="Times New Roman" w:eastAsia="Times New Roman" w:hAnsi="Times New Roman" w:cs="Times New Roman"/>
          <w:i/>
          <w:sz w:val="24"/>
          <w:szCs w:val="20"/>
        </w:rPr>
        <w:t>framework</w:t>
      </w:r>
      <w:r w:rsidRPr="00775B65">
        <w:rPr>
          <w:rFonts w:ascii="Times New Roman" w:eastAsia="Times New Roman" w:hAnsi="Times New Roman" w:cs="Times New Roman"/>
          <w:sz w:val="24"/>
          <w:szCs w:val="20"/>
        </w:rPr>
        <w:t xml:space="preserve"> </w:t>
      </w:r>
      <w:r w:rsidRPr="00E043B2">
        <w:rPr>
          <w:rFonts w:ascii="Times New Roman" w:eastAsia="Times New Roman" w:hAnsi="Times New Roman" w:cs="Times New Roman"/>
          <w:i/>
          <w:sz w:val="24"/>
          <w:szCs w:val="20"/>
        </w:rPr>
        <w:t>Laravel</w:t>
      </w:r>
      <w:r w:rsidRPr="00775B65">
        <w:rPr>
          <w:rFonts w:ascii="Times New Roman" w:eastAsia="Times New Roman" w:hAnsi="Times New Roman" w:cs="Times New Roman"/>
          <w:sz w:val="24"/>
          <w:szCs w:val="20"/>
        </w:rPr>
        <w:t xml:space="preserve"> dan </w:t>
      </w:r>
      <w:r w:rsidRPr="00E043B2">
        <w:rPr>
          <w:rFonts w:ascii="Times New Roman" w:eastAsia="Times New Roman" w:hAnsi="Times New Roman" w:cs="Times New Roman"/>
          <w:i/>
          <w:sz w:val="24"/>
          <w:szCs w:val="20"/>
        </w:rPr>
        <w:t>Bootstrap</w:t>
      </w:r>
      <w:r w:rsidRPr="00775B65">
        <w:rPr>
          <w:rFonts w:ascii="Times New Roman" w:eastAsia="Times New Roman" w:hAnsi="Times New Roman" w:cs="Times New Roman"/>
          <w:sz w:val="24"/>
          <w:szCs w:val="20"/>
        </w:rPr>
        <w:t>, yang mampu mendukung pengelolaan internal organisasi secara efektif, serta memudahkan interaksi dan koordinasi antara anggota, pelatih, dan pembina. Be</w:t>
      </w:r>
      <w:r w:rsidR="00E043B2">
        <w:rPr>
          <w:rFonts w:ascii="Times New Roman" w:eastAsia="Times New Roman" w:hAnsi="Times New Roman" w:cs="Times New Roman"/>
          <w:sz w:val="24"/>
          <w:szCs w:val="20"/>
        </w:rPr>
        <w:t xml:space="preserve">rdasarkan hasil pengujian </w:t>
      </w:r>
      <w:r w:rsidR="00E043B2" w:rsidRPr="00E043B2">
        <w:rPr>
          <w:rFonts w:ascii="Times New Roman" w:eastAsia="Times New Roman" w:hAnsi="Times New Roman" w:cs="Times New Roman"/>
          <w:i/>
          <w:sz w:val="24"/>
          <w:szCs w:val="20"/>
        </w:rPr>
        <w:t>black</w:t>
      </w:r>
      <w:r w:rsidRPr="00E043B2">
        <w:rPr>
          <w:rFonts w:ascii="Times New Roman" w:eastAsia="Times New Roman" w:hAnsi="Times New Roman" w:cs="Times New Roman"/>
          <w:i/>
          <w:sz w:val="24"/>
          <w:szCs w:val="20"/>
        </w:rPr>
        <w:t>box</w:t>
      </w:r>
      <w:r w:rsidRPr="00775B65">
        <w:rPr>
          <w:rFonts w:ascii="Times New Roman" w:eastAsia="Times New Roman" w:hAnsi="Times New Roman" w:cs="Times New Roman"/>
          <w:sz w:val="24"/>
          <w:szCs w:val="20"/>
        </w:rPr>
        <w:t>, seluruh fitur pada sistem berfungsi dengan baik sesuai dengan yang diharapkan. Seme</w:t>
      </w:r>
      <w:r w:rsidR="00E043B2">
        <w:rPr>
          <w:rFonts w:ascii="Times New Roman" w:eastAsia="Times New Roman" w:hAnsi="Times New Roman" w:cs="Times New Roman"/>
          <w:sz w:val="24"/>
          <w:szCs w:val="20"/>
        </w:rPr>
        <w:t xml:space="preserve">ntara itu, hasil </w:t>
      </w:r>
      <w:r w:rsidR="00E043B2" w:rsidRPr="00E043B2">
        <w:rPr>
          <w:rFonts w:ascii="Times New Roman" w:eastAsia="Times New Roman" w:hAnsi="Times New Roman" w:cs="Times New Roman"/>
          <w:i/>
          <w:sz w:val="24"/>
          <w:szCs w:val="20"/>
        </w:rPr>
        <w:t>beta</w:t>
      </w:r>
      <w:r w:rsidR="00E043B2">
        <w:rPr>
          <w:rFonts w:ascii="Times New Roman" w:eastAsia="Times New Roman" w:hAnsi="Times New Roman" w:cs="Times New Roman"/>
          <w:sz w:val="24"/>
          <w:szCs w:val="20"/>
        </w:rPr>
        <w:t xml:space="preserve"> </w:t>
      </w:r>
      <w:r w:rsidR="00E043B2" w:rsidRPr="00E043B2">
        <w:rPr>
          <w:rFonts w:ascii="Times New Roman" w:eastAsia="Times New Roman" w:hAnsi="Times New Roman" w:cs="Times New Roman"/>
          <w:i/>
          <w:sz w:val="24"/>
          <w:szCs w:val="20"/>
        </w:rPr>
        <w:t>t</w:t>
      </w:r>
      <w:r w:rsidRPr="00E043B2">
        <w:rPr>
          <w:rFonts w:ascii="Times New Roman" w:eastAsia="Times New Roman" w:hAnsi="Times New Roman" w:cs="Times New Roman"/>
          <w:i/>
          <w:sz w:val="24"/>
          <w:szCs w:val="20"/>
        </w:rPr>
        <w:t>esting</w:t>
      </w:r>
      <w:r w:rsidRPr="00775B65">
        <w:rPr>
          <w:rFonts w:ascii="Times New Roman" w:eastAsia="Times New Roman" w:hAnsi="Times New Roman" w:cs="Times New Roman"/>
          <w:sz w:val="24"/>
          <w:szCs w:val="20"/>
        </w:rPr>
        <w:t xml:space="preserve"> menunjukkan tingkat kepuasan pengguna sebesar 83,74%, yang termasuk dalam kategori “Sangat Baik”</w:t>
      </w:r>
      <w:r>
        <w:t xml:space="preserve">, </w:t>
      </w:r>
      <w:r w:rsidRPr="00775B65">
        <w:rPr>
          <w:rFonts w:ascii="Times New Roman" w:eastAsia="Times New Roman" w:hAnsi="Times New Roman" w:cs="Times New Roman"/>
          <w:sz w:val="24"/>
          <w:szCs w:val="20"/>
        </w:rPr>
        <w:t>sehingga sistem ini dapat diterima dengan baik oleh pengguna.</w:t>
      </w:r>
    </w:p>
    <w:p w14:paraId="16669BB0" w14:textId="77777777" w:rsidR="001D00F0" w:rsidRPr="00641C67" w:rsidRDefault="001D00F0" w:rsidP="001D00F0">
      <w:pPr>
        <w:jc w:val="both"/>
        <w:rPr>
          <w:rFonts w:ascii="Times New Roman" w:eastAsia="Times New Roman" w:hAnsi="Times New Roman" w:cs="Times New Roman"/>
          <w:i/>
          <w:sz w:val="24"/>
          <w:szCs w:val="20"/>
        </w:rPr>
      </w:pPr>
    </w:p>
    <w:p w14:paraId="796F6C60" w14:textId="707B55ED" w:rsidR="001D00F0" w:rsidRPr="00641C67" w:rsidRDefault="001D00F0" w:rsidP="006632E3">
      <w:pPr>
        <w:spacing w:after="0" w:line="360" w:lineRule="auto"/>
        <w:rPr>
          <w:rFonts w:ascii="Times New Roman" w:eastAsia="Times New Roman" w:hAnsi="Times New Roman" w:cs="Times New Roman"/>
          <w:b/>
          <w:i/>
          <w:sz w:val="24"/>
          <w:szCs w:val="20"/>
        </w:rPr>
      </w:pPr>
      <w:r w:rsidRPr="00641C67">
        <w:rPr>
          <w:rFonts w:ascii="Times New Roman" w:eastAsia="Times New Roman" w:hAnsi="Times New Roman" w:cs="Times New Roman"/>
          <w:b/>
          <w:i/>
          <w:sz w:val="24"/>
          <w:szCs w:val="20"/>
        </w:rPr>
        <w:t xml:space="preserve">Kata kunci : </w:t>
      </w:r>
      <w:r w:rsidR="00775B65" w:rsidRPr="00E043B2">
        <w:rPr>
          <w:rFonts w:ascii="Times New Roman" w:eastAsia="Times New Roman" w:hAnsi="Times New Roman" w:cs="Times New Roman"/>
          <w:b/>
          <w:sz w:val="24"/>
          <w:szCs w:val="20"/>
        </w:rPr>
        <w:t>Sistem</w:t>
      </w:r>
      <w:r w:rsidR="00775B65">
        <w:rPr>
          <w:rFonts w:ascii="Times New Roman" w:eastAsia="Times New Roman" w:hAnsi="Times New Roman" w:cs="Times New Roman"/>
          <w:b/>
          <w:i/>
          <w:sz w:val="24"/>
          <w:szCs w:val="20"/>
        </w:rPr>
        <w:t xml:space="preserve"> </w:t>
      </w:r>
      <w:r w:rsidR="00775B65" w:rsidRPr="00E043B2">
        <w:rPr>
          <w:rFonts w:ascii="Times New Roman" w:eastAsia="Times New Roman" w:hAnsi="Times New Roman" w:cs="Times New Roman"/>
          <w:b/>
          <w:sz w:val="24"/>
          <w:szCs w:val="20"/>
        </w:rPr>
        <w:t>Informasi</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Marching Band</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aterfall</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ebsite</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Laravel</w:t>
      </w:r>
    </w:p>
    <w:p w14:paraId="67679657" w14:textId="77777777" w:rsidR="001D00F0" w:rsidRDefault="001D00F0" w:rsidP="001D00F0">
      <w:pPr>
        <w:pStyle w:val="NoSpacing"/>
        <w:spacing w:line="360" w:lineRule="auto"/>
        <w:rPr>
          <w:rFonts w:ascii="Times New Roman" w:hAnsi="Times New Roman" w:cs="Times New Roman"/>
          <w:bCs/>
          <w:szCs w:val="24"/>
        </w:rPr>
      </w:pPr>
    </w:p>
    <w:p w14:paraId="0BFF815E" w14:textId="59F4AF0C" w:rsidR="001D00F0" w:rsidRDefault="001D00F0" w:rsidP="001D00F0">
      <w:pPr>
        <w:pStyle w:val="NoSpacing"/>
        <w:spacing w:line="360" w:lineRule="auto"/>
        <w:rPr>
          <w:rFonts w:ascii="Times New Roman" w:hAnsi="Times New Roman" w:cs="Times New Roman"/>
          <w:bCs/>
          <w:szCs w:val="24"/>
        </w:rPr>
      </w:pPr>
    </w:p>
    <w:p w14:paraId="6412ACFE" w14:textId="77777777" w:rsidR="001D00F0" w:rsidRDefault="001D00F0" w:rsidP="001D00F0">
      <w:pPr>
        <w:pStyle w:val="NoSpacing"/>
        <w:spacing w:line="360" w:lineRule="auto"/>
        <w:rPr>
          <w:rFonts w:ascii="Times New Roman" w:hAnsi="Times New Roman" w:cs="Times New Roman"/>
          <w:bCs/>
          <w:szCs w:val="24"/>
        </w:rPr>
        <w:sectPr w:rsidR="001D00F0" w:rsidSect="002D34F0">
          <w:pgSz w:w="11907" w:h="16840" w:code="9"/>
          <w:pgMar w:top="1985" w:right="1418" w:bottom="1418" w:left="1985" w:header="709" w:footer="709" w:gutter="0"/>
          <w:pgNumType w:fmt="lowerRoman"/>
          <w:cols w:space="708"/>
          <w:docGrid w:linePitch="360"/>
        </w:sectPr>
      </w:pPr>
    </w:p>
    <w:p w14:paraId="3B836ECE" w14:textId="46F6B006"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Supervisor</w:t>
      </w:r>
    </w:p>
    <w:p w14:paraId="3C3EA935" w14:textId="2A8CA2C2"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Vina Zahrotun Kamila, S.Kom., M.Kom</w:t>
      </w:r>
    </w:p>
    <w:p w14:paraId="4AEE1DF6" w14:textId="732F5EFA"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Information System Study Program</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Akhmad Irsyad, S.T., M.Kom</w:t>
      </w:r>
    </w:p>
    <w:p w14:paraId="2C0039B0" w14:textId="77777777" w:rsidR="00DE3812" w:rsidRDefault="00DE3812" w:rsidP="00DE3812">
      <w:pPr>
        <w:pStyle w:val="NoSpacing"/>
        <w:rPr>
          <w:rFonts w:ascii="Times New Roman" w:hAnsi="Times New Roman" w:cs="Times New Roman"/>
          <w:b/>
          <w:sz w:val="24"/>
        </w:rPr>
      </w:pPr>
    </w:p>
    <w:p w14:paraId="1FB1EE2E" w14:textId="77777777" w:rsidR="00DE3812" w:rsidRDefault="00DE3812" w:rsidP="00DE3812">
      <w:pPr>
        <w:pStyle w:val="NoSpacing"/>
        <w:rPr>
          <w:rFonts w:ascii="Times New Roman" w:hAnsi="Times New Roman" w:cs="Times New Roman"/>
          <w:b/>
          <w:sz w:val="24"/>
        </w:rPr>
      </w:pPr>
    </w:p>
    <w:p w14:paraId="080B1B01"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r>
        <w:rPr>
          <w:rFonts w:ascii="Times New Roman" w:hAnsi="Times New Roman" w:cs="Times New Roman"/>
          <w:b/>
          <w:sz w:val="24"/>
        </w:rPr>
        <w:t xml:space="preserve"> DALAM BAHASA INGGRIS</w:t>
      </w:r>
    </w:p>
    <w:p w14:paraId="2D17A2FF" w14:textId="77777777" w:rsidR="00DE3812" w:rsidRDefault="00DE3812" w:rsidP="00DE3812">
      <w:pPr>
        <w:pStyle w:val="NoSpacing"/>
      </w:pPr>
    </w:p>
    <w:p w14:paraId="7ED4DBDC" w14:textId="77777777" w:rsidR="00DE3812" w:rsidRPr="00641C67" w:rsidRDefault="00DE3812" w:rsidP="00DE3812">
      <w:pPr>
        <w:pStyle w:val="NoSpacing"/>
        <w:rPr>
          <w:i/>
        </w:rPr>
      </w:pPr>
    </w:p>
    <w:p w14:paraId="47039536" w14:textId="77777777" w:rsidR="00DE3812" w:rsidRPr="00641C67" w:rsidRDefault="00DE3812" w:rsidP="00DE3812">
      <w:pPr>
        <w:pStyle w:val="Heading1"/>
        <w:jc w:val="left"/>
        <w:rPr>
          <w:i/>
        </w:rPr>
      </w:pPr>
      <w:bookmarkStart w:id="7" w:name="_Toc94805787"/>
      <w:bookmarkStart w:id="8" w:name="_Toc195952459"/>
      <w:r w:rsidRPr="00641C67">
        <w:rPr>
          <w:i/>
        </w:rPr>
        <w:t>ABSTRACT</w:t>
      </w:r>
      <w:bookmarkEnd w:id="7"/>
      <w:bookmarkEnd w:id="8"/>
    </w:p>
    <w:p w14:paraId="6F80100E" w14:textId="77777777" w:rsidR="00DE3812" w:rsidRDefault="00DE3812" w:rsidP="00DE3812">
      <w:pPr>
        <w:jc w:val="both"/>
        <w:rPr>
          <w:rFonts w:ascii="Times New Roman" w:eastAsia="Times New Roman" w:hAnsi="Times New Roman" w:cs="Times New Roman"/>
          <w:sz w:val="24"/>
          <w:szCs w:val="20"/>
        </w:rPr>
      </w:pPr>
    </w:p>
    <w:p w14:paraId="1EF4E851" w14:textId="5540484B" w:rsidR="00DE3812" w:rsidRPr="001D00F0" w:rsidRDefault="00961CE1" w:rsidP="00DE3812">
      <w:pPr>
        <w:jc w:val="both"/>
        <w:rPr>
          <w:rFonts w:ascii="Times New Roman" w:eastAsia="Times New Roman" w:hAnsi="Times New Roman" w:cs="Times New Roman"/>
          <w:sz w:val="24"/>
          <w:szCs w:val="20"/>
        </w:rPr>
      </w:pPr>
      <w:r w:rsidRPr="00455B5D">
        <w:rPr>
          <w:rFonts w:ascii="Times New Roman" w:eastAsia="Times New Roman" w:hAnsi="Times New Roman" w:cs="Times New Roman"/>
          <w:sz w:val="24"/>
          <w:szCs w:val="20"/>
        </w:rPr>
        <w:t xml:space="preserve">Gema Oasis </w:t>
      </w:r>
      <w:r>
        <w:rPr>
          <w:rFonts w:ascii="Times New Roman" w:eastAsia="Times New Roman" w:hAnsi="Times New Roman" w:cs="Times New Roman"/>
          <w:sz w:val="24"/>
          <w:szCs w:val="20"/>
        </w:rPr>
        <w:t xml:space="preserve">Marching Band </w:t>
      </w:r>
      <w:r w:rsidR="00455B5D" w:rsidRPr="00455B5D">
        <w:rPr>
          <w:rFonts w:ascii="Times New Roman" w:eastAsia="Times New Roman" w:hAnsi="Times New Roman" w:cs="Times New Roman"/>
          <w:sz w:val="24"/>
          <w:szCs w:val="20"/>
        </w:rPr>
        <w:t>is one of the extracurricular units at Madrasah Aliyah Negeri 1 Samarinda. Currently, the management of activities within this unit is still carried out manually, especially in aspects such as attendance, member evaluation, and information dissemination, including registration, scheduling, and activities. This study aims to develop a web-based information system that facilitates access to information for members, coac</w:t>
      </w:r>
      <w:r>
        <w:rPr>
          <w:rFonts w:ascii="Times New Roman" w:eastAsia="Times New Roman" w:hAnsi="Times New Roman" w:cs="Times New Roman"/>
          <w:sz w:val="24"/>
          <w:szCs w:val="20"/>
        </w:rPr>
        <w:t>hes, supervisors, and others</w:t>
      </w:r>
      <w:r w:rsidR="00455B5D" w:rsidRPr="00455B5D">
        <w:rPr>
          <w:rFonts w:ascii="Times New Roman" w:eastAsia="Times New Roman" w:hAnsi="Times New Roman" w:cs="Times New Roman"/>
          <w:sz w:val="24"/>
          <w:szCs w:val="20"/>
        </w:rPr>
        <w:t>, while also supporting the organization’s internal management effectively. The system was developed using the Waterfall method, a sequential software development model where each stage must be completed before proceeding to the next, minimizing potential errors during the development process. System testing was conducted using the black box method to evaluate system functionality and beta testing to assess user experience. The final result is a web-based application developed using the Laravel and Bootstrap frameworks, which effectively supports the internal management of the organization and facilitates interaction and coordination among members, coaches, and supervisors. Based on black box testing, all system features function as expected. Meanwhile, the beta testing results show a user satisfaction score of 83.74%, which falls into the "Very Good" category, indicating that the system is well accepted by users.</w:t>
      </w:r>
    </w:p>
    <w:p w14:paraId="34812F63" w14:textId="77777777" w:rsidR="00DE3812" w:rsidRPr="001D00F0" w:rsidRDefault="00DE3812" w:rsidP="00DE3812">
      <w:pPr>
        <w:jc w:val="both"/>
        <w:rPr>
          <w:rFonts w:ascii="Times New Roman" w:eastAsia="Times New Roman" w:hAnsi="Times New Roman" w:cs="Times New Roman"/>
          <w:sz w:val="24"/>
          <w:szCs w:val="20"/>
        </w:rPr>
      </w:pPr>
    </w:p>
    <w:p w14:paraId="5B03B923" w14:textId="5B42EF86" w:rsidR="00DE3812" w:rsidRPr="00FF7B40" w:rsidRDefault="00DE3812" w:rsidP="00DE3812">
      <w:pPr>
        <w:pStyle w:val="NoSpacing"/>
        <w:spacing w:line="360" w:lineRule="auto"/>
        <w:rPr>
          <w:rFonts w:ascii="Times New Roman" w:hAnsi="Times New Roman" w:cs="Times New Roman"/>
          <w:bCs/>
          <w:szCs w:val="24"/>
        </w:rPr>
      </w:pPr>
      <w:r>
        <w:rPr>
          <w:rFonts w:ascii="Times New Roman" w:eastAsia="Times New Roman" w:hAnsi="Times New Roman" w:cs="Times New Roman"/>
          <w:b/>
          <w:i/>
          <w:sz w:val="24"/>
          <w:szCs w:val="24"/>
        </w:rPr>
        <w:t xml:space="preserve">Keywords : </w:t>
      </w:r>
      <w:r w:rsidR="00455B5D">
        <w:rPr>
          <w:rFonts w:ascii="Times New Roman" w:eastAsia="Times New Roman" w:hAnsi="Times New Roman" w:cs="Times New Roman"/>
          <w:b/>
          <w:sz w:val="24"/>
          <w:szCs w:val="20"/>
        </w:rPr>
        <w:t>Information S</w:t>
      </w:r>
      <w:r w:rsidR="00455B5D" w:rsidRPr="00455B5D">
        <w:rPr>
          <w:rFonts w:ascii="Times New Roman" w:eastAsia="Times New Roman" w:hAnsi="Times New Roman" w:cs="Times New Roman"/>
          <w:b/>
          <w:sz w:val="24"/>
          <w:szCs w:val="20"/>
        </w:rPr>
        <w:t>ystem</w:t>
      </w:r>
      <w:r w:rsidRPr="001D00F0">
        <w:rPr>
          <w:rFonts w:ascii="Times New Roman" w:eastAsia="Times New Roman" w:hAnsi="Times New Roman" w:cs="Times New Roman"/>
          <w:b/>
          <w:sz w:val="24"/>
          <w:szCs w:val="20"/>
        </w:rPr>
        <w:t xml:space="preserve">, </w:t>
      </w:r>
      <w:r w:rsidR="00455B5D">
        <w:rPr>
          <w:rFonts w:ascii="Times New Roman" w:eastAsia="Times New Roman" w:hAnsi="Times New Roman" w:cs="Times New Roman"/>
          <w:b/>
          <w:i/>
          <w:sz w:val="24"/>
          <w:szCs w:val="20"/>
        </w:rPr>
        <w:t>Marching Band</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aterfall</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ebsite</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Laravel</w:t>
      </w:r>
    </w:p>
    <w:p w14:paraId="5ED13AB8" w14:textId="77777777" w:rsidR="001D00F0" w:rsidRDefault="001D00F0" w:rsidP="001D00F0">
      <w:pPr>
        <w:pStyle w:val="NoSpacing"/>
        <w:spacing w:line="360" w:lineRule="auto"/>
        <w:rPr>
          <w:rFonts w:ascii="Times New Roman" w:hAnsi="Times New Roman" w:cs="Times New Roman"/>
          <w:bCs/>
          <w:szCs w:val="24"/>
        </w:rPr>
      </w:pPr>
    </w:p>
    <w:p w14:paraId="1BC68F78" w14:textId="77777777" w:rsidR="006632E3" w:rsidRDefault="006632E3" w:rsidP="001D00F0">
      <w:pPr>
        <w:pStyle w:val="NoSpacing"/>
        <w:spacing w:line="360" w:lineRule="auto"/>
        <w:rPr>
          <w:rFonts w:ascii="Times New Roman" w:hAnsi="Times New Roman" w:cs="Times New Roman"/>
          <w:bCs/>
          <w:szCs w:val="24"/>
        </w:rPr>
      </w:pPr>
    </w:p>
    <w:p w14:paraId="2B7AB447" w14:textId="77777777" w:rsidR="006632E3" w:rsidRDefault="006632E3" w:rsidP="001D00F0">
      <w:pPr>
        <w:pStyle w:val="NoSpacing"/>
        <w:spacing w:line="360" w:lineRule="auto"/>
        <w:rPr>
          <w:rFonts w:ascii="Times New Roman" w:hAnsi="Times New Roman" w:cs="Times New Roman"/>
          <w:bCs/>
          <w:szCs w:val="24"/>
        </w:rPr>
      </w:pPr>
    </w:p>
    <w:p w14:paraId="2CEF4274" w14:textId="77777777" w:rsidR="00E458AE" w:rsidRPr="00E458AE" w:rsidRDefault="00E458AE" w:rsidP="00E458AE">
      <w:pPr>
        <w:rPr>
          <w:lang w:val="id-ID"/>
        </w:rPr>
      </w:pPr>
    </w:p>
    <w:p w14:paraId="1B1A54A5" w14:textId="77777777" w:rsidR="00E458AE" w:rsidRPr="00E458AE" w:rsidRDefault="00E458AE" w:rsidP="00E458AE">
      <w:pPr>
        <w:rPr>
          <w:lang w:val="id-ID"/>
        </w:rPr>
      </w:pPr>
    </w:p>
    <w:p w14:paraId="695FA9DE" w14:textId="77777777" w:rsidR="00E458AE" w:rsidRPr="00E458AE" w:rsidRDefault="00E458AE" w:rsidP="00E458AE">
      <w:pPr>
        <w:rPr>
          <w:lang w:val="id-ID"/>
        </w:rPr>
      </w:pPr>
    </w:p>
    <w:p w14:paraId="4B81E70A" w14:textId="77777777" w:rsidR="00E458AE" w:rsidRPr="00E458AE" w:rsidRDefault="00E458AE" w:rsidP="00E458AE">
      <w:pPr>
        <w:rPr>
          <w:lang w:val="id-ID"/>
        </w:rPr>
      </w:pPr>
    </w:p>
    <w:p w14:paraId="69DF5D89" w14:textId="51894F69" w:rsidR="00E458AE" w:rsidRDefault="00E458AE" w:rsidP="00E458AE">
      <w:pPr>
        <w:rPr>
          <w:lang w:val="id-ID"/>
        </w:rPr>
      </w:pPr>
    </w:p>
    <w:p w14:paraId="1BB854C0" w14:textId="35495D5E" w:rsidR="00E510D8" w:rsidRPr="00E458AE" w:rsidRDefault="00E458AE" w:rsidP="00E458AE">
      <w:pPr>
        <w:tabs>
          <w:tab w:val="center" w:pos="4252"/>
        </w:tabs>
        <w:rPr>
          <w:lang w:val="id-ID"/>
        </w:rPr>
        <w:sectPr w:rsidR="00E510D8" w:rsidRPr="00E458AE" w:rsidSect="002D34F0">
          <w:pgSz w:w="11907" w:h="16840" w:code="9"/>
          <w:pgMar w:top="1985" w:right="1418" w:bottom="1418" w:left="1985" w:header="709" w:footer="709" w:gutter="0"/>
          <w:pgNumType w:fmt="lowerRoman"/>
          <w:cols w:space="708"/>
          <w:docGrid w:linePitch="360"/>
        </w:sectPr>
      </w:pPr>
      <w:r>
        <w:rPr>
          <w:lang w:val="id-ID"/>
        </w:rPr>
        <w:tab/>
      </w:r>
    </w:p>
    <w:p w14:paraId="3C944C22" w14:textId="77777777" w:rsidR="00FD69F5" w:rsidRPr="002A1762" w:rsidRDefault="00FD69F5" w:rsidP="006632E3">
      <w:pPr>
        <w:pStyle w:val="Heading1"/>
        <w:spacing w:line="240" w:lineRule="auto"/>
        <w:rPr>
          <w:lang w:val="id-ID"/>
        </w:rPr>
      </w:pPr>
      <w:bookmarkStart w:id="9" w:name="_Toc195952460"/>
      <w:r w:rsidRPr="002A1762">
        <w:rPr>
          <w:lang w:val="id-ID"/>
        </w:rPr>
        <w:lastRenderedPageBreak/>
        <w:t>KATA PENGANTAR</w:t>
      </w:r>
      <w:bookmarkEnd w:id="9"/>
    </w:p>
    <w:p w14:paraId="0363DBF8" w14:textId="77777777" w:rsidR="005A2150" w:rsidRDefault="005A2150" w:rsidP="005A2150">
      <w:pPr>
        <w:spacing w:line="240" w:lineRule="auto"/>
        <w:jc w:val="both"/>
        <w:rPr>
          <w:rFonts w:ascii="Times New Roman" w:eastAsia="Times New Roman" w:hAnsi="Times New Roman" w:cs="Times New Roman"/>
          <w:sz w:val="24"/>
          <w:szCs w:val="24"/>
        </w:rPr>
      </w:pPr>
    </w:p>
    <w:p w14:paraId="28FA5A5D" w14:textId="77777777" w:rsidR="005A2150" w:rsidRDefault="005A2150" w:rsidP="005A2150">
      <w:pPr>
        <w:spacing w:line="240" w:lineRule="auto"/>
        <w:jc w:val="both"/>
        <w:rPr>
          <w:rFonts w:ascii="Times New Roman" w:eastAsia="Times New Roman" w:hAnsi="Times New Roman" w:cs="Times New Roman"/>
          <w:sz w:val="24"/>
          <w:szCs w:val="24"/>
        </w:rPr>
      </w:pPr>
    </w:p>
    <w:p w14:paraId="02CD222B" w14:textId="77777777" w:rsidR="005A2150" w:rsidRPr="009075BB" w:rsidRDefault="005A2150" w:rsidP="005A2150">
      <w:pPr>
        <w:spacing w:line="240" w:lineRule="auto"/>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 xml:space="preserve">Puji syukur kepada Allah SWT, sehingga dapat menyelesaikan proposal skripsi dengan judul </w:t>
      </w:r>
      <w:r w:rsidRPr="009075BB">
        <w:rPr>
          <w:rFonts w:ascii="Times New Roman" w:eastAsia="Times New Roman" w:hAnsi="Times New Roman" w:cs="Times New Roman"/>
          <w:b/>
          <w:sz w:val="24"/>
          <w:szCs w:val="24"/>
        </w:rPr>
        <w:t xml:space="preserve">“Sistem Informasi </w:t>
      </w:r>
      <w:r w:rsidRPr="009075BB">
        <w:rPr>
          <w:rFonts w:ascii="Times New Roman" w:eastAsia="Times New Roman" w:hAnsi="Times New Roman" w:cs="Times New Roman"/>
          <w:b/>
          <w:i/>
          <w:sz w:val="24"/>
          <w:szCs w:val="24"/>
        </w:rPr>
        <w:t>Marching</w:t>
      </w:r>
      <w:r w:rsidRPr="009075BB">
        <w:rPr>
          <w:rFonts w:ascii="Times New Roman" w:eastAsia="Times New Roman" w:hAnsi="Times New Roman" w:cs="Times New Roman"/>
          <w:b/>
          <w:sz w:val="24"/>
          <w:szCs w:val="24"/>
        </w:rPr>
        <w:t xml:space="preserve"> </w:t>
      </w:r>
      <w:r w:rsidRPr="009075BB">
        <w:rPr>
          <w:rFonts w:ascii="Times New Roman" w:eastAsia="Times New Roman" w:hAnsi="Times New Roman" w:cs="Times New Roman"/>
          <w:b/>
          <w:i/>
          <w:sz w:val="24"/>
          <w:szCs w:val="24"/>
        </w:rPr>
        <w:t>Band</w:t>
      </w:r>
      <w:r w:rsidRPr="009075BB">
        <w:rPr>
          <w:rFonts w:ascii="Times New Roman" w:eastAsia="Times New Roman" w:hAnsi="Times New Roman" w:cs="Times New Roman"/>
          <w:b/>
          <w:sz w:val="24"/>
          <w:szCs w:val="24"/>
        </w:rPr>
        <w:t xml:space="preserve"> Gema Oasis Man 1 Samarinda Berbasis </w:t>
      </w:r>
      <w:r w:rsidRPr="009075BB">
        <w:rPr>
          <w:rFonts w:ascii="Times New Roman" w:eastAsia="Times New Roman" w:hAnsi="Times New Roman" w:cs="Times New Roman"/>
          <w:b/>
          <w:i/>
          <w:sz w:val="24"/>
          <w:szCs w:val="24"/>
        </w:rPr>
        <w:t>Website</w:t>
      </w:r>
      <w:r w:rsidRPr="009075BB">
        <w:rPr>
          <w:rFonts w:ascii="Times New Roman" w:eastAsia="Times New Roman" w:hAnsi="Times New Roman" w:cs="Times New Roman"/>
          <w:b/>
          <w:sz w:val="24"/>
          <w:szCs w:val="24"/>
        </w:rPr>
        <w:t xml:space="preserve"> Menggunakan Metode </w:t>
      </w:r>
      <w:r w:rsidRPr="009075BB">
        <w:rPr>
          <w:rFonts w:ascii="Times New Roman" w:eastAsia="Times New Roman" w:hAnsi="Times New Roman" w:cs="Times New Roman"/>
          <w:b/>
          <w:i/>
          <w:sz w:val="24"/>
          <w:szCs w:val="24"/>
        </w:rPr>
        <w:t>Waterfall</w:t>
      </w:r>
      <w:r w:rsidRPr="009075BB">
        <w:rPr>
          <w:rFonts w:ascii="Times New Roman" w:eastAsia="Times New Roman" w:hAnsi="Times New Roman" w:cs="Times New Roman"/>
          <w:b/>
          <w:sz w:val="24"/>
          <w:szCs w:val="24"/>
        </w:rPr>
        <w:t>”</w:t>
      </w:r>
      <w:r w:rsidRPr="009075BB">
        <w:rPr>
          <w:rFonts w:ascii="Times New Roman" w:eastAsia="Times New Roman" w:hAnsi="Times New Roman" w:cs="Times New Roman"/>
          <w:sz w:val="24"/>
          <w:szCs w:val="24"/>
        </w:rPr>
        <w:t>. Proposal ini disusun sebagai salah satu tahapan dalam menyelesaikan skripsi pada Program Studi Sistem Informasi, Fakultas Teknik, Universitas Mulawarman. Kegiatan penelitian ini dilaksanakan selama 5 Bulan dari tanggal 1 Januari 2025 sampai 31 Mei 2025 bertempat di Madrasah Aliyah Negeri 1 Samarinda. Oleh karena itu, pada kesempatan ini penulis mengucapkan terima kasih kepada semua pihak yang telah mendukung serta membantu selama proses penyusunan proposal skripsi, kepada:</w:t>
      </w:r>
    </w:p>
    <w:p w14:paraId="12A46F37"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Orang tua dan Saudara-saudara saya atas do’a, bimbingan serta kasih sayangnya.</w:t>
      </w:r>
    </w:p>
    <w:p w14:paraId="494B4F2C"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sz w:val="24"/>
          <w:szCs w:val="24"/>
        </w:rPr>
        <w:t>Bapak Prof. Dr. H. Tamrin, S.T., M.T., IPU selaku Dekan Fakultas Teknik, Universitas Mulawarman.</w:t>
      </w:r>
    </w:p>
    <w:p w14:paraId="692932AF"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Bapak Putut Pamilih Widagdo, S.Kom., M.Kom selaku Ketua Program Studi Sistem Informasi.</w:t>
      </w:r>
    </w:p>
    <w:p w14:paraId="6C8A4C66"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Ibu Vina Zahrotun Kamila, S.Kom., M.Kom selaku Pembimbing I atas masukkan terhadap penelitian ini</w:t>
      </w:r>
    </w:p>
    <w:p w14:paraId="10A1C351" w14:textId="6C99297A"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Bapak </w:t>
      </w:r>
      <w:r w:rsidR="00113F72">
        <w:rPr>
          <w:rFonts w:ascii="Times New Roman" w:eastAsia="Times New Roman" w:hAnsi="Times New Roman" w:cs="Times New Roman"/>
          <w:color w:val="000000"/>
          <w:sz w:val="24"/>
          <w:szCs w:val="24"/>
        </w:rPr>
        <w:t xml:space="preserve">Dr. </w:t>
      </w:r>
      <w:r w:rsidRPr="009075BB">
        <w:rPr>
          <w:rFonts w:ascii="Times New Roman" w:eastAsia="Times New Roman" w:hAnsi="Times New Roman" w:cs="Times New Roman"/>
          <w:color w:val="000000"/>
          <w:sz w:val="24"/>
          <w:szCs w:val="24"/>
        </w:rPr>
        <w:t xml:space="preserve">Akhmad Irsyad, S.T., M.Kom selaku Pembimbing II yang selalu memberikan arahan dan masukkan terhadap penelitian ini. </w:t>
      </w:r>
    </w:p>
    <w:p w14:paraId="28CEC162"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Ibu Islamiyah, S.Kom., M.Kom selaku Penguji I atas saran dan masukkan terhadap penelitian ini.</w:t>
      </w:r>
    </w:p>
    <w:p w14:paraId="1EDDA6F8"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Bapak Muhammad Rivani Ibrahim, S.Kom., M.Kom selaku Penguji II atas saran dan masukkan terhadap penelitian ini.</w:t>
      </w:r>
    </w:p>
    <w:p w14:paraId="385B2DD1"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Segenap Dosen Program Studi Sistem Informasi, yang telah memberikan ilmu pengetahuan selama mengikuti perkuliahan.</w:t>
      </w:r>
      <w:r w:rsidRPr="009075BB">
        <w:rPr>
          <w:rFonts w:ascii="Times New Roman" w:hAnsi="Times New Roman" w:cs="Times New Roman"/>
          <w:noProof/>
        </w:rPr>
        <w:t xml:space="preserve"> </w:t>
      </w:r>
    </w:p>
    <w:p w14:paraId="1CF98DD5"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Rekan-rekan seperjuangan yang terus memberikan dukungan semangat demi terselesainya tugas ini.</w:t>
      </w:r>
      <w:r w:rsidRPr="009075BB">
        <w:rPr>
          <w:rFonts w:ascii="Times New Roman" w:hAnsi="Times New Roman" w:cs="Times New Roman"/>
          <w:noProof/>
        </w:rPr>
        <w:t xml:space="preserve"> </w:t>
      </w:r>
    </w:p>
    <w:p w14:paraId="2CC2F53A" w14:textId="77777777" w:rsidR="005A2150" w:rsidRPr="009075BB" w:rsidRDefault="005A2150" w:rsidP="005A2150">
      <w:pPr>
        <w:pStyle w:val="ListParagraph"/>
        <w:pBdr>
          <w:top w:val="nil"/>
          <w:left w:val="nil"/>
          <w:bottom w:val="nil"/>
          <w:right w:val="nil"/>
          <w:between w:val="nil"/>
        </w:pBdr>
        <w:spacing w:after="0" w:line="240" w:lineRule="auto"/>
        <w:ind w:left="426"/>
        <w:jc w:val="both"/>
        <w:rPr>
          <w:rFonts w:ascii="Times New Roman" w:eastAsia="Times New Roman" w:hAnsi="Times New Roman" w:cs="Times New Roman"/>
          <w:color w:val="000000"/>
          <w:sz w:val="24"/>
          <w:szCs w:val="24"/>
        </w:rPr>
      </w:pPr>
    </w:p>
    <w:p w14:paraId="2E080C5A" w14:textId="4E468B89" w:rsidR="00231436" w:rsidRDefault="005A2150" w:rsidP="005A2150">
      <w:pPr>
        <w:spacing w:line="240" w:lineRule="auto"/>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Penulis menyadari bahwa proposal skripsi ini tidak luput dari berbagai kekurangan. Oleh karena itu, semua kritik dan saran yang bersifat memperbaiki demi kesempurnaan sangat diharapkan.</w:t>
      </w:r>
    </w:p>
    <w:p w14:paraId="05CE9C96" w14:textId="77777777" w:rsidR="008B6A3A" w:rsidRDefault="008B6A3A" w:rsidP="00AF4B45">
      <w:pPr>
        <w:pStyle w:val="NoSpacing"/>
        <w:rPr>
          <w:rFonts w:ascii="Times New Roman" w:eastAsiaTheme="majorEastAsia" w:hAnsi="Times New Roman" w:cs="Times New Roman"/>
          <w:sz w:val="24"/>
          <w:szCs w:val="32"/>
        </w:rPr>
      </w:pPr>
    </w:p>
    <w:p w14:paraId="6259C955" w14:textId="59182DE7" w:rsidR="00AD1421" w:rsidRDefault="008B6A3A"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t xml:space="preserve">Samarinda, </w:t>
      </w:r>
      <w:r w:rsidR="005A2150" w:rsidRPr="005A2150">
        <w:rPr>
          <w:rFonts w:ascii="Times New Roman" w:eastAsiaTheme="majorEastAsia" w:hAnsi="Times New Roman" w:cs="Times New Roman"/>
          <w:sz w:val="24"/>
          <w:szCs w:val="32"/>
        </w:rPr>
        <w:t>1 Januari 2025</w:t>
      </w:r>
    </w:p>
    <w:p w14:paraId="298DAD7A" w14:textId="77777777" w:rsidR="008B6A3A" w:rsidRDefault="008B6A3A" w:rsidP="00AF4B45">
      <w:pPr>
        <w:pStyle w:val="NoSpacing"/>
        <w:rPr>
          <w:rFonts w:ascii="Times New Roman" w:eastAsiaTheme="majorEastAsia" w:hAnsi="Times New Roman" w:cs="Times New Roman"/>
          <w:sz w:val="24"/>
          <w:szCs w:val="32"/>
        </w:rPr>
      </w:pPr>
    </w:p>
    <w:p w14:paraId="3B44F4DE" w14:textId="77777777" w:rsidR="008B6A3A" w:rsidRDefault="008B6A3A" w:rsidP="00AF4B45">
      <w:pPr>
        <w:pStyle w:val="NoSpacing"/>
        <w:rPr>
          <w:rFonts w:ascii="Times New Roman" w:eastAsiaTheme="majorEastAsia" w:hAnsi="Times New Roman" w:cs="Times New Roman"/>
          <w:sz w:val="24"/>
          <w:szCs w:val="32"/>
        </w:rPr>
      </w:pPr>
    </w:p>
    <w:p w14:paraId="5F72B06E" w14:textId="77777777" w:rsidR="008B6A3A" w:rsidRDefault="00DE3812"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p>
    <w:p w14:paraId="4DE74640" w14:textId="62BF065A" w:rsidR="00FD69F5" w:rsidRPr="00DE3812" w:rsidRDefault="00E3352B"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t>Penulis</w:t>
      </w:r>
    </w:p>
    <w:p w14:paraId="3C7EDA5E" w14:textId="77777777" w:rsidR="00FD69F5" w:rsidRPr="002A1762" w:rsidRDefault="00FD69F5" w:rsidP="00AF4B45">
      <w:pPr>
        <w:pStyle w:val="NoSpacing"/>
        <w:rPr>
          <w:lang w:val="id-ID"/>
        </w:rPr>
        <w:sectPr w:rsidR="00FD69F5" w:rsidRPr="002A1762" w:rsidSect="002D34F0">
          <w:pgSz w:w="11907" w:h="16840" w:code="9"/>
          <w:pgMar w:top="1985" w:right="1418" w:bottom="1418" w:left="1985" w:header="709" w:footer="709" w:gutter="0"/>
          <w:pgNumType w:fmt="lowerRoman"/>
          <w:cols w:space="708"/>
          <w:docGrid w:linePitch="360"/>
        </w:sectPr>
      </w:pPr>
    </w:p>
    <w:p w14:paraId="698C2F2C" w14:textId="77777777" w:rsidR="00E510D8" w:rsidRDefault="00E510D8" w:rsidP="006632E3">
      <w:pPr>
        <w:pStyle w:val="Heading1"/>
        <w:spacing w:line="240" w:lineRule="auto"/>
        <w:rPr>
          <w:rFonts w:cs="Times New Roman"/>
          <w:lang w:val="id-ID"/>
        </w:rPr>
      </w:pPr>
      <w:bookmarkStart w:id="10" w:name="_Toc195952461"/>
      <w:r w:rsidRPr="002A1762">
        <w:rPr>
          <w:rFonts w:cs="Times New Roman"/>
          <w:lang w:val="id-ID"/>
        </w:rPr>
        <w:lastRenderedPageBreak/>
        <w:t>DAFTAR ISI</w:t>
      </w:r>
      <w:bookmarkEnd w:id="10"/>
      <w:r w:rsidRPr="002A1762">
        <w:rPr>
          <w:rFonts w:cs="Times New Roman"/>
          <w:lang w:val="id-ID"/>
        </w:rPr>
        <w:t xml:space="preserve"> </w:t>
      </w:r>
    </w:p>
    <w:p w14:paraId="41FAA1D2" w14:textId="6E61A625" w:rsidR="006632E3" w:rsidRPr="000C4F0E" w:rsidRDefault="006632E3" w:rsidP="006632E3">
      <w:pPr>
        <w:pStyle w:val="NoSpacing"/>
        <w:rPr>
          <w:rFonts w:ascii="Times New Roman" w:hAnsi="Times New Roman" w:cs="Times New Roman"/>
          <w:color w:val="FF0000"/>
          <w:sz w:val="24"/>
        </w:rPr>
      </w:pPr>
    </w:p>
    <w:p w14:paraId="471ED246" w14:textId="573323E5" w:rsidR="00E3352B" w:rsidRPr="006632E3" w:rsidRDefault="00E3352B" w:rsidP="00810981">
      <w:pPr>
        <w:pStyle w:val="NoSpacing"/>
        <w:rPr>
          <w:rFonts w:ascii="Times New Roman" w:hAnsi="Times New Roman" w:cs="Times New Roman"/>
          <w:color w:val="FF0000"/>
          <w:sz w:val="24"/>
        </w:rPr>
      </w:pPr>
    </w:p>
    <w:p w14:paraId="0475B13B" w14:textId="090EF4D1" w:rsidR="006E100C" w:rsidRPr="0028785D" w:rsidRDefault="0028785D" w:rsidP="00810981">
      <w:pPr>
        <w:pStyle w:val="NoSpacing"/>
        <w:jc w:val="right"/>
        <w:rPr>
          <w:rFonts w:ascii="Times New Roman" w:hAnsi="Times New Roman" w:cs="Times New Roman"/>
          <w:sz w:val="24"/>
          <w:szCs w:val="24"/>
        </w:rPr>
      </w:pPr>
      <w:r w:rsidRPr="0028785D">
        <w:rPr>
          <w:rFonts w:ascii="Times New Roman" w:hAnsi="Times New Roman" w:cs="Times New Roman"/>
          <w:sz w:val="24"/>
          <w:szCs w:val="24"/>
        </w:rPr>
        <w:t>Halaman</w:t>
      </w:r>
    </w:p>
    <w:p w14:paraId="07831D34" w14:textId="77777777" w:rsidR="0075285B" w:rsidRPr="00D23466" w:rsidRDefault="00E948D2">
      <w:pPr>
        <w:pStyle w:val="TOC1"/>
        <w:rPr>
          <w:rFonts w:eastAsiaTheme="minorEastAsia"/>
          <w:b w:val="0"/>
          <w:lang w:val="en-US"/>
        </w:rPr>
      </w:pPr>
      <w:r w:rsidRPr="00D23466">
        <w:fldChar w:fldCharType="begin"/>
      </w:r>
      <w:r w:rsidR="00333547" w:rsidRPr="00D23466">
        <w:instrText xml:space="preserve"> TOC \o "1-3" \h \z \u </w:instrText>
      </w:r>
      <w:r w:rsidRPr="00D23466">
        <w:fldChar w:fldCharType="separate"/>
      </w:r>
      <w:hyperlink w:anchor="_Toc195952454" w:history="1">
        <w:r w:rsidR="0075285B" w:rsidRPr="00D23466">
          <w:rPr>
            <w:rStyle w:val="Hyperlink"/>
            <w:rFonts w:eastAsia="Times New Roman"/>
            <w:lang w:val="sv-SE"/>
          </w:rPr>
          <w:t>HALAMAN JUDUL</w:t>
        </w:r>
        <w:r w:rsidR="0075285B" w:rsidRPr="00D23466">
          <w:rPr>
            <w:webHidden/>
          </w:rPr>
          <w:tab/>
        </w:r>
        <w:r w:rsidR="0075285B" w:rsidRPr="00D23466">
          <w:rPr>
            <w:webHidden/>
          </w:rPr>
          <w:fldChar w:fldCharType="begin"/>
        </w:r>
        <w:r w:rsidR="0075285B" w:rsidRPr="00D23466">
          <w:rPr>
            <w:webHidden/>
          </w:rPr>
          <w:instrText xml:space="preserve"> PAGEREF _Toc195952454 \h </w:instrText>
        </w:r>
        <w:r w:rsidR="0075285B" w:rsidRPr="00D23466">
          <w:rPr>
            <w:webHidden/>
          </w:rPr>
        </w:r>
        <w:r w:rsidR="0075285B" w:rsidRPr="00D23466">
          <w:rPr>
            <w:webHidden/>
          </w:rPr>
          <w:fldChar w:fldCharType="separate"/>
        </w:r>
        <w:r w:rsidR="006A152C">
          <w:rPr>
            <w:webHidden/>
          </w:rPr>
          <w:t>i</w:t>
        </w:r>
        <w:r w:rsidR="0075285B" w:rsidRPr="00D23466">
          <w:rPr>
            <w:webHidden/>
          </w:rPr>
          <w:fldChar w:fldCharType="end"/>
        </w:r>
      </w:hyperlink>
    </w:p>
    <w:p w14:paraId="4C041873" w14:textId="77777777" w:rsidR="0075285B" w:rsidRPr="00D23466" w:rsidRDefault="009679D2">
      <w:pPr>
        <w:pStyle w:val="TOC1"/>
        <w:rPr>
          <w:rFonts w:eastAsiaTheme="minorEastAsia"/>
          <w:b w:val="0"/>
          <w:lang w:val="en-US"/>
        </w:rPr>
      </w:pPr>
      <w:hyperlink w:anchor="_Toc195952455" w:history="1">
        <w:r w:rsidR="0075285B" w:rsidRPr="00D23466">
          <w:rPr>
            <w:rStyle w:val="Hyperlink"/>
          </w:rPr>
          <w:t>PERNYATAAN KEASLIAN SKRIPSI</w:t>
        </w:r>
        <w:r w:rsidR="0075285B" w:rsidRPr="00D23466">
          <w:rPr>
            <w:webHidden/>
          </w:rPr>
          <w:tab/>
        </w:r>
        <w:r w:rsidR="0075285B" w:rsidRPr="00D23466">
          <w:rPr>
            <w:webHidden/>
          </w:rPr>
          <w:fldChar w:fldCharType="begin"/>
        </w:r>
        <w:r w:rsidR="0075285B" w:rsidRPr="00D23466">
          <w:rPr>
            <w:webHidden/>
          </w:rPr>
          <w:instrText xml:space="preserve"> PAGEREF _Toc195952455 \h </w:instrText>
        </w:r>
        <w:r w:rsidR="0075285B" w:rsidRPr="00D23466">
          <w:rPr>
            <w:webHidden/>
          </w:rPr>
        </w:r>
        <w:r w:rsidR="0075285B" w:rsidRPr="00D23466">
          <w:rPr>
            <w:webHidden/>
          </w:rPr>
          <w:fldChar w:fldCharType="separate"/>
        </w:r>
        <w:r w:rsidR="006A152C">
          <w:rPr>
            <w:webHidden/>
          </w:rPr>
          <w:t>ii</w:t>
        </w:r>
        <w:r w:rsidR="0075285B" w:rsidRPr="00D23466">
          <w:rPr>
            <w:webHidden/>
          </w:rPr>
          <w:fldChar w:fldCharType="end"/>
        </w:r>
      </w:hyperlink>
    </w:p>
    <w:p w14:paraId="542AD555" w14:textId="77777777" w:rsidR="0075285B" w:rsidRPr="00D23466" w:rsidRDefault="009679D2">
      <w:pPr>
        <w:pStyle w:val="TOC1"/>
        <w:rPr>
          <w:rFonts w:eastAsiaTheme="minorEastAsia"/>
          <w:b w:val="0"/>
          <w:lang w:val="en-US"/>
        </w:rPr>
      </w:pPr>
      <w:hyperlink w:anchor="_Toc195952456" w:history="1">
        <w:r w:rsidR="0075285B" w:rsidRPr="00D23466">
          <w:rPr>
            <w:rStyle w:val="Hyperlink"/>
          </w:rPr>
          <w:t>HALAMAN PENGESAHAN</w:t>
        </w:r>
        <w:r w:rsidR="0075285B" w:rsidRPr="00D23466">
          <w:rPr>
            <w:webHidden/>
          </w:rPr>
          <w:tab/>
        </w:r>
        <w:r w:rsidR="0075285B" w:rsidRPr="00D23466">
          <w:rPr>
            <w:webHidden/>
          </w:rPr>
          <w:fldChar w:fldCharType="begin"/>
        </w:r>
        <w:r w:rsidR="0075285B" w:rsidRPr="00D23466">
          <w:rPr>
            <w:webHidden/>
          </w:rPr>
          <w:instrText xml:space="preserve"> PAGEREF _Toc195952456 \h </w:instrText>
        </w:r>
        <w:r w:rsidR="0075285B" w:rsidRPr="00D23466">
          <w:rPr>
            <w:webHidden/>
          </w:rPr>
        </w:r>
        <w:r w:rsidR="0075285B" w:rsidRPr="00D23466">
          <w:rPr>
            <w:webHidden/>
          </w:rPr>
          <w:fldChar w:fldCharType="separate"/>
        </w:r>
        <w:r w:rsidR="006A152C">
          <w:rPr>
            <w:webHidden/>
          </w:rPr>
          <w:t>iii</w:t>
        </w:r>
        <w:r w:rsidR="0075285B" w:rsidRPr="00D23466">
          <w:rPr>
            <w:webHidden/>
          </w:rPr>
          <w:fldChar w:fldCharType="end"/>
        </w:r>
      </w:hyperlink>
    </w:p>
    <w:p w14:paraId="0A470AC1" w14:textId="77777777" w:rsidR="0075285B" w:rsidRPr="00D23466" w:rsidRDefault="009679D2">
      <w:pPr>
        <w:pStyle w:val="TOC1"/>
        <w:rPr>
          <w:rFonts w:eastAsiaTheme="minorEastAsia"/>
          <w:b w:val="0"/>
          <w:lang w:val="en-US"/>
        </w:rPr>
      </w:pPr>
      <w:hyperlink w:anchor="_Toc195952457" w:history="1">
        <w:r w:rsidR="0075285B" w:rsidRPr="00D23466">
          <w:rPr>
            <w:rStyle w:val="Hyperlink"/>
          </w:rPr>
          <w:t>HALAMAN PERSEMBAHAN</w:t>
        </w:r>
        <w:r w:rsidR="0075285B" w:rsidRPr="00D23466">
          <w:rPr>
            <w:webHidden/>
          </w:rPr>
          <w:tab/>
        </w:r>
        <w:r w:rsidR="0075285B" w:rsidRPr="00D23466">
          <w:rPr>
            <w:webHidden/>
          </w:rPr>
          <w:fldChar w:fldCharType="begin"/>
        </w:r>
        <w:r w:rsidR="0075285B" w:rsidRPr="00D23466">
          <w:rPr>
            <w:webHidden/>
          </w:rPr>
          <w:instrText xml:space="preserve"> PAGEREF _Toc195952457 \h </w:instrText>
        </w:r>
        <w:r w:rsidR="0075285B" w:rsidRPr="00D23466">
          <w:rPr>
            <w:webHidden/>
          </w:rPr>
        </w:r>
        <w:r w:rsidR="0075285B" w:rsidRPr="00D23466">
          <w:rPr>
            <w:webHidden/>
          </w:rPr>
          <w:fldChar w:fldCharType="separate"/>
        </w:r>
        <w:r w:rsidR="006A152C">
          <w:rPr>
            <w:webHidden/>
          </w:rPr>
          <w:t>iv</w:t>
        </w:r>
        <w:r w:rsidR="0075285B" w:rsidRPr="00D23466">
          <w:rPr>
            <w:webHidden/>
          </w:rPr>
          <w:fldChar w:fldCharType="end"/>
        </w:r>
      </w:hyperlink>
    </w:p>
    <w:p w14:paraId="62743EAA" w14:textId="07BF5BE3" w:rsidR="0075285B" w:rsidRPr="00D23466" w:rsidRDefault="009679D2">
      <w:pPr>
        <w:pStyle w:val="TOC1"/>
        <w:rPr>
          <w:rFonts w:eastAsiaTheme="minorEastAsia"/>
          <w:b w:val="0"/>
          <w:lang w:val="en-US"/>
        </w:rPr>
      </w:pPr>
      <w:hyperlink w:anchor="_Toc195952458" w:history="1">
        <w:r w:rsidR="0075285B" w:rsidRPr="00D23466">
          <w:rPr>
            <w:rStyle w:val="Hyperlink"/>
            <w:i/>
          </w:rPr>
          <w:t>ABSTRAK</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458 \h </w:instrText>
        </w:r>
        <w:r w:rsidR="0075285B" w:rsidRPr="00D23466">
          <w:rPr>
            <w:webHidden/>
          </w:rPr>
        </w:r>
        <w:r w:rsidR="0075285B" w:rsidRPr="00D23466">
          <w:rPr>
            <w:webHidden/>
          </w:rPr>
          <w:fldChar w:fldCharType="separate"/>
        </w:r>
        <w:r w:rsidR="006A152C">
          <w:rPr>
            <w:webHidden/>
          </w:rPr>
          <w:t>v</w:t>
        </w:r>
        <w:r w:rsidR="0075285B" w:rsidRPr="00D23466">
          <w:rPr>
            <w:webHidden/>
          </w:rPr>
          <w:fldChar w:fldCharType="end"/>
        </w:r>
      </w:hyperlink>
    </w:p>
    <w:p w14:paraId="2094F493" w14:textId="145E7BC8" w:rsidR="0075285B" w:rsidRPr="00D23466" w:rsidRDefault="009679D2">
      <w:pPr>
        <w:pStyle w:val="TOC1"/>
        <w:rPr>
          <w:rFonts w:eastAsiaTheme="minorEastAsia"/>
          <w:b w:val="0"/>
          <w:lang w:val="en-US"/>
        </w:rPr>
      </w:pPr>
      <w:hyperlink w:anchor="_Toc195952459" w:history="1">
        <w:r w:rsidR="0075285B" w:rsidRPr="00D23466">
          <w:rPr>
            <w:rStyle w:val="Hyperlink"/>
            <w:i/>
          </w:rPr>
          <w:t>ABSTRACT</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459 \h </w:instrText>
        </w:r>
        <w:r w:rsidR="0075285B" w:rsidRPr="00D23466">
          <w:rPr>
            <w:webHidden/>
          </w:rPr>
        </w:r>
        <w:r w:rsidR="0075285B" w:rsidRPr="00D23466">
          <w:rPr>
            <w:webHidden/>
          </w:rPr>
          <w:fldChar w:fldCharType="separate"/>
        </w:r>
        <w:r w:rsidR="006A152C">
          <w:rPr>
            <w:webHidden/>
          </w:rPr>
          <w:t>vi</w:t>
        </w:r>
        <w:r w:rsidR="0075285B" w:rsidRPr="00D23466">
          <w:rPr>
            <w:webHidden/>
          </w:rPr>
          <w:fldChar w:fldCharType="end"/>
        </w:r>
      </w:hyperlink>
    </w:p>
    <w:p w14:paraId="0D7765B3" w14:textId="77777777" w:rsidR="0075285B" w:rsidRPr="00D23466" w:rsidRDefault="009679D2">
      <w:pPr>
        <w:pStyle w:val="TOC1"/>
        <w:rPr>
          <w:rFonts w:eastAsiaTheme="minorEastAsia"/>
          <w:b w:val="0"/>
          <w:lang w:val="en-US"/>
        </w:rPr>
      </w:pPr>
      <w:hyperlink w:anchor="_Toc195952460" w:history="1">
        <w:r w:rsidR="0075285B" w:rsidRPr="00D23466">
          <w:rPr>
            <w:rStyle w:val="Hyperlink"/>
          </w:rPr>
          <w:t>KATA PENGANTAR</w:t>
        </w:r>
        <w:r w:rsidR="0075285B" w:rsidRPr="00D23466">
          <w:rPr>
            <w:webHidden/>
          </w:rPr>
          <w:tab/>
        </w:r>
        <w:r w:rsidR="0075285B" w:rsidRPr="00D23466">
          <w:rPr>
            <w:webHidden/>
          </w:rPr>
          <w:fldChar w:fldCharType="begin"/>
        </w:r>
        <w:r w:rsidR="0075285B" w:rsidRPr="00D23466">
          <w:rPr>
            <w:webHidden/>
          </w:rPr>
          <w:instrText xml:space="preserve"> PAGEREF _Toc195952460 \h </w:instrText>
        </w:r>
        <w:r w:rsidR="0075285B" w:rsidRPr="00D23466">
          <w:rPr>
            <w:webHidden/>
          </w:rPr>
        </w:r>
        <w:r w:rsidR="0075285B" w:rsidRPr="00D23466">
          <w:rPr>
            <w:webHidden/>
          </w:rPr>
          <w:fldChar w:fldCharType="separate"/>
        </w:r>
        <w:r w:rsidR="006A152C">
          <w:rPr>
            <w:webHidden/>
          </w:rPr>
          <w:t>vii</w:t>
        </w:r>
        <w:r w:rsidR="0075285B" w:rsidRPr="00D23466">
          <w:rPr>
            <w:webHidden/>
          </w:rPr>
          <w:fldChar w:fldCharType="end"/>
        </w:r>
      </w:hyperlink>
    </w:p>
    <w:p w14:paraId="388543A4" w14:textId="71CFB6B2" w:rsidR="0075285B" w:rsidRPr="00D23466" w:rsidRDefault="009679D2">
      <w:pPr>
        <w:pStyle w:val="TOC1"/>
        <w:rPr>
          <w:rFonts w:eastAsiaTheme="minorEastAsia"/>
          <w:b w:val="0"/>
          <w:lang w:val="en-US"/>
        </w:rPr>
      </w:pPr>
      <w:hyperlink w:anchor="_Toc195952461" w:history="1">
        <w:r w:rsidR="0075285B" w:rsidRPr="00D23466">
          <w:rPr>
            <w:rStyle w:val="Hyperlink"/>
          </w:rPr>
          <w:t>DAFTAR ISI</w:t>
        </w:r>
        <w:r w:rsidR="0075285B" w:rsidRPr="00D23466">
          <w:rPr>
            <w:webHidden/>
          </w:rPr>
          <w:tab/>
        </w:r>
        <w:r w:rsidR="00A41EE5" w:rsidRPr="00A41EE5">
          <w:rPr>
            <w:webHidden/>
          </w:rPr>
          <w:tab/>
        </w:r>
        <w:r w:rsidR="0075285B" w:rsidRPr="00D23466">
          <w:rPr>
            <w:webHidden/>
          </w:rPr>
          <w:fldChar w:fldCharType="begin"/>
        </w:r>
        <w:r w:rsidR="0075285B" w:rsidRPr="00D23466">
          <w:rPr>
            <w:webHidden/>
          </w:rPr>
          <w:instrText xml:space="preserve"> PAGEREF _Toc195952461 \h </w:instrText>
        </w:r>
        <w:r w:rsidR="0075285B" w:rsidRPr="00D23466">
          <w:rPr>
            <w:webHidden/>
          </w:rPr>
        </w:r>
        <w:r w:rsidR="0075285B" w:rsidRPr="00D23466">
          <w:rPr>
            <w:webHidden/>
          </w:rPr>
          <w:fldChar w:fldCharType="separate"/>
        </w:r>
        <w:r w:rsidR="006A152C">
          <w:rPr>
            <w:webHidden/>
          </w:rPr>
          <w:t>viii</w:t>
        </w:r>
        <w:r w:rsidR="0075285B" w:rsidRPr="00D23466">
          <w:rPr>
            <w:webHidden/>
          </w:rPr>
          <w:fldChar w:fldCharType="end"/>
        </w:r>
      </w:hyperlink>
    </w:p>
    <w:p w14:paraId="6B80CC95" w14:textId="77777777" w:rsidR="0075285B" w:rsidRPr="00D23466" w:rsidRDefault="009679D2">
      <w:pPr>
        <w:pStyle w:val="TOC1"/>
        <w:rPr>
          <w:rFonts w:eastAsiaTheme="minorEastAsia"/>
          <w:b w:val="0"/>
          <w:lang w:val="en-US"/>
        </w:rPr>
      </w:pPr>
      <w:hyperlink w:anchor="_Toc195952462" w:history="1">
        <w:r w:rsidR="0075285B" w:rsidRPr="00D23466">
          <w:rPr>
            <w:rStyle w:val="Hyperlink"/>
          </w:rPr>
          <w:t>DAFTAR TABEL</w:t>
        </w:r>
        <w:r w:rsidR="0075285B" w:rsidRPr="00D23466">
          <w:rPr>
            <w:webHidden/>
          </w:rPr>
          <w:tab/>
        </w:r>
        <w:r w:rsidR="0075285B" w:rsidRPr="00D23466">
          <w:rPr>
            <w:webHidden/>
          </w:rPr>
          <w:fldChar w:fldCharType="begin"/>
        </w:r>
        <w:r w:rsidR="0075285B" w:rsidRPr="00D23466">
          <w:rPr>
            <w:webHidden/>
          </w:rPr>
          <w:instrText xml:space="preserve"> PAGEREF _Toc195952462 \h </w:instrText>
        </w:r>
        <w:r w:rsidR="0075285B" w:rsidRPr="00D23466">
          <w:rPr>
            <w:webHidden/>
          </w:rPr>
        </w:r>
        <w:r w:rsidR="0075285B" w:rsidRPr="00D23466">
          <w:rPr>
            <w:webHidden/>
          </w:rPr>
          <w:fldChar w:fldCharType="separate"/>
        </w:r>
        <w:r w:rsidR="006A152C">
          <w:rPr>
            <w:webHidden/>
          </w:rPr>
          <w:t>xi</w:t>
        </w:r>
        <w:r w:rsidR="0075285B" w:rsidRPr="00D23466">
          <w:rPr>
            <w:webHidden/>
          </w:rPr>
          <w:fldChar w:fldCharType="end"/>
        </w:r>
      </w:hyperlink>
    </w:p>
    <w:p w14:paraId="47356072" w14:textId="77777777" w:rsidR="0075285B" w:rsidRPr="00D23466" w:rsidRDefault="009679D2">
      <w:pPr>
        <w:pStyle w:val="TOC1"/>
        <w:rPr>
          <w:rFonts w:eastAsiaTheme="minorEastAsia"/>
          <w:b w:val="0"/>
          <w:lang w:val="en-US"/>
        </w:rPr>
      </w:pPr>
      <w:hyperlink w:anchor="_Toc195952463" w:history="1">
        <w:r w:rsidR="0075285B" w:rsidRPr="00D23466">
          <w:rPr>
            <w:rStyle w:val="Hyperlink"/>
          </w:rPr>
          <w:t>DAFTAR GAMBAR</w:t>
        </w:r>
        <w:r w:rsidR="0075285B" w:rsidRPr="00D23466">
          <w:rPr>
            <w:webHidden/>
          </w:rPr>
          <w:tab/>
        </w:r>
        <w:r w:rsidR="0075285B" w:rsidRPr="00D23466">
          <w:rPr>
            <w:webHidden/>
          </w:rPr>
          <w:fldChar w:fldCharType="begin"/>
        </w:r>
        <w:r w:rsidR="0075285B" w:rsidRPr="00D23466">
          <w:rPr>
            <w:webHidden/>
          </w:rPr>
          <w:instrText xml:space="preserve"> PAGEREF _Toc195952463 \h </w:instrText>
        </w:r>
        <w:r w:rsidR="0075285B" w:rsidRPr="00D23466">
          <w:rPr>
            <w:webHidden/>
          </w:rPr>
        </w:r>
        <w:r w:rsidR="0075285B" w:rsidRPr="00D23466">
          <w:rPr>
            <w:webHidden/>
          </w:rPr>
          <w:fldChar w:fldCharType="separate"/>
        </w:r>
        <w:r w:rsidR="006A152C">
          <w:rPr>
            <w:webHidden/>
          </w:rPr>
          <w:t>xiv</w:t>
        </w:r>
        <w:r w:rsidR="0075285B" w:rsidRPr="00D23466">
          <w:rPr>
            <w:webHidden/>
          </w:rPr>
          <w:fldChar w:fldCharType="end"/>
        </w:r>
      </w:hyperlink>
    </w:p>
    <w:p w14:paraId="65C1DA0A" w14:textId="77777777" w:rsidR="0075285B" w:rsidRPr="00D23466" w:rsidRDefault="009679D2">
      <w:pPr>
        <w:pStyle w:val="TOC1"/>
        <w:rPr>
          <w:rFonts w:eastAsiaTheme="minorEastAsia"/>
          <w:b w:val="0"/>
          <w:lang w:val="en-US"/>
        </w:rPr>
      </w:pPr>
      <w:hyperlink w:anchor="_Toc195952464" w:history="1">
        <w:r w:rsidR="0075285B" w:rsidRPr="00D23466">
          <w:rPr>
            <w:rStyle w:val="Hyperlink"/>
          </w:rPr>
          <w:t>DAFTAR LAMPIRAN</w:t>
        </w:r>
        <w:r w:rsidR="0075285B" w:rsidRPr="00D23466">
          <w:rPr>
            <w:webHidden/>
          </w:rPr>
          <w:tab/>
        </w:r>
        <w:r w:rsidR="0075285B" w:rsidRPr="00D23466">
          <w:rPr>
            <w:webHidden/>
          </w:rPr>
          <w:fldChar w:fldCharType="begin"/>
        </w:r>
        <w:r w:rsidR="0075285B" w:rsidRPr="00D23466">
          <w:rPr>
            <w:webHidden/>
          </w:rPr>
          <w:instrText xml:space="preserve"> PAGEREF _Toc195952464 \h </w:instrText>
        </w:r>
        <w:r w:rsidR="0075285B" w:rsidRPr="00D23466">
          <w:rPr>
            <w:webHidden/>
          </w:rPr>
        </w:r>
        <w:r w:rsidR="0075285B" w:rsidRPr="00D23466">
          <w:rPr>
            <w:webHidden/>
          </w:rPr>
          <w:fldChar w:fldCharType="separate"/>
        </w:r>
        <w:r w:rsidR="006A152C">
          <w:rPr>
            <w:webHidden/>
          </w:rPr>
          <w:t>xviii</w:t>
        </w:r>
        <w:r w:rsidR="0075285B" w:rsidRPr="00D23466">
          <w:rPr>
            <w:webHidden/>
          </w:rPr>
          <w:fldChar w:fldCharType="end"/>
        </w:r>
      </w:hyperlink>
    </w:p>
    <w:p w14:paraId="58D6AFA9" w14:textId="77777777" w:rsidR="0075285B" w:rsidRPr="00D23466" w:rsidRDefault="009679D2">
      <w:pPr>
        <w:pStyle w:val="TOC1"/>
        <w:rPr>
          <w:rStyle w:val="Hyperlink"/>
        </w:rPr>
      </w:pPr>
      <w:hyperlink w:anchor="_Toc195952465" w:history="1">
        <w:r w:rsidR="0075285B" w:rsidRPr="00D23466">
          <w:rPr>
            <w:rStyle w:val="Hyperlink"/>
          </w:rPr>
          <w:t>DAFTAR SINGKATAN</w:t>
        </w:r>
        <w:r w:rsidR="0075285B" w:rsidRPr="00D23466">
          <w:rPr>
            <w:webHidden/>
          </w:rPr>
          <w:tab/>
        </w:r>
        <w:r w:rsidR="0075285B" w:rsidRPr="00D23466">
          <w:rPr>
            <w:webHidden/>
          </w:rPr>
          <w:fldChar w:fldCharType="begin"/>
        </w:r>
        <w:r w:rsidR="0075285B" w:rsidRPr="00D23466">
          <w:rPr>
            <w:webHidden/>
          </w:rPr>
          <w:instrText xml:space="preserve"> PAGEREF _Toc195952465 \h </w:instrText>
        </w:r>
        <w:r w:rsidR="0075285B" w:rsidRPr="00D23466">
          <w:rPr>
            <w:webHidden/>
          </w:rPr>
        </w:r>
        <w:r w:rsidR="0075285B" w:rsidRPr="00D23466">
          <w:rPr>
            <w:webHidden/>
          </w:rPr>
          <w:fldChar w:fldCharType="separate"/>
        </w:r>
        <w:r w:rsidR="006A152C">
          <w:rPr>
            <w:webHidden/>
          </w:rPr>
          <w:t>xix</w:t>
        </w:r>
        <w:r w:rsidR="0075285B" w:rsidRPr="00D23466">
          <w:rPr>
            <w:webHidden/>
          </w:rPr>
          <w:fldChar w:fldCharType="end"/>
        </w:r>
      </w:hyperlink>
    </w:p>
    <w:p w14:paraId="59B0CAA5" w14:textId="77777777" w:rsidR="00D23466" w:rsidRPr="00D23466" w:rsidRDefault="00D23466" w:rsidP="00D23466">
      <w:pPr>
        <w:rPr>
          <w:rFonts w:ascii="Times New Roman" w:hAnsi="Times New Roman" w:cs="Times New Roman"/>
          <w:sz w:val="24"/>
          <w:szCs w:val="24"/>
          <w:lang w:val="id-ID"/>
        </w:rPr>
      </w:pPr>
    </w:p>
    <w:p w14:paraId="3F1DD42A" w14:textId="77777777" w:rsidR="0075285B" w:rsidRPr="00D23466" w:rsidRDefault="009679D2">
      <w:pPr>
        <w:pStyle w:val="TOC1"/>
        <w:rPr>
          <w:rStyle w:val="Hyperlink"/>
        </w:rPr>
      </w:pPr>
      <w:hyperlink w:anchor="_Toc195952466" w:history="1">
        <w:r w:rsidR="0075285B" w:rsidRPr="00D23466">
          <w:rPr>
            <w:rStyle w:val="Hyperlink"/>
          </w:rPr>
          <w:t>BAB I  PENDAHULUAN</w:t>
        </w:r>
        <w:r w:rsidR="0075285B" w:rsidRPr="00D23466">
          <w:rPr>
            <w:webHidden/>
          </w:rPr>
          <w:tab/>
        </w:r>
        <w:r w:rsidR="0075285B" w:rsidRPr="00D23466">
          <w:rPr>
            <w:webHidden/>
          </w:rPr>
          <w:fldChar w:fldCharType="begin"/>
        </w:r>
        <w:r w:rsidR="0075285B" w:rsidRPr="00D23466">
          <w:rPr>
            <w:webHidden/>
          </w:rPr>
          <w:instrText xml:space="preserve"> PAGEREF _Toc195952466 \h </w:instrText>
        </w:r>
        <w:r w:rsidR="0075285B" w:rsidRPr="00D23466">
          <w:rPr>
            <w:webHidden/>
          </w:rPr>
        </w:r>
        <w:r w:rsidR="0075285B" w:rsidRPr="00D23466">
          <w:rPr>
            <w:webHidden/>
          </w:rPr>
          <w:fldChar w:fldCharType="separate"/>
        </w:r>
        <w:r w:rsidR="006A152C">
          <w:rPr>
            <w:webHidden/>
          </w:rPr>
          <w:t>1</w:t>
        </w:r>
        <w:r w:rsidR="0075285B" w:rsidRPr="00D23466">
          <w:rPr>
            <w:webHidden/>
          </w:rPr>
          <w:fldChar w:fldCharType="end"/>
        </w:r>
      </w:hyperlink>
    </w:p>
    <w:p w14:paraId="6E5B0AAF" w14:textId="77777777" w:rsidR="00D23466" w:rsidRPr="00D23466" w:rsidRDefault="00D23466" w:rsidP="00D23466">
      <w:pPr>
        <w:rPr>
          <w:rFonts w:ascii="Times New Roman" w:hAnsi="Times New Roman" w:cs="Times New Roman"/>
          <w:sz w:val="24"/>
          <w:szCs w:val="24"/>
          <w:lang w:val="id-ID"/>
        </w:rPr>
      </w:pPr>
    </w:p>
    <w:p w14:paraId="76612D11" w14:textId="77777777" w:rsidR="0075285B" w:rsidRPr="00D23466" w:rsidRDefault="009679D2">
      <w:pPr>
        <w:pStyle w:val="TOC2"/>
        <w:rPr>
          <w:rFonts w:ascii="Times New Roman" w:eastAsiaTheme="minorEastAsia" w:hAnsi="Times New Roman" w:cs="Times New Roman"/>
          <w:noProof/>
          <w:sz w:val="24"/>
          <w:szCs w:val="24"/>
        </w:rPr>
      </w:pPr>
      <w:hyperlink w:anchor="_Toc195952467" w:history="1">
        <w:r w:rsidR="0075285B" w:rsidRPr="00D23466">
          <w:rPr>
            <w:rStyle w:val="Hyperlink"/>
            <w:rFonts w:ascii="Times New Roman" w:hAnsi="Times New Roman" w:cs="Times New Roman"/>
            <w:noProof/>
            <w:sz w:val="24"/>
            <w:szCs w:val="24"/>
            <w:lang w:val="id-ID"/>
          </w:rPr>
          <w:t>1.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Latar Belakang</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7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w:t>
        </w:r>
        <w:r w:rsidR="0075285B" w:rsidRPr="00D23466">
          <w:rPr>
            <w:rFonts w:ascii="Times New Roman" w:hAnsi="Times New Roman" w:cs="Times New Roman"/>
            <w:noProof/>
            <w:webHidden/>
            <w:sz w:val="24"/>
            <w:szCs w:val="24"/>
          </w:rPr>
          <w:fldChar w:fldCharType="end"/>
        </w:r>
      </w:hyperlink>
    </w:p>
    <w:p w14:paraId="090ACEE7" w14:textId="77777777" w:rsidR="0075285B" w:rsidRPr="00D23466" w:rsidRDefault="009679D2">
      <w:pPr>
        <w:pStyle w:val="TOC2"/>
        <w:rPr>
          <w:rFonts w:ascii="Times New Roman" w:eastAsiaTheme="minorEastAsia" w:hAnsi="Times New Roman" w:cs="Times New Roman"/>
          <w:noProof/>
          <w:sz w:val="24"/>
          <w:szCs w:val="24"/>
        </w:rPr>
      </w:pPr>
      <w:hyperlink w:anchor="_Toc195952468" w:history="1">
        <w:r w:rsidR="0075285B" w:rsidRPr="00D23466">
          <w:rPr>
            <w:rStyle w:val="Hyperlink"/>
            <w:rFonts w:ascii="Times New Roman" w:hAnsi="Times New Roman" w:cs="Times New Roman"/>
            <w:noProof/>
            <w:sz w:val="24"/>
            <w:szCs w:val="24"/>
          </w:rPr>
          <w:t>1.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Rumusan Masalah</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7EB032C8" w14:textId="77777777" w:rsidR="0075285B" w:rsidRPr="00D23466" w:rsidRDefault="009679D2">
      <w:pPr>
        <w:pStyle w:val="TOC2"/>
        <w:rPr>
          <w:rFonts w:ascii="Times New Roman" w:eastAsiaTheme="minorEastAsia" w:hAnsi="Times New Roman" w:cs="Times New Roman"/>
          <w:noProof/>
          <w:sz w:val="24"/>
          <w:szCs w:val="24"/>
        </w:rPr>
      </w:pPr>
      <w:hyperlink w:anchor="_Toc195952469" w:history="1">
        <w:r w:rsidR="0075285B" w:rsidRPr="00D23466">
          <w:rPr>
            <w:rStyle w:val="Hyperlink"/>
            <w:rFonts w:ascii="Times New Roman" w:hAnsi="Times New Roman" w:cs="Times New Roman"/>
            <w:noProof/>
            <w:sz w:val="24"/>
            <w:szCs w:val="24"/>
          </w:rPr>
          <w:t>1.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Batasan Masalah</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48990BB5" w14:textId="77777777" w:rsidR="0075285B" w:rsidRPr="00D23466" w:rsidRDefault="009679D2">
      <w:pPr>
        <w:pStyle w:val="TOC2"/>
        <w:rPr>
          <w:rFonts w:ascii="Times New Roman" w:eastAsiaTheme="minorEastAsia" w:hAnsi="Times New Roman" w:cs="Times New Roman"/>
          <w:noProof/>
          <w:sz w:val="24"/>
          <w:szCs w:val="24"/>
        </w:rPr>
      </w:pPr>
      <w:hyperlink w:anchor="_Toc195952470" w:history="1">
        <w:r w:rsidR="0075285B" w:rsidRPr="00D23466">
          <w:rPr>
            <w:rStyle w:val="Hyperlink"/>
            <w:rFonts w:ascii="Times New Roman" w:hAnsi="Times New Roman" w:cs="Times New Roman"/>
            <w:noProof/>
            <w:sz w:val="24"/>
            <w:szCs w:val="24"/>
          </w:rPr>
          <w:t>1.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Tuju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0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3262EBB5" w14:textId="77777777" w:rsidR="0075285B" w:rsidRPr="00D23466" w:rsidRDefault="009679D2">
      <w:pPr>
        <w:pStyle w:val="TOC2"/>
        <w:rPr>
          <w:rFonts w:ascii="Times New Roman" w:eastAsiaTheme="minorEastAsia" w:hAnsi="Times New Roman" w:cs="Times New Roman"/>
          <w:noProof/>
          <w:sz w:val="24"/>
          <w:szCs w:val="24"/>
        </w:rPr>
      </w:pPr>
      <w:hyperlink w:anchor="_Toc195952471" w:history="1">
        <w:r w:rsidR="0075285B" w:rsidRPr="00D23466">
          <w:rPr>
            <w:rStyle w:val="Hyperlink"/>
            <w:rFonts w:ascii="Times New Roman" w:hAnsi="Times New Roman" w:cs="Times New Roman"/>
            <w:noProof/>
            <w:sz w:val="24"/>
            <w:szCs w:val="24"/>
          </w:rPr>
          <w:t>1.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anfaat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17F94723" w14:textId="77777777" w:rsidR="0075285B" w:rsidRPr="00D23466" w:rsidRDefault="009679D2" w:rsidP="00D23466">
      <w:pPr>
        <w:pStyle w:val="TOC3"/>
        <w:rPr>
          <w:rFonts w:eastAsiaTheme="minorEastAsia"/>
          <w:noProof/>
        </w:rPr>
      </w:pPr>
      <w:hyperlink w:anchor="_Toc195952472" w:history="1">
        <w:r w:rsidR="0075285B" w:rsidRPr="00D23466">
          <w:rPr>
            <w:rStyle w:val="Hyperlink"/>
            <w:rFonts w:ascii="Times New Roman" w:hAnsi="Times New Roman" w:cs="Times New Roman"/>
            <w:noProof/>
            <w:sz w:val="24"/>
            <w:szCs w:val="24"/>
          </w:rPr>
          <w:t>1.5.1.</w:t>
        </w:r>
        <w:r w:rsidR="0075285B" w:rsidRPr="00D23466">
          <w:rPr>
            <w:rFonts w:eastAsiaTheme="minorEastAsia"/>
            <w:noProof/>
          </w:rPr>
          <w:tab/>
        </w:r>
        <w:r w:rsidR="0075285B" w:rsidRPr="00D23466">
          <w:rPr>
            <w:rStyle w:val="Hyperlink"/>
            <w:rFonts w:ascii="Times New Roman" w:hAnsi="Times New Roman" w:cs="Times New Roman"/>
            <w:noProof/>
            <w:sz w:val="24"/>
            <w:szCs w:val="24"/>
          </w:rPr>
          <w:t>Bagi Masyarakat</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2 \h </w:instrText>
        </w:r>
        <w:r w:rsidR="0075285B" w:rsidRPr="00D23466">
          <w:rPr>
            <w:noProof/>
            <w:webHidden/>
          </w:rPr>
        </w:r>
        <w:r w:rsidR="0075285B" w:rsidRPr="00D23466">
          <w:rPr>
            <w:noProof/>
            <w:webHidden/>
          </w:rPr>
          <w:fldChar w:fldCharType="separate"/>
        </w:r>
        <w:r w:rsidR="006A152C">
          <w:rPr>
            <w:noProof/>
            <w:webHidden/>
          </w:rPr>
          <w:t>3</w:t>
        </w:r>
        <w:r w:rsidR="0075285B" w:rsidRPr="00D23466">
          <w:rPr>
            <w:noProof/>
            <w:webHidden/>
          </w:rPr>
          <w:fldChar w:fldCharType="end"/>
        </w:r>
      </w:hyperlink>
    </w:p>
    <w:p w14:paraId="512ACF06" w14:textId="77777777" w:rsidR="0075285B" w:rsidRPr="00D23466" w:rsidRDefault="009679D2" w:rsidP="00D23466">
      <w:pPr>
        <w:pStyle w:val="TOC3"/>
        <w:rPr>
          <w:rFonts w:eastAsiaTheme="minorEastAsia"/>
          <w:noProof/>
        </w:rPr>
      </w:pPr>
      <w:hyperlink w:anchor="_Toc195952473" w:history="1">
        <w:r w:rsidR="0075285B" w:rsidRPr="00D23466">
          <w:rPr>
            <w:rStyle w:val="Hyperlink"/>
            <w:rFonts w:ascii="Times New Roman" w:hAnsi="Times New Roman" w:cs="Times New Roman"/>
            <w:noProof/>
            <w:sz w:val="24"/>
            <w:szCs w:val="24"/>
          </w:rPr>
          <w:t>1.5.2.</w:t>
        </w:r>
        <w:r w:rsidR="0075285B" w:rsidRPr="00D23466">
          <w:rPr>
            <w:rFonts w:eastAsiaTheme="minorEastAsia"/>
            <w:noProof/>
          </w:rPr>
          <w:tab/>
        </w:r>
        <w:r w:rsidR="0075285B" w:rsidRPr="00D23466">
          <w:rPr>
            <w:rStyle w:val="Hyperlink"/>
            <w:rFonts w:ascii="Times New Roman" w:hAnsi="Times New Roman" w:cs="Times New Roman"/>
            <w:noProof/>
            <w:sz w:val="24"/>
            <w:szCs w:val="24"/>
          </w:rPr>
          <w:t>Bagi Perguruan Tinggi</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3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7254F3B1" w14:textId="77777777" w:rsidR="0075285B" w:rsidRPr="00D23466" w:rsidRDefault="009679D2" w:rsidP="00D23466">
      <w:pPr>
        <w:pStyle w:val="TOC3"/>
        <w:rPr>
          <w:rFonts w:eastAsiaTheme="minorEastAsia"/>
          <w:noProof/>
        </w:rPr>
      </w:pPr>
      <w:hyperlink w:anchor="_Toc195952474" w:history="1">
        <w:r w:rsidR="0075285B" w:rsidRPr="00D23466">
          <w:rPr>
            <w:rStyle w:val="Hyperlink"/>
            <w:rFonts w:ascii="Times New Roman" w:hAnsi="Times New Roman" w:cs="Times New Roman"/>
            <w:noProof/>
            <w:sz w:val="24"/>
            <w:szCs w:val="24"/>
          </w:rPr>
          <w:t>1.5.3.</w:t>
        </w:r>
        <w:r w:rsidR="0075285B" w:rsidRPr="00D23466">
          <w:rPr>
            <w:rFonts w:eastAsiaTheme="minorEastAsia"/>
            <w:noProof/>
          </w:rPr>
          <w:tab/>
        </w:r>
        <w:r w:rsidR="0075285B" w:rsidRPr="00D23466">
          <w:rPr>
            <w:rStyle w:val="Hyperlink"/>
            <w:rFonts w:ascii="Times New Roman" w:hAnsi="Times New Roman" w:cs="Times New Roman"/>
            <w:noProof/>
            <w:sz w:val="24"/>
            <w:szCs w:val="24"/>
          </w:rPr>
          <w:t xml:space="preserve">Bagi </w:t>
        </w:r>
        <w:r w:rsidR="0075285B" w:rsidRPr="00D23466">
          <w:rPr>
            <w:rStyle w:val="Hyperlink"/>
            <w:rFonts w:ascii="Times New Roman" w:hAnsi="Times New Roman" w:cs="Times New Roman"/>
            <w:i/>
            <w:noProof/>
            <w:sz w:val="24"/>
            <w:szCs w:val="24"/>
          </w:rPr>
          <w:t>Marching Band</w:t>
        </w:r>
        <w:r w:rsidR="0075285B" w:rsidRPr="00D23466">
          <w:rPr>
            <w:rStyle w:val="Hyperlink"/>
            <w:rFonts w:ascii="Times New Roman" w:hAnsi="Times New Roman" w:cs="Times New Roman"/>
            <w:noProof/>
            <w:sz w:val="24"/>
            <w:szCs w:val="24"/>
          </w:rPr>
          <w:t xml:space="preserve"> Gema Oasis MAN 1 Samarind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4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4015B753" w14:textId="77777777" w:rsidR="0075285B" w:rsidRPr="00D23466" w:rsidRDefault="009679D2">
      <w:pPr>
        <w:pStyle w:val="TOC2"/>
        <w:rPr>
          <w:rFonts w:ascii="Times New Roman" w:eastAsiaTheme="minorEastAsia" w:hAnsi="Times New Roman" w:cs="Times New Roman"/>
          <w:noProof/>
          <w:sz w:val="24"/>
          <w:szCs w:val="24"/>
        </w:rPr>
      </w:pPr>
      <w:hyperlink w:anchor="_Toc195952475" w:history="1">
        <w:r w:rsidR="0075285B" w:rsidRPr="00D23466">
          <w:rPr>
            <w:rStyle w:val="Hyperlink"/>
            <w:rFonts w:ascii="Times New Roman" w:hAnsi="Times New Roman" w:cs="Times New Roman"/>
            <w:noProof/>
            <w:sz w:val="24"/>
            <w:szCs w:val="24"/>
          </w:rPr>
          <w:t>1.6.</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ontribusi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5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4</w:t>
        </w:r>
        <w:r w:rsidR="0075285B" w:rsidRPr="00D23466">
          <w:rPr>
            <w:rFonts w:ascii="Times New Roman" w:hAnsi="Times New Roman" w:cs="Times New Roman"/>
            <w:noProof/>
            <w:webHidden/>
            <w:sz w:val="24"/>
            <w:szCs w:val="24"/>
          </w:rPr>
          <w:fldChar w:fldCharType="end"/>
        </w:r>
      </w:hyperlink>
    </w:p>
    <w:p w14:paraId="1C26C5E5" w14:textId="77777777" w:rsidR="0075285B" w:rsidRPr="00D23466" w:rsidRDefault="009679D2" w:rsidP="00D23466">
      <w:pPr>
        <w:pStyle w:val="TOC3"/>
        <w:rPr>
          <w:rFonts w:eastAsiaTheme="minorEastAsia"/>
          <w:noProof/>
        </w:rPr>
      </w:pPr>
      <w:hyperlink w:anchor="_Toc195952476" w:history="1">
        <w:r w:rsidR="0075285B" w:rsidRPr="00D23466">
          <w:rPr>
            <w:rStyle w:val="Hyperlink"/>
            <w:rFonts w:ascii="Times New Roman" w:hAnsi="Times New Roman" w:cs="Times New Roman"/>
            <w:noProof/>
            <w:sz w:val="24"/>
            <w:szCs w:val="24"/>
          </w:rPr>
          <w:t>1.6.1.</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Penelitian Terhadap Ilmu Pengetahu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6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16829465" w14:textId="77777777" w:rsidR="0075285B" w:rsidRPr="00D23466" w:rsidRDefault="009679D2" w:rsidP="00D23466">
      <w:pPr>
        <w:pStyle w:val="TOC3"/>
        <w:rPr>
          <w:rFonts w:eastAsiaTheme="minorEastAsia"/>
          <w:noProof/>
        </w:rPr>
      </w:pPr>
      <w:hyperlink w:anchor="_Toc195952477" w:history="1">
        <w:r w:rsidR="0075285B" w:rsidRPr="00D23466">
          <w:rPr>
            <w:rStyle w:val="Hyperlink"/>
            <w:rFonts w:ascii="Times New Roman" w:hAnsi="Times New Roman" w:cs="Times New Roman"/>
            <w:noProof/>
            <w:sz w:val="24"/>
            <w:szCs w:val="24"/>
          </w:rPr>
          <w:t>1.6.2.</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Keilmuan Sistem Informasi</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7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2A83B4FE" w14:textId="77777777" w:rsidR="0075285B" w:rsidRPr="00D23466" w:rsidRDefault="009679D2" w:rsidP="00D23466">
      <w:pPr>
        <w:pStyle w:val="TOC3"/>
        <w:rPr>
          <w:rFonts w:eastAsiaTheme="minorEastAsia"/>
          <w:noProof/>
        </w:rPr>
      </w:pPr>
      <w:hyperlink w:anchor="_Toc195952478" w:history="1">
        <w:r w:rsidR="0075285B" w:rsidRPr="00D23466">
          <w:rPr>
            <w:rStyle w:val="Hyperlink"/>
            <w:rFonts w:ascii="Times New Roman" w:hAnsi="Times New Roman" w:cs="Times New Roman"/>
            <w:noProof/>
            <w:sz w:val="24"/>
            <w:szCs w:val="24"/>
          </w:rPr>
          <w:t>1.6.3.</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Bisnis</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8 \h </w:instrText>
        </w:r>
        <w:r w:rsidR="0075285B" w:rsidRPr="00D23466">
          <w:rPr>
            <w:noProof/>
            <w:webHidden/>
          </w:rPr>
        </w:r>
        <w:r w:rsidR="0075285B" w:rsidRPr="00D23466">
          <w:rPr>
            <w:noProof/>
            <w:webHidden/>
          </w:rPr>
          <w:fldChar w:fldCharType="separate"/>
        </w:r>
        <w:r w:rsidR="006A152C">
          <w:rPr>
            <w:noProof/>
            <w:webHidden/>
          </w:rPr>
          <w:t>4</w:t>
        </w:r>
        <w:r w:rsidR="0075285B" w:rsidRPr="00D23466">
          <w:rPr>
            <w:noProof/>
            <w:webHidden/>
          </w:rPr>
          <w:fldChar w:fldCharType="end"/>
        </w:r>
      </w:hyperlink>
    </w:p>
    <w:p w14:paraId="19C346FF" w14:textId="77777777" w:rsidR="0075285B" w:rsidRPr="00D23466" w:rsidRDefault="009679D2">
      <w:pPr>
        <w:pStyle w:val="TOC2"/>
        <w:rPr>
          <w:rStyle w:val="Hyperlink"/>
          <w:rFonts w:ascii="Times New Roman" w:hAnsi="Times New Roman" w:cs="Times New Roman"/>
          <w:noProof/>
          <w:sz w:val="24"/>
          <w:szCs w:val="24"/>
        </w:rPr>
      </w:pPr>
      <w:hyperlink w:anchor="_Toc195952479" w:history="1">
        <w:r w:rsidR="0075285B" w:rsidRPr="00D23466">
          <w:rPr>
            <w:rStyle w:val="Hyperlink"/>
            <w:rFonts w:ascii="Times New Roman" w:hAnsi="Times New Roman" w:cs="Times New Roman"/>
            <w:noProof/>
            <w:sz w:val="24"/>
            <w:szCs w:val="24"/>
          </w:rPr>
          <w:t>1.7.</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eterbaru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5</w:t>
        </w:r>
        <w:r w:rsidR="0075285B" w:rsidRPr="00D23466">
          <w:rPr>
            <w:rFonts w:ascii="Times New Roman" w:hAnsi="Times New Roman" w:cs="Times New Roman"/>
            <w:noProof/>
            <w:webHidden/>
            <w:sz w:val="24"/>
            <w:szCs w:val="24"/>
          </w:rPr>
          <w:fldChar w:fldCharType="end"/>
        </w:r>
      </w:hyperlink>
    </w:p>
    <w:p w14:paraId="35B5C73F" w14:textId="77777777" w:rsidR="00D23466" w:rsidRPr="00D23466" w:rsidRDefault="00D23466" w:rsidP="00D23466">
      <w:pPr>
        <w:rPr>
          <w:rFonts w:ascii="Times New Roman" w:hAnsi="Times New Roman" w:cs="Times New Roman"/>
          <w:sz w:val="24"/>
          <w:szCs w:val="24"/>
        </w:rPr>
      </w:pPr>
    </w:p>
    <w:p w14:paraId="73876C7D" w14:textId="77777777" w:rsidR="0075285B" w:rsidRPr="00D23466" w:rsidRDefault="009679D2">
      <w:pPr>
        <w:pStyle w:val="TOC1"/>
        <w:rPr>
          <w:rStyle w:val="Hyperlink"/>
        </w:rPr>
      </w:pPr>
      <w:hyperlink w:anchor="_Toc195952480" w:history="1">
        <w:r w:rsidR="0075285B" w:rsidRPr="00D23466">
          <w:rPr>
            <w:rStyle w:val="Hyperlink"/>
          </w:rPr>
          <w:t>BAB II   TINJAUAN PUSTAKA</w:t>
        </w:r>
        <w:r w:rsidR="0075285B" w:rsidRPr="00D23466">
          <w:rPr>
            <w:webHidden/>
          </w:rPr>
          <w:tab/>
        </w:r>
        <w:r w:rsidR="0075285B" w:rsidRPr="00D23466">
          <w:rPr>
            <w:webHidden/>
          </w:rPr>
          <w:fldChar w:fldCharType="begin"/>
        </w:r>
        <w:r w:rsidR="0075285B" w:rsidRPr="00D23466">
          <w:rPr>
            <w:webHidden/>
          </w:rPr>
          <w:instrText xml:space="preserve"> PAGEREF _Toc195952480 \h </w:instrText>
        </w:r>
        <w:r w:rsidR="0075285B" w:rsidRPr="00D23466">
          <w:rPr>
            <w:webHidden/>
          </w:rPr>
        </w:r>
        <w:r w:rsidR="0075285B" w:rsidRPr="00D23466">
          <w:rPr>
            <w:webHidden/>
          </w:rPr>
          <w:fldChar w:fldCharType="separate"/>
        </w:r>
        <w:r w:rsidR="006A152C">
          <w:rPr>
            <w:webHidden/>
          </w:rPr>
          <w:t>6</w:t>
        </w:r>
        <w:r w:rsidR="0075285B" w:rsidRPr="00D23466">
          <w:rPr>
            <w:webHidden/>
          </w:rPr>
          <w:fldChar w:fldCharType="end"/>
        </w:r>
      </w:hyperlink>
    </w:p>
    <w:p w14:paraId="19A9967A" w14:textId="77777777" w:rsidR="00D23466" w:rsidRPr="00D23466" w:rsidRDefault="00D23466" w:rsidP="00D23466">
      <w:pPr>
        <w:rPr>
          <w:rFonts w:ascii="Times New Roman" w:hAnsi="Times New Roman" w:cs="Times New Roman"/>
          <w:sz w:val="24"/>
          <w:szCs w:val="24"/>
          <w:lang w:val="id-ID"/>
        </w:rPr>
      </w:pPr>
    </w:p>
    <w:p w14:paraId="2D59FF08" w14:textId="77777777" w:rsidR="0075285B" w:rsidRPr="00D23466" w:rsidRDefault="009679D2">
      <w:pPr>
        <w:pStyle w:val="TOC2"/>
        <w:rPr>
          <w:rFonts w:ascii="Times New Roman" w:eastAsiaTheme="minorEastAsia" w:hAnsi="Times New Roman" w:cs="Times New Roman"/>
          <w:noProof/>
          <w:sz w:val="24"/>
          <w:szCs w:val="24"/>
        </w:rPr>
      </w:pPr>
      <w:hyperlink w:anchor="_Toc195952481" w:history="1">
        <w:r w:rsidR="0075285B" w:rsidRPr="00D23466">
          <w:rPr>
            <w:rStyle w:val="Hyperlink"/>
            <w:rFonts w:ascii="Times New Roman" w:hAnsi="Times New Roman" w:cs="Times New Roman"/>
            <w:noProof/>
            <w:sz w:val="24"/>
            <w:szCs w:val="24"/>
          </w:rPr>
          <w:t>2.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Penelitian Terkait</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6</w:t>
        </w:r>
        <w:r w:rsidR="0075285B" w:rsidRPr="00D23466">
          <w:rPr>
            <w:rFonts w:ascii="Times New Roman" w:hAnsi="Times New Roman" w:cs="Times New Roman"/>
            <w:noProof/>
            <w:webHidden/>
            <w:sz w:val="24"/>
            <w:szCs w:val="24"/>
          </w:rPr>
          <w:fldChar w:fldCharType="end"/>
        </w:r>
      </w:hyperlink>
    </w:p>
    <w:p w14:paraId="7099A70D" w14:textId="77777777" w:rsidR="0075285B" w:rsidRPr="00D23466" w:rsidRDefault="009679D2">
      <w:pPr>
        <w:pStyle w:val="TOC2"/>
        <w:rPr>
          <w:rFonts w:ascii="Times New Roman" w:eastAsiaTheme="minorEastAsia" w:hAnsi="Times New Roman" w:cs="Times New Roman"/>
          <w:noProof/>
          <w:sz w:val="24"/>
          <w:szCs w:val="24"/>
        </w:rPr>
      </w:pPr>
      <w:hyperlink w:anchor="_Toc195952482" w:history="1">
        <w:r w:rsidR="0075285B" w:rsidRPr="00D23466">
          <w:rPr>
            <w:rStyle w:val="Hyperlink"/>
            <w:rFonts w:ascii="Times New Roman" w:hAnsi="Times New Roman" w:cs="Times New Roman"/>
            <w:noProof/>
            <w:sz w:val="24"/>
            <w:szCs w:val="24"/>
          </w:rPr>
          <w:t>2.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Marching</w:t>
        </w:r>
        <w:r w:rsidR="0075285B" w:rsidRPr="00D23466">
          <w:rPr>
            <w:rStyle w:val="Hyperlink"/>
            <w:rFonts w:ascii="Times New Roman" w:hAnsi="Times New Roman" w:cs="Times New Roman"/>
            <w:noProof/>
            <w:sz w:val="24"/>
            <w:szCs w:val="24"/>
          </w:rPr>
          <w:t xml:space="preserve"> </w:t>
        </w:r>
        <w:r w:rsidR="0075285B" w:rsidRPr="00D23466">
          <w:rPr>
            <w:rStyle w:val="Hyperlink"/>
            <w:rFonts w:ascii="Times New Roman" w:hAnsi="Times New Roman" w:cs="Times New Roman"/>
            <w:i/>
            <w:noProof/>
            <w:sz w:val="24"/>
            <w:szCs w:val="24"/>
          </w:rPr>
          <w:t>Band</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2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w:t>
        </w:r>
        <w:r w:rsidR="0075285B" w:rsidRPr="00D23466">
          <w:rPr>
            <w:rFonts w:ascii="Times New Roman" w:hAnsi="Times New Roman" w:cs="Times New Roman"/>
            <w:noProof/>
            <w:webHidden/>
            <w:sz w:val="24"/>
            <w:szCs w:val="24"/>
          </w:rPr>
          <w:fldChar w:fldCharType="end"/>
        </w:r>
      </w:hyperlink>
    </w:p>
    <w:p w14:paraId="51AA930F" w14:textId="77777777" w:rsidR="0075285B" w:rsidRPr="00D23466" w:rsidRDefault="009679D2">
      <w:pPr>
        <w:pStyle w:val="TOC2"/>
        <w:rPr>
          <w:rFonts w:ascii="Times New Roman" w:eastAsiaTheme="minorEastAsia" w:hAnsi="Times New Roman" w:cs="Times New Roman"/>
          <w:noProof/>
          <w:sz w:val="24"/>
          <w:szCs w:val="24"/>
        </w:rPr>
      </w:pPr>
      <w:hyperlink w:anchor="_Toc195952483" w:history="1">
        <w:r w:rsidR="0075285B" w:rsidRPr="00D23466">
          <w:rPr>
            <w:rStyle w:val="Hyperlink"/>
            <w:rFonts w:ascii="Times New Roman" w:hAnsi="Times New Roman" w:cs="Times New Roman"/>
            <w:noProof/>
            <w:sz w:val="24"/>
            <w:szCs w:val="24"/>
            <w:lang w:val="id-ID"/>
          </w:rPr>
          <w:t>2.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Sistem Informasi</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w:t>
        </w:r>
        <w:r w:rsidR="0075285B" w:rsidRPr="00D23466">
          <w:rPr>
            <w:rFonts w:ascii="Times New Roman" w:hAnsi="Times New Roman" w:cs="Times New Roman"/>
            <w:noProof/>
            <w:webHidden/>
            <w:sz w:val="24"/>
            <w:szCs w:val="24"/>
          </w:rPr>
          <w:fldChar w:fldCharType="end"/>
        </w:r>
      </w:hyperlink>
    </w:p>
    <w:p w14:paraId="17D891AD" w14:textId="77777777" w:rsidR="0075285B" w:rsidRPr="00D23466" w:rsidRDefault="009679D2">
      <w:pPr>
        <w:pStyle w:val="TOC2"/>
        <w:rPr>
          <w:rFonts w:ascii="Times New Roman" w:eastAsiaTheme="minorEastAsia" w:hAnsi="Times New Roman" w:cs="Times New Roman"/>
          <w:noProof/>
          <w:sz w:val="24"/>
          <w:szCs w:val="24"/>
        </w:rPr>
      </w:pPr>
      <w:hyperlink w:anchor="_Toc195952484" w:history="1">
        <w:r w:rsidR="0075285B" w:rsidRPr="00D23466">
          <w:rPr>
            <w:rStyle w:val="Hyperlink"/>
            <w:rFonts w:ascii="Times New Roman" w:hAnsi="Times New Roman" w:cs="Times New Roman"/>
            <w:noProof/>
            <w:sz w:val="24"/>
            <w:szCs w:val="24"/>
            <w:lang w:val="id-ID"/>
          </w:rPr>
          <w:t>2.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AN 1 Samarinda</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4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1</w:t>
        </w:r>
        <w:r w:rsidR="0075285B" w:rsidRPr="00D23466">
          <w:rPr>
            <w:rFonts w:ascii="Times New Roman" w:hAnsi="Times New Roman" w:cs="Times New Roman"/>
            <w:noProof/>
            <w:webHidden/>
            <w:sz w:val="24"/>
            <w:szCs w:val="24"/>
          </w:rPr>
          <w:fldChar w:fldCharType="end"/>
        </w:r>
      </w:hyperlink>
    </w:p>
    <w:p w14:paraId="6A594A8C" w14:textId="77777777" w:rsidR="0075285B" w:rsidRPr="00D23466" w:rsidRDefault="009679D2">
      <w:pPr>
        <w:pStyle w:val="TOC2"/>
        <w:rPr>
          <w:rFonts w:ascii="Times New Roman" w:eastAsiaTheme="minorEastAsia" w:hAnsi="Times New Roman" w:cs="Times New Roman"/>
          <w:noProof/>
          <w:sz w:val="24"/>
          <w:szCs w:val="24"/>
        </w:rPr>
      </w:pPr>
      <w:hyperlink w:anchor="_Toc195952485" w:history="1">
        <w:r w:rsidR="0075285B" w:rsidRPr="00D23466">
          <w:rPr>
            <w:rStyle w:val="Hyperlink"/>
            <w:rFonts w:ascii="Times New Roman" w:hAnsi="Times New Roman" w:cs="Times New Roman"/>
            <w:noProof/>
            <w:sz w:val="24"/>
            <w:szCs w:val="24"/>
          </w:rPr>
          <w:t>2.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Websit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5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2</w:t>
        </w:r>
        <w:r w:rsidR="0075285B" w:rsidRPr="00D23466">
          <w:rPr>
            <w:rFonts w:ascii="Times New Roman" w:hAnsi="Times New Roman" w:cs="Times New Roman"/>
            <w:noProof/>
            <w:webHidden/>
            <w:sz w:val="24"/>
            <w:szCs w:val="24"/>
          </w:rPr>
          <w:fldChar w:fldCharType="end"/>
        </w:r>
      </w:hyperlink>
    </w:p>
    <w:p w14:paraId="7E8DDF9B" w14:textId="77777777" w:rsidR="0075285B" w:rsidRPr="00D23466" w:rsidRDefault="009679D2">
      <w:pPr>
        <w:pStyle w:val="TOC2"/>
        <w:rPr>
          <w:rFonts w:ascii="Times New Roman" w:eastAsiaTheme="minorEastAsia" w:hAnsi="Times New Roman" w:cs="Times New Roman"/>
          <w:noProof/>
          <w:sz w:val="24"/>
          <w:szCs w:val="24"/>
        </w:rPr>
      </w:pPr>
      <w:hyperlink w:anchor="_Toc195952486" w:history="1">
        <w:r w:rsidR="0075285B" w:rsidRPr="00D23466">
          <w:rPr>
            <w:rStyle w:val="Hyperlink"/>
            <w:rFonts w:ascii="Times New Roman" w:hAnsi="Times New Roman" w:cs="Times New Roman"/>
            <w:noProof/>
            <w:sz w:val="24"/>
            <w:szCs w:val="24"/>
          </w:rPr>
          <w:t>2.6.</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lang w:val="id"/>
          </w:rPr>
          <w:t xml:space="preserve">Metode </w:t>
        </w:r>
        <w:r w:rsidR="0075285B" w:rsidRPr="00D23466">
          <w:rPr>
            <w:rStyle w:val="Hyperlink"/>
            <w:rFonts w:ascii="Times New Roman" w:hAnsi="Times New Roman" w:cs="Times New Roman"/>
            <w:i/>
            <w:noProof/>
            <w:sz w:val="24"/>
            <w:szCs w:val="24"/>
          </w:rPr>
          <w:t>Waterfal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6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2</w:t>
        </w:r>
        <w:r w:rsidR="0075285B" w:rsidRPr="00D23466">
          <w:rPr>
            <w:rFonts w:ascii="Times New Roman" w:hAnsi="Times New Roman" w:cs="Times New Roman"/>
            <w:noProof/>
            <w:webHidden/>
            <w:sz w:val="24"/>
            <w:szCs w:val="24"/>
          </w:rPr>
          <w:fldChar w:fldCharType="end"/>
        </w:r>
      </w:hyperlink>
    </w:p>
    <w:p w14:paraId="23C83C17" w14:textId="77777777" w:rsidR="0075285B" w:rsidRPr="00D23466" w:rsidRDefault="009679D2">
      <w:pPr>
        <w:pStyle w:val="TOC2"/>
        <w:rPr>
          <w:rFonts w:ascii="Times New Roman" w:eastAsiaTheme="minorEastAsia" w:hAnsi="Times New Roman" w:cs="Times New Roman"/>
          <w:noProof/>
          <w:sz w:val="24"/>
          <w:szCs w:val="24"/>
        </w:rPr>
      </w:pPr>
      <w:hyperlink w:anchor="_Toc195952487" w:history="1">
        <w:r w:rsidR="0075285B" w:rsidRPr="00D23466">
          <w:rPr>
            <w:rStyle w:val="Hyperlink"/>
            <w:rFonts w:ascii="Times New Roman" w:hAnsi="Times New Roman" w:cs="Times New Roman"/>
            <w:noProof/>
            <w:sz w:val="24"/>
            <w:szCs w:val="24"/>
          </w:rPr>
          <w:t>2.7.</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Databas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7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4</w:t>
        </w:r>
        <w:r w:rsidR="0075285B" w:rsidRPr="00D23466">
          <w:rPr>
            <w:rFonts w:ascii="Times New Roman" w:hAnsi="Times New Roman" w:cs="Times New Roman"/>
            <w:noProof/>
            <w:webHidden/>
            <w:sz w:val="24"/>
            <w:szCs w:val="24"/>
          </w:rPr>
          <w:fldChar w:fldCharType="end"/>
        </w:r>
      </w:hyperlink>
    </w:p>
    <w:p w14:paraId="53B5FEB8" w14:textId="77777777" w:rsidR="0075285B" w:rsidRPr="00D23466" w:rsidRDefault="009679D2">
      <w:pPr>
        <w:pStyle w:val="TOC2"/>
        <w:rPr>
          <w:rFonts w:ascii="Times New Roman" w:eastAsiaTheme="minorEastAsia" w:hAnsi="Times New Roman" w:cs="Times New Roman"/>
          <w:noProof/>
          <w:sz w:val="24"/>
          <w:szCs w:val="24"/>
        </w:rPr>
      </w:pPr>
      <w:hyperlink w:anchor="_Toc195952488" w:history="1">
        <w:r w:rsidR="0075285B" w:rsidRPr="00D23466">
          <w:rPr>
            <w:rStyle w:val="Hyperlink"/>
            <w:rFonts w:ascii="Times New Roman" w:hAnsi="Times New Roman" w:cs="Times New Roman"/>
            <w:noProof/>
            <w:sz w:val="24"/>
            <w:szCs w:val="24"/>
          </w:rPr>
          <w:t>2.8.</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ySQ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4</w:t>
        </w:r>
        <w:r w:rsidR="0075285B" w:rsidRPr="00D23466">
          <w:rPr>
            <w:rFonts w:ascii="Times New Roman" w:hAnsi="Times New Roman" w:cs="Times New Roman"/>
            <w:noProof/>
            <w:webHidden/>
            <w:sz w:val="24"/>
            <w:szCs w:val="24"/>
          </w:rPr>
          <w:fldChar w:fldCharType="end"/>
        </w:r>
      </w:hyperlink>
    </w:p>
    <w:p w14:paraId="07F9B3CF" w14:textId="77777777" w:rsidR="0075285B" w:rsidRPr="00D23466" w:rsidRDefault="009679D2">
      <w:pPr>
        <w:pStyle w:val="TOC2"/>
        <w:rPr>
          <w:rFonts w:ascii="Times New Roman" w:eastAsiaTheme="minorEastAsia" w:hAnsi="Times New Roman" w:cs="Times New Roman"/>
          <w:noProof/>
          <w:sz w:val="24"/>
          <w:szCs w:val="24"/>
        </w:rPr>
      </w:pPr>
      <w:hyperlink w:anchor="_Toc195952489" w:history="1">
        <w:r w:rsidR="0075285B" w:rsidRPr="00D23466">
          <w:rPr>
            <w:rStyle w:val="Hyperlink"/>
            <w:rFonts w:ascii="Times New Roman" w:hAnsi="Times New Roman" w:cs="Times New Roman"/>
            <w:noProof/>
            <w:sz w:val="24"/>
            <w:szCs w:val="24"/>
          </w:rPr>
          <w:t>2.9.</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Hypertext Preprocessor</w:t>
        </w:r>
        <w:r w:rsidR="0075285B" w:rsidRPr="00D23466">
          <w:rPr>
            <w:rStyle w:val="Hyperlink"/>
            <w:rFonts w:ascii="Times New Roman" w:hAnsi="Times New Roman" w:cs="Times New Roman"/>
            <w:noProof/>
            <w:sz w:val="24"/>
            <w:szCs w:val="24"/>
          </w:rPr>
          <w:t xml:space="preserve"> (PHP)</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5</w:t>
        </w:r>
        <w:r w:rsidR="0075285B" w:rsidRPr="00D23466">
          <w:rPr>
            <w:rFonts w:ascii="Times New Roman" w:hAnsi="Times New Roman" w:cs="Times New Roman"/>
            <w:noProof/>
            <w:webHidden/>
            <w:sz w:val="24"/>
            <w:szCs w:val="24"/>
          </w:rPr>
          <w:fldChar w:fldCharType="end"/>
        </w:r>
      </w:hyperlink>
    </w:p>
    <w:p w14:paraId="1173D34F" w14:textId="77777777" w:rsidR="0075285B" w:rsidRPr="00D23466" w:rsidRDefault="009679D2">
      <w:pPr>
        <w:pStyle w:val="TOC2"/>
        <w:rPr>
          <w:rFonts w:ascii="Times New Roman" w:eastAsiaTheme="minorEastAsia" w:hAnsi="Times New Roman" w:cs="Times New Roman"/>
          <w:noProof/>
          <w:sz w:val="24"/>
          <w:szCs w:val="24"/>
        </w:rPr>
      </w:pPr>
      <w:hyperlink w:anchor="_Toc195952490" w:history="1">
        <w:r w:rsidR="0075285B" w:rsidRPr="00D23466">
          <w:rPr>
            <w:rStyle w:val="Hyperlink"/>
            <w:rFonts w:ascii="Times New Roman" w:hAnsi="Times New Roman" w:cs="Times New Roman"/>
            <w:noProof/>
            <w:sz w:val="24"/>
            <w:szCs w:val="24"/>
          </w:rPr>
          <w:t>2.10.</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Larave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0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5</w:t>
        </w:r>
        <w:r w:rsidR="0075285B" w:rsidRPr="00D23466">
          <w:rPr>
            <w:rFonts w:ascii="Times New Roman" w:hAnsi="Times New Roman" w:cs="Times New Roman"/>
            <w:noProof/>
            <w:webHidden/>
            <w:sz w:val="24"/>
            <w:szCs w:val="24"/>
          </w:rPr>
          <w:fldChar w:fldCharType="end"/>
        </w:r>
      </w:hyperlink>
    </w:p>
    <w:p w14:paraId="237E3FA3" w14:textId="77777777" w:rsidR="0075285B" w:rsidRPr="00D23466" w:rsidRDefault="009679D2">
      <w:pPr>
        <w:pStyle w:val="TOC2"/>
        <w:rPr>
          <w:rFonts w:ascii="Times New Roman" w:eastAsiaTheme="minorEastAsia" w:hAnsi="Times New Roman" w:cs="Times New Roman"/>
          <w:noProof/>
          <w:sz w:val="24"/>
          <w:szCs w:val="24"/>
        </w:rPr>
      </w:pPr>
      <w:hyperlink w:anchor="_Toc195952491" w:history="1">
        <w:r w:rsidR="0075285B" w:rsidRPr="00D23466">
          <w:rPr>
            <w:rStyle w:val="Hyperlink"/>
            <w:rFonts w:ascii="Times New Roman" w:hAnsi="Times New Roman" w:cs="Times New Roman"/>
            <w:noProof/>
            <w:sz w:val="24"/>
            <w:szCs w:val="24"/>
          </w:rPr>
          <w:t>2.1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Bootstraps</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7</w:t>
        </w:r>
        <w:r w:rsidR="0075285B" w:rsidRPr="00D23466">
          <w:rPr>
            <w:rFonts w:ascii="Times New Roman" w:hAnsi="Times New Roman" w:cs="Times New Roman"/>
            <w:noProof/>
            <w:webHidden/>
            <w:sz w:val="24"/>
            <w:szCs w:val="24"/>
          </w:rPr>
          <w:fldChar w:fldCharType="end"/>
        </w:r>
      </w:hyperlink>
    </w:p>
    <w:p w14:paraId="3D5C240F" w14:textId="77777777" w:rsidR="0075285B" w:rsidRPr="00D23466" w:rsidRDefault="009679D2">
      <w:pPr>
        <w:pStyle w:val="TOC2"/>
        <w:rPr>
          <w:rFonts w:ascii="Times New Roman" w:eastAsiaTheme="minorEastAsia" w:hAnsi="Times New Roman" w:cs="Times New Roman"/>
          <w:noProof/>
          <w:sz w:val="24"/>
          <w:szCs w:val="24"/>
        </w:rPr>
      </w:pPr>
      <w:hyperlink w:anchor="_Toc195952492" w:history="1">
        <w:r w:rsidR="0075285B" w:rsidRPr="00D23466">
          <w:rPr>
            <w:rStyle w:val="Hyperlink"/>
            <w:rFonts w:ascii="Times New Roman" w:hAnsi="Times New Roman" w:cs="Times New Roman"/>
            <w:noProof/>
            <w:sz w:val="24"/>
            <w:szCs w:val="24"/>
          </w:rPr>
          <w:t>2.1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Visual Studio Cod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2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8</w:t>
        </w:r>
        <w:r w:rsidR="0075285B" w:rsidRPr="00D23466">
          <w:rPr>
            <w:rFonts w:ascii="Times New Roman" w:hAnsi="Times New Roman" w:cs="Times New Roman"/>
            <w:noProof/>
            <w:webHidden/>
            <w:sz w:val="24"/>
            <w:szCs w:val="24"/>
          </w:rPr>
          <w:fldChar w:fldCharType="end"/>
        </w:r>
      </w:hyperlink>
    </w:p>
    <w:p w14:paraId="12E0371B" w14:textId="77777777" w:rsidR="0075285B" w:rsidRPr="00D23466" w:rsidRDefault="009679D2">
      <w:pPr>
        <w:pStyle w:val="TOC2"/>
        <w:rPr>
          <w:rFonts w:ascii="Times New Roman" w:eastAsiaTheme="minorEastAsia" w:hAnsi="Times New Roman" w:cs="Times New Roman"/>
          <w:noProof/>
          <w:sz w:val="24"/>
          <w:szCs w:val="24"/>
        </w:rPr>
      </w:pPr>
      <w:hyperlink w:anchor="_Toc195952493" w:history="1">
        <w:r w:rsidR="0075285B" w:rsidRPr="00D23466">
          <w:rPr>
            <w:rStyle w:val="Hyperlink"/>
            <w:rFonts w:ascii="Times New Roman" w:hAnsi="Times New Roman" w:cs="Times New Roman"/>
            <w:noProof/>
            <w:sz w:val="24"/>
            <w:szCs w:val="24"/>
          </w:rPr>
          <w:t>2.1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Unified Model Language</w:t>
        </w:r>
        <w:r w:rsidR="0075285B" w:rsidRPr="00D23466">
          <w:rPr>
            <w:rStyle w:val="Hyperlink"/>
            <w:rFonts w:ascii="Times New Roman" w:hAnsi="Times New Roman" w:cs="Times New Roman"/>
            <w:noProof/>
            <w:sz w:val="24"/>
            <w:szCs w:val="24"/>
          </w:rPr>
          <w:t xml:space="preserve"> (UM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8</w:t>
        </w:r>
        <w:r w:rsidR="0075285B" w:rsidRPr="00D23466">
          <w:rPr>
            <w:rFonts w:ascii="Times New Roman" w:hAnsi="Times New Roman" w:cs="Times New Roman"/>
            <w:noProof/>
            <w:webHidden/>
            <w:sz w:val="24"/>
            <w:szCs w:val="24"/>
          </w:rPr>
          <w:fldChar w:fldCharType="end"/>
        </w:r>
      </w:hyperlink>
    </w:p>
    <w:p w14:paraId="3EAED09D" w14:textId="77777777" w:rsidR="0075285B" w:rsidRPr="00D23466" w:rsidRDefault="009679D2" w:rsidP="00D23466">
      <w:pPr>
        <w:pStyle w:val="TOC3"/>
        <w:rPr>
          <w:rFonts w:eastAsiaTheme="minorEastAsia"/>
          <w:noProof/>
        </w:rPr>
      </w:pPr>
      <w:hyperlink w:anchor="_Toc195952494" w:history="1">
        <w:r w:rsidR="0075285B" w:rsidRPr="00D23466">
          <w:rPr>
            <w:rStyle w:val="Hyperlink"/>
            <w:rFonts w:ascii="Times New Roman" w:hAnsi="Times New Roman" w:cs="Times New Roman"/>
            <w:noProof/>
            <w:sz w:val="24"/>
            <w:szCs w:val="24"/>
          </w:rPr>
          <w:t>2.13.1.</w:t>
        </w:r>
        <w:r w:rsidR="0075285B" w:rsidRPr="00D23466">
          <w:rPr>
            <w:rFonts w:eastAsiaTheme="minorEastAsia"/>
            <w:noProof/>
          </w:rPr>
          <w:tab/>
        </w:r>
        <w:r w:rsidR="0075285B" w:rsidRPr="00D23466">
          <w:rPr>
            <w:rStyle w:val="Hyperlink"/>
            <w:rFonts w:ascii="Times New Roman" w:hAnsi="Times New Roman" w:cs="Times New Roman"/>
            <w:i/>
            <w:noProof/>
            <w:sz w:val="24"/>
            <w:szCs w:val="24"/>
            <w:lang w:val="id"/>
          </w:rPr>
          <w:t xml:space="preserve">Use </w:t>
        </w:r>
        <w:r w:rsidR="0075285B" w:rsidRPr="00D23466">
          <w:rPr>
            <w:rStyle w:val="Hyperlink"/>
            <w:rFonts w:ascii="Times New Roman" w:hAnsi="Times New Roman" w:cs="Times New Roman"/>
            <w:i/>
            <w:noProof/>
            <w:sz w:val="24"/>
            <w:szCs w:val="24"/>
          </w:rPr>
          <w:t>Case</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4 \h </w:instrText>
        </w:r>
        <w:r w:rsidR="0075285B" w:rsidRPr="00D23466">
          <w:rPr>
            <w:noProof/>
            <w:webHidden/>
          </w:rPr>
        </w:r>
        <w:r w:rsidR="0075285B" w:rsidRPr="00D23466">
          <w:rPr>
            <w:noProof/>
            <w:webHidden/>
          </w:rPr>
          <w:fldChar w:fldCharType="separate"/>
        </w:r>
        <w:r w:rsidR="006A152C">
          <w:rPr>
            <w:noProof/>
            <w:webHidden/>
          </w:rPr>
          <w:t>18</w:t>
        </w:r>
        <w:r w:rsidR="0075285B" w:rsidRPr="00D23466">
          <w:rPr>
            <w:noProof/>
            <w:webHidden/>
          </w:rPr>
          <w:fldChar w:fldCharType="end"/>
        </w:r>
      </w:hyperlink>
    </w:p>
    <w:p w14:paraId="5385EDA7" w14:textId="77777777" w:rsidR="0075285B" w:rsidRPr="00D23466" w:rsidRDefault="009679D2" w:rsidP="00D23466">
      <w:pPr>
        <w:pStyle w:val="TOC3"/>
        <w:rPr>
          <w:rFonts w:eastAsiaTheme="minorEastAsia"/>
          <w:noProof/>
        </w:rPr>
      </w:pPr>
      <w:hyperlink w:anchor="_Toc195952495" w:history="1">
        <w:r w:rsidR="0075285B" w:rsidRPr="00D23466">
          <w:rPr>
            <w:rStyle w:val="Hyperlink"/>
            <w:rFonts w:ascii="Times New Roman" w:hAnsi="Times New Roman" w:cs="Times New Roman"/>
            <w:noProof/>
            <w:sz w:val="24"/>
            <w:szCs w:val="24"/>
            <w:lang w:val="id"/>
          </w:rPr>
          <w:t>2.13.2.</w:t>
        </w:r>
        <w:r w:rsidR="0075285B" w:rsidRPr="00D23466">
          <w:rPr>
            <w:rFonts w:eastAsiaTheme="minorEastAsia"/>
            <w:noProof/>
          </w:rPr>
          <w:tab/>
        </w:r>
        <w:r w:rsidR="0075285B" w:rsidRPr="00D23466">
          <w:rPr>
            <w:rStyle w:val="Hyperlink"/>
            <w:rFonts w:ascii="Times New Roman" w:hAnsi="Times New Roman" w:cs="Times New Roman"/>
            <w:i/>
            <w:iCs/>
            <w:noProof/>
            <w:sz w:val="24"/>
            <w:szCs w:val="24"/>
          </w:rPr>
          <w:t xml:space="preserve">Activiy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5 \h </w:instrText>
        </w:r>
        <w:r w:rsidR="0075285B" w:rsidRPr="00D23466">
          <w:rPr>
            <w:noProof/>
            <w:webHidden/>
          </w:rPr>
        </w:r>
        <w:r w:rsidR="0075285B" w:rsidRPr="00D23466">
          <w:rPr>
            <w:noProof/>
            <w:webHidden/>
          </w:rPr>
          <w:fldChar w:fldCharType="separate"/>
        </w:r>
        <w:r w:rsidR="006A152C">
          <w:rPr>
            <w:noProof/>
            <w:webHidden/>
          </w:rPr>
          <w:t>20</w:t>
        </w:r>
        <w:r w:rsidR="0075285B" w:rsidRPr="00D23466">
          <w:rPr>
            <w:noProof/>
            <w:webHidden/>
          </w:rPr>
          <w:fldChar w:fldCharType="end"/>
        </w:r>
      </w:hyperlink>
    </w:p>
    <w:p w14:paraId="53FAF89B" w14:textId="77777777" w:rsidR="0075285B" w:rsidRPr="00D23466" w:rsidRDefault="009679D2" w:rsidP="00D23466">
      <w:pPr>
        <w:pStyle w:val="TOC3"/>
        <w:rPr>
          <w:rFonts w:eastAsiaTheme="minorEastAsia"/>
          <w:noProof/>
        </w:rPr>
      </w:pPr>
      <w:hyperlink w:anchor="_Toc195952496" w:history="1">
        <w:r w:rsidR="0075285B" w:rsidRPr="00D23466">
          <w:rPr>
            <w:rStyle w:val="Hyperlink"/>
            <w:rFonts w:ascii="Times New Roman" w:hAnsi="Times New Roman" w:cs="Times New Roman"/>
            <w:i/>
            <w:iCs/>
            <w:noProof/>
            <w:sz w:val="24"/>
            <w:szCs w:val="24"/>
          </w:rPr>
          <w:t>2.13.3.</w:t>
        </w:r>
        <w:r w:rsidR="0075285B" w:rsidRPr="00D23466">
          <w:rPr>
            <w:rFonts w:eastAsiaTheme="minorEastAsia"/>
            <w:noProof/>
          </w:rPr>
          <w:tab/>
        </w:r>
        <w:r w:rsidR="0075285B" w:rsidRPr="00D23466">
          <w:rPr>
            <w:rStyle w:val="Hyperlink"/>
            <w:rFonts w:ascii="Times New Roman" w:hAnsi="Times New Roman" w:cs="Times New Roman"/>
            <w:i/>
            <w:noProof/>
            <w:sz w:val="24"/>
            <w:szCs w:val="24"/>
            <w:lang w:val="id"/>
          </w:rPr>
          <w:t>Class</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6 \h </w:instrText>
        </w:r>
        <w:r w:rsidR="0075285B" w:rsidRPr="00D23466">
          <w:rPr>
            <w:noProof/>
            <w:webHidden/>
          </w:rPr>
        </w:r>
        <w:r w:rsidR="0075285B" w:rsidRPr="00D23466">
          <w:rPr>
            <w:noProof/>
            <w:webHidden/>
          </w:rPr>
          <w:fldChar w:fldCharType="separate"/>
        </w:r>
        <w:r w:rsidR="006A152C">
          <w:rPr>
            <w:noProof/>
            <w:webHidden/>
          </w:rPr>
          <w:t>21</w:t>
        </w:r>
        <w:r w:rsidR="0075285B" w:rsidRPr="00D23466">
          <w:rPr>
            <w:noProof/>
            <w:webHidden/>
          </w:rPr>
          <w:fldChar w:fldCharType="end"/>
        </w:r>
      </w:hyperlink>
    </w:p>
    <w:p w14:paraId="5E204373" w14:textId="77777777" w:rsidR="0075285B" w:rsidRPr="00D23466" w:rsidRDefault="009679D2" w:rsidP="00D23466">
      <w:pPr>
        <w:pStyle w:val="TOC3"/>
        <w:rPr>
          <w:rFonts w:eastAsiaTheme="minorEastAsia"/>
          <w:noProof/>
        </w:rPr>
      </w:pPr>
      <w:hyperlink w:anchor="_Toc195952497" w:history="1">
        <w:r w:rsidR="0075285B" w:rsidRPr="00D23466">
          <w:rPr>
            <w:rStyle w:val="Hyperlink"/>
            <w:rFonts w:ascii="Times New Roman" w:hAnsi="Times New Roman" w:cs="Times New Roman"/>
            <w:i/>
            <w:iCs/>
            <w:noProof/>
            <w:sz w:val="24"/>
            <w:szCs w:val="24"/>
          </w:rPr>
          <w:t>2.13.4.</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Sequence</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iCs/>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7 \h </w:instrText>
        </w:r>
        <w:r w:rsidR="0075285B" w:rsidRPr="00D23466">
          <w:rPr>
            <w:noProof/>
            <w:webHidden/>
          </w:rPr>
        </w:r>
        <w:r w:rsidR="0075285B" w:rsidRPr="00D23466">
          <w:rPr>
            <w:noProof/>
            <w:webHidden/>
          </w:rPr>
          <w:fldChar w:fldCharType="separate"/>
        </w:r>
        <w:r w:rsidR="006A152C">
          <w:rPr>
            <w:noProof/>
            <w:webHidden/>
          </w:rPr>
          <w:t>22</w:t>
        </w:r>
        <w:r w:rsidR="0075285B" w:rsidRPr="00D23466">
          <w:rPr>
            <w:noProof/>
            <w:webHidden/>
          </w:rPr>
          <w:fldChar w:fldCharType="end"/>
        </w:r>
      </w:hyperlink>
    </w:p>
    <w:p w14:paraId="16C87742" w14:textId="77777777" w:rsidR="0075285B" w:rsidRPr="00D23466" w:rsidRDefault="009679D2">
      <w:pPr>
        <w:pStyle w:val="TOC2"/>
        <w:rPr>
          <w:rFonts w:ascii="Times New Roman" w:eastAsiaTheme="minorEastAsia" w:hAnsi="Times New Roman" w:cs="Times New Roman"/>
          <w:noProof/>
          <w:sz w:val="24"/>
          <w:szCs w:val="24"/>
        </w:rPr>
      </w:pPr>
      <w:hyperlink w:anchor="_Toc195952498" w:history="1">
        <w:r w:rsidR="0075285B" w:rsidRPr="00D23466">
          <w:rPr>
            <w:rStyle w:val="Hyperlink"/>
            <w:rFonts w:ascii="Times New Roman" w:hAnsi="Times New Roman" w:cs="Times New Roman"/>
            <w:noProof/>
            <w:sz w:val="24"/>
            <w:szCs w:val="24"/>
          </w:rPr>
          <w:t>2.1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riteria Situs Website Yang Baik</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3</w:t>
        </w:r>
        <w:r w:rsidR="0075285B" w:rsidRPr="00D23466">
          <w:rPr>
            <w:rFonts w:ascii="Times New Roman" w:hAnsi="Times New Roman" w:cs="Times New Roman"/>
            <w:noProof/>
            <w:webHidden/>
            <w:sz w:val="24"/>
            <w:szCs w:val="24"/>
          </w:rPr>
          <w:fldChar w:fldCharType="end"/>
        </w:r>
      </w:hyperlink>
    </w:p>
    <w:p w14:paraId="2393E8B5" w14:textId="77777777" w:rsidR="0075285B" w:rsidRPr="00D23466" w:rsidRDefault="009679D2">
      <w:pPr>
        <w:pStyle w:val="TOC2"/>
        <w:rPr>
          <w:rFonts w:ascii="Times New Roman" w:eastAsiaTheme="minorEastAsia" w:hAnsi="Times New Roman" w:cs="Times New Roman"/>
          <w:noProof/>
          <w:sz w:val="24"/>
          <w:szCs w:val="24"/>
        </w:rPr>
      </w:pPr>
      <w:hyperlink w:anchor="_Toc195952499" w:history="1">
        <w:r w:rsidR="0075285B" w:rsidRPr="00D23466">
          <w:rPr>
            <w:rStyle w:val="Hyperlink"/>
            <w:rFonts w:ascii="Times New Roman" w:hAnsi="Times New Roman" w:cs="Times New Roman"/>
            <w:noProof/>
            <w:sz w:val="24"/>
            <w:szCs w:val="24"/>
            <w:lang w:val="id"/>
          </w:rPr>
          <w:t>2.1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User Acceptance Testing</w:t>
        </w:r>
        <w:r w:rsidR="0075285B" w:rsidRPr="00D23466">
          <w:rPr>
            <w:rStyle w:val="Hyperlink"/>
            <w:rFonts w:ascii="Times New Roman" w:hAnsi="Times New Roman" w:cs="Times New Roman"/>
            <w:noProof/>
            <w:sz w:val="24"/>
            <w:szCs w:val="24"/>
          </w:rPr>
          <w:t xml:space="preserve"> (UAT)</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5</w:t>
        </w:r>
        <w:r w:rsidR="0075285B" w:rsidRPr="00D23466">
          <w:rPr>
            <w:rFonts w:ascii="Times New Roman" w:hAnsi="Times New Roman" w:cs="Times New Roman"/>
            <w:noProof/>
            <w:webHidden/>
            <w:sz w:val="24"/>
            <w:szCs w:val="24"/>
          </w:rPr>
          <w:fldChar w:fldCharType="end"/>
        </w:r>
      </w:hyperlink>
    </w:p>
    <w:p w14:paraId="7C533766" w14:textId="77777777" w:rsidR="0075285B" w:rsidRPr="00D23466" w:rsidRDefault="009679D2" w:rsidP="00D23466">
      <w:pPr>
        <w:pStyle w:val="TOC3"/>
        <w:rPr>
          <w:rFonts w:eastAsiaTheme="minorEastAsia"/>
          <w:noProof/>
        </w:rPr>
      </w:pPr>
      <w:hyperlink w:anchor="_Toc195952500" w:history="1">
        <w:r w:rsidR="0075285B" w:rsidRPr="00D23466">
          <w:rPr>
            <w:rStyle w:val="Hyperlink"/>
            <w:rFonts w:ascii="Times New Roman" w:hAnsi="Times New Roman" w:cs="Times New Roman"/>
            <w:noProof/>
            <w:sz w:val="24"/>
            <w:szCs w:val="24"/>
          </w:rPr>
          <w:t>2.15.1.</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Blackbox</w:t>
        </w:r>
        <w:r w:rsidR="0075285B" w:rsidRPr="00D23466">
          <w:rPr>
            <w:rStyle w:val="Hyperlink"/>
            <w:rFonts w:ascii="Times New Roman" w:hAnsi="Times New Roman" w:cs="Times New Roman"/>
            <w:noProof/>
            <w:sz w:val="24"/>
            <w:szCs w:val="24"/>
          </w:rPr>
          <w:t xml:space="preserve"> Testing</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0 \h </w:instrText>
        </w:r>
        <w:r w:rsidR="0075285B" w:rsidRPr="00D23466">
          <w:rPr>
            <w:noProof/>
            <w:webHidden/>
          </w:rPr>
        </w:r>
        <w:r w:rsidR="0075285B" w:rsidRPr="00D23466">
          <w:rPr>
            <w:noProof/>
            <w:webHidden/>
          </w:rPr>
          <w:fldChar w:fldCharType="separate"/>
        </w:r>
        <w:r w:rsidR="006A152C">
          <w:rPr>
            <w:noProof/>
            <w:webHidden/>
          </w:rPr>
          <w:t>26</w:t>
        </w:r>
        <w:r w:rsidR="0075285B" w:rsidRPr="00D23466">
          <w:rPr>
            <w:noProof/>
            <w:webHidden/>
          </w:rPr>
          <w:fldChar w:fldCharType="end"/>
        </w:r>
      </w:hyperlink>
    </w:p>
    <w:p w14:paraId="1F81477B" w14:textId="77777777" w:rsidR="0075285B" w:rsidRPr="00D23466" w:rsidRDefault="009679D2" w:rsidP="00D23466">
      <w:pPr>
        <w:pStyle w:val="TOC3"/>
        <w:rPr>
          <w:rStyle w:val="Hyperlink"/>
          <w:rFonts w:ascii="Times New Roman" w:hAnsi="Times New Roman" w:cs="Times New Roman"/>
          <w:noProof/>
          <w:sz w:val="24"/>
          <w:szCs w:val="24"/>
        </w:rPr>
      </w:pPr>
      <w:hyperlink w:anchor="_Toc195952501" w:history="1">
        <w:r w:rsidR="0075285B" w:rsidRPr="00D23466">
          <w:rPr>
            <w:rStyle w:val="Hyperlink"/>
            <w:rFonts w:ascii="Times New Roman" w:hAnsi="Times New Roman" w:cs="Times New Roman"/>
            <w:noProof/>
            <w:sz w:val="24"/>
            <w:szCs w:val="24"/>
          </w:rPr>
          <w:t>2.15.2.</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Beta</w:t>
        </w:r>
        <w:r w:rsidR="0075285B" w:rsidRPr="00D23466">
          <w:rPr>
            <w:rStyle w:val="Hyperlink"/>
            <w:rFonts w:ascii="Times New Roman" w:hAnsi="Times New Roman" w:cs="Times New Roman"/>
            <w:noProof/>
            <w:sz w:val="24"/>
            <w:szCs w:val="24"/>
          </w:rPr>
          <w:t xml:space="preserve"> </w:t>
        </w:r>
        <w:r w:rsidR="0075285B" w:rsidRPr="00D23466">
          <w:rPr>
            <w:rStyle w:val="Hyperlink"/>
            <w:rFonts w:ascii="Times New Roman" w:hAnsi="Times New Roman" w:cs="Times New Roman"/>
            <w:i/>
            <w:noProof/>
            <w:sz w:val="24"/>
            <w:szCs w:val="24"/>
          </w:rPr>
          <w:t>Testing</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1 \h </w:instrText>
        </w:r>
        <w:r w:rsidR="0075285B" w:rsidRPr="00D23466">
          <w:rPr>
            <w:noProof/>
            <w:webHidden/>
          </w:rPr>
        </w:r>
        <w:r w:rsidR="0075285B" w:rsidRPr="00D23466">
          <w:rPr>
            <w:noProof/>
            <w:webHidden/>
          </w:rPr>
          <w:fldChar w:fldCharType="separate"/>
        </w:r>
        <w:r w:rsidR="006A152C">
          <w:rPr>
            <w:noProof/>
            <w:webHidden/>
          </w:rPr>
          <w:t>26</w:t>
        </w:r>
        <w:r w:rsidR="0075285B" w:rsidRPr="00D23466">
          <w:rPr>
            <w:noProof/>
            <w:webHidden/>
          </w:rPr>
          <w:fldChar w:fldCharType="end"/>
        </w:r>
      </w:hyperlink>
    </w:p>
    <w:p w14:paraId="19FE90F4" w14:textId="77777777" w:rsidR="00D23466" w:rsidRPr="00D23466" w:rsidRDefault="00D23466" w:rsidP="00D23466">
      <w:pPr>
        <w:rPr>
          <w:rFonts w:ascii="Times New Roman" w:hAnsi="Times New Roman" w:cs="Times New Roman"/>
          <w:sz w:val="24"/>
          <w:szCs w:val="24"/>
        </w:rPr>
      </w:pPr>
    </w:p>
    <w:p w14:paraId="3DA0043D" w14:textId="77777777" w:rsidR="0075285B" w:rsidRPr="00D23466" w:rsidRDefault="009679D2">
      <w:pPr>
        <w:pStyle w:val="TOC1"/>
        <w:rPr>
          <w:rStyle w:val="Hyperlink"/>
        </w:rPr>
      </w:pPr>
      <w:hyperlink w:anchor="_Toc195952502" w:history="1">
        <w:r w:rsidR="0075285B" w:rsidRPr="00D23466">
          <w:rPr>
            <w:rStyle w:val="Hyperlink"/>
          </w:rPr>
          <w:t>BAB III  METOLODOGI PENELITIAN</w:t>
        </w:r>
        <w:r w:rsidR="0075285B" w:rsidRPr="00D23466">
          <w:rPr>
            <w:webHidden/>
          </w:rPr>
          <w:tab/>
        </w:r>
        <w:r w:rsidR="0075285B" w:rsidRPr="00D23466">
          <w:rPr>
            <w:webHidden/>
          </w:rPr>
          <w:fldChar w:fldCharType="begin"/>
        </w:r>
        <w:r w:rsidR="0075285B" w:rsidRPr="00D23466">
          <w:rPr>
            <w:webHidden/>
          </w:rPr>
          <w:instrText xml:space="preserve"> PAGEREF _Toc195952502 \h </w:instrText>
        </w:r>
        <w:r w:rsidR="0075285B" w:rsidRPr="00D23466">
          <w:rPr>
            <w:webHidden/>
          </w:rPr>
        </w:r>
        <w:r w:rsidR="0075285B" w:rsidRPr="00D23466">
          <w:rPr>
            <w:webHidden/>
          </w:rPr>
          <w:fldChar w:fldCharType="separate"/>
        </w:r>
        <w:r w:rsidR="006A152C">
          <w:rPr>
            <w:webHidden/>
          </w:rPr>
          <w:t>28</w:t>
        </w:r>
        <w:r w:rsidR="0075285B" w:rsidRPr="00D23466">
          <w:rPr>
            <w:webHidden/>
          </w:rPr>
          <w:fldChar w:fldCharType="end"/>
        </w:r>
      </w:hyperlink>
    </w:p>
    <w:p w14:paraId="560B90D2" w14:textId="77777777" w:rsidR="00D23466" w:rsidRPr="00D23466" w:rsidRDefault="00D23466" w:rsidP="00D23466">
      <w:pPr>
        <w:rPr>
          <w:rFonts w:ascii="Times New Roman" w:hAnsi="Times New Roman" w:cs="Times New Roman"/>
          <w:sz w:val="24"/>
          <w:szCs w:val="24"/>
          <w:lang w:val="id-ID"/>
        </w:rPr>
      </w:pPr>
    </w:p>
    <w:p w14:paraId="3ECF67BC" w14:textId="77777777" w:rsidR="0075285B" w:rsidRPr="00D23466" w:rsidRDefault="009679D2">
      <w:pPr>
        <w:pStyle w:val="TOC2"/>
        <w:rPr>
          <w:rFonts w:ascii="Times New Roman" w:eastAsiaTheme="minorEastAsia" w:hAnsi="Times New Roman" w:cs="Times New Roman"/>
          <w:noProof/>
          <w:sz w:val="24"/>
          <w:szCs w:val="24"/>
        </w:rPr>
      </w:pPr>
      <w:hyperlink w:anchor="_Toc195952503" w:history="1">
        <w:r w:rsidR="0075285B" w:rsidRPr="00D23466">
          <w:rPr>
            <w:rStyle w:val="Hyperlink"/>
            <w:rFonts w:ascii="Times New Roman" w:hAnsi="Times New Roman" w:cs="Times New Roman"/>
            <w:noProof/>
            <w:sz w:val="24"/>
            <w:szCs w:val="24"/>
            <w:lang w:val="id-ID"/>
          </w:rPr>
          <w:t>3.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Tahapan Pelaksana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0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28</w:t>
        </w:r>
        <w:r w:rsidR="0075285B" w:rsidRPr="00D23466">
          <w:rPr>
            <w:rFonts w:ascii="Times New Roman" w:hAnsi="Times New Roman" w:cs="Times New Roman"/>
            <w:noProof/>
            <w:webHidden/>
            <w:sz w:val="24"/>
            <w:szCs w:val="24"/>
          </w:rPr>
          <w:fldChar w:fldCharType="end"/>
        </w:r>
      </w:hyperlink>
    </w:p>
    <w:p w14:paraId="35CB6D64" w14:textId="77777777" w:rsidR="0075285B" w:rsidRPr="00D23466" w:rsidRDefault="009679D2" w:rsidP="00D23466">
      <w:pPr>
        <w:pStyle w:val="TOC3"/>
        <w:rPr>
          <w:rFonts w:eastAsiaTheme="minorEastAsia"/>
          <w:noProof/>
        </w:rPr>
      </w:pPr>
      <w:hyperlink w:anchor="_Toc195952504" w:history="1">
        <w:r w:rsidR="0075285B" w:rsidRPr="00D23466">
          <w:rPr>
            <w:rStyle w:val="Hyperlink"/>
            <w:rFonts w:ascii="Times New Roman" w:hAnsi="Times New Roman" w:cs="Times New Roman"/>
            <w:noProof/>
            <w:sz w:val="24"/>
            <w:szCs w:val="24"/>
          </w:rPr>
          <w:t>3.1.1.</w:t>
        </w:r>
        <w:r w:rsidR="0075285B" w:rsidRPr="00D23466">
          <w:rPr>
            <w:rFonts w:eastAsiaTheme="minorEastAsia"/>
            <w:noProof/>
          </w:rPr>
          <w:tab/>
        </w:r>
        <w:r w:rsidR="0075285B" w:rsidRPr="00D23466">
          <w:rPr>
            <w:rStyle w:val="Hyperlink"/>
            <w:rFonts w:ascii="Times New Roman" w:hAnsi="Times New Roman" w:cs="Times New Roman"/>
            <w:noProof/>
            <w:sz w:val="24"/>
            <w:szCs w:val="24"/>
          </w:rPr>
          <w:t>Kebutuhan Fungsional</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4 \h </w:instrText>
        </w:r>
        <w:r w:rsidR="0075285B" w:rsidRPr="00D23466">
          <w:rPr>
            <w:noProof/>
            <w:webHidden/>
          </w:rPr>
        </w:r>
        <w:r w:rsidR="0075285B" w:rsidRPr="00D23466">
          <w:rPr>
            <w:noProof/>
            <w:webHidden/>
          </w:rPr>
          <w:fldChar w:fldCharType="separate"/>
        </w:r>
        <w:r w:rsidR="006A152C">
          <w:rPr>
            <w:noProof/>
            <w:webHidden/>
          </w:rPr>
          <w:t>28</w:t>
        </w:r>
        <w:r w:rsidR="0075285B" w:rsidRPr="00D23466">
          <w:rPr>
            <w:noProof/>
            <w:webHidden/>
          </w:rPr>
          <w:fldChar w:fldCharType="end"/>
        </w:r>
      </w:hyperlink>
    </w:p>
    <w:p w14:paraId="583063DA" w14:textId="77777777" w:rsidR="0075285B" w:rsidRPr="00D23466" w:rsidRDefault="009679D2" w:rsidP="00D23466">
      <w:pPr>
        <w:pStyle w:val="TOC3"/>
        <w:rPr>
          <w:rFonts w:eastAsiaTheme="minorEastAsia"/>
          <w:noProof/>
        </w:rPr>
      </w:pPr>
      <w:hyperlink w:anchor="_Toc195952505" w:history="1">
        <w:r w:rsidR="0075285B" w:rsidRPr="00D23466">
          <w:rPr>
            <w:rStyle w:val="Hyperlink"/>
            <w:rFonts w:ascii="Times New Roman" w:hAnsi="Times New Roman" w:cs="Times New Roman"/>
            <w:noProof/>
            <w:sz w:val="24"/>
            <w:szCs w:val="24"/>
          </w:rPr>
          <w:t>3.1.2.</w:t>
        </w:r>
        <w:r w:rsidR="0075285B" w:rsidRPr="00D23466">
          <w:rPr>
            <w:rFonts w:eastAsiaTheme="minorEastAsia"/>
            <w:noProof/>
          </w:rPr>
          <w:tab/>
        </w:r>
        <w:r w:rsidR="0075285B" w:rsidRPr="00D23466">
          <w:rPr>
            <w:rStyle w:val="Hyperlink"/>
            <w:rFonts w:ascii="Times New Roman" w:hAnsi="Times New Roman" w:cs="Times New Roman"/>
            <w:noProof/>
            <w:sz w:val="24"/>
            <w:szCs w:val="24"/>
          </w:rPr>
          <w:t>Kebutuhan Non-Fungisonal</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5 \h </w:instrText>
        </w:r>
        <w:r w:rsidR="0075285B" w:rsidRPr="00D23466">
          <w:rPr>
            <w:noProof/>
            <w:webHidden/>
          </w:rPr>
        </w:r>
        <w:r w:rsidR="0075285B" w:rsidRPr="00D23466">
          <w:rPr>
            <w:noProof/>
            <w:webHidden/>
          </w:rPr>
          <w:fldChar w:fldCharType="separate"/>
        </w:r>
        <w:r w:rsidR="006A152C">
          <w:rPr>
            <w:noProof/>
            <w:webHidden/>
          </w:rPr>
          <w:t>31</w:t>
        </w:r>
        <w:r w:rsidR="0075285B" w:rsidRPr="00D23466">
          <w:rPr>
            <w:noProof/>
            <w:webHidden/>
          </w:rPr>
          <w:fldChar w:fldCharType="end"/>
        </w:r>
      </w:hyperlink>
    </w:p>
    <w:p w14:paraId="537389D2" w14:textId="77777777" w:rsidR="0075285B" w:rsidRPr="00D23466" w:rsidRDefault="009679D2" w:rsidP="00D23466">
      <w:pPr>
        <w:pStyle w:val="TOC3"/>
        <w:rPr>
          <w:rFonts w:eastAsiaTheme="minorEastAsia"/>
          <w:noProof/>
        </w:rPr>
      </w:pPr>
      <w:hyperlink w:anchor="_Toc195952506" w:history="1">
        <w:r w:rsidR="0075285B" w:rsidRPr="00D23466">
          <w:rPr>
            <w:rStyle w:val="Hyperlink"/>
            <w:rFonts w:ascii="Times New Roman" w:hAnsi="Times New Roman" w:cs="Times New Roman"/>
            <w:noProof/>
            <w:sz w:val="24"/>
            <w:szCs w:val="24"/>
          </w:rPr>
          <w:t>3.1.3.</w:t>
        </w:r>
        <w:r w:rsidR="0075285B" w:rsidRPr="00D23466">
          <w:rPr>
            <w:rFonts w:eastAsiaTheme="minorEastAsia"/>
            <w:noProof/>
          </w:rPr>
          <w:tab/>
        </w:r>
        <w:r w:rsidR="0075285B" w:rsidRPr="00D23466">
          <w:rPr>
            <w:rStyle w:val="Hyperlink"/>
            <w:rFonts w:ascii="Times New Roman" w:hAnsi="Times New Roman" w:cs="Times New Roman"/>
            <w:noProof/>
            <w:sz w:val="24"/>
            <w:szCs w:val="24"/>
          </w:rPr>
          <w:t>Identifikasi Masalah</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6 \h </w:instrText>
        </w:r>
        <w:r w:rsidR="0075285B" w:rsidRPr="00D23466">
          <w:rPr>
            <w:noProof/>
            <w:webHidden/>
          </w:rPr>
        </w:r>
        <w:r w:rsidR="0075285B" w:rsidRPr="00D23466">
          <w:rPr>
            <w:noProof/>
            <w:webHidden/>
          </w:rPr>
          <w:fldChar w:fldCharType="separate"/>
        </w:r>
        <w:r w:rsidR="006A152C">
          <w:rPr>
            <w:noProof/>
            <w:webHidden/>
          </w:rPr>
          <w:t>31</w:t>
        </w:r>
        <w:r w:rsidR="0075285B" w:rsidRPr="00D23466">
          <w:rPr>
            <w:noProof/>
            <w:webHidden/>
          </w:rPr>
          <w:fldChar w:fldCharType="end"/>
        </w:r>
      </w:hyperlink>
    </w:p>
    <w:p w14:paraId="127B1F26" w14:textId="77777777" w:rsidR="0075285B" w:rsidRPr="00D23466" w:rsidRDefault="009679D2" w:rsidP="00D23466">
      <w:pPr>
        <w:pStyle w:val="TOC3"/>
        <w:rPr>
          <w:rFonts w:eastAsiaTheme="minorEastAsia"/>
          <w:noProof/>
        </w:rPr>
      </w:pPr>
      <w:hyperlink w:anchor="_Toc195952507" w:history="1">
        <w:r w:rsidR="0075285B" w:rsidRPr="00D23466">
          <w:rPr>
            <w:rStyle w:val="Hyperlink"/>
            <w:rFonts w:ascii="Times New Roman" w:hAnsi="Times New Roman" w:cs="Times New Roman"/>
            <w:noProof/>
            <w:sz w:val="24"/>
            <w:szCs w:val="24"/>
          </w:rPr>
          <w:t>3.1.4.</w:t>
        </w:r>
        <w:r w:rsidR="0075285B" w:rsidRPr="00D23466">
          <w:rPr>
            <w:rFonts w:eastAsiaTheme="minorEastAsia"/>
            <w:noProof/>
          </w:rPr>
          <w:tab/>
        </w:r>
        <w:r w:rsidR="0075285B" w:rsidRPr="00D23466">
          <w:rPr>
            <w:rStyle w:val="Hyperlink"/>
            <w:rFonts w:ascii="Times New Roman" w:hAnsi="Times New Roman" w:cs="Times New Roman"/>
            <w:noProof/>
            <w:sz w:val="24"/>
            <w:szCs w:val="24"/>
          </w:rPr>
          <w:t>Pengumpulan Dat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7 \h </w:instrText>
        </w:r>
        <w:r w:rsidR="0075285B" w:rsidRPr="00D23466">
          <w:rPr>
            <w:noProof/>
            <w:webHidden/>
          </w:rPr>
        </w:r>
        <w:r w:rsidR="0075285B" w:rsidRPr="00D23466">
          <w:rPr>
            <w:noProof/>
            <w:webHidden/>
          </w:rPr>
          <w:fldChar w:fldCharType="separate"/>
        </w:r>
        <w:r w:rsidR="006A152C">
          <w:rPr>
            <w:noProof/>
            <w:webHidden/>
          </w:rPr>
          <w:t>32</w:t>
        </w:r>
        <w:r w:rsidR="0075285B" w:rsidRPr="00D23466">
          <w:rPr>
            <w:noProof/>
            <w:webHidden/>
          </w:rPr>
          <w:fldChar w:fldCharType="end"/>
        </w:r>
      </w:hyperlink>
    </w:p>
    <w:p w14:paraId="1866B0D3" w14:textId="77777777" w:rsidR="0075285B" w:rsidRPr="00D23466" w:rsidRDefault="009679D2" w:rsidP="00D23466">
      <w:pPr>
        <w:pStyle w:val="TOC3"/>
        <w:rPr>
          <w:rFonts w:eastAsiaTheme="minorEastAsia"/>
          <w:noProof/>
        </w:rPr>
      </w:pPr>
      <w:hyperlink w:anchor="_Toc195952508" w:history="1">
        <w:r w:rsidR="0075285B" w:rsidRPr="00D23466">
          <w:rPr>
            <w:rStyle w:val="Hyperlink"/>
            <w:rFonts w:ascii="Times New Roman" w:hAnsi="Times New Roman" w:cs="Times New Roman"/>
            <w:noProof/>
            <w:sz w:val="24"/>
            <w:szCs w:val="24"/>
          </w:rPr>
          <w:t>3.1.5.</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Data dan Siste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8 \h </w:instrText>
        </w:r>
        <w:r w:rsidR="0075285B" w:rsidRPr="00D23466">
          <w:rPr>
            <w:noProof/>
            <w:webHidden/>
          </w:rPr>
        </w:r>
        <w:r w:rsidR="0075285B" w:rsidRPr="00D23466">
          <w:rPr>
            <w:noProof/>
            <w:webHidden/>
          </w:rPr>
          <w:fldChar w:fldCharType="separate"/>
        </w:r>
        <w:r w:rsidR="006A152C">
          <w:rPr>
            <w:noProof/>
            <w:webHidden/>
          </w:rPr>
          <w:t>32</w:t>
        </w:r>
        <w:r w:rsidR="0075285B" w:rsidRPr="00D23466">
          <w:rPr>
            <w:noProof/>
            <w:webHidden/>
          </w:rPr>
          <w:fldChar w:fldCharType="end"/>
        </w:r>
      </w:hyperlink>
    </w:p>
    <w:p w14:paraId="369A5516" w14:textId="77777777" w:rsidR="0075285B" w:rsidRPr="00D23466" w:rsidRDefault="009679D2" w:rsidP="00D23466">
      <w:pPr>
        <w:pStyle w:val="TOC3"/>
        <w:rPr>
          <w:rFonts w:eastAsiaTheme="minorEastAsia"/>
          <w:noProof/>
        </w:rPr>
      </w:pPr>
      <w:hyperlink w:anchor="_Toc195952509" w:history="1">
        <w:r w:rsidR="0075285B" w:rsidRPr="00D23466">
          <w:rPr>
            <w:rStyle w:val="Hyperlink"/>
            <w:rFonts w:ascii="Times New Roman" w:hAnsi="Times New Roman" w:cs="Times New Roman"/>
            <w:noProof/>
            <w:sz w:val="24"/>
            <w:szCs w:val="24"/>
          </w:rPr>
          <w:t>3.1.6.</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Proses / Algoritm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9 \h </w:instrText>
        </w:r>
        <w:r w:rsidR="0075285B" w:rsidRPr="00D23466">
          <w:rPr>
            <w:noProof/>
            <w:webHidden/>
          </w:rPr>
        </w:r>
        <w:r w:rsidR="0075285B" w:rsidRPr="00D23466">
          <w:rPr>
            <w:noProof/>
            <w:webHidden/>
          </w:rPr>
          <w:fldChar w:fldCharType="separate"/>
        </w:r>
        <w:r w:rsidR="006A152C">
          <w:rPr>
            <w:noProof/>
            <w:webHidden/>
          </w:rPr>
          <w:t>40</w:t>
        </w:r>
        <w:r w:rsidR="0075285B" w:rsidRPr="00D23466">
          <w:rPr>
            <w:noProof/>
            <w:webHidden/>
          </w:rPr>
          <w:fldChar w:fldCharType="end"/>
        </w:r>
      </w:hyperlink>
    </w:p>
    <w:p w14:paraId="59BEFCF0" w14:textId="77777777" w:rsidR="0075285B" w:rsidRPr="00D23466" w:rsidRDefault="009679D2" w:rsidP="00D23466">
      <w:pPr>
        <w:pStyle w:val="TOC3"/>
        <w:rPr>
          <w:rFonts w:eastAsiaTheme="minorEastAsia"/>
          <w:noProof/>
        </w:rPr>
      </w:pPr>
      <w:hyperlink w:anchor="_Toc195952510" w:history="1">
        <w:r w:rsidR="0075285B" w:rsidRPr="00D23466">
          <w:rPr>
            <w:rStyle w:val="Hyperlink"/>
            <w:rFonts w:ascii="Times New Roman" w:hAnsi="Times New Roman" w:cs="Times New Roman"/>
            <w:noProof/>
            <w:sz w:val="24"/>
            <w:szCs w:val="24"/>
          </w:rPr>
          <w:t>3.1.7.</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Tampil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0 \h </w:instrText>
        </w:r>
        <w:r w:rsidR="0075285B" w:rsidRPr="00D23466">
          <w:rPr>
            <w:noProof/>
            <w:webHidden/>
          </w:rPr>
        </w:r>
        <w:r w:rsidR="0075285B" w:rsidRPr="00D23466">
          <w:rPr>
            <w:noProof/>
            <w:webHidden/>
          </w:rPr>
          <w:fldChar w:fldCharType="separate"/>
        </w:r>
        <w:r w:rsidR="006A152C">
          <w:rPr>
            <w:noProof/>
            <w:webHidden/>
          </w:rPr>
          <w:t>67</w:t>
        </w:r>
        <w:r w:rsidR="0075285B" w:rsidRPr="00D23466">
          <w:rPr>
            <w:noProof/>
            <w:webHidden/>
          </w:rPr>
          <w:fldChar w:fldCharType="end"/>
        </w:r>
      </w:hyperlink>
    </w:p>
    <w:p w14:paraId="0EFA7C20" w14:textId="77777777" w:rsidR="0075285B" w:rsidRPr="00D23466" w:rsidRDefault="009679D2" w:rsidP="00D23466">
      <w:pPr>
        <w:pStyle w:val="TOC3"/>
        <w:rPr>
          <w:rStyle w:val="Hyperlink"/>
          <w:rFonts w:ascii="Times New Roman" w:hAnsi="Times New Roman" w:cs="Times New Roman"/>
          <w:noProof/>
          <w:sz w:val="24"/>
          <w:szCs w:val="24"/>
        </w:rPr>
      </w:pPr>
      <w:hyperlink w:anchor="_Toc195952511" w:history="1">
        <w:r w:rsidR="0075285B" w:rsidRPr="00D23466">
          <w:rPr>
            <w:rStyle w:val="Hyperlink"/>
            <w:rFonts w:ascii="Times New Roman" w:hAnsi="Times New Roman" w:cs="Times New Roman"/>
            <w:noProof/>
            <w:sz w:val="24"/>
            <w:szCs w:val="24"/>
          </w:rPr>
          <w:t>3.1.8.</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Penguji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1 \h </w:instrText>
        </w:r>
        <w:r w:rsidR="0075285B" w:rsidRPr="00D23466">
          <w:rPr>
            <w:noProof/>
            <w:webHidden/>
          </w:rPr>
        </w:r>
        <w:r w:rsidR="0075285B" w:rsidRPr="00D23466">
          <w:rPr>
            <w:noProof/>
            <w:webHidden/>
          </w:rPr>
          <w:fldChar w:fldCharType="separate"/>
        </w:r>
        <w:r w:rsidR="006A152C">
          <w:rPr>
            <w:noProof/>
            <w:webHidden/>
          </w:rPr>
          <w:t>87</w:t>
        </w:r>
        <w:r w:rsidR="0075285B" w:rsidRPr="00D23466">
          <w:rPr>
            <w:noProof/>
            <w:webHidden/>
          </w:rPr>
          <w:fldChar w:fldCharType="end"/>
        </w:r>
      </w:hyperlink>
    </w:p>
    <w:p w14:paraId="158DCB3E" w14:textId="77777777" w:rsidR="00D23466" w:rsidRPr="00D23466" w:rsidRDefault="00D23466" w:rsidP="00D23466">
      <w:pPr>
        <w:rPr>
          <w:rFonts w:ascii="Times New Roman" w:hAnsi="Times New Roman" w:cs="Times New Roman"/>
          <w:sz w:val="24"/>
          <w:szCs w:val="24"/>
        </w:rPr>
      </w:pPr>
    </w:p>
    <w:p w14:paraId="3A78918C" w14:textId="77777777" w:rsidR="0075285B" w:rsidRPr="00D23466" w:rsidRDefault="009679D2">
      <w:pPr>
        <w:pStyle w:val="TOC1"/>
        <w:rPr>
          <w:rStyle w:val="Hyperlink"/>
        </w:rPr>
      </w:pPr>
      <w:hyperlink w:anchor="_Toc195952512" w:history="1">
        <w:r w:rsidR="0075285B" w:rsidRPr="00D23466">
          <w:rPr>
            <w:rStyle w:val="Hyperlink"/>
          </w:rPr>
          <w:t>BAB IV  HASIL DAN PEMBAHASAN</w:t>
        </w:r>
        <w:r w:rsidR="0075285B" w:rsidRPr="00D23466">
          <w:rPr>
            <w:webHidden/>
          </w:rPr>
          <w:tab/>
        </w:r>
        <w:r w:rsidR="0075285B" w:rsidRPr="00D23466">
          <w:rPr>
            <w:webHidden/>
          </w:rPr>
          <w:fldChar w:fldCharType="begin"/>
        </w:r>
        <w:r w:rsidR="0075285B" w:rsidRPr="00D23466">
          <w:rPr>
            <w:webHidden/>
          </w:rPr>
          <w:instrText xml:space="preserve"> PAGEREF _Toc195952512 \h </w:instrText>
        </w:r>
        <w:r w:rsidR="0075285B" w:rsidRPr="00D23466">
          <w:rPr>
            <w:webHidden/>
          </w:rPr>
        </w:r>
        <w:r w:rsidR="0075285B" w:rsidRPr="00D23466">
          <w:rPr>
            <w:webHidden/>
          </w:rPr>
          <w:fldChar w:fldCharType="separate"/>
        </w:r>
        <w:r w:rsidR="006A152C">
          <w:rPr>
            <w:webHidden/>
          </w:rPr>
          <w:t>108</w:t>
        </w:r>
        <w:r w:rsidR="0075285B" w:rsidRPr="00D23466">
          <w:rPr>
            <w:webHidden/>
          </w:rPr>
          <w:fldChar w:fldCharType="end"/>
        </w:r>
      </w:hyperlink>
    </w:p>
    <w:p w14:paraId="7BBAC743" w14:textId="77777777" w:rsidR="00D23466" w:rsidRPr="00D23466" w:rsidRDefault="00D23466" w:rsidP="00D23466">
      <w:pPr>
        <w:rPr>
          <w:rFonts w:ascii="Times New Roman" w:hAnsi="Times New Roman" w:cs="Times New Roman"/>
          <w:sz w:val="24"/>
          <w:szCs w:val="24"/>
          <w:lang w:val="id-ID"/>
        </w:rPr>
      </w:pPr>
    </w:p>
    <w:p w14:paraId="3E746AFF" w14:textId="77777777" w:rsidR="0075285B" w:rsidRPr="00D23466" w:rsidRDefault="009679D2">
      <w:pPr>
        <w:pStyle w:val="TOC2"/>
        <w:rPr>
          <w:rFonts w:ascii="Times New Roman" w:eastAsiaTheme="minorEastAsia" w:hAnsi="Times New Roman" w:cs="Times New Roman"/>
          <w:noProof/>
          <w:sz w:val="24"/>
          <w:szCs w:val="24"/>
        </w:rPr>
      </w:pPr>
      <w:hyperlink w:anchor="_Toc195952513" w:history="1">
        <w:r w:rsidR="0075285B" w:rsidRPr="00D23466">
          <w:rPr>
            <w:rStyle w:val="Hyperlink"/>
            <w:rFonts w:ascii="Times New Roman" w:hAnsi="Times New Roman" w:cs="Times New Roman"/>
            <w:noProof/>
            <w:sz w:val="24"/>
            <w:szCs w:val="24"/>
          </w:rPr>
          <w:t>4.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 xml:space="preserve">Penerapan Metode </w:t>
        </w:r>
        <w:r w:rsidR="0075285B" w:rsidRPr="00D23466">
          <w:rPr>
            <w:rStyle w:val="Hyperlink"/>
            <w:rFonts w:ascii="Times New Roman" w:hAnsi="Times New Roman" w:cs="Times New Roman"/>
            <w:i/>
            <w:noProof/>
            <w:sz w:val="24"/>
            <w:szCs w:val="24"/>
          </w:rPr>
          <w:t>Waterfal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08</w:t>
        </w:r>
        <w:r w:rsidR="0075285B" w:rsidRPr="00D23466">
          <w:rPr>
            <w:rFonts w:ascii="Times New Roman" w:hAnsi="Times New Roman" w:cs="Times New Roman"/>
            <w:noProof/>
            <w:webHidden/>
            <w:sz w:val="24"/>
            <w:szCs w:val="24"/>
          </w:rPr>
          <w:fldChar w:fldCharType="end"/>
        </w:r>
      </w:hyperlink>
    </w:p>
    <w:p w14:paraId="133988E3" w14:textId="77777777" w:rsidR="0075285B" w:rsidRPr="00D23466" w:rsidRDefault="009679D2" w:rsidP="00D23466">
      <w:pPr>
        <w:pStyle w:val="TOC3"/>
        <w:rPr>
          <w:rFonts w:eastAsiaTheme="minorEastAsia"/>
          <w:noProof/>
        </w:rPr>
      </w:pPr>
      <w:hyperlink w:anchor="_Toc195952514" w:history="1">
        <w:r w:rsidR="0075285B" w:rsidRPr="00D23466">
          <w:rPr>
            <w:rStyle w:val="Hyperlink"/>
            <w:rFonts w:ascii="Times New Roman" w:hAnsi="Times New Roman" w:cs="Times New Roman"/>
            <w:noProof/>
            <w:sz w:val="24"/>
            <w:szCs w:val="24"/>
            <w:lang w:val="id"/>
          </w:rPr>
          <w:t>4.1.1</w:t>
        </w:r>
        <w:r w:rsidR="0075285B" w:rsidRPr="00D23466">
          <w:rPr>
            <w:rFonts w:eastAsiaTheme="minorEastAsia"/>
            <w:noProof/>
          </w:rPr>
          <w:tab/>
        </w:r>
        <w:r w:rsidR="0075285B" w:rsidRPr="00D23466">
          <w:rPr>
            <w:rStyle w:val="Hyperlink"/>
            <w:rFonts w:ascii="Times New Roman" w:hAnsi="Times New Roman" w:cs="Times New Roman"/>
            <w:noProof/>
            <w:sz w:val="24"/>
            <w:szCs w:val="24"/>
          </w:rPr>
          <w:t>Penerapan</w:t>
        </w:r>
        <w:r w:rsidR="0075285B" w:rsidRPr="00D23466">
          <w:rPr>
            <w:rStyle w:val="Hyperlink"/>
            <w:rFonts w:ascii="Times New Roman" w:hAnsi="Times New Roman" w:cs="Times New Roman"/>
            <w:noProof/>
            <w:sz w:val="24"/>
            <w:szCs w:val="24"/>
            <w:lang w:val="id"/>
          </w:rPr>
          <w:t xml:space="preserve"> Tampil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4 \h </w:instrText>
        </w:r>
        <w:r w:rsidR="0075285B" w:rsidRPr="00D23466">
          <w:rPr>
            <w:noProof/>
            <w:webHidden/>
          </w:rPr>
        </w:r>
        <w:r w:rsidR="0075285B" w:rsidRPr="00D23466">
          <w:rPr>
            <w:noProof/>
            <w:webHidden/>
          </w:rPr>
          <w:fldChar w:fldCharType="separate"/>
        </w:r>
        <w:r w:rsidR="006A152C">
          <w:rPr>
            <w:noProof/>
            <w:webHidden/>
          </w:rPr>
          <w:t>109</w:t>
        </w:r>
        <w:r w:rsidR="0075285B" w:rsidRPr="00D23466">
          <w:rPr>
            <w:noProof/>
            <w:webHidden/>
          </w:rPr>
          <w:fldChar w:fldCharType="end"/>
        </w:r>
      </w:hyperlink>
    </w:p>
    <w:p w14:paraId="2145348C" w14:textId="77777777" w:rsidR="0075285B" w:rsidRPr="00D23466" w:rsidRDefault="009679D2" w:rsidP="00D23466">
      <w:pPr>
        <w:pStyle w:val="TOC3"/>
        <w:rPr>
          <w:rFonts w:eastAsiaTheme="minorEastAsia"/>
          <w:noProof/>
        </w:rPr>
      </w:pPr>
      <w:hyperlink w:anchor="_Toc195952515" w:history="1">
        <w:r w:rsidR="0075285B" w:rsidRPr="00D23466">
          <w:rPr>
            <w:rStyle w:val="Hyperlink"/>
            <w:rFonts w:ascii="Times New Roman" w:hAnsi="Times New Roman" w:cs="Times New Roman"/>
            <w:noProof/>
            <w:sz w:val="24"/>
            <w:szCs w:val="24"/>
            <w:lang w:val="id"/>
          </w:rPr>
          <w:t>4.1.2</w:t>
        </w:r>
        <w:r w:rsidR="0075285B" w:rsidRPr="00D23466">
          <w:rPr>
            <w:rFonts w:eastAsiaTheme="minorEastAsia"/>
            <w:noProof/>
          </w:rPr>
          <w:tab/>
        </w:r>
        <w:r w:rsidR="0075285B" w:rsidRPr="00D23466">
          <w:rPr>
            <w:rStyle w:val="Hyperlink"/>
            <w:rFonts w:ascii="Times New Roman" w:hAnsi="Times New Roman" w:cs="Times New Roman"/>
            <w:noProof/>
            <w:sz w:val="24"/>
            <w:szCs w:val="24"/>
            <w:lang w:val="id"/>
          </w:rPr>
          <w:t>Hasil Pengujian Siste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5 \h </w:instrText>
        </w:r>
        <w:r w:rsidR="0075285B" w:rsidRPr="00D23466">
          <w:rPr>
            <w:noProof/>
            <w:webHidden/>
          </w:rPr>
        </w:r>
        <w:r w:rsidR="0075285B" w:rsidRPr="00D23466">
          <w:rPr>
            <w:noProof/>
            <w:webHidden/>
          </w:rPr>
          <w:fldChar w:fldCharType="separate"/>
        </w:r>
        <w:r w:rsidR="006A152C">
          <w:rPr>
            <w:noProof/>
            <w:webHidden/>
          </w:rPr>
          <w:t>142</w:t>
        </w:r>
        <w:r w:rsidR="0075285B" w:rsidRPr="00D23466">
          <w:rPr>
            <w:noProof/>
            <w:webHidden/>
          </w:rPr>
          <w:fldChar w:fldCharType="end"/>
        </w:r>
      </w:hyperlink>
    </w:p>
    <w:p w14:paraId="76FDAEA8" w14:textId="77777777" w:rsidR="0075285B" w:rsidRPr="00D23466" w:rsidRDefault="009679D2">
      <w:pPr>
        <w:pStyle w:val="TOC2"/>
        <w:rPr>
          <w:rStyle w:val="Hyperlink"/>
          <w:rFonts w:ascii="Times New Roman" w:hAnsi="Times New Roman" w:cs="Times New Roman"/>
          <w:noProof/>
          <w:sz w:val="24"/>
          <w:szCs w:val="24"/>
        </w:rPr>
      </w:pPr>
      <w:hyperlink w:anchor="_Toc195952516" w:history="1">
        <w:r w:rsidR="0075285B" w:rsidRPr="00D23466">
          <w:rPr>
            <w:rStyle w:val="Hyperlink"/>
            <w:rFonts w:ascii="Times New Roman" w:hAnsi="Times New Roman" w:cs="Times New Roman"/>
            <w:noProof/>
            <w:sz w:val="24"/>
            <w:szCs w:val="24"/>
            <w:lang w:val="id"/>
          </w:rPr>
          <w:t>4.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lang w:val="id"/>
          </w:rPr>
          <w:t>Pembahas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6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5</w:t>
        </w:r>
        <w:r w:rsidR="0075285B" w:rsidRPr="00D23466">
          <w:rPr>
            <w:rFonts w:ascii="Times New Roman" w:hAnsi="Times New Roman" w:cs="Times New Roman"/>
            <w:noProof/>
            <w:webHidden/>
            <w:sz w:val="24"/>
            <w:szCs w:val="24"/>
          </w:rPr>
          <w:fldChar w:fldCharType="end"/>
        </w:r>
      </w:hyperlink>
    </w:p>
    <w:p w14:paraId="477B48F4" w14:textId="77777777" w:rsidR="00D23466" w:rsidRPr="00D23466" w:rsidRDefault="00D23466" w:rsidP="00D23466">
      <w:pPr>
        <w:rPr>
          <w:rFonts w:ascii="Times New Roman" w:hAnsi="Times New Roman" w:cs="Times New Roman"/>
          <w:sz w:val="24"/>
          <w:szCs w:val="24"/>
        </w:rPr>
      </w:pPr>
    </w:p>
    <w:p w14:paraId="7D224E07" w14:textId="77777777" w:rsidR="0075285B" w:rsidRPr="00D23466" w:rsidRDefault="009679D2">
      <w:pPr>
        <w:pStyle w:val="TOC1"/>
        <w:rPr>
          <w:rStyle w:val="Hyperlink"/>
        </w:rPr>
      </w:pPr>
      <w:hyperlink w:anchor="_Toc195952517" w:history="1">
        <w:r w:rsidR="0075285B" w:rsidRPr="00D23466">
          <w:rPr>
            <w:rStyle w:val="Hyperlink"/>
          </w:rPr>
          <w:t>BAB V  KESIMPULAN DAN SARAN</w:t>
        </w:r>
        <w:r w:rsidR="0075285B" w:rsidRPr="00D23466">
          <w:rPr>
            <w:webHidden/>
          </w:rPr>
          <w:tab/>
        </w:r>
        <w:r w:rsidR="0075285B" w:rsidRPr="00D23466">
          <w:rPr>
            <w:webHidden/>
          </w:rPr>
          <w:fldChar w:fldCharType="begin"/>
        </w:r>
        <w:r w:rsidR="0075285B" w:rsidRPr="00D23466">
          <w:rPr>
            <w:webHidden/>
          </w:rPr>
          <w:instrText xml:space="preserve"> PAGEREF _Toc195952517 \h </w:instrText>
        </w:r>
        <w:r w:rsidR="0075285B" w:rsidRPr="00D23466">
          <w:rPr>
            <w:webHidden/>
          </w:rPr>
        </w:r>
        <w:r w:rsidR="0075285B" w:rsidRPr="00D23466">
          <w:rPr>
            <w:webHidden/>
          </w:rPr>
          <w:fldChar w:fldCharType="separate"/>
        </w:r>
        <w:r w:rsidR="006A152C">
          <w:rPr>
            <w:webHidden/>
          </w:rPr>
          <w:t>167</w:t>
        </w:r>
        <w:r w:rsidR="0075285B" w:rsidRPr="00D23466">
          <w:rPr>
            <w:webHidden/>
          </w:rPr>
          <w:fldChar w:fldCharType="end"/>
        </w:r>
      </w:hyperlink>
    </w:p>
    <w:p w14:paraId="5FAA9CF8" w14:textId="77777777" w:rsidR="00D23466" w:rsidRPr="00D23466" w:rsidRDefault="00D23466" w:rsidP="00D23466">
      <w:pPr>
        <w:rPr>
          <w:rFonts w:ascii="Times New Roman" w:hAnsi="Times New Roman" w:cs="Times New Roman"/>
          <w:sz w:val="24"/>
          <w:szCs w:val="24"/>
          <w:lang w:val="id-ID"/>
        </w:rPr>
      </w:pPr>
    </w:p>
    <w:p w14:paraId="28184B12" w14:textId="77777777" w:rsidR="0075285B" w:rsidRPr="00D23466" w:rsidRDefault="009679D2">
      <w:pPr>
        <w:pStyle w:val="TOC2"/>
        <w:rPr>
          <w:rFonts w:ascii="Times New Roman" w:eastAsiaTheme="minorEastAsia" w:hAnsi="Times New Roman" w:cs="Times New Roman"/>
          <w:noProof/>
          <w:sz w:val="24"/>
          <w:szCs w:val="24"/>
        </w:rPr>
      </w:pPr>
      <w:hyperlink w:anchor="_Toc195952518" w:history="1">
        <w:r w:rsidR="0075285B" w:rsidRPr="00D23466">
          <w:rPr>
            <w:rStyle w:val="Hyperlink"/>
            <w:rFonts w:ascii="Times New Roman" w:hAnsi="Times New Roman" w:cs="Times New Roman"/>
            <w:noProof/>
            <w:sz w:val="24"/>
            <w:szCs w:val="24"/>
          </w:rPr>
          <w:t>5.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esimpul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7</w:t>
        </w:r>
        <w:r w:rsidR="0075285B" w:rsidRPr="00D23466">
          <w:rPr>
            <w:rFonts w:ascii="Times New Roman" w:hAnsi="Times New Roman" w:cs="Times New Roman"/>
            <w:noProof/>
            <w:webHidden/>
            <w:sz w:val="24"/>
            <w:szCs w:val="24"/>
          </w:rPr>
          <w:fldChar w:fldCharType="end"/>
        </w:r>
      </w:hyperlink>
    </w:p>
    <w:p w14:paraId="4704B400" w14:textId="77777777" w:rsidR="0075285B" w:rsidRPr="00D23466" w:rsidRDefault="009679D2">
      <w:pPr>
        <w:pStyle w:val="TOC2"/>
        <w:rPr>
          <w:rStyle w:val="Hyperlink"/>
          <w:rFonts w:ascii="Times New Roman" w:hAnsi="Times New Roman" w:cs="Times New Roman"/>
          <w:noProof/>
          <w:sz w:val="24"/>
          <w:szCs w:val="24"/>
        </w:rPr>
      </w:pPr>
      <w:hyperlink w:anchor="_Toc195952519" w:history="1">
        <w:r w:rsidR="0075285B" w:rsidRPr="00D23466">
          <w:rPr>
            <w:rStyle w:val="Hyperlink"/>
            <w:rFonts w:ascii="Times New Roman" w:hAnsi="Times New Roman" w:cs="Times New Roman"/>
            <w:noProof/>
            <w:sz w:val="24"/>
            <w:szCs w:val="24"/>
          </w:rPr>
          <w:t>5.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Sar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6A152C">
          <w:rPr>
            <w:rFonts w:ascii="Times New Roman" w:hAnsi="Times New Roman" w:cs="Times New Roman"/>
            <w:noProof/>
            <w:webHidden/>
            <w:sz w:val="24"/>
            <w:szCs w:val="24"/>
          </w:rPr>
          <w:t>167</w:t>
        </w:r>
        <w:r w:rsidR="0075285B" w:rsidRPr="00D23466">
          <w:rPr>
            <w:rFonts w:ascii="Times New Roman" w:hAnsi="Times New Roman" w:cs="Times New Roman"/>
            <w:noProof/>
            <w:webHidden/>
            <w:sz w:val="24"/>
            <w:szCs w:val="24"/>
          </w:rPr>
          <w:fldChar w:fldCharType="end"/>
        </w:r>
      </w:hyperlink>
    </w:p>
    <w:p w14:paraId="2F54B840" w14:textId="77777777" w:rsidR="00D23466" w:rsidRPr="00D23466" w:rsidRDefault="00D23466" w:rsidP="00D23466">
      <w:pPr>
        <w:rPr>
          <w:rFonts w:ascii="Times New Roman" w:hAnsi="Times New Roman" w:cs="Times New Roman"/>
          <w:sz w:val="24"/>
          <w:szCs w:val="24"/>
        </w:rPr>
      </w:pPr>
    </w:p>
    <w:p w14:paraId="1A7A4243" w14:textId="77777777" w:rsidR="0075285B" w:rsidRPr="00D23466" w:rsidRDefault="009679D2">
      <w:pPr>
        <w:pStyle w:val="TOC1"/>
        <w:rPr>
          <w:rFonts w:eastAsiaTheme="minorEastAsia"/>
          <w:b w:val="0"/>
          <w:lang w:val="en-US"/>
        </w:rPr>
      </w:pPr>
      <w:hyperlink w:anchor="_Toc195952520" w:history="1">
        <w:r w:rsidR="0075285B" w:rsidRPr="00D23466">
          <w:rPr>
            <w:rStyle w:val="Hyperlink"/>
          </w:rPr>
          <w:t>DAFTAR PUSTAKA</w:t>
        </w:r>
        <w:r w:rsidR="0075285B" w:rsidRPr="00D23466">
          <w:rPr>
            <w:webHidden/>
          </w:rPr>
          <w:tab/>
        </w:r>
        <w:r w:rsidR="0075285B" w:rsidRPr="00D23466">
          <w:rPr>
            <w:webHidden/>
          </w:rPr>
          <w:fldChar w:fldCharType="begin"/>
        </w:r>
        <w:r w:rsidR="0075285B" w:rsidRPr="00D23466">
          <w:rPr>
            <w:webHidden/>
          </w:rPr>
          <w:instrText xml:space="preserve"> PAGEREF _Toc195952520 \h </w:instrText>
        </w:r>
        <w:r w:rsidR="0075285B" w:rsidRPr="00D23466">
          <w:rPr>
            <w:webHidden/>
          </w:rPr>
        </w:r>
        <w:r w:rsidR="0075285B" w:rsidRPr="00D23466">
          <w:rPr>
            <w:webHidden/>
          </w:rPr>
          <w:fldChar w:fldCharType="separate"/>
        </w:r>
        <w:r w:rsidR="006A152C">
          <w:rPr>
            <w:webHidden/>
          </w:rPr>
          <w:t>169</w:t>
        </w:r>
        <w:r w:rsidR="0075285B" w:rsidRPr="00D23466">
          <w:rPr>
            <w:webHidden/>
          </w:rPr>
          <w:fldChar w:fldCharType="end"/>
        </w:r>
      </w:hyperlink>
    </w:p>
    <w:p w14:paraId="5F4CCB25" w14:textId="5334B7BB" w:rsidR="0075285B" w:rsidRPr="00D23466" w:rsidRDefault="009679D2">
      <w:pPr>
        <w:pStyle w:val="TOC1"/>
        <w:rPr>
          <w:rFonts w:eastAsiaTheme="minorEastAsia"/>
          <w:b w:val="0"/>
          <w:lang w:val="en-US"/>
        </w:rPr>
      </w:pPr>
      <w:hyperlink w:anchor="_Toc195952521" w:history="1">
        <w:r w:rsidR="0075285B" w:rsidRPr="00D23466">
          <w:rPr>
            <w:rStyle w:val="Hyperlink"/>
          </w:rPr>
          <w:t>LAMPIRAN</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521 \h </w:instrText>
        </w:r>
        <w:r w:rsidR="0075285B" w:rsidRPr="00D23466">
          <w:rPr>
            <w:webHidden/>
          </w:rPr>
        </w:r>
        <w:r w:rsidR="0075285B" w:rsidRPr="00D23466">
          <w:rPr>
            <w:webHidden/>
          </w:rPr>
          <w:fldChar w:fldCharType="separate"/>
        </w:r>
        <w:r w:rsidR="006A152C">
          <w:rPr>
            <w:webHidden/>
          </w:rPr>
          <w:t>175</w:t>
        </w:r>
        <w:r w:rsidR="0075285B" w:rsidRPr="00D23466">
          <w:rPr>
            <w:webHidden/>
          </w:rPr>
          <w:fldChar w:fldCharType="end"/>
        </w:r>
      </w:hyperlink>
    </w:p>
    <w:p w14:paraId="15D1A773" w14:textId="77777777" w:rsidR="00E510D8" w:rsidRPr="00810981" w:rsidRDefault="00E948D2" w:rsidP="00E510D8">
      <w:pPr>
        <w:pStyle w:val="NoSpacing"/>
        <w:rPr>
          <w:rFonts w:ascii="Times New Roman" w:hAnsi="Times New Roman" w:cs="Times New Roman"/>
          <w:sz w:val="24"/>
          <w:szCs w:val="24"/>
          <w:lang w:val="id-ID"/>
        </w:rPr>
      </w:pPr>
      <w:r w:rsidRPr="00D23466">
        <w:rPr>
          <w:rFonts w:ascii="Times New Roman" w:hAnsi="Times New Roman" w:cs="Times New Roman"/>
          <w:sz w:val="24"/>
          <w:szCs w:val="24"/>
          <w:lang w:val="id-ID"/>
        </w:rPr>
        <w:fldChar w:fldCharType="end"/>
      </w:r>
    </w:p>
    <w:p w14:paraId="2711A246" w14:textId="77777777" w:rsidR="00E510D8" w:rsidRPr="002A1762" w:rsidRDefault="00E510D8" w:rsidP="00E510D8">
      <w:pPr>
        <w:pStyle w:val="NoSpacing"/>
        <w:rPr>
          <w:rFonts w:ascii="Times New Roman" w:hAnsi="Times New Roman" w:cs="Times New Roman"/>
          <w:lang w:val="id-ID"/>
        </w:rPr>
      </w:pPr>
    </w:p>
    <w:p w14:paraId="6A8B1372" w14:textId="7FC9AF3C" w:rsidR="00E510D8" w:rsidRPr="002A1762" w:rsidRDefault="00E510D8" w:rsidP="00E510D8">
      <w:pPr>
        <w:pStyle w:val="NoSpacing"/>
        <w:rPr>
          <w:rFonts w:ascii="Times New Roman" w:hAnsi="Times New Roman" w:cs="Times New Roman"/>
          <w:lang w:val="id-ID"/>
        </w:rPr>
      </w:pPr>
    </w:p>
    <w:p w14:paraId="7475E935" w14:textId="77777777" w:rsidR="00E510D8" w:rsidRPr="002A1762" w:rsidRDefault="00E510D8" w:rsidP="00E510D8">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6A808C90" w14:textId="77777777" w:rsidR="00DE3812" w:rsidRDefault="00DE3812" w:rsidP="006632E3">
      <w:pPr>
        <w:pStyle w:val="Heading1"/>
        <w:spacing w:line="240" w:lineRule="auto"/>
        <w:rPr>
          <w:rFonts w:cs="Times New Roman"/>
          <w:lang w:val="id-ID"/>
        </w:rPr>
      </w:pPr>
      <w:bookmarkStart w:id="11" w:name="_Toc195952462"/>
      <w:r w:rsidRPr="002A1762">
        <w:rPr>
          <w:rFonts w:cs="Times New Roman"/>
          <w:lang w:val="id-ID"/>
        </w:rPr>
        <w:lastRenderedPageBreak/>
        <w:t>DAFTAR TABEL</w:t>
      </w:r>
      <w:bookmarkEnd w:id="11"/>
    </w:p>
    <w:p w14:paraId="609D6952" w14:textId="430055F7" w:rsidR="006632E3" w:rsidRPr="000C4F0E" w:rsidRDefault="006632E3" w:rsidP="006632E3">
      <w:pPr>
        <w:pStyle w:val="NoSpacing"/>
        <w:rPr>
          <w:rFonts w:ascii="Times New Roman" w:hAnsi="Times New Roman" w:cs="Times New Roman"/>
          <w:color w:val="FF0000"/>
          <w:sz w:val="24"/>
        </w:rPr>
      </w:pPr>
    </w:p>
    <w:p w14:paraId="11DE560B" w14:textId="325EEA11" w:rsidR="005B6F36" w:rsidRPr="006632E3" w:rsidRDefault="005B6F36" w:rsidP="005B6F36">
      <w:pPr>
        <w:pStyle w:val="NoSpacing"/>
        <w:rPr>
          <w:rFonts w:ascii="Times New Roman" w:hAnsi="Times New Roman" w:cs="Times New Roman"/>
          <w:color w:val="FF0000"/>
          <w:sz w:val="24"/>
        </w:rPr>
      </w:pPr>
    </w:p>
    <w:p w14:paraId="1997A303" w14:textId="5E409C45" w:rsidR="00DE3812" w:rsidRPr="0075285B" w:rsidRDefault="0075285B" w:rsidP="00810981">
      <w:pPr>
        <w:pStyle w:val="NoSpacing"/>
        <w:spacing w:line="360" w:lineRule="auto"/>
        <w:jc w:val="right"/>
        <w:rPr>
          <w:rFonts w:ascii="Times New Roman" w:hAnsi="Times New Roman" w:cs="Times New Roman"/>
          <w:sz w:val="24"/>
          <w:szCs w:val="24"/>
        </w:rPr>
      </w:pPr>
      <w:r w:rsidRPr="0075285B">
        <w:rPr>
          <w:rFonts w:ascii="Times New Roman" w:hAnsi="Times New Roman" w:cs="Times New Roman"/>
          <w:sz w:val="24"/>
          <w:szCs w:val="24"/>
        </w:rPr>
        <w:t>Halaman</w:t>
      </w:r>
    </w:p>
    <w:p w14:paraId="7528880A" w14:textId="77777777" w:rsidR="00F31D72" w:rsidRPr="00F31D72" w:rsidRDefault="001E0260" w:rsidP="00F31D72">
      <w:pPr>
        <w:pStyle w:val="TOC1"/>
        <w:rPr>
          <w:rFonts w:eastAsiaTheme="minorEastAsia"/>
          <w:b w:val="0"/>
          <w:sz w:val="22"/>
          <w:szCs w:val="22"/>
          <w:lang w:val="en-US"/>
        </w:rPr>
      </w:pPr>
      <w:r w:rsidRPr="00F31D72">
        <w:rPr>
          <w:b w:val="0"/>
        </w:rPr>
        <w:fldChar w:fldCharType="begin"/>
      </w:r>
      <w:r w:rsidRPr="00F31D72">
        <w:rPr>
          <w:b w:val="0"/>
        </w:rPr>
        <w:instrText xml:space="preserve"> TOC \h \z \t "Tabel Bab 2;1;Tabel Bab 3;1;Tabel Bab 1;1;Tabel Bab 4;1;Tabel 4.1;1" </w:instrText>
      </w:r>
      <w:r w:rsidRPr="00F31D72">
        <w:rPr>
          <w:b w:val="0"/>
        </w:rPr>
        <w:fldChar w:fldCharType="separate"/>
      </w:r>
      <w:hyperlink w:anchor="_Toc195951949" w:history="1">
        <w:r w:rsidR="00F31D72" w:rsidRPr="00F31D72">
          <w:rPr>
            <w:rStyle w:val="Hyperlink"/>
            <w:rFonts w:eastAsia="Times New Roman"/>
            <w:b w:val="0"/>
          </w:rPr>
          <w:t>Tabel 2.1.</w:t>
        </w:r>
        <w:r w:rsidR="00F31D72" w:rsidRPr="00F31D72">
          <w:rPr>
            <w:rFonts w:eastAsiaTheme="minorEastAsia"/>
            <w:b w:val="0"/>
            <w:sz w:val="22"/>
            <w:szCs w:val="22"/>
            <w:lang w:val="en-US"/>
          </w:rPr>
          <w:tab/>
        </w:r>
        <w:r w:rsidR="00F31D72" w:rsidRPr="00F31D72">
          <w:rPr>
            <w:rStyle w:val="Hyperlink"/>
            <w:b w:val="0"/>
          </w:rPr>
          <w:t>Penelitian Terkai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9 \h </w:instrText>
        </w:r>
        <w:r w:rsidR="00F31D72" w:rsidRPr="00F31D72">
          <w:rPr>
            <w:b w:val="0"/>
            <w:webHidden/>
          </w:rPr>
        </w:r>
        <w:r w:rsidR="00F31D72" w:rsidRPr="00F31D72">
          <w:rPr>
            <w:b w:val="0"/>
            <w:webHidden/>
          </w:rPr>
          <w:fldChar w:fldCharType="separate"/>
        </w:r>
        <w:r w:rsidR="006A152C">
          <w:rPr>
            <w:b w:val="0"/>
            <w:webHidden/>
          </w:rPr>
          <w:t>6</w:t>
        </w:r>
        <w:r w:rsidR="00F31D72" w:rsidRPr="00F31D72">
          <w:rPr>
            <w:b w:val="0"/>
            <w:webHidden/>
          </w:rPr>
          <w:fldChar w:fldCharType="end"/>
        </w:r>
      </w:hyperlink>
    </w:p>
    <w:p w14:paraId="2EF7F0FA" w14:textId="77777777" w:rsidR="00F31D72" w:rsidRPr="00F31D72" w:rsidRDefault="009679D2" w:rsidP="00F31D72">
      <w:pPr>
        <w:pStyle w:val="TOC1"/>
        <w:rPr>
          <w:rFonts w:eastAsiaTheme="minorEastAsia"/>
          <w:b w:val="0"/>
          <w:sz w:val="22"/>
          <w:szCs w:val="22"/>
          <w:lang w:val="en-US"/>
        </w:rPr>
      </w:pPr>
      <w:hyperlink w:anchor="_Toc195951950" w:history="1">
        <w:r w:rsidR="00F31D72" w:rsidRPr="00F31D72">
          <w:rPr>
            <w:rStyle w:val="Hyperlink"/>
            <w:b w:val="0"/>
            <w:lang w:val="en-US"/>
          </w:rPr>
          <w:t>Tabel 2.2.</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Use</w:t>
        </w:r>
        <w:r w:rsidR="00F31D72" w:rsidRPr="00F31D72">
          <w:rPr>
            <w:rStyle w:val="Hyperlink"/>
            <w:b w:val="0"/>
            <w:lang w:val="en-US"/>
          </w:rPr>
          <w:t xml:space="preserve"> </w:t>
        </w:r>
        <w:r w:rsidR="00F31D72" w:rsidRPr="00F31D72">
          <w:rPr>
            <w:rStyle w:val="Hyperlink"/>
            <w:b w:val="0"/>
            <w:i/>
            <w:lang w:val="en-US"/>
          </w:rPr>
          <w:t>Cas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0 \h </w:instrText>
        </w:r>
        <w:r w:rsidR="00F31D72" w:rsidRPr="00F31D72">
          <w:rPr>
            <w:b w:val="0"/>
            <w:webHidden/>
          </w:rPr>
        </w:r>
        <w:r w:rsidR="00F31D72" w:rsidRPr="00F31D72">
          <w:rPr>
            <w:b w:val="0"/>
            <w:webHidden/>
          </w:rPr>
          <w:fldChar w:fldCharType="separate"/>
        </w:r>
        <w:r w:rsidR="006A152C">
          <w:rPr>
            <w:b w:val="0"/>
            <w:webHidden/>
          </w:rPr>
          <w:t>19</w:t>
        </w:r>
        <w:r w:rsidR="00F31D72" w:rsidRPr="00F31D72">
          <w:rPr>
            <w:b w:val="0"/>
            <w:webHidden/>
          </w:rPr>
          <w:fldChar w:fldCharType="end"/>
        </w:r>
      </w:hyperlink>
    </w:p>
    <w:p w14:paraId="70DDE86D" w14:textId="77777777" w:rsidR="00F31D72" w:rsidRPr="00F31D72" w:rsidRDefault="009679D2" w:rsidP="00F31D72">
      <w:pPr>
        <w:pStyle w:val="TOC1"/>
        <w:rPr>
          <w:rFonts w:eastAsiaTheme="minorEastAsia"/>
          <w:b w:val="0"/>
          <w:sz w:val="22"/>
          <w:szCs w:val="22"/>
          <w:lang w:val="en-US"/>
        </w:rPr>
      </w:pPr>
      <w:hyperlink w:anchor="_Toc195951952" w:history="1">
        <w:r w:rsidR="00F31D72" w:rsidRPr="00F31D72">
          <w:rPr>
            <w:rStyle w:val="Hyperlink"/>
            <w:b w:val="0"/>
            <w:lang w:val="en-US"/>
          </w:rPr>
          <w:t>Tabel 2.3.</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Activity</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2 \h </w:instrText>
        </w:r>
        <w:r w:rsidR="00F31D72" w:rsidRPr="00F31D72">
          <w:rPr>
            <w:b w:val="0"/>
            <w:webHidden/>
          </w:rPr>
        </w:r>
        <w:r w:rsidR="00F31D72" w:rsidRPr="00F31D72">
          <w:rPr>
            <w:b w:val="0"/>
            <w:webHidden/>
          </w:rPr>
          <w:fldChar w:fldCharType="separate"/>
        </w:r>
        <w:r w:rsidR="006A152C">
          <w:rPr>
            <w:b w:val="0"/>
            <w:webHidden/>
          </w:rPr>
          <w:t>20</w:t>
        </w:r>
        <w:r w:rsidR="00F31D72" w:rsidRPr="00F31D72">
          <w:rPr>
            <w:b w:val="0"/>
            <w:webHidden/>
          </w:rPr>
          <w:fldChar w:fldCharType="end"/>
        </w:r>
      </w:hyperlink>
    </w:p>
    <w:p w14:paraId="58B2A1B4" w14:textId="77777777" w:rsidR="00F31D72" w:rsidRPr="00F31D72" w:rsidRDefault="009679D2" w:rsidP="00F31D72">
      <w:pPr>
        <w:pStyle w:val="TOC1"/>
        <w:rPr>
          <w:rFonts w:eastAsiaTheme="minorEastAsia"/>
          <w:b w:val="0"/>
          <w:sz w:val="22"/>
          <w:szCs w:val="22"/>
          <w:lang w:val="en-US"/>
        </w:rPr>
      </w:pPr>
      <w:hyperlink w:anchor="_Toc195951954" w:history="1">
        <w:r w:rsidR="00F31D72" w:rsidRPr="00F31D72">
          <w:rPr>
            <w:rStyle w:val="Hyperlink"/>
            <w:b w:val="0"/>
            <w:lang w:val="en-US"/>
          </w:rPr>
          <w:t>Tabel 2.4.</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Class</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4 \h </w:instrText>
        </w:r>
        <w:r w:rsidR="00F31D72" w:rsidRPr="00F31D72">
          <w:rPr>
            <w:b w:val="0"/>
            <w:webHidden/>
          </w:rPr>
        </w:r>
        <w:r w:rsidR="00F31D72" w:rsidRPr="00F31D72">
          <w:rPr>
            <w:b w:val="0"/>
            <w:webHidden/>
          </w:rPr>
          <w:fldChar w:fldCharType="separate"/>
        </w:r>
        <w:r w:rsidR="006A152C">
          <w:rPr>
            <w:b w:val="0"/>
            <w:webHidden/>
          </w:rPr>
          <w:t>21</w:t>
        </w:r>
        <w:r w:rsidR="00F31D72" w:rsidRPr="00F31D72">
          <w:rPr>
            <w:b w:val="0"/>
            <w:webHidden/>
          </w:rPr>
          <w:fldChar w:fldCharType="end"/>
        </w:r>
      </w:hyperlink>
    </w:p>
    <w:p w14:paraId="0724CBCA" w14:textId="77777777" w:rsidR="00F31D72" w:rsidRPr="00F31D72" w:rsidRDefault="009679D2" w:rsidP="00F31D72">
      <w:pPr>
        <w:pStyle w:val="TOC1"/>
        <w:rPr>
          <w:rFonts w:eastAsiaTheme="minorEastAsia"/>
          <w:b w:val="0"/>
          <w:sz w:val="22"/>
          <w:szCs w:val="22"/>
          <w:lang w:val="en-US"/>
        </w:rPr>
      </w:pPr>
      <w:hyperlink w:anchor="_Toc195951956" w:history="1">
        <w:r w:rsidR="00F31D72" w:rsidRPr="00F31D72">
          <w:rPr>
            <w:rStyle w:val="Hyperlink"/>
            <w:b w:val="0"/>
            <w:lang w:val="en-US"/>
          </w:rPr>
          <w:t>Tabel 2.5.</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rPr>
          <w:t xml:space="preserve">Aksesibilitas </w:t>
        </w:r>
        <w:r w:rsidR="00F31D72" w:rsidRPr="00F31D72">
          <w:rPr>
            <w:rStyle w:val="Hyperlink"/>
            <w:b w:val="0"/>
            <w:i/>
            <w:lang w:val="en-US"/>
          </w:rPr>
          <w:t>Class</w:t>
        </w:r>
        <w:r w:rsidR="00F31D72" w:rsidRPr="00F31D72">
          <w:rPr>
            <w:rStyle w:val="Hyperlink"/>
            <w:b w:val="0"/>
            <w:lang w:val="en-US"/>
          </w:rPr>
          <w:t xml:space="preserve"> </w:t>
        </w:r>
        <w:r w:rsidR="00F31D72" w:rsidRPr="00F31D72">
          <w:rPr>
            <w:rStyle w:val="Hyperlink"/>
            <w:b w:val="0"/>
            <w:i/>
            <w:lang w:val="en-US"/>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6 \h </w:instrText>
        </w:r>
        <w:r w:rsidR="00F31D72" w:rsidRPr="00F31D72">
          <w:rPr>
            <w:b w:val="0"/>
            <w:webHidden/>
          </w:rPr>
        </w:r>
        <w:r w:rsidR="00F31D72" w:rsidRPr="00F31D72">
          <w:rPr>
            <w:b w:val="0"/>
            <w:webHidden/>
          </w:rPr>
          <w:fldChar w:fldCharType="separate"/>
        </w:r>
        <w:r w:rsidR="006A152C">
          <w:rPr>
            <w:b w:val="0"/>
            <w:webHidden/>
          </w:rPr>
          <w:t>22</w:t>
        </w:r>
        <w:r w:rsidR="00F31D72" w:rsidRPr="00F31D72">
          <w:rPr>
            <w:b w:val="0"/>
            <w:webHidden/>
          </w:rPr>
          <w:fldChar w:fldCharType="end"/>
        </w:r>
      </w:hyperlink>
    </w:p>
    <w:p w14:paraId="14EC29A4" w14:textId="77777777" w:rsidR="00F31D72" w:rsidRPr="00F31D72" w:rsidRDefault="009679D2" w:rsidP="00F31D72">
      <w:pPr>
        <w:pStyle w:val="TOC1"/>
        <w:rPr>
          <w:rFonts w:eastAsiaTheme="minorEastAsia"/>
          <w:b w:val="0"/>
          <w:sz w:val="22"/>
          <w:szCs w:val="22"/>
          <w:lang w:val="en-US"/>
        </w:rPr>
      </w:pPr>
      <w:hyperlink w:anchor="_Toc195951958" w:history="1">
        <w:r w:rsidR="00F31D72" w:rsidRPr="00F31D72">
          <w:rPr>
            <w:rStyle w:val="Hyperlink"/>
            <w:b w:val="0"/>
            <w:lang w:val="en-US"/>
          </w:rPr>
          <w:t>Tabel 2.6.</w:t>
        </w:r>
        <w:r w:rsidR="00F31D72" w:rsidRPr="00F31D72">
          <w:rPr>
            <w:rFonts w:eastAsiaTheme="minorEastAsia"/>
            <w:b w:val="0"/>
            <w:sz w:val="22"/>
            <w:szCs w:val="22"/>
            <w:lang w:val="en-US"/>
          </w:rPr>
          <w:tab/>
        </w:r>
        <w:r w:rsidR="00F31D72" w:rsidRPr="00F31D72">
          <w:rPr>
            <w:rStyle w:val="Hyperlink"/>
            <w:b w:val="0"/>
            <w:lang w:val="en-US"/>
          </w:rPr>
          <w:t xml:space="preserve">Notasi </w:t>
        </w:r>
        <w:r w:rsidR="00F31D72" w:rsidRPr="00F31D72">
          <w:rPr>
            <w:rStyle w:val="Hyperlink"/>
            <w:b w:val="0"/>
            <w:i/>
            <w:lang w:val="en-US"/>
          </w:rPr>
          <w:t>Sequence 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58 \h </w:instrText>
        </w:r>
        <w:r w:rsidR="00F31D72" w:rsidRPr="00F31D72">
          <w:rPr>
            <w:b w:val="0"/>
            <w:webHidden/>
          </w:rPr>
        </w:r>
        <w:r w:rsidR="00F31D72" w:rsidRPr="00F31D72">
          <w:rPr>
            <w:b w:val="0"/>
            <w:webHidden/>
          </w:rPr>
          <w:fldChar w:fldCharType="separate"/>
        </w:r>
        <w:r w:rsidR="006A152C">
          <w:rPr>
            <w:b w:val="0"/>
            <w:webHidden/>
          </w:rPr>
          <w:t>22</w:t>
        </w:r>
        <w:r w:rsidR="00F31D72" w:rsidRPr="00F31D72">
          <w:rPr>
            <w:b w:val="0"/>
            <w:webHidden/>
          </w:rPr>
          <w:fldChar w:fldCharType="end"/>
        </w:r>
      </w:hyperlink>
    </w:p>
    <w:p w14:paraId="5FDA7AFD" w14:textId="77777777" w:rsidR="00F31D72" w:rsidRPr="00F31D72" w:rsidRDefault="009679D2" w:rsidP="00F31D72">
      <w:pPr>
        <w:pStyle w:val="TOC1"/>
        <w:rPr>
          <w:rFonts w:eastAsiaTheme="minorEastAsia"/>
          <w:b w:val="0"/>
          <w:sz w:val="22"/>
          <w:szCs w:val="22"/>
          <w:lang w:val="en-US"/>
        </w:rPr>
      </w:pPr>
      <w:hyperlink w:anchor="_Toc195951960" w:history="1">
        <w:r w:rsidR="00F31D72" w:rsidRPr="00F31D72">
          <w:rPr>
            <w:rStyle w:val="Hyperlink"/>
            <w:b w:val="0"/>
          </w:rPr>
          <w:t>Tabel 2.7.</w:t>
        </w:r>
        <w:r w:rsidR="00F31D72" w:rsidRPr="00F31D72">
          <w:rPr>
            <w:rFonts w:eastAsiaTheme="minorEastAsia"/>
            <w:b w:val="0"/>
            <w:sz w:val="22"/>
            <w:szCs w:val="22"/>
            <w:lang w:val="en-US"/>
          </w:rPr>
          <w:tab/>
        </w:r>
        <w:r w:rsidR="00F31D72" w:rsidRPr="00F31D72">
          <w:rPr>
            <w:rStyle w:val="Hyperlink"/>
            <w:b w:val="0"/>
          </w:rPr>
          <w:t>Persentase Nila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0 \h </w:instrText>
        </w:r>
        <w:r w:rsidR="00F31D72" w:rsidRPr="00F31D72">
          <w:rPr>
            <w:b w:val="0"/>
            <w:webHidden/>
          </w:rPr>
        </w:r>
        <w:r w:rsidR="00F31D72" w:rsidRPr="00F31D72">
          <w:rPr>
            <w:b w:val="0"/>
            <w:webHidden/>
          </w:rPr>
          <w:fldChar w:fldCharType="separate"/>
        </w:r>
        <w:r w:rsidR="006A152C">
          <w:rPr>
            <w:b w:val="0"/>
            <w:webHidden/>
          </w:rPr>
          <w:t>27</w:t>
        </w:r>
        <w:r w:rsidR="00F31D72" w:rsidRPr="00F31D72">
          <w:rPr>
            <w:b w:val="0"/>
            <w:webHidden/>
          </w:rPr>
          <w:fldChar w:fldCharType="end"/>
        </w:r>
      </w:hyperlink>
    </w:p>
    <w:p w14:paraId="5BAD1DEA" w14:textId="77777777" w:rsidR="00F31D72" w:rsidRPr="00F31D72" w:rsidRDefault="009679D2" w:rsidP="00F31D72">
      <w:pPr>
        <w:pStyle w:val="TOC1"/>
        <w:rPr>
          <w:rFonts w:eastAsiaTheme="minorEastAsia"/>
          <w:b w:val="0"/>
          <w:sz w:val="22"/>
          <w:szCs w:val="22"/>
          <w:lang w:val="en-US"/>
        </w:rPr>
      </w:pPr>
      <w:hyperlink w:anchor="_Toc195951961" w:history="1">
        <w:r w:rsidR="00F31D72" w:rsidRPr="00F31D72">
          <w:rPr>
            <w:rStyle w:val="Hyperlink"/>
            <w:b w:val="0"/>
          </w:rPr>
          <w:t>Tabel 3.1.</w:t>
        </w:r>
        <w:r w:rsidR="00F31D72" w:rsidRPr="00F31D72">
          <w:rPr>
            <w:rFonts w:eastAsiaTheme="minorEastAsia"/>
            <w:b w:val="0"/>
            <w:sz w:val="22"/>
            <w:szCs w:val="22"/>
            <w:lang w:val="en-US"/>
          </w:rPr>
          <w:tab/>
        </w:r>
        <w:r w:rsidR="00F31D72" w:rsidRPr="00F31D72">
          <w:rPr>
            <w:rStyle w:val="Hyperlink"/>
            <w:b w:val="0"/>
          </w:rPr>
          <w:t>Tabel Kebutuhan Fungsion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1 \h </w:instrText>
        </w:r>
        <w:r w:rsidR="00F31D72" w:rsidRPr="00F31D72">
          <w:rPr>
            <w:b w:val="0"/>
            <w:webHidden/>
          </w:rPr>
        </w:r>
        <w:r w:rsidR="00F31D72" w:rsidRPr="00F31D72">
          <w:rPr>
            <w:b w:val="0"/>
            <w:webHidden/>
          </w:rPr>
          <w:fldChar w:fldCharType="separate"/>
        </w:r>
        <w:r w:rsidR="006A152C">
          <w:rPr>
            <w:b w:val="0"/>
            <w:webHidden/>
          </w:rPr>
          <w:t>28</w:t>
        </w:r>
        <w:r w:rsidR="00F31D72" w:rsidRPr="00F31D72">
          <w:rPr>
            <w:b w:val="0"/>
            <w:webHidden/>
          </w:rPr>
          <w:fldChar w:fldCharType="end"/>
        </w:r>
      </w:hyperlink>
    </w:p>
    <w:p w14:paraId="1B618A54" w14:textId="77777777" w:rsidR="00F31D72" w:rsidRPr="00F31D72" w:rsidRDefault="009679D2" w:rsidP="00F31D72">
      <w:pPr>
        <w:pStyle w:val="TOC1"/>
        <w:rPr>
          <w:rFonts w:eastAsiaTheme="minorEastAsia"/>
          <w:b w:val="0"/>
          <w:sz w:val="22"/>
          <w:szCs w:val="22"/>
          <w:lang w:val="en-US"/>
        </w:rPr>
      </w:pPr>
      <w:hyperlink w:anchor="_Toc195951962" w:history="1">
        <w:r w:rsidR="00F31D72" w:rsidRPr="00F31D72">
          <w:rPr>
            <w:rStyle w:val="Hyperlink"/>
            <w:b w:val="0"/>
            <w:lang w:val="it-IT"/>
          </w:rPr>
          <w:t>Tabel 3.2.</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lang w:val="en-US"/>
          </w:rPr>
          <w:t>User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2 \h </w:instrText>
        </w:r>
        <w:r w:rsidR="00F31D72" w:rsidRPr="00F31D72">
          <w:rPr>
            <w:b w:val="0"/>
            <w:webHidden/>
          </w:rPr>
        </w:r>
        <w:r w:rsidR="00F31D72" w:rsidRPr="00F31D72">
          <w:rPr>
            <w:b w:val="0"/>
            <w:webHidden/>
          </w:rPr>
          <w:fldChar w:fldCharType="separate"/>
        </w:r>
        <w:r w:rsidR="006A152C">
          <w:rPr>
            <w:b w:val="0"/>
            <w:webHidden/>
          </w:rPr>
          <w:t>34</w:t>
        </w:r>
        <w:r w:rsidR="00F31D72" w:rsidRPr="00F31D72">
          <w:rPr>
            <w:b w:val="0"/>
            <w:webHidden/>
          </w:rPr>
          <w:fldChar w:fldCharType="end"/>
        </w:r>
      </w:hyperlink>
    </w:p>
    <w:p w14:paraId="080476B6" w14:textId="77777777" w:rsidR="00F31D72" w:rsidRPr="00F31D72" w:rsidRDefault="009679D2" w:rsidP="00F31D72">
      <w:pPr>
        <w:pStyle w:val="TOC1"/>
        <w:rPr>
          <w:rFonts w:eastAsiaTheme="minorEastAsia"/>
          <w:b w:val="0"/>
          <w:sz w:val="22"/>
          <w:szCs w:val="22"/>
          <w:lang w:val="en-US"/>
        </w:rPr>
      </w:pPr>
      <w:hyperlink w:anchor="_Toc195951963" w:history="1">
        <w:r w:rsidR="00F31D72" w:rsidRPr="00F31D72">
          <w:rPr>
            <w:rStyle w:val="Hyperlink"/>
            <w:b w:val="0"/>
          </w:rPr>
          <w:t>Tabel 3.3.</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Member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3 \h </w:instrText>
        </w:r>
        <w:r w:rsidR="00F31D72" w:rsidRPr="00F31D72">
          <w:rPr>
            <w:b w:val="0"/>
            <w:webHidden/>
          </w:rPr>
        </w:r>
        <w:r w:rsidR="00F31D72" w:rsidRPr="00F31D72">
          <w:rPr>
            <w:b w:val="0"/>
            <w:webHidden/>
          </w:rPr>
          <w:fldChar w:fldCharType="separate"/>
        </w:r>
        <w:r w:rsidR="006A152C">
          <w:rPr>
            <w:b w:val="0"/>
            <w:webHidden/>
          </w:rPr>
          <w:t>34</w:t>
        </w:r>
        <w:r w:rsidR="00F31D72" w:rsidRPr="00F31D72">
          <w:rPr>
            <w:b w:val="0"/>
            <w:webHidden/>
          </w:rPr>
          <w:fldChar w:fldCharType="end"/>
        </w:r>
      </w:hyperlink>
    </w:p>
    <w:p w14:paraId="2E4ACE74" w14:textId="77777777" w:rsidR="00F31D72" w:rsidRPr="00F31D72" w:rsidRDefault="009679D2" w:rsidP="00F31D72">
      <w:pPr>
        <w:pStyle w:val="TOC1"/>
        <w:rPr>
          <w:rFonts w:eastAsiaTheme="minorEastAsia"/>
          <w:b w:val="0"/>
          <w:sz w:val="22"/>
          <w:szCs w:val="22"/>
          <w:lang w:val="en-US"/>
        </w:rPr>
      </w:pPr>
      <w:hyperlink w:anchor="_Toc195951964" w:history="1">
        <w:r w:rsidR="00F31D72" w:rsidRPr="00F31D72">
          <w:rPr>
            <w:rStyle w:val="Hyperlink"/>
            <w:b w:val="0"/>
          </w:rPr>
          <w:t>Tabel 3.4.</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Coach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4 \h </w:instrText>
        </w:r>
        <w:r w:rsidR="00F31D72" w:rsidRPr="00F31D72">
          <w:rPr>
            <w:b w:val="0"/>
            <w:webHidden/>
          </w:rPr>
        </w:r>
        <w:r w:rsidR="00F31D72" w:rsidRPr="00F31D72">
          <w:rPr>
            <w:b w:val="0"/>
            <w:webHidden/>
          </w:rPr>
          <w:fldChar w:fldCharType="separate"/>
        </w:r>
        <w:r w:rsidR="006A152C">
          <w:rPr>
            <w:b w:val="0"/>
            <w:webHidden/>
          </w:rPr>
          <w:t>35</w:t>
        </w:r>
        <w:r w:rsidR="00F31D72" w:rsidRPr="00F31D72">
          <w:rPr>
            <w:b w:val="0"/>
            <w:webHidden/>
          </w:rPr>
          <w:fldChar w:fldCharType="end"/>
        </w:r>
      </w:hyperlink>
    </w:p>
    <w:p w14:paraId="06DF03AC" w14:textId="77777777" w:rsidR="00F31D72" w:rsidRPr="00F31D72" w:rsidRDefault="009679D2" w:rsidP="00F31D72">
      <w:pPr>
        <w:pStyle w:val="TOC1"/>
        <w:rPr>
          <w:rFonts w:eastAsiaTheme="minorEastAsia"/>
          <w:b w:val="0"/>
          <w:sz w:val="22"/>
          <w:szCs w:val="22"/>
          <w:lang w:val="en-US"/>
        </w:rPr>
      </w:pPr>
      <w:hyperlink w:anchor="_Toc195951965" w:history="1">
        <w:r w:rsidR="00F31D72" w:rsidRPr="00F31D72">
          <w:rPr>
            <w:rStyle w:val="Hyperlink"/>
            <w:b w:val="0"/>
          </w:rPr>
          <w:t>Tabel 3.5.</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Pos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5 \h </w:instrText>
        </w:r>
        <w:r w:rsidR="00F31D72" w:rsidRPr="00F31D72">
          <w:rPr>
            <w:b w:val="0"/>
            <w:webHidden/>
          </w:rPr>
        </w:r>
        <w:r w:rsidR="00F31D72" w:rsidRPr="00F31D72">
          <w:rPr>
            <w:b w:val="0"/>
            <w:webHidden/>
          </w:rPr>
          <w:fldChar w:fldCharType="separate"/>
        </w:r>
        <w:r w:rsidR="006A152C">
          <w:rPr>
            <w:b w:val="0"/>
            <w:webHidden/>
          </w:rPr>
          <w:t>35</w:t>
        </w:r>
        <w:r w:rsidR="00F31D72" w:rsidRPr="00F31D72">
          <w:rPr>
            <w:b w:val="0"/>
            <w:webHidden/>
          </w:rPr>
          <w:fldChar w:fldCharType="end"/>
        </w:r>
      </w:hyperlink>
    </w:p>
    <w:p w14:paraId="349C948F" w14:textId="77777777" w:rsidR="00F31D72" w:rsidRPr="00F31D72" w:rsidRDefault="009679D2" w:rsidP="00F31D72">
      <w:pPr>
        <w:pStyle w:val="TOC1"/>
        <w:rPr>
          <w:rFonts w:eastAsiaTheme="minorEastAsia"/>
          <w:b w:val="0"/>
          <w:sz w:val="22"/>
          <w:szCs w:val="22"/>
          <w:lang w:val="en-US"/>
        </w:rPr>
      </w:pPr>
      <w:hyperlink w:anchor="_Toc195951966" w:history="1">
        <w:r w:rsidR="00F31D72" w:rsidRPr="00F31D72">
          <w:rPr>
            <w:rStyle w:val="Hyperlink"/>
            <w:b w:val="0"/>
          </w:rPr>
          <w:t>Tabel 3.6.</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Fil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6 \h </w:instrText>
        </w:r>
        <w:r w:rsidR="00F31D72" w:rsidRPr="00F31D72">
          <w:rPr>
            <w:b w:val="0"/>
            <w:webHidden/>
          </w:rPr>
        </w:r>
        <w:r w:rsidR="00F31D72" w:rsidRPr="00F31D72">
          <w:rPr>
            <w:b w:val="0"/>
            <w:webHidden/>
          </w:rPr>
          <w:fldChar w:fldCharType="separate"/>
        </w:r>
        <w:r w:rsidR="006A152C">
          <w:rPr>
            <w:b w:val="0"/>
            <w:webHidden/>
          </w:rPr>
          <w:t>36</w:t>
        </w:r>
        <w:r w:rsidR="00F31D72" w:rsidRPr="00F31D72">
          <w:rPr>
            <w:b w:val="0"/>
            <w:webHidden/>
          </w:rPr>
          <w:fldChar w:fldCharType="end"/>
        </w:r>
      </w:hyperlink>
    </w:p>
    <w:p w14:paraId="75FBF8D4" w14:textId="77777777" w:rsidR="00F31D72" w:rsidRPr="00F31D72" w:rsidRDefault="009679D2" w:rsidP="00F31D72">
      <w:pPr>
        <w:pStyle w:val="TOC1"/>
        <w:rPr>
          <w:rFonts w:eastAsiaTheme="minorEastAsia"/>
          <w:b w:val="0"/>
          <w:sz w:val="22"/>
          <w:szCs w:val="22"/>
          <w:lang w:val="en-US"/>
        </w:rPr>
      </w:pPr>
      <w:hyperlink w:anchor="_Toc195951967" w:history="1">
        <w:r w:rsidR="00F31D72" w:rsidRPr="00F31D72">
          <w:rPr>
            <w:rStyle w:val="Hyperlink"/>
            <w:b w:val="0"/>
          </w:rPr>
          <w:t>Tabel 3.7.</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7 \h </w:instrText>
        </w:r>
        <w:r w:rsidR="00F31D72" w:rsidRPr="00F31D72">
          <w:rPr>
            <w:b w:val="0"/>
            <w:webHidden/>
          </w:rPr>
        </w:r>
        <w:r w:rsidR="00F31D72" w:rsidRPr="00F31D72">
          <w:rPr>
            <w:b w:val="0"/>
            <w:webHidden/>
          </w:rPr>
          <w:fldChar w:fldCharType="separate"/>
        </w:r>
        <w:r w:rsidR="006A152C">
          <w:rPr>
            <w:b w:val="0"/>
            <w:webHidden/>
          </w:rPr>
          <w:t>36</w:t>
        </w:r>
        <w:r w:rsidR="00F31D72" w:rsidRPr="00F31D72">
          <w:rPr>
            <w:b w:val="0"/>
            <w:webHidden/>
          </w:rPr>
          <w:fldChar w:fldCharType="end"/>
        </w:r>
      </w:hyperlink>
    </w:p>
    <w:p w14:paraId="5E85D6C6" w14:textId="77777777" w:rsidR="00F31D72" w:rsidRPr="00F31D72" w:rsidRDefault="009679D2" w:rsidP="00F31D72">
      <w:pPr>
        <w:pStyle w:val="TOC1"/>
        <w:rPr>
          <w:rFonts w:eastAsiaTheme="minorEastAsia"/>
          <w:b w:val="0"/>
          <w:sz w:val="22"/>
          <w:szCs w:val="22"/>
          <w:lang w:val="en-US"/>
        </w:rPr>
      </w:pPr>
      <w:hyperlink w:anchor="_Toc195951968" w:history="1">
        <w:r w:rsidR="00F31D72" w:rsidRPr="00F31D72">
          <w:rPr>
            <w:rStyle w:val="Hyperlink"/>
            <w:b w:val="0"/>
          </w:rPr>
          <w:t>Tabel 3.8.</w:t>
        </w:r>
        <w:r w:rsidR="00F31D72" w:rsidRPr="00F31D72">
          <w:rPr>
            <w:rFonts w:eastAsiaTheme="minorEastAsia"/>
            <w:b w:val="0"/>
            <w:sz w:val="22"/>
            <w:szCs w:val="22"/>
            <w:lang w:val="en-US"/>
          </w:rPr>
          <w:tab/>
        </w:r>
        <w:r w:rsidR="00F31D72" w:rsidRPr="00F31D72">
          <w:rPr>
            <w:rStyle w:val="Hyperlink"/>
            <w:b w:val="0"/>
          </w:rPr>
          <w:t>Tabel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8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4F8D4A36" w14:textId="77777777" w:rsidR="00F31D72" w:rsidRPr="00F31D72" w:rsidRDefault="009679D2" w:rsidP="00F31D72">
      <w:pPr>
        <w:pStyle w:val="TOC1"/>
        <w:rPr>
          <w:rFonts w:eastAsiaTheme="minorEastAsia"/>
          <w:b w:val="0"/>
          <w:sz w:val="22"/>
          <w:szCs w:val="22"/>
          <w:lang w:val="en-US"/>
        </w:rPr>
      </w:pPr>
      <w:hyperlink w:anchor="_Toc195951969" w:history="1">
        <w:r w:rsidR="00F31D72" w:rsidRPr="00F31D72">
          <w:rPr>
            <w:rStyle w:val="Hyperlink"/>
            <w:b w:val="0"/>
          </w:rPr>
          <w:t>Tabel 3.9.</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69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7A64E31D" w14:textId="77777777" w:rsidR="00F31D72" w:rsidRPr="00F31D72" w:rsidRDefault="009679D2" w:rsidP="00F31D72">
      <w:pPr>
        <w:pStyle w:val="TOC1"/>
        <w:rPr>
          <w:rFonts w:eastAsiaTheme="minorEastAsia"/>
          <w:b w:val="0"/>
          <w:sz w:val="22"/>
          <w:szCs w:val="22"/>
          <w:lang w:val="en-US"/>
        </w:rPr>
      </w:pPr>
      <w:hyperlink w:anchor="_Toc195951970" w:history="1">
        <w:r w:rsidR="00F31D72" w:rsidRPr="00F31D72">
          <w:rPr>
            <w:rStyle w:val="Hyperlink"/>
            <w:b w:val="0"/>
          </w:rPr>
          <w:t>Tabel 3.10.</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Attendance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0 \h </w:instrText>
        </w:r>
        <w:r w:rsidR="00F31D72" w:rsidRPr="00F31D72">
          <w:rPr>
            <w:b w:val="0"/>
            <w:webHidden/>
          </w:rPr>
        </w:r>
        <w:r w:rsidR="00F31D72" w:rsidRPr="00F31D72">
          <w:rPr>
            <w:b w:val="0"/>
            <w:webHidden/>
          </w:rPr>
          <w:fldChar w:fldCharType="separate"/>
        </w:r>
        <w:r w:rsidR="006A152C">
          <w:rPr>
            <w:b w:val="0"/>
            <w:webHidden/>
          </w:rPr>
          <w:t>37</w:t>
        </w:r>
        <w:r w:rsidR="00F31D72" w:rsidRPr="00F31D72">
          <w:rPr>
            <w:b w:val="0"/>
            <w:webHidden/>
          </w:rPr>
          <w:fldChar w:fldCharType="end"/>
        </w:r>
      </w:hyperlink>
    </w:p>
    <w:p w14:paraId="0B69C626" w14:textId="77777777" w:rsidR="00F31D72" w:rsidRPr="00F31D72" w:rsidRDefault="009679D2" w:rsidP="00F31D72">
      <w:pPr>
        <w:pStyle w:val="TOC1"/>
        <w:rPr>
          <w:rFonts w:eastAsiaTheme="minorEastAsia"/>
          <w:b w:val="0"/>
          <w:sz w:val="22"/>
          <w:szCs w:val="22"/>
          <w:lang w:val="en-US"/>
        </w:rPr>
      </w:pPr>
      <w:hyperlink w:anchor="_Toc195951971" w:history="1">
        <w:r w:rsidR="00F31D72" w:rsidRPr="00F31D72">
          <w:rPr>
            <w:rStyle w:val="Hyperlink"/>
            <w:b w:val="0"/>
          </w:rPr>
          <w:t>Tabel 3.11.</w:t>
        </w:r>
        <w:r w:rsidR="00F31D72" w:rsidRPr="00F31D72">
          <w:rPr>
            <w:rFonts w:eastAsiaTheme="minorEastAsia"/>
            <w:b w:val="0"/>
            <w:sz w:val="22"/>
            <w:szCs w:val="22"/>
            <w:lang w:val="en-US"/>
          </w:rPr>
          <w:tab/>
        </w:r>
        <w:r w:rsidR="00F31D72" w:rsidRPr="00F31D72">
          <w:rPr>
            <w:rStyle w:val="Hyperlink"/>
            <w:b w:val="0"/>
          </w:rPr>
          <w:t xml:space="preserve">Table </w:t>
        </w:r>
        <w:r w:rsidR="00F31D72" w:rsidRPr="00F31D72">
          <w:rPr>
            <w:rStyle w:val="Hyperlink"/>
            <w:b w:val="0"/>
            <w:i/>
          </w:rPr>
          <w:t>Assessmen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1 \h </w:instrText>
        </w:r>
        <w:r w:rsidR="00F31D72" w:rsidRPr="00F31D72">
          <w:rPr>
            <w:b w:val="0"/>
            <w:webHidden/>
          </w:rPr>
        </w:r>
        <w:r w:rsidR="00F31D72" w:rsidRPr="00F31D72">
          <w:rPr>
            <w:b w:val="0"/>
            <w:webHidden/>
          </w:rPr>
          <w:fldChar w:fldCharType="separate"/>
        </w:r>
        <w:r w:rsidR="006A152C">
          <w:rPr>
            <w:b w:val="0"/>
            <w:webHidden/>
          </w:rPr>
          <w:t>38</w:t>
        </w:r>
        <w:r w:rsidR="00F31D72" w:rsidRPr="00F31D72">
          <w:rPr>
            <w:b w:val="0"/>
            <w:webHidden/>
          </w:rPr>
          <w:fldChar w:fldCharType="end"/>
        </w:r>
      </w:hyperlink>
    </w:p>
    <w:p w14:paraId="73E367F5" w14:textId="77777777" w:rsidR="00F31D72" w:rsidRPr="00F31D72" w:rsidRDefault="009679D2" w:rsidP="00F31D72">
      <w:pPr>
        <w:pStyle w:val="TOC1"/>
        <w:rPr>
          <w:rFonts w:eastAsiaTheme="minorEastAsia"/>
          <w:b w:val="0"/>
          <w:sz w:val="22"/>
          <w:szCs w:val="22"/>
          <w:lang w:val="en-US"/>
        </w:rPr>
      </w:pPr>
      <w:hyperlink w:anchor="_Toc195951972" w:history="1">
        <w:r w:rsidR="00F31D72" w:rsidRPr="00F31D72">
          <w:rPr>
            <w:rStyle w:val="Hyperlink"/>
            <w:b w:val="0"/>
          </w:rPr>
          <w:t>Tabel 3.12.</w:t>
        </w:r>
        <w:r w:rsidR="00F31D72" w:rsidRPr="00F31D72">
          <w:rPr>
            <w:rFonts w:eastAsiaTheme="minorEastAsia"/>
            <w:b w:val="0"/>
            <w:sz w:val="22"/>
            <w:szCs w:val="22"/>
            <w:lang w:val="en-US"/>
          </w:rPr>
          <w:tab/>
        </w:r>
        <w:r w:rsidR="00F31D72" w:rsidRPr="00F31D72">
          <w:rPr>
            <w:rStyle w:val="Hyperlink"/>
            <w:b w:val="0"/>
          </w:rPr>
          <w:t>Tabe</w:t>
        </w:r>
        <w:r w:rsidR="00F31D72" w:rsidRPr="00F31D72">
          <w:rPr>
            <w:rStyle w:val="Hyperlink"/>
            <w:b w:val="0"/>
            <w:lang w:val="en-US"/>
          </w:rPr>
          <w:t>l</w:t>
        </w:r>
        <w:r w:rsidR="00F31D72" w:rsidRPr="00F31D72">
          <w:rPr>
            <w:rStyle w:val="Hyperlink"/>
            <w:b w:val="0"/>
          </w:rPr>
          <w:t xml:space="preserve"> </w:t>
        </w:r>
        <w:r w:rsidR="00F31D72" w:rsidRPr="00F31D72">
          <w:rPr>
            <w:rStyle w:val="Hyperlink"/>
            <w:b w:val="0"/>
            <w:i/>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2 \h </w:instrText>
        </w:r>
        <w:r w:rsidR="00F31D72" w:rsidRPr="00F31D72">
          <w:rPr>
            <w:b w:val="0"/>
            <w:webHidden/>
          </w:rPr>
        </w:r>
        <w:r w:rsidR="00F31D72" w:rsidRPr="00F31D72">
          <w:rPr>
            <w:b w:val="0"/>
            <w:webHidden/>
          </w:rPr>
          <w:fldChar w:fldCharType="separate"/>
        </w:r>
        <w:r w:rsidR="006A152C">
          <w:rPr>
            <w:b w:val="0"/>
            <w:webHidden/>
          </w:rPr>
          <w:t>38</w:t>
        </w:r>
        <w:r w:rsidR="00F31D72" w:rsidRPr="00F31D72">
          <w:rPr>
            <w:b w:val="0"/>
            <w:webHidden/>
          </w:rPr>
          <w:fldChar w:fldCharType="end"/>
        </w:r>
      </w:hyperlink>
    </w:p>
    <w:p w14:paraId="76181F22" w14:textId="77777777" w:rsidR="00F31D72" w:rsidRPr="00F31D72" w:rsidRDefault="009679D2" w:rsidP="00F31D72">
      <w:pPr>
        <w:pStyle w:val="TOC1"/>
        <w:rPr>
          <w:rFonts w:eastAsiaTheme="minorEastAsia"/>
          <w:b w:val="0"/>
          <w:sz w:val="22"/>
          <w:szCs w:val="22"/>
          <w:lang w:val="en-US"/>
        </w:rPr>
      </w:pPr>
      <w:hyperlink w:anchor="_Toc195951973" w:history="1">
        <w:r w:rsidR="00F31D72" w:rsidRPr="00F31D72">
          <w:rPr>
            <w:rStyle w:val="Hyperlink"/>
            <w:b w:val="0"/>
          </w:rPr>
          <w:t>Tabel 3.13.</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3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166F4261" w14:textId="77777777" w:rsidR="00F31D72" w:rsidRPr="00F31D72" w:rsidRDefault="009679D2" w:rsidP="00F31D72">
      <w:pPr>
        <w:pStyle w:val="TOC1"/>
        <w:rPr>
          <w:rFonts w:eastAsiaTheme="minorEastAsia"/>
          <w:b w:val="0"/>
          <w:sz w:val="22"/>
          <w:szCs w:val="22"/>
          <w:lang w:val="en-US"/>
        </w:rPr>
      </w:pPr>
      <w:hyperlink w:anchor="_Toc195951974" w:history="1">
        <w:r w:rsidR="00F31D72" w:rsidRPr="00F31D72">
          <w:rPr>
            <w:rStyle w:val="Hyperlink"/>
            <w:b w:val="0"/>
          </w:rPr>
          <w:t>Tabel 3.14.</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4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455253C9" w14:textId="77777777" w:rsidR="00F31D72" w:rsidRPr="00F31D72" w:rsidRDefault="009679D2" w:rsidP="00F31D72">
      <w:pPr>
        <w:pStyle w:val="TOC1"/>
        <w:rPr>
          <w:rFonts w:eastAsiaTheme="minorEastAsia"/>
          <w:b w:val="0"/>
          <w:sz w:val="22"/>
          <w:szCs w:val="22"/>
          <w:lang w:val="en-US"/>
        </w:rPr>
      </w:pPr>
      <w:hyperlink w:anchor="_Toc195951975" w:history="1">
        <w:r w:rsidR="00F31D72" w:rsidRPr="00F31D72">
          <w:rPr>
            <w:rStyle w:val="Hyperlink"/>
            <w:b w:val="0"/>
          </w:rPr>
          <w:t>Tabel 3.15.</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5 \h </w:instrText>
        </w:r>
        <w:r w:rsidR="00F31D72" w:rsidRPr="00F31D72">
          <w:rPr>
            <w:b w:val="0"/>
            <w:webHidden/>
          </w:rPr>
        </w:r>
        <w:r w:rsidR="00F31D72" w:rsidRPr="00F31D72">
          <w:rPr>
            <w:b w:val="0"/>
            <w:webHidden/>
          </w:rPr>
          <w:fldChar w:fldCharType="separate"/>
        </w:r>
        <w:r w:rsidR="006A152C">
          <w:rPr>
            <w:b w:val="0"/>
            <w:webHidden/>
          </w:rPr>
          <w:t>39</w:t>
        </w:r>
        <w:r w:rsidR="00F31D72" w:rsidRPr="00F31D72">
          <w:rPr>
            <w:b w:val="0"/>
            <w:webHidden/>
          </w:rPr>
          <w:fldChar w:fldCharType="end"/>
        </w:r>
      </w:hyperlink>
    </w:p>
    <w:p w14:paraId="026529FA" w14:textId="77777777" w:rsidR="00F31D72" w:rsidRPr="00F31D72" w:rsidRDefault="009679D2" w:rsidP="00F31D72">
      <w:pPr>
        <w:pStyle w:val="TOC1"/>
        <w:rPr>
          <w:rFonts w:eastAsiaTheme="minorEastAsia"/>
          <w:b w:val="0"/>
          <w:sz w:val="22"/>
          <w:szCs w:val="22"/>
          <w:lang w:val="en-US"/>
        </w:rPr>
      </w:pPr>
      <w:hyperlink w:anchor="_Toc195951976" w:history="1">
        <w:r w:rsidR="00F31D72" w:rsidRPr="00F31D72">
          <w:rPr>
            <w:rStyle w:val="Hyperlink"/>
            <w:b w:val="0"/>
          </w:rPr>
          <w:t>Tabel 3.16.</w:t>
        </w:r>
        <w:r w:rsidR="00F31D72" w:rsidRPr="00F31D72">
          <w:rPr>
            <w:rFonts w:eastAsiaTheme="minorEastAsia"/>
            <w:b w:val="0"/>
            <w:sz w:val="22"/>
            <w:szCs w:val="22"/>
            <w:lang w:val="en-US"/>
          </w:rPr>
          <w:tab/>
        </w:r>
        <w:r w:rsidR="00F31D72" w:rsidRPr="00F31D72">
          <w:rPr>
            <w:rStyle w:val="Hyperlink"/>
            <w:b w:val="0"/>
          </w:rPr>
          <w:t xml:space="preserve">Tabel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6 \h </w:instrText>
        </w:r>
        <w:r w:rsidR="00F31D72" w:rsidRPr="00F31D72">
          <w:rPr>
            <w:b w:val="0"/>
            <w:webHidden/>
          </w:rPr>
        </w:r>
        <w:r w:rsidR="00F31D72" w:rsidRPr="00F31D72">
          <w:rPr>
            <w:b w:val="0"/>
            <w:webHidden/>
          </w:rPr>
          <w:fldChar w:fldCharType="separate"/>
        </w:r>
        <w:r w:rsidR="006A152C">
          <w:rPr>
            <w:b w:val="0"/>
            <w:webHidden/>
          </w:rPr>
          <w:t>40</w:t>
        </w:r>
        <w:r w:rsidR="00F31D72" w:rsidRPr="00F31D72">
          <w:rPr>
            <w:b w:val="0"/>
            <w:webHidden/>
          </w:rPr>
          <w:fldChar w:fldCharType="end"/>
        </w:r>
      </w:hyperlink>
    </w:p>
    <w:p w14:paraId="7E081B22" w14:textId="77777777" w:rsidR="00F31D72" w:rsidRPr="00F31D72" w:rsidRDefault="009679D2" w:rsidP="00F31D72">
      <w:pPr>
        <w:pStyle w:val="TOC1"/>
        <w:rPr>
          <w:rFonts w:eastAsiaTheme="minorEastAsia"/>
          <w:b w:val="0"/>
          <w:sz w:val="22"/>
          <w:szCs w:val="22"/>
          <w:lang w:val="en-US"/>
        </w:rPr>
      </w:pPr>
      <w:hyperlink w:anchor="_Toc195951977" w:history="1">
        <w:r w:rsidR="00F31D72" w:rsidRPr="00F31D72">
          <w:rPr>
            <w:rStyle w:val="Hyperlink"/>
            <w:b w:val="0"/>
          </w:rPr>
          <w:t>Tabel 3.1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7 \h </w:instrText>
        </w:r>
        <w:r w:rsidR="00F31D72" w:rsidRPr="00F31D72">
          <w:rPr>
            <w:b w:val="0"/>
            <w:webHidden/>
          </w:rPr>
        </w:r>
        <w:r w:rsidR="00F31D72" w:rsidRPr="00F31D72">
          <w:rPr>
            <w:b w:val="0"/>
            <w:webHidden/>
          </w:rPr>
          <w:fldChar w:fldCharType="separate"/>
        </w:r>
        <w:r w:rsidR="006A152C">
          <w:rPr>
            <w:b w:val="0"/>
            <w:webHidden/>
          </w:rPr>
          <w:t>88</w:t>
        </w:r>
        <w:r w:rsidR="00F31D72" w:rsidRPr="00F31D72">
          <w:rPr>
            <w:b w:val="0"/>
            <w:webHidden/>
          </w:rPr>
          <w:fldChar w:fldCharType="end"/>
        </w:r>
      </w:hyperlink>
    </w:p>
    <w:p w14:paraId="1805D3DA" w14:textId="77777777" w:rsidR="00F31D72" w:rsidRPr="00F31D72" w:rsidRDefault="009679D2" w:rsidP="00F31D72">
      <w:pPr>
        <w:pStyle w:val="TOC1"/>
        <w:rPr>
          <w:rFonts w:eastAsiaTheme="minorEastAsia"/>
          <w:b w:val="0"/>
          <w:sz w:val="22"/>
          <w:szCs w:val="22"/>
          <w:lang w:val="en-US"/>
        </w:rPr>
      </w:pPr>
      <w:hyperlink w:anchor="_Toc195951978" w:history="1">
        <w:r w:rsidR="00F31D72" w:rsidRPr="00F31D72">
          <w:rPr>
            <w:rStyle w:val="Hyperlink"/>
            <w:b w:val="0"/>
          </w:rPr>
          <w:t>Tabel 3.1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8 \h </w:instrText>
        </w:r>
        <w:r w:rsidR="00F31D72" w:rsidRPr="00F31D72">
          <w:rPr>
            <w:b w:val="0"/>
            <w:webHidden/>
          </w:rPr>
        </w:r>
        <w:r w:rsidR="00F31D72" w:rsidRPr="00F31D72">
          <w:rPr>
            <w:b w:val="0"/>
            <w:webHidden/>
          </w:rPr>
          <w:fldChar w:fldCharType="separate"/>
        </w:r>
        <w:r w:rsidR="006A152C">
          <w:rPr>
            <w:b w:val="0"/>
            <w:webHidden/>
          </w:rPr>
          <w:t>89</w:t>
        </w:r>
        <w:r w:rsidR="00F31D72" w:rsidRPr="00F31D72">
          <w:rPr>
            <w:b w:val="0"/>
            <w:webHidden/>
          </w:rPr>
          <w:fldChar w:fldCharType="end"/>
        </w:r>
      </w:hyperlink>
    </w:p>
    <w:p w14:paraId="329D1D59" w14:textId="77777777" w:rsidR="00F31D72" w:rsidRPr="00F31D72" w:rsidRDefault="009679D2" w:rsidP="00F31D72">
      <w:pPr>
        <w:pStyle w:val="TOC1"/>
        <w:rPr>
          <w:rFonts w:eastAsiaTheme="minorEastAsia"/>
          <w:b w:val="0"/>
          <w:sz w:val="22"/>
          <w:szCs w:val="22"/>
          <w:lang w:val="en-US"/>
        </w:rPr>
      </w:pPr>
      <w:hyperlink w:anchor="_Toc195951979" w:history="1">
        <w:r w:rsidR="00F31D72" w:rsidRPr="00F31D72">
          <w:rPr>
            <w:rStyle w:val="Hyperlink"/>
            <w:b w:val="0"/>
          </w:rPr>
          <w:t>Tabel 3.1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ashboa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79 \h </w:instrText>
        </w:r>
        <w:r w:rsidR="00F31D72" w:rsidRPr="00F31D72">
          <w:rPr>
            <w:b w:val="0"/>
            <w:webHidden/>
          </w:rPr>
        </w:r>
        <w:r w:rsidR="00F31D72" w:rsidRPr="00F31D72">
          <w:rPr>
            <w:b w:val="0"/>
            <w:webHidden/>
          </w:rPr>
          <w:fldChar w:fldCharType="separate"/>
        </w:r>
        <w:r w:rsidR="006A152C">
          <w:rPr>
            <w:b w:val="0"/>
            <w:webHidden/>
          </w:rPr>
          <w:t>89</w:t>
        </w:r>
        <w:r w:rsidR="00F31D72" w:rsidRPr="00F31D72">
          <w:rPr>
            <w:b w:val="0"/>
            <w:webHidden/>
          </w:rPr>
          <w:fldChar w:fldCharType="end"/>
        </w:r>
      </w:hyperlink>
    </w:p>
    <w:p w14:paraId="507BC04A" w14:textId="77777777" w:rsidR="00F31D72" w:rsidRPr="00F31D72" w:rsidRDefault="009679D2" w:rsidP="00F31D72">
      <w:pPr>
        <w:pStyle w:val="TOC1"/>
        <w:rPr>
          <w:rFonts w:eastAsiaTheme="minorEastAsia"/>
          <w:b w:val="0"/>
          <w:sz w:val="22"/>
          <w:szCs w:val="22"/>
          <w:lang w:val="en-US"/>
        </w:rPr>
      </w:pPr>
      <w:hyperlink w:anchor="_Toc195951980" w:history="1">
        <w:r w:rsidR="00F31D72" w:rsidRPr="00F31D72">
          <w:rPr>
            <w:rStyle w:val="Hyperlink"/>
            <w:b w:val="0"/>
          </w:rPr>
          <w:t>Tabel 3.20.</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0 \h </w:instrText>
        </w:r>
        <w:r w:rsidR="00F31D72" w:rsidRPr="00F31D72">
          <w:rPr>
            <w:b w:val="0"/>
            <w:webHidden/>
          </w:rPr>
        </w:r>
        <w:r w:rsidR="00F31D72" w:rsidRPr="00F31D72">
          <w:rPr>
            <w:b w:val="0"/>
            <w:webHidden/>
          </w:rPr>
          <w:fldChar w:fldCharType="separate"/>
        </w:r>
        <w:r w:rsidR="006A152C">
          <w:rPr>
            <w:b w:val="0"/>
            <w:webHidden/>
          </w:rPr>
          <w:t>90</w:t>
        </w:r>
        <w:r w:rsidR="00F31D72" w:rsidRPr="00F31D72">
          <w:rPr>
            <w:b w:val="0"/>
            <w:webHidden/>
          </w:rPr>
          <w:fldChar w:fldCharType="end"/>
        </w:r>
      </w:hyperlink>
    </w:p>
    <w:p w14:paraId="368CB25F" w14:textId="77777777" w:rsidR="00F31D72" w:rsidRPr="00F31D72" w:rsidRDefault="009679D2" w:rsidP="00F31D72">
      <w:pPr>
        <w:pStyle w:val="TOC1"/>
        <w:rPr>
          <w:rFonts w:eastAsiaTheme="minorEastAsia"/>
          <w:b w:val="0"/>
          <w:sz w:val="22"/>
          <w:szCs w:val="22"/>
          <w:lang w:val="en-US"/>
        </w:rPr>
      </w:pPr>
      <w:hyperlink w:anchor="_Toc195951981" w:history="1">
        <w:r w:rsidR="00F31D72" w:rsidRPr="00F31D72">
          <w:rPr>
            <w:rStyle w:val="Hyperlink"/>
            <w:b w:val="0"/>
          </w:rPr>
          <w:t>Tabel 3.21.</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Admin d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1 \h </w:instrText>
        </w:r>
        <w:r w:rsidR="00F31D72" w:rsidRPr="00F31D72">
          <w:rPr>
            <w:b w:val="0"/>
            <w:webHidden/>
          </w:rPr>
        </w:r>
        <w:r w:rsidR="00F31D72" w:rsidRPr="00F31D72">
          <w:rPr>
            <w:b w:val="0"/>
            <w:webHidden/>
          </w:rPr>
          <w:fldChar w:fldCharType="separate"/>
        </w:r>
        <w:r w:rsidR="006A152C">
          <w:rPr>
            <w:b w:val="0"/>
            <w:webHidden/>
          </w:rPr>
          <w:t>91</w:t>
        </w:r>
        <w:r w:rsidR="00F31D72" w:rsidRPr="00F31D72">
          <w:rPr>
            <w:b w:val="0"/>
            <w:webHidden/>
          </w:rPr>
          <w:fldChar w:fldCharType="end"/>
        </w:r>
      </w:hyperlink>
    </w:p>
    <w:p w14:paraId="4EA3B808" w14:textId="77777777" w:rsidR="00F31D72" w:rsidRPr="00F31D72" w:rsidRDefault="009679D2" w:rsidP="00F31D72">
      <w:pPr>
        <w:pStyle w:val="TOC1"/>
        <w:rPr>
          <w:rFonts w:eastAsiaTheme="minorEastAsia"/>
          <w:b w:val="0"/>
          <w:sz w:val="22"/>
          <w:szCs w:val="22"/>
          <w:lang w:val="en-US"/>
        </w:rPr>
      </w:pPr>
      <w:hyperlink w:anchor="_Toc195951982" w:history="1">
        <w:r w:rsidR="00F31D72" w:rsidRPr="00F31D72">
          <w:rPr>
            <w:rStyle w:val="Hyperlink"/>
            <w:b w:val="0"/>
          </w:rPr>
          <w:t>Tabel 3.22.</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ensi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2 \h </w:instrText>
        </w:r>
        <w:r w:rsidR="00F31D72" w:rsidRPr="00F31D72">
          <w:rPr>
            <w:b w:val="0"/>
            <w:webHidden/>
          </w:rPr>
        </w:r>
        <w:r w:rsidR="00F31D72" w:rsidRPr="00F31D72">
          <w:rPr>
            <w:b w:val="0"/>
            <w:webHidden/>
          </w:rPr>
          <w:fldChar w:fldCharType="separate"/>
        </w:r>
        <w:r w:rsidR="006A152C">
          <w:rPr>
            <w:b w:val="0"/>
            <w:webHidden/>
          </w:rPr>
          <w:t>91</w:t>
        </w:r>
        <w:r w:rsidR="00F31D72" w:rsidRPr="00F31D72">
          <w:rPr>
            <w:b w:val="0"/>
            <w:webHidden/>
          </w:rPr>
          <w:fldChar w:fldCharType="end"/>
        </w:r>
      </w:hyperlink>
    </w:p>
    <w:p w14:paraId="79D7FCB8" w14:textId="77777777" w:rsidR="00F31D72" w:rsidRPr="00F31D72" w:rsidRDefault="009679D2" w:rsidP="00F31D72">
      <w:pPr>
        <w:pStyle w:val="TOC1"/>
        <w:rPr>
          <w:rFonts w:eastAsiaTheme="minorEastAsia"/>
          <w:b w:val="0"/>
          <w:sz w:val="22"/>
          <w:szCs w:val="22"/>
          <w:lang w:val="en-US"/>
        </w:rPr>
      </w:pPr>
      <w:hyperlink w:anchor="_Toc195951983" w:history="1">
        <w:r w:rsidR="00F31D72" w:rsidRPr="00F31D72">
          <w:rPr>
            <w:rStyle w:val="Hyperlink"/>
            <w:b w:val="0"/>
          </w:rPr>
          <w:t>Tabel 3.23.</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 Presensi (Admin d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3 \h </w:instrText>
        </w:r>
        <w:r w:rsidR="00F31D72" w:rsidRPr="00F31D72">
          <w:rPr>
            <w:b w:val="0"/>
            <w:webHidden/>
          </w:rPr>
        </w:r>
        <w:r w:rsidR="00F31D72" w:rsidRPr="00F31D72">
          <w:rPr>
            <w:b w:val="0"/>
            <w:webHidden/>
          </w:rPr>
          <w:fldChar w:fldCharType="separate"/>
        </w:r>
        <w:r w:rsidR="006A152C">
          <w:rPr>
            <w:b w:val="0"/>
            <w:webHidden/>
          </w:rPr>
          <w:t>92</w:t>
        </w:r>
        <w:r w:rsidR="00F31D72" w:rsidRPr="00F31D72">
          <w:rPr>
            <w:b w:val="0"/>
            <w:webHidden/>
          </w:rPr>
          <w:fldChar w:fldCharType="end"/>
        </w:r>
      </w:hyperlink>
    </w:p>
    <w:p w14:paraId="6E071BAC" w14:textId="77777777" w:rsidR="00F31D72" w:rsidRPr="00F31D72" w:rsidRDefault="009679D2" w:rsidP="00F31D72">
      <w:pPr>
        <w:pStyle w:val="TOC1"/>
        <w:rPr>
          <w:rFonts w:eastAsiaTheme="minorEastAsia"/>
          <w:b w:val="0"/>
          <w:sz w:val="22"/>
          <w:szCs w:val="22"/>
          <w:lang w:val="en-US"/>
        </w:rPr>
      </w:pPr>
      <w:hyperlink w:anchor="_Toc195951984" w:history="1">
        <w:r w:rsidR="00F31D72" w:rsidRPr="00F31D72">
          <w:rPr>
            <w:rStyle w:val="Hyperlink"/>
            <w:b w:val="0"/>
          </w:rPr>
          <w:t>Tabel 3.24.</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 Presensi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4 \h </w:instrText>
        </w:r>
        <w:r w:rsidR="00F31D72" w:rsidRPr="00F31D72">
          <w:rPr>
            <w:b w:val="0"/>
            <w:webHidden/>
          </w:rPr>
        </w:r>
        <w:r w:rsidR="00F31D72" w:rsidRPr="00F31D72">
          <w:rPr>
            <w:b w:val="0"/>
            <w:webHidden/>
          </w:rPr>
          <w:fldChar w:fldCharType="separate"/>
        </w:r>
        <w:r w:rsidR="006A152C">
          <w:rPr>
            <w:b w:val="0"/>
            <w:webHidden/>
          </w:rPr>
          <w:t>93</w:t>
        </w:r>
        <w:r w:rsidR="00F31D72" w:rsidRPr="00F31D72">
          <w:rPr>
            <w:b w:val="0"/>
            <w:webHidden/>
          </w:rPr>
          <w:fldChar w:fldCharType="end"/>
        </w:r>
      </w:hyperlink>
    </w:p>
    <w:p w14:paraId="21BD8701" w14:textId="77777777" w:rsidR="00F31D72" w:rsidRPr="00F31D72" w:rsidRDefault="009679D2" w:rsidP="00F31D72">
      <w:pPr>
        <w:pStyle w:val="TOC1"/>
        <w:rPr>
          <w:rFonts w:eastAsiaTheme="minorEastAsia"/>
          <w:b w:val="0"/>
          <w:sz w:val="22"/>
          <w:szCs w:val="22"/>
          <w:lang w:val="en-US"/>
        </w:rPr>
      </w:pPr>
      <w:hyperlink w:anchor="_Toc195951985" w:history="1">
        <w:r w:rsidR="00F31D72" w:rsidRPr="00F31D72">
          <w:rPr>
            <w:rStyle w:val="Hyperlink"/>
            <w:b w:val="0"/>
          </w:rPr>
          <w:t>Tabel 3.25.</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osting</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5 \h </w:instrText>
        </w:r>
        <w:r w:rsidR="00F31D72" w:rsidRPr="00F31D72">
          <w:rPr>
            <w:b w:val="0"/>
            <w:webHidden/>
          </w:rPr>
        </w:r>
        <w:r w:rsidR="00F31D72" w:rsidRPr="00F31D72">
          <w:rPr>
            <w:b w:val="0"/>
            <w:webHidden/>
          </w:rPr>
          <w:fldChar w:fldCharType="separate"/>
        </w:r>
        <w:r w:rsidR="006A152C">
          <w:rPr>
            <w:b w:val="0"/>
            <w:webHidden/>
          </w:rPr>
          <w:t>93</w:t>
        </w:r>
        <w:r w:rsidR="00F31D72" w:rsidRPr="00F31D72">
          <w:rPr>
            <w:b w:val="0"/>
            <w:webHidden/>
          </w:rPr>
          <w:fldChar w:fldCharType="end"/>
        </w:r>
      </w:hyperlink>
    </w:p>
    <w:p w14:paraId="7EF0EC07" w14:textId="7F91C33D" w:rsidR="00F31D72" w:rsidRPr="00F31D72" w:rsidRDefault="009679D2" w:rsidP="00F31D72">
      <w:pPr>
        <w:pStyle w:val="TOC1"/>
        <w:rPr>
          <w:rFonts w:eastAsiaTheme="minorEastAsia"/>
          <w:b w:val="0"/>
          <w:sz w:val="22"/>
          <w:szCs w:val="22"/>
          <w:lang w:val="en-US"/>
        </w:rPr>
      </w:pPr>
      <w:hyperlink w:anchor="_Toc195951986" w:history="1">
        <w:r w:rsidR="00F31D72" w:rsidRPr="00F31D72">
          <w:rPr>
            <w:rStyle w:val="Hyperlink"/>
            <w:b w:val="0"/>
          </w:rPr>
          <w:t>Tabel 3.26.</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i/>
            <w:lang w:val="en-US"/>
          </w:rPr>
          <w:t>Post</w:t>
        </w:r>
        <w:r w:rsidR="00F31D72" w:rsidRPr="00F31D72">
          <w:rPr>
            <w:rStyle w:val="Hyperlink"/>
            <w:b w:val="0"/>
          </w:rPr>
          <w:t xml:space="preserve"> (Admin, Pelatih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6 \h </w:instrText>
        </w:r>
        <w:r w:rsidR="00F31D72" w:rsidRPr="00F31D72">
          <w:rPr>
            <w:b w:val="0"/>
            <w:webHidden/>
          </w:rPr>
        </w:r>
        <w:r w:rsidR="00F31D72" w:rsidRPr="00F31D72">
          <w:rPr>
            <w:b w:val="0"/>
            <w:webHidden/>
          </w:rPr>
          <w:fldChar w:fldCharType="separate"/>
        </w:r>
        <w:r w:rsidR="006A152C">
          <w:rPr>
            <w:b w:val="0"/>
            <w:webHidden/>
          </w:rPr>
          <w:t>94</w:t>
        </w:r>
        <w:r w:rsidR="00F31D72" w:rsidRPr="00F31D72">
          <w:rPr>
            <w:b w:val="0"/>
            <w:webHidden/>
          </w:rPr>
          <w:fldChar w:fldCharType="end"/>
        </w:r>
      </w:hyperlink>
    </w:p>
    <w:p w14:paraId="7B9BD15C" w14:textId="77777777" w:rsidR="00F31D72" w:rsidRPr="00F31D72" w:rsidRDefault="009679D2" w:rsidP="00F31D72">
      <w:pPr>
        <w:pStyle w:val="TOC1"/>
        <w:rPr>
          <w:rFonts w:eastAsiaTheme="minorEastAsia"/>
          <w:b w:val="0"/>
          <w:sz w:val="22"/>
          <w:szCs w:val="22"/>
          <w:lang w:val="en-US"/>
        </w:rPr>
      </w:pPr>
      <w:hyperlink w:anchor="_Toc195951987" w:history="1">
        <w:r w:rsidR="00F31D72" w:rsidRPr="00F31D72">
          <w:rPr>
            <w:rStyle w:val="Hyperlink"/>
            <w:b w:val="0"/>
          </w:rPr>
          <w:t>Tabel 3.2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7 \h </w:instrText>
        </w:r>
        <w:r w:rsidR="00F31D72" w:rsidRPr="00F31D72">
          <w:rPr>
            <w:b w:val="0"/>
            <w:webHidden/>
          </w:rPr>
        </w:r>
        <w:r w:rsidR="00F31D72" w:rsidRPr="00F31D72">
          <w:rPr>
            <w:b w:val="0"/>
            <w:webHidden/>
          </w:rPr>
          <w:fldChar w:fldCharType="separate"/>
        </w:r>
        <w:r w:rsidR="006A152C">
          <w:rPr>
            <w:b w:val="0"/>
            <w:webHidden/>
          </w:rPr>
          <w:t>95</w:t>
        </w:r>
        <w:r w:rsidR="00F31D72" w:rsidRPr="00F31D72">
          <w:rPr>
            <w:b w:val="0"/>
            <w:webHidden/>
          </w:rPr>
          <w:fldChar w:fldCharType="end"/>
        </w:r>
      </w:hyperlink>
    </w:p>
    <w:p w14:paraId="23BBAA57" w14:textId="77777777" w:rsidR="00F31D72" w:rsidRPr="00F31D72" w:rsidRDefault="009679D2" w:rsidP="00F31D72">
      <w:pPr>
        <w:pStyle w:val="TOC1"/>
        <w:rPr>
          <w:rFonts w:eastAsiaTheme="minorEastAsia"/>
          <w:b w:val="0"/>
          <w:sz w:val="22"/>
          <w:szCs w:val="22"/>
          <w:lang w:val="en-US"/>
        </w:rPr>
      </w:pPr>
      <w:hyperlink w:anchor="_Toc195951988" w:history="1">
        <w:r w:rsidR="00F31D72" w:rsidRPr="00F31D72">
          <w:rPr>
            <w:rStyle w:val="Hyperlink"/>
            <w:b w:val="0"/>
          </w:rPr>
          <w:t>Tabel 3.2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8 \h </w:instrText>
        </w:r>
        <w:r w:rsidR="00F31D72" w:rsidRPr="00F31D72">
          <w:rPr>
            <w:b w:val="0"/>
            <w:webHidden/>
          </w:rPr>
        </w:r>
        <w:r w:rsidR="00F31D72" w:rsidRPr="00F31D72">
          <w:rPr>
            <w:b w:val="0"/>
            <w:webHidden/>
          </w:rPr>
          <w:fldChar w:fldCharType="separate"/>
        </w:r>
        <w:r w:rsidR="006A152C">
          <w:rPr>
            <w:b w:val="0"/>
            <w:webHidden/>
          </w:rPr>
          <w:t>95</w:t>
        </w:r>
        <w:r w:rsidR="00F31D72" w:rsidRPr="00F31D72">
          <w:rPr>
            <w:b w:val="0"/>
            <w:webHidden/>
          </w:rPr>
          <w:fldChar w:fldCharType="end"/>
        </w:r>
      </w:hyperlink>
    </w:p>
    <w:p w14:paraId="71827F14" w14:textId="77777777" w:rsidR="00F31D72" w:rsidRPr="00F31D72" w:rsidRDefault="009679D2" w:rsidP="00F31D72">
      <w:pPr>
        <w:pStyle w:val="TOC1"/>
        <w:rPr>
          <w:rFonts w:eastAsiaTheme="minorEastAsia"/>
          <w:b w:val="0"/>
          <w:sz w:val="22"/>
          <w:szCs w:val="22"/>
          <w:lang w:val="en-US"/>
        </w:rPr>
      </w:pPr>
      <w:hyperlink w:anchor="_Toc195951989" w:history="1">
        <w:r w:rsidR="00F31D72" w:rsidRPr="00F31D72">
          <w:rPr>
            <w:rStyle w:val="Hyperlink"/>
            <w:b w:val="0"/>
          </w:rPr>
          <w:t>Tabel 3.2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Profile</w:t>
        </w:r>
        <w:r w:rsidR="00F31D72" w:rsidRPr="00F31D72">
          <w:rPr>
            <w:rStyle w:val="Hyperlink"/>
            <w:b w:val="0"/>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89 \h </w:instrText>
        </w:r>
        <w:r w:rsidR="00F31D72" w:rsidRPr="00F31D72">
          <w:rPr>
            <w:b w:val="0"/>
            <w:webHidden/>
          </w:rPr>
        </w:r>
        <w:r w:rsidR="00F31D72" w:rsidRPr="00F31D72">
          <w:rPr>
            <w:b w:val="0"/>
            <w:webHidden/>
          </w:rPr>
          <w:fldChar w:fldCharType="separate"/>
        </w:r>
        <w:r w:rsidR="006A152C">
          <w:rPr>
            <w:b w:val="0"/>
            <w:webHidden/>
          </w:rPr>
          <w:t>96</w:t>
        </w:r>
        <w:r w:rsidR="00F31D72" w:rsidRPr="00F31D72">
          <w:rPr>
            <w:b w:val="0"/>
            <w:webHidden/>
          </w:rPr>
          <w:fldChar w:fldCharType="end"/>
        </w:r>
      </w:hyperlink>
    </w:p>
    <w:p w14:paraId="36521A4D" w14:textId="77777777" w:rsidR="00F31D72" w:rsidRPr="00F31D72" w:rsidRDefault="009679D2" w:rsidP="00F31D72">
      <w:pPr>
        <w:pStyle w:val="TOC1"/>
        <w:rPr>
          <w:rFonts w:eastAsiaTheme="minorEastAsia"/>
          <w:b w:val="0"/>
          <w:sz w:val="22"/>
          <w:szCs w:val="22"/>
          <w:lang w:val="en-US"/>
        </w:rPr>
      </w:pPr>
      <w:hyperlink w:anchor="_Toc195951990" w:history="1">
        <w:r w:rsidR="00F31D72" w:rsidRPr="00F31D72">
          <w:rPr>
            <w:rStyle w:val="Hyperlink"/>
            <w:b w:val="0"/>
          </w:rPr>
          <w:t>Tabel 3.30.</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daftar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0 \h </w:instrText>
        </w:r>
        <w:r w:rsidR="00F31D72" w:rsidRPr="00F31D72">
          <w:rPr>
            <w:b w:val="0"/>
            <w:webHidden/>
          </w:rPr>
        </w:r>
        <w:r w:rsidR="00F31D72" w:rsidRPr="00F31D72">
          <w:rPr>
            <w:b w:val="0"/>
            <w:webHidden/>
          </w:rPr>
          <w:fldChar w:fldCharType="separate"/>
        </w:r>
        <w:r w:rsidR="006A152C">
          <w:rPr>
            <w:b w:val="0"/>
            <w:webHidden/>
          </w:rPr>
          <w:t>97</w:t>
        </w:r>
        <w:r w:rsidR="00F31D72" w:rsidRPr="00F31D72">
          <w:rPr>
            <w:b w:val="0"/>
            <w:webHidden/>
          </w:rPr>
          <w:fldChar w:fldCharType="end"/>
        </w:r>
      </w:hyperlink>
    </w:p>
    <w:p w14:paraId="06C7D584" w14:textId="77777777" w:rsidR="00F31D72" w:rsidRPr="00F31D72" w:rsidRDefault="009679D2" w:rsidP="00F31D72">
      <w:pPr>
        <w:pStyle w:val="TOC1"/>
        <w:rPr>
          <w:rFonts w:eastAsiaTheme="minorEastAsia"/>
          <w:b w:val="0"/>
          <w:sz w:val="22"/>
          <w:szCs w:val="22"/>
          <w:lang w:val="en-US"/>
        </w:rPr>
      </w:pPr>
      <w:hyperlink w:anchor="_Toc195951991" w:history="1">
        <w:r w:rsidR="00F31D72" w:rsidRPr="00F31D72">
          <w:rPr>
            <w:rStyle w:val="Hyperlink"/>
            <w:b w:val="0"/>
          </w:rPr>
          <w:t>Tabel 3.31.</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Detail</w:t>
        </w:r>
        <w:r w:rsidR="00F31D72" w:rsidRPr="00F31D72">
          <w:rPr>
            <w:rStyle w:val="Hyperlink"/>
            <w:b w:val="0"/>
            <w:i/>
          </w:rPr>
          <w:t xml:space="preserve"> </w:t>
        </w:r>
        <w:r w:rsidR="00F31D72" w:rsidRPr="00F31D72">
          <w:rPr>
            <w:rStyle w:val="Hyperlink"/>
            <w:b w:val="0"/>
          </w:rPr>
          <w:t>Pendaftar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1 \h </w:instrText>
        </w:r>
        <w:r w:rsidR="00F31D72" w:rsidRPr="00F31D72">
          <w:rPr>
            <w:b w:val="0"/>
            <w:webHidden/>
          </w:rPr>
        </w:r>
        <w:r w:rsidR="00F31D72" w:rsidRPr="00F31D72">
          <w:rPr>
            <w:b w:val="0"/>
            <w:webHidden/>
          </w:rPr>
          <w:fldChar w:fldCharType="separate"/>
        </w:r>
        <w:r w:rsidR="006A152C">
          <w:rPr>
            <w:b w:val="0"/>
            <w:webHidden/>
          </w:rPr>
          <w:t>98</w:t>
        </w:r>
        <w:r w:rsidR="00F31D72" w:rsidRPr="00F31D72">
          <w:rPr>
            <w:b w:val="0"/>
            <w:webHidden/>
          </w:rPr>
          <w:fldChar w:fldCharType="end"/>
        </w:r>
      </w:hyperlink>
    </w:p>
    <w:p w14:paraId="3B56DEC1" w14:textId="77777777" w:rsidR="00F31D72" w:rsidRPr="00F31D72" w:rsidRDefault="009679D2" w:rsidP="00F31D72">
      <w:pPr>
        <w:pStyle w:val="TOC1"/>
        <w:rPr>
          <w:rFonts w:eastAsiaTheme="minorEastAsia"/>
          <w:b w:val="0"/>
          <w:sz w:val="22"/>
          <w:szCs w:val="22"/>
          <w:lang w:val="en-US"/>
        </w:rPr>
      </w:pPr>
      <w:hyperlink w:anchor="_Toc195951992" w:history="1">
        <w:r w:rsidR="00F31D72" w:rsidRPr="00F31D72">
          <w:rPr>
            <w:rStyle w:val="Hyperlink"/>
            <w:b w:val="0"/>
          </w:rPr>
          <w:t>Tabel 3.32.</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enilaia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2 \h </w:instrText>
        </w:r>
        <w:r w:rsidR="00F31D72" w:rsidRPr="00F31D72">
          <w:rPr>
            <w:b w:val="0"/>
            <w:webHidden/>
          </w:rPr>
        </w:r>
        <w:r w:rsidR="00F31D72" w:rsidRPr="00F31D72">
          <w:rPr>
            <w:b w:val="0"/>
            <w:webHidden/>
          </w:rPr>
          <w:fldChar w:fldCharType="separate"/>
        </w:r>
        <w:r w:rsidR="006A152C">
          <w:rPr>
            <w:b w:val="0"/>
            <w:webHidden/>
          </w:rPr>
          <w:t>98</w:t>
        </w:r>
        <w:r w:rsidR="00F31D72" w:rsidRPr="00F31D72">
          <w:rPr>
            <w:b w:val="0"/>
            <w:webHidden/>
          </w:rPr>
          <w:fldChar w:fldCharType="end"/>
        </w:r>
      </w:hyperlink>
    </w:p>
    <w:p w14:paraId="0EAC55A1" w14:textId="77777777" w:rsidR="00F31D72" w:rsidRPr="00F31D72" w:rsidRDefault="009679D2" w:rsidP="00F31D72">
      <w:pPr>
        <w:pStyle w:val="TOC1"/>
        <w:rPr>
          <w:rFonts w:eastAsiaTheme="minorEastAsia"/>
          <w:b w:val="0"/>
          <w:sz w:val="22"/>
          <w:szCs w:val="22"/>
          <w:lang w:val="en-US"/>
        </w:rPr>
      </w:pPr>
      <w:hyperlink w:anchor="_Toc195951993" w:history="1">
        <w:r w:rsidR="00F31D72" w:rsidRPr="00F31D72">
          <w:rPr>
            <w:rStyle w:val="Hyperlink"/>
            <w:b w:val="0"/>
          </w:rPr>
          <w:t>Tabel 3.33.</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Jadwal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3 \h </w:instrText>
        </w:r>
        <w:r w:rsidR="00F31D72" w:rsidRPr="00F31D72">
          <w:rPr>
            <w:b w:val="0"/>
            <w:webHidden/>
          </w:rPr>
        </w:r>
        <w:r w:rsidR="00F31D72" w:rsidRPr="00F31D72">
          <w:rPr>
            <w:b w:val="0"/>
            <w:webHidden/>
          </w:rPr>
          <w:fldChar w:fldCharType="separate"/>
        </w:r>
        <w:r w:rsidR="006A152C">
          <w:rPr>
            <w:b w:val="0"/>
            <w:webHidden/>
          </w:rPr>
          <w:t>99</w:t>
        </w:r>
        <w:r w:rsidR="00F31D72" w:rsidRPr="00F31D72">
          <w:rPr>
            <w:b w:val="0"/>
            <w:webHidden/>
          </w:rPr>
          <w:fldChar w:fldCharType="end"/>
        </w:r>
      </w:hyperlink>
    </w:p>
    <w:p w14:paraId="045DA7DB" w14:textId="77777777" w:rsidR="00F31D72" w:rsidRPr="00F31D72" w:rsidRDefault="009679D2" w:rsidP="00F31D72">
      <w:pPr>
        <w:pStyle w:val="TOC1"/>
        <w:rPr>
          <w:rFonts w:eastAsiaTheme="minorEastAsia"/>
          <w:b w:val="0"/>
          <w:sz w:val="22"/>
          <w:szCs w:val="22"/>
          <w:lang w:val="en-US"/>
        </w:rPr>
      </w:pPr>
      <w:hyperlink w:anchor="_Toc195951994" w:history="1">
        <w:r w:rsidR="00F31D72" w:rsidRPr="00F31D72">
          <w:rPr>
            <w:rStyle w:val="Hyperlink"/>
            <w:b w:val="0"/>
          </w:rPr>
          <w:t>Tabel 3.34.</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Berita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4 \h </w:instrText>
        </w:r>
        <w:r w:rsidR="00F31D72" w:rsidRPr="00F31D72">
          <w:rPr>
            <w:b w:val="0"/>
            <w:webHidden/>
          </w:rPr>
        </w:r>
        <w:r w:rsidR="00F31D72" w:rsidRPr="00F31D72">
          <w:rPr>
            <w:b w:val="0"/>
            <w:webHidden/>
          </w:rPr>
          <w:fldChar w:fldCharType="separate"/>
        </w:r>
        <w:r w:rsidR="006A152C">
          <w:rPr>
            <w:b w:val="0"/>
            <w:webHidden/>
          </w:rPr>
          <w:t>100</w:t>
        </w:r>
        <w:r w:rsidR="00F31D72" w:rsidRPr="00F31D72">
          <w:rPr>
            <w:b w:val="0"/>
            <w:webHidden/>
          </w:rPr>
          <w:fldChar w:fldCharType="end"/>
        </w:r>
      </w:hyperlink>
    </w:p>
    <w:p w14:paraId="17FD3009" w14:textId="77777777" w:rsidR="00F31D72" w:rsidRPr="00F31D72" w:rsidRDefault="009679D2" w:rsidP="00F31D72">
      <w:pPr>
        <w:pStyle w:val="TOC1"/>
        <w:rPr>
          <w:rFonts w:eastAsiaTheme="minorEastAsia"/>
          <w:b w:val="0"/>
          <w:sz w:val="22"/>
          <w:szCs w:val="22"/>
          <w:lang w:val="en-US"/>
        </w:rPr>
      </w:pPr>
      <w:hyperlink w:anchor="_Toc195951995" w:history="1">
        <w:r w:rsidR="00F31D72" w:rsidRPr="00F31D72">
          <w:rPr>
            <w:rStyle w:val="Hyperlink"/>
            <w:b w:val="0"/>
          </w:rPr>
          <w:t>Tabel 3.35.</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Galeri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5 \h </w:instrText>
        </w:r>
        <w:r w:rsidR="00F31D72" w:rsidRPr="00F31D72">
          <w:rPr>
            <w:b w:val="0"/>
            <w:webHidden/>
          </w:rPr>
        </w:r>
        <w:r w:rsidR="00F31D72" w:rsidRPr="00F31D72">
          <w:rPr>
            <w:b w:val="0"/>
            <w:webHidden/>
          </w:rPr>
          <w:fldChar w:fldCharType="separate"/>
        </w:r>
        <w:r w:rsidR="006A152C">
          <w:rPr>
            <w:b w:val="0"/>
            <w:webHidden/>
          </w:rPr>
          <w:t>100</w:t>
        </w:r>
        <w:r w:rsidR="00F31D72" w:rsidRPr="00F31D72">
          <w:rPr>
            <w:b w:val="0"/>
            <w:webHidden/>
          </w:rPr>
          <w:fldChar w:fldCharType="end"/>
        </w:r>
      </w:hyperlink>
    </w:p>
    <w:p w14:paraId="67289AF0" w14:textId="77777777" w:rsidR="00F31D72" w:rsidRPr="00F31D72" w:rsidRDefault="009679D2" w:rsidP="00F31D72">
      <w:pPr>
        <w:pStyle w:val="TOC1"/>
        <w:rPr>
          <w:rFonts w:eastAsiaTheme="minorEastAsia"/>
          <w:b w:val="0"/>
          <w:sz w:val="22"/>
          <w:szCs w:val="22"/>
          <w:lang w:val="en-US"/>
        </w:rPr>
      </w:pPr>
      <w:hyperlink w:anchor="_Toc195951996" w:history="1">
        <w:r w:rsidR="00F31D72" w:rsidRPr="00F31D72">
          <w:rPr>
            <w:rStyle w:val="Hyperlink"/>
            <w:b w:val="0"/>
          </w:rPr>
          <w:t>Tabel 3.36.</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Prestasi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6 \h </w:instrText>
        </w:r>
        <w:r w:rsidR="00F31D72" w:rsidRPr="00F31D72">
          <w:rPr>
            <w:b w:val="0"/>
            <w:webHidden/>
          </w:rPr>
        </w:r>
        <w:r w:rsidR="00F31D72" w:rsidRPr="00F31D72">
          <w:rPr>
            <w:b w:val="0"/>
            <w:webHidden/>
          </w:rPr>
          <w:fldChar w:fldCharType="separate"/>
        </w:r>
        <w:r w:rsidR="006A152C">
          <w:rPr>
            <w:b w:val="0"/>
            <w:webHidden/>
          </w:rPr>
          <w:t>101</w:t>
        </w:r>
        <w:r w:rsidR="00F31D72" w:rsidRPr="00F31D72">
          <w:rPr>
            <w:b w:val="0"/>
            <w:webHidden/>
          </w:rPr>
          <w:fldChar w:fldCharType="end"/>
        </w:r>
      </w:hyperlink>
    </w:p>
    <w:p w14:paraId="1BCCE8F1" w14:textId="77777777" w:rsidR="00F31D72" w:rsidRPr="00F31D72" w:rsidRDefault="009679D2" w:rsidP="00F31D72">
      <w:pPr>
        <w:pStyle w:val="TOC1"/>
        <w:rPr>
          <w:rFonts w:eastAsiaTheme="minorEastAsia"/>
          <w:b w:val="0"/>
          <w:sz w:val="22"/>
          <w:szCs w:val="22"/>
          <w:lang w:val="en-US"/>
        </w:rPr>
      </w:pPr>
      <w:hyperlink w:anchor="_Toc195951997" w:history="1">
        <w:r w:rsidR="00F31D72" w:rsidRPr="00F31D72">
          <w:rPr>
            <w:rStyle w:val="Hyperlink"/>
            <w:b w:val="0"/>
          </w:rPr>
          <w:t>Tabel 3.37.</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Kontak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7 \h </w:instrText>
        </w:r>
        <w:r w:rsidR="00F31D72" w:rsidRPr="00F31D72">
          <w:rPr>
            <w:b w:val="0"/>
            <w:webHidden/>
          </w:rPr>
        </w:r>
        <w:r w:rsidR="00F31D72" w:rsidRPr="00F31D72">
          <w:rPr>
            <w:b w:val="0"/>
            <w:webHidden/>
          </w:rPr>
          <w:fldChar w:fldCharType="separate"/>
        </w:r>
        <w:r w:rsidR="006A152C">
          <w:rPr>
            <w:b w:val="0"/>
            <w:webHidden/>
          </w:rPr>
          <w:t>102</w:t>
        </w:r>
        <w:r w:rsidR="00F31D72" w:rsidRPr="00F31D72">
          <w:rPr>
            <w:b w:val="0"/>
            <w:webHidden/>
          </w:rPr>
          <w:fldChar w:fldCharType="end"/>
        </w:r>
      </w:hyperlink>
    </w:p>
    <w:p w14:paraId="1F1133C7" w14:textId="77777777" w:rsidR="00F31D72" w:rsidRPr="00F31D72" w:rsidRDefault="009679D2" w:rsidP="00F31D72">
      <w:pPr>
        <w:pStyle w:val="TOC1"/>
        <w:rPr>
          <w:rFonts w:eastAsiaTheme="minorEastAsia"/>
          <w:b w:val="0"/>
          <w:sz w:val="22"/>
          <w:szCs w:val="22"/>
          <w:lang w:val="en-US"/>
        </w:rPr>
      </w:pPr>
      <w:hyperlink w:anchor="_Toc195951998" w:history="1">
        <w:r w:rsidR="00F31D72" w:rsidRPr="00F31D72">
          <w:rPr>
            <w:rStyle w:val="Hyperlink"/>
            <w:b w:val="0"/>
          </w:rPr>
          <w:t>Tabel 3.38.</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w:t>
        </w:r>
        <w:r w:rsidR="00F31D72" w:rsidRPr="00F31D72">
          <w:rPr>
            <w:rStyle w:val="Hyperlink"/>
            <w:b w:val="0"/>
          </w:rPr>
          <w:t>Semester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8 \h </w:instrText>
        </w:r>
        <w:r w:rsidR="00F31D72" w:rsidRPr="00F31D72">
          <w:rPr>
            <w:b w:val="0"/>
            <w:webHidden/>
          </w:rPr>
        </w:r>
        <w:r w:rsidR="00F31D72" w:rsidRPr="00F31D72">
          <w:rPr>
            <w:b w:val="0"/>
            <w:webHidden/>
          </w:rPr>
          <w:fldChar w:fldCharType="separate"/>
        </w:r>
        <w:r w:rsidR="006A152C">
          <w:rPr>
            <w:b w:val="0"/>
            <w:webHidden/>
          </w:rPr>
          <w:t>103</w:t>
        </w:r>
        <w:r w:rsidR="00F31D72" w:rsidRPr="00F31D72">
          <w:rPr>
            <w:b w:val="0"/>
            <w:webHidden/>
          </w:rPr>
          <w:fldChar w:fldCharType="end"/>
        </w:r>
      </w:hyperlink>
    </w:p>
    <w:p w14:paraId="71FC250B" w14:textId="77777777" w:rsidR="00F31D72" w:rsidRPr="00F31D72" w:rsidRDefault="009679D2" w:rsidP="00F31D72">
      <w:pPr>
        <w:pStyle w:val="TOC1"/>
        <w:rPr>
          <w:rFonts w:eastAsiaTheme="minorEastAsia"/>
          <w:b w:val="0"/>
          <w:sz w:val="22"/>
          <w:szCs w:val="22"/>
          <w:lang w:val="en-US"/>
        </w:rPr>
      </w:pPr>
      <w:hyperlink w:anchor="_Toc195951999" w:history="1">
        <w:r w:rsidR="00F31D72" w:rsidRPr="00F31D72">
          <w:rPr>
            <w:rStyle w:val="Hyperlink"/>
            <w:b w:val="0"/>
          </w:rPr>
          <w:t>Tabel 3.39.</w:t>
        </w:r>
        <w:r w:rsidR="00F31D72" w:rsidRPr="00F31D72">
          <w:rPr>
            <w:rFonts w:eastAsiaTheme="minorEastAsia"/>
            <w:b w:val="0"/>
            <w:sz w:val="22"/>
            <w:szCs w:val="22"/>
            <w:lang w:val="en-US"/>
          </w:rPr>
          <w:tab/>
        </w:r>
        <w:r w:rsidR="00F31D72" w:rsidRPr="00F31D72">
          <w:rPr>
            <w:rStyle w:val="Hyperlink"/>
            <w:b w:val="0"/>
          </w:rPr>
          <w:t xml:space="preserve">Pengujian </w:t>
        </w:r>
        <w:r w:rsidR="00F31D72" w:rsidRPr="00F31D72">
          <w:rPr>
            <w:rStyle w:val="Hyperlink"/>
            <w:b w:val="0"/>
            <w:i/>
          </w:rPr>
          <w:t>Blackbox</w:t>
        </w:r>
        <w:r w:rsidR="00F31D72" w:rsidRPr="00F31D72">
          <w:rPr>
            <w:rStyle w:val="Hyperlink"/>
            <w:b w:val="0"/>
          </w:rPr>
          <w:t xml:space="preserve"> Halaman</w:t>
        </w:r>
        <w:r w:rsidR="00F31D72" w:rsidRPr="00F31D72">
          <w:rPr>
            <w:rStyle w:val="Hyperlink"/>
            <w:b w:val="0"/>
            <w:i/>
          </w:rPr>
          <w:t xml:space="preserve"> User</w:t>
        </w:r>
        <w:r w:rsidR="00F31D72" w:rsidRPr="00F31D72">
          <w:rPr>
            <w:rStyle w:val="Hyperlink"/>
            <w:b w:val="0"/>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99 \h </w:instrText>
        </w:r>
        <w:r w:rsidR="00F31D72" w:rsidRPr="00F31D72">
          <w:rPr>
            <w:b w:val="0"/>
            <w:webHidden/>
          </w:rPr>
        </w:r>
        <w:r w:rsidR="00F31D72" w:rsidRPr="00F31D72">
          <w:rPr>
            <w:b w:val="0"/>
            <w:webHidden/>
          </w:rPr>
          <w:fldChar w:fldCharType="separate"/>
        </w:r>
        <w:r w:rsidR="006A152C">
          <w:rPr>
            <w:b w:val="0"/>
            <w:webHidden/>
          </w:rPr>
          <w:t>104</w:t>
        </w:r>
        <w:r w:rsidR="00F31D72" w:rsidRPr="00F31D72">
          <w:rPr>
            <w:b w:val="0"/>
            <w:webHidden/>
          </w:rPr>
          <w:fldChar w:fldCharType="end"/>
        </w:r>
      </w:hyperlink>
    </w:p>
    <w:p w14:paraId="71260956" w14:textId="77777777" w:rsidR="00F31D72" w:rsidRPr="00F31D72" w:rsidRDefault="009679D2" w:rsidP="00F31D72">
      <w:pPr>
        <w:pStyle w:val="TOC1"/>
        <w:rPr>
          <w:rFonts w:eastAsiaTheme="minorEastAsia"/>
          <w:b w:val="0"/>
          <w:sz w:val="22"/>
          <w:szCs w:val="22"/>
          <w:lang w:val="en-US"/>
        </w:rPr>
      </w:pPr>
      <w:hyperlink w:anchor="_Toc195952000" w:history="1">
        <w:r w:rsidR="00F31D72" w:rsidRPr="00F31D72">
          <w:rPr>
            <w:rStyle w:val="Hyperlink"/>
            <w:b w:val="0"/>
            <w:lang w:val="id"/>
          </w:rPr>
          <w:t>Tabel 3.40.</w:t>
        </w:r>
        <w:r w:rsidR="00F31D72" w:rsidRPr="00F31D72">
          <w:rPr>
            <w:rFonts w:eastAsiaTheme="minorEastAsia"/>
            <w:b w:val="0"/>
            <w:sz w:val="22"/>
            <w:szCs w:val="22"/>
            <w:lang w:val="en-US"/>
          </w:rPr>
          <w:tab/>
        </w:r>
        <w:r w:rsidR="00F31D72" w:rsidRPr="00F31D72">
          <w:rPr>
            <w:rStyle w:val="Hyperlink"/>
            <w:b w:val="0"/>
            <w:lang w:val="en-US"/>
          </w:rPr>
          <w:t>Bobot</w:t>
        </w:r>
        <w:r w:rsidR="00F31D72" w:rsidRPr="00F31D72">
          <w:rPr>
            <w:rStyle w:val="Hyperlink"/>
            <w:b w:val="0"/>
            <w:lang w:val="id"/>
          </w:rPr>
          <w:t xml:space="preserve"> Jawab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0 \h </w:instrText>
        </w:r>
        <w:r w:rsidR="00F31D72" w:rsidRPr="00F31D72">
          <w:rPr>
            <w:b w:val="0"/>
            <w:webHidden/>
          </w:rPr>
        </w:r>
        <w:r w:rsidR="00F31D72" w:rsidRPr="00F31D72">
          <w:rPr>
            <w:b w:val="0"/>
            <w:webHidden/>
          </w:rPr>
          <w:fldChar w:fldCharType="separate"/>
        </w:r>
        <w:r w:rsidR="006A152C">
          <w:rPr>
            <w:b w:val="0"/>
            <w:webHidden/>
          </w:rPr>
          <w:t>105</w:t>
        </w:r>
        <w:r w:rsidR="00F31D72" w:rsidRPr="00F31D72">
          <w:rPr>
            <w:b w:val="0"/>
            <w:webHidden/>
          </w:rPr>
          <w:fldChar w:fldCharType="end"/>
        </w:r>
      </w:hyperlink>
    </w:p>
    <w:p w14:paraId="5B410946" w14:textId="77777777" w:rsidR="00F31D72" w:rsidRPr="00F31D72" w:rsidRDefault="009679D2" w:rsidP="00F31D72">
      <w:pPr>
        <w:pStyle w:val="TOC1"/>
        <w:rPr>
          <w:rFonts w:eastAsiaTheme="minorEastAsia"/>
          <w:b w:val="0"/>
          <w:sz w:val="22"/>
          <w:szCs w:val="22"/>
          <w:lang w:val="en-US"/>
        </w:rPr>
      </w:pPr>
      <w:hyperlink w:anchor="_Toc195952001" w:history="1">
        <w:r w:rsidR="00F31D72" w:rsidRPr="00F31D72">
          <w:rPr>
            <w:rStyle w:val="Hyperlink"/>
            <w:b w:val="0"/>
          </w:rPr>
          <w:t>Tabel 3.41.</w:t>
        </w:r>
        <w:r w:rsidR="00F31D72" w:rsidRPr="00F31D72">
          <w:rPr>
            <w:rFonts w:eastAsiaTheme="minorEastAsia"/>
            <w:b w:val="0"/>
            <w:sz w:val="22"/>
            <w:szCs w:val="22"/>
            <w:lang w:val="en-US"/>
          </w:rPr>
          <w:tab/>
        </w:r>
        <w:r w:rsidR="00F31D72" w:rsidRPr="00F31D72">
          <w:rPr>
            <w:rStyle w:val="Hyperlink"/>
            <w:b w:val="0"/>
            <w:lang w:val="en-US"/>
          </w:rPr>
          <w:t xml:space="preserve">Pertanyaaan Kuesioner </w:t>
        </w:r>
        <w:r w:rsidR="00F31D72" w:rsidRPr="00F31D72">
          <w:rPr>
            <w:rStyle w:val="Hyperlink"/>
            <w:b w:val="0"/>
            <w:i/>
            <w:lang w:val="en-US"/>
          </w:rPr>
          <w:t>User Acceptance Te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1 \h </w:instrText>
        </w:r>
        <w:r w:rsidR="00F31D72" w:rsidRPr="00F31D72">
          <w:rPr>
            <w:b w:val="0"/>
            <w:webHidden/>
          </w:rPr>
        </w:r>
        <w:r w:rsidR="00F31D72" w:rsidRPr="00F31D72">
          <w:rPr>
            <w:b w:val="0"/>
            <w:webHidden/>
          </w:rPr>
          <w:fldChar w:fldCharType="separate"/>
        </w:r>
        <w:r w:rsidR="006A152C">
          <w:rPr>
            <w:b w:val="0"/>
            <w:webHidden/>
          </w:rPr>
          <w:t>105</w:t>
        </w:r>
        <w:r w:rsidR="00F31D72" w:rsidRPr="00F31D72">
          <w:rPr>
            <w:b w:val="0"/>
            <w:webHidden/>
          </w:rPr>
          <w:fldChar w:fldCharType="end"/>
        </w:r>
      </w:hyperlink>
    </w:p>
    <w:p w14:paraId="690DA4F5" w14:textId="77777777" w:rsidR="00F31D72" w:rsidRPr="00F31D72" w:rsidRDefault="009679D2" w:rsidP="00F31D72">
      <w:pPr>
        <w:pStyle w:val="TOC1"/>
        <w:rPr>
          <w:rFonts w:eastAsiaTheme="minorEastAsia"/>
          <w:b w:val="0"/>
          <w:sz w:val="22"/>
          <w:szCs w:val="22"/>
          <w:lang w:val="en-US"/>
        </w:rPr>
      </w:pPr>
      <w:hyperlink w:anchor="_Toc195952002" w:history="1">
        <w:r w:rsidR="00F31D72" w:rsidRPr="00F31D72">
          <w:rPr>
            <w:rStyle w:val="Hyperlink"/>
            <w:b w:val="0"/>
            <w:lang w:val="id"/>
          </w:rPr>
          <w:t>Tabel 4.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rPr>
          <w:t>Blackbox</w:t>
        </w:r>
        <w:r w:rsidR="00F31D72" w:rsidRPr="00F31D72">
          <w:rPr>
            <w:rStyle w:val="Hyperlink"/>
            <w:b w:val="0"/>
            <w:lang w:val="id"/>
          </w:rPr>
          <w:t xml:space="preserve"> Halaman </w:t>
        </w:r>
        <w:r w:rsidR="00F31D72" w:rsidRPr="00F31D72">
          <w:rPr>
            <w:rStyle w:val="Hyperlink"/>
            <w:b w:val="0"/>
            <w:i/>
            <w:lang w:val="id"/>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2 \h </w:instrText>
        </w:r>
        <w:r w:rsidR="00F31D72" w:rsidRPr="00F31D72">
          <w:rPr>
            <w:b w:val="0"/>
            <w:webHidden/>
          </w:rPr>
        </w:r>
        <w:r w:rsidR="00F31D72" w:rsidRPr="00F31D72">
          <w:rPr>
            <w:b w:val="0"/>
            <w:webHidden/>
          </w:rPr>
          <w:fldChar w:fldCharType="separate"/>
        </w:r>
        <w:r w:rsidR="006A152C">
          <w:rPr>
            <w:b w:val="0"/>
            <w:webHidden/>
          </w:rPr>
          <w:t>143</w:t>
        </w:r>
        <w:r w:rsidR="00F31D72" w:rsidRPr="00F31D72">
          <w:rPr>
            <w:b w:val="0"/>
            <w:webHidden/>
          </w:rPr>
          <w:fldChar w:fldCharType="end"/>
        </w:r>
      </w:hyperlink>
    </w:p>
    <w:p w14:paraId="4B7E45BC" w14:textId="77777777" w:rsidR="00F31D72" w:rsidRPr="00F31D72" w:rsidRDefault="009679D2" w:rsidP="00F31D72">
      <w:pPr>
        <w:pStyle w:val="TOC1"/>
        <w:rPr>
          <w:rFonts w:eastAsiaTheme="minorEastAsia"/>
          <w:b w:val="0"/>
          <w:sz w:val="22"/>
          <w:szCs w:val="22"/>
          <w:lang w:val="en-US"/>
        </w:rPr>
      </w:pPr>
      <w:hyperlink w:anchor="_Toc195952003" w:history="1">
        <w:r w:rsidR="00F31D72" w:rsidRPr="00F31D72">
          <w:rPr>
            <w:rStyle w:val="Hyperlink"/>
            <w:b w:val="0"/>
            <w:lang w:val="id"/>
          </w:rPr>
          <w:t>Tabel 4.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Dashboa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3 \h </w:instrText>
        </w:r>
        <w:r w:rsidR="00F31D72" w:rsidRPr="00F31D72">
          <w:rPr>
            <w:b w:val="0"/>
            <w:webHidden/>
          </w:rPr>
        </w:r>
        <w:r w:rsidR="00F31D72" w:rsidRPr="00F31D72">
          <w:rPr>
            <w:b w:val="0"/>
            <w:webHidden/>
          </w:rPr>
          <w:fldChar w:fldCharType="separate"/>
        </w:r>
        <w:r w:rsidR="006A152C">
          <w:rPr>
            <w:b w:val="0"/>
            <w:webHidden/>
          </w:rPr>
          <w:t>143</w:t>
        </w:r>
        <w:r w:rsidR="00F31D72" w:rsidRPr="00F31D72">
          <w:rPr>
            <w:b w:val="0"/>
            <w:webHidden/>
          </w:rPr>
          <w:fldChar w:fldCharType="end"/>
        </w:r>
      </w:hyperlink>
    </w:p>
    <w:p w14:paraId="46462B5E" w14:textId="77777777" w:rsidR="00F31D72" w:rsidRPr="00F31D72" w:rsidRDefault="009679D2" w:rsidP="00F31D72">
      <w:pPr>
        <w:pStyle w:val="TOC1"/>
        <w:rPr>
          <w:rFonts w:eastAsiaTheme="minorEastAsia"/>
          <w:b w:val="0"/>
          <w:sz w:val="22"/>
          <w:szCs w:val="22"/>
          <w:lang w:val="en-US"/>
        </w:rPr>
      </w:pPr>
      <w:hyperlink w:anchor="_Toc195952004" w:history="1">
        <w:r w:rsidR="00F31D72" w:rsidRPr="00F31D72">
          <w:rPr>
            <w:rStyle w:val="Hyperlink"/>
            <w:b w:val="0"/>
            <w:lang w:val="id"/>
          </w:rPr>
          <w:t>Tabel 4.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Schedule</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4 \h </w:instrText>
        </w:r>
        <w:r w:rsidR="00F31D72" w:rsidRPr="00F31D72">
          <w:rPr>
            <w:b w:val="0"/>
            <w:webHidden/>
          </w:rPr>
        </w:r>
        <w:r w:rsidR="00F31D72" w:rsidRPr="00F31D72">
          <w:rPr>
            <w:b w:val="0"/>
            <w:webHidden/>
          </w:rPr>
          <w:fldChar w:fldCharType="separate"/>
        </w:r>
        <w:r w:rsidR="006A152C">
          <w:rPr>
            <w:b w:val="0"/>
            <w:webHidden/>
          </w:rPr>
          <w:t>144</w:t>
        </w:r>
        <w:r w:rsidR="00F31D72" w:rsidRPr="00F31D72">
          <w:rPr>
            <w:b w:val="0"/>
            <w:webHidden/>
          </w:rPr>
          <w:fldChar w:fldCharType="end"/>
        </w:r>
      </w:hyperlink>
    </w:p>
    <w:p w14:paraId="0CFA8879" w14:textId="77777777" w:rsidR="00F31D72" w:rsidRPr="00F31D72" w:rsidRDefault="009679D2" w:rsidP="00F31D72">
      <w:pPr>
        <w:pStyle w:val="TOC1"/>
        <w:rPr>
          <w:rFonts w:eastAsiaTheme="minorEastAsia"/>
          <w:b w:val="0"/>
          <w:sz w:val="22"/>
          <w:szCs w:val="22"/>
          <w:lang w:val="en-US"/>
        </w:rPr>
      </w:pPr>
      <w:hyperlink w:anchor="_Toc195952005" w:history="1">
        <w:r w:rsidR="00F31D72" w:rsidRPr="00F31D72">
          <w:rPr>
            <w:rStyle w:val="Hyperlink"/>
            <w:b w:val="0"/>
            <w:lang w:val="id"/>
          </w:rPr>
          <w:t>Tabel 4.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News</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5 \h </w:instrText>
        </w:r>
        <w:r w:rsidR="00F31D72" w:rsidRPr="00F31D72">
          <w:rPr>
            <w:b w:val="0"/>
            <w:webHidden/>
          </w:rPr>
        </w:r>
        <w:r w:rsidR="00F31D72" w:rsidRPr="00F31D72">
          <w:rPr>
            <w:b w:val="0"/>
            <w:webHidden/>
          </w:rPr>
          <w:fldChar w:fldCharType="separate"/>
        </w:r>
        <w:r w:rsidR="006A152C">
          <w:rPr>
            <w:b w:val="0"/>
            <w:webHidden/>
          </w:rPr>
          <w:t>145</w:t>
        </w:r>
        <w:r w:rsidR="00F31D72" w:rsidRPr="00F31D72">
          <w:rPr>
            <w:b w:val="0"/>
            <w:webHidden/>
          </w:rPr>
          <w:fldChar w:fldCharType="end"/>
        </w:r>
      </w:hyperlink>
    </w:p>
    <w:p w14:paraId="02523CD6" w14:textId="77777777" w:rsidR="00F31D72" w:rsidRPr="00F31D72" w:rsidRDefault="009679D2" w:rsidP="00F31D72">
      <w:pPr>
        <w:pStyle w:val="TOC1"/>
        <w:rPr>
          <w:rFonts w:eastAsiaTheme="minorEastAsia"/>
          <w:b w:val="0"/>
          <w:sz w:val="22"/>
          <w:szCs w:val="22"/>
          <w:lang w:val="en-US"/>
        </w:rPr>
      </w:pPr>
      <w:hyperlink w:anchor="_Toc195952006" w:history="1">
        <w:r w:rsidR="00F31D72" w:rsidRPr="00F31D72">
          <w:rPr>
            <w:rStyle w:val="Hyperlink"/>
            <w:b w:val="0"/>
            <w:lang w:val="id"/>
          </w:rPr>
          <w:t>Tabel 4.5.</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Gallery</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6 \h </w:instrText>
        </w:r>
        <w:r w:rsidR="00F31D72" w:rsidRPr="00F31D72">
          <w:rPr>
            <w:b w:val="0"/>
            <w:webHidden/>
          </w:rPr>
        </w:r>
        <w:r w:rsidR="00F31D72" w:rsidRPr="00F31D72">
          <w:rPr>
            <w:b w:val="0"/>
            <w:webHidden/>
          </w:rPr>
          <w:fldChar w:fldCharType="separate"/>
        </w:r>
        <w:r w:rsidR="006A152C">
          <w:rPr>
            <w:b w:val="0"/>
            <w:webHidden/>
          </w:rPr>
          <w:t>145</w:t>
        </w:r>
        <w:r w:rsidR="00F31D72" w:rsidRPr="00F31D72">
          <w:rPr>
            <w:b w:val="0"/>
            <w:webHidden/>
          </w:rPr>
          <w:fldChar w:fldCharType="end"/>
        </w:r>
      </w:hyperlink>
    </w:p>
    <w:p w14:paraId="27F49E08" w14:textId="1CBC1EDF" w:rsidR="00F31D72" w:rsidRPr="00F31D72" w:rsidRDefault="009679D2" w:rsidP="00F31D72">
      <w:pPr>
        <w:pStyle w:val="TOC1"/>
        <w:rPr>
          <w:rFonts w:eastAsiaTheme="minorEastAsia"/>
          <w:b w:val="0"/>
          <w:sz w:val="22"/>
          <w:szCs w:val="22"/>
          <w:lang w:val="en-US"/>
        </w:rPr>
      </w:pPr>
      <w:hyperlink w:anchor="_Toc195952007" w:history="1">
        <w:r w:rsidR="00F31D72" w:rsidRPr="00F31D72">
          <w:rPr>
            <w:rStyle w:val="Hyperlink"/>
            <w:b w:val="0"/>
            <w:lang w:val="id"/>
          </w:rPr>
          <w:t>Tabel 4.6.</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Achievement</w:t>
        </w:r>
        <w:r w:rsidR="00F31D72" w:rsidRPr="00F31D72">
          <w:rPr>
            <w:rStyle w:val="Hyperlink"/>
            <w:b w:val="0"/>
            <w:lang w:val="id"/>
          </w:rPr>
          <w:t xml:space="preserve"> (Admi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7 \h </w:instrText>
        </w:r>
        <w:r w:rsidR="00F31D72" w:rsidRPr="00F31D72">
          <w:rPr>
            <w:b w:val="0"/>
            <w:webHidden/>
          </w:rPr>
        </w:r>
        <w:r w:rsidR="00F31D72" w:rsidRPr="00F31D72">
          <w:rPr>
            <w:b w:val="0"/>
            <w:webHidden/>
          </w:rPr>
          <w:fldChar w:fldCharType="separate"/>
        </w:r>
        <w:r w:rsidR="006A152C">
          <w:rPr>
            <w:b w:val="0"/>
            <w:webHidden/>
          </w:rPr>
          <w:t>146</w:t>
        </w:r>
        <w:r w:rsidR="00F31D72" w:rsidRPr="00F31D72">
          <w:rPr>
            <w:b w:val="0"/>
            <w:webHidden/>
          </w:rPr>
          <w:fldChar w:fldCharType="end"/>
        </w:r>
      </w:hyperlink>
    </w:p>
    <w:p w14:paraId="6E5F6CE7" w14:textId="77777777" w:rsidR="00F31D72" w:rsidRPr="00F31D72" w:rsidRDefault="009679D2" w:rsidP="00F31D72">
      <w:pPr>
        <w:pStyle w:val="TOC1"/>
        <w:rPr>
          <w:rFonts w:eastAsiaTheme="minorEastAsia"/>
          <w:b w:val="0"/>
          <w:sz w:val="22"/>
          <w:szCs w:val="22"/>
          <w:lang w:val="en-US"/>
        </w:rPr>
      </w:pPr>
      <w:hyperlink w:anchor="_Toc195952008" w:history="1">
        <w:r w:rsidR="00F31D72" w:rsidRPr="00F31D72">
          <w:rPr>
            <w:rStyle w:val="Hyperlink"/>
            <w:b w:val="0"/>
            <w:lang w:val="id"/>
          </w:rPr>
          <w:t>Tabel 4.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Contact</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8 \h </w:instrText>
        </w:r>
        <w:r w:rsidR="00F31D72" w:rsidRPr="00F31D72">
          <w:rPr>
            <w:b w:val="0"/>
            <w:webHidden/>
          </w:rPr>
        </w:r>
        <w:r w:rsidR="00F31D72" w:rsidRPr="00F31D72">
          <w:rPr>
            <w:b w:val="0"/>
            <w:webHidden/>
          </w:rPr>
          <w:fldChar w:fldCharType="separate"/>
        </w:r>
        <w:r w:rsidR="006A152C">
          <w:rPr>
            <w:b w:val="0"/>
            <w:webHidden/>
          </w:rPr>
          <w:t>147</w:t>
        </w:r>
        <w:r w:rsidR="00F31D72" w:rsidRPr="00F31D72">
          <w:rPr>
            <w:b w:val="0"/>
            <w:webHidden/>
          </w:rPr>
          <w:fldChar w:fldCharType="end"/>
        </w:r>
      </w:hyperlink>
    </w:p>
    <w:p w14:paraId="5DE1BC26" w14:textId="77777777" w:rsidR="00F31D72" w:rsidRPr="00F31D72" w:rsidRDefault="009679D2" w:rsidP="00F31D72">
      <w:pPr>
        <w:pStyle w:val="TOC1"/>
        <w:rPr>
          <w:rFonts w:eastAsiaTheme="minorEastAsia"/>
          <w:b w:val="0"/>
          <w:sz w:val="22"/>
          <w:szCs w:val="22"/>
          <w:lang w:val="en-US"/>
        </w:rPr>
      </w:pPr>
      <w:hyperlink w:anchor="_Toc195952009" w:history="1">
        <w:r w:rsidR="00F31D72" w:rsidRPr="00F31D72">
          <w:rPr>
            <w:rStyle w:val="Hyperlink"/>
            <w:b w:val="0"/>
            <w:lang w:val="id"/>
          </w:rPr>
          <w:t>Tabel 4.8.</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Semester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09 \h </w:instrText>
        </w:r>
        <w:r w:rsidR="00F31D72" w:rsidRPr="00F31D72">
          <w:rPr>
            <w:b w:val="0"/>
            <w:webHidden/>
          </w:rPr>
        </w:r>
        <w:r w:rsidR="00F31D72" w:rsidRPr="00F31D72">
          <w:rPr>
            <w:b w:val="0"/>
            <w:webHidden/>
          </w:rPr>
          <w:fldChar w:fldCharType="separate"/>
        </w:r>
        <w:r w:rsidR="006A152C">
          <w:rPr>
            <w:b w:val="0"/>
            <w:webHidden/>
          </w:rPr>
          <w:t>148</w:t>
        </w:r>
        <w:r w:rsidR="00F31D72" w:rsidRPr="00F31D72">
          <w:rPr>
            <w:b w:val="0"/>
            <w:webHidden/>
          </w:rPr>
          <w:fldChar w:fldCharType="end"/>
        </w:r>
      </w:hyperlink>
    </w:p>
    <w:p w14:paraId="37FBDCBD" w14:textId="77777777" w:rsidR="00F31D72" w:rsidRPr="00F31D72" w:rsidRDefault="009679D2" w:rsidP="00F31D72">
      <w:pPr>
        <w:pStyle w:val="TOC1"/>
        <w:rPr>
          <w:rFonts w:eastAsiaTheme="minorEastAsia"/>
          <w:b w:val="0"/>
          <w:sz w:val="22"/>
          <w:szCs w:val="22"/>
          <w:lang w:val="en-US"/>
        </w:rPr>
      </w:pPr>
      <w:hyperlink w:anchor="_Toc195952010" w:history="1">
        <w:r w:rsidR="00F31D72" w:rsidRPr="00F31D72">
          <w:rPr>
            <w:rStyle w:val="Hyperlink"/>
            <w:b w:val="0"/>
            <w:lang w:val="id"/>
          </w:rPr>
          <w:t>Tabel 4.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User</w:t>
        </w:r>
        <w:r w:rsidR="00F31D72" w:rsidRPr="00F31D72">
          <w:rPr>
            <w:rStyle w:val="Hyperlink"/>
            <w:b w:val="0"/>
            <w:lang w:val="id"/>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0 \h </w:instrText>
        </w:r>
        <w:r w:rsidR="00F31D72" w:rsidRPr="00F31D72">
          <w:rPr>
            <w:b w:val="0"/>
            <w:webHidden/>
          </w:rPr>
        </w:r>
        <w:r w:rsidR="00F31D72" w:rsidRPr="00F31D72">
          <w:rPr>
            <w:b w:val="0"/>
            <w:webHidden/>
          </w:rPr>
          <w:fldChar w:fldCharType="separate"/>
        </w:r>
        <w:r w:rsidR="006A152C">
          <w:rPr>
            <w:b w:val="0"/>
            <w:webHidden/>
          </w:rPr>
          <w:t>149</w:t>
        </w:r>
        <w:r w:rsidR="00F31D72" w:rsidRPr="00F31D72">
          <w:rPr>
            <w:b w:val="0"/>
            <w:webHidden/>
          </w:rPr>
          <w:fldChar w:fldCharType="end"/>
        </w:r>
      </w:hyperlink>
    </w:p>
    <w:p w14:paraId="54501DD1" w14:textId="77777777" w:rsidR="00F31D72" w:rsidRPr="00F31D72" w:rsidRDefault="009679D2" w:rsidP="00F31D72">
      <w:pPr>
        <w:pStyle w:val="TOC1"/>
        <w:rPr>
          <w:rFonts w:eastAsiaTheme="minorEastAsia"/>
          <w:b w:val="0"/>
          <w:sz w:val="22"/>
          <w:szCs w:val="22"/>
          <w:lang w:val="en-US"/>
        </w:rPr>
      </w:pPr>
      <w:hyperlink w:anchor="_Toc195952011" w:history="1">
        <w:r w:rsidR="00F31D72" w:rsidRPr="00F31D72">
          <w:rPr>
            <w:rStyle w:val="Hyperlink"/>
            <w:b w:val="0"/>
            <w:lang w:val="id"/>
          </w:rPr>
          <w:t>Tabel 4.1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1 \h </w:instrText>
        </w:r>
        <w:r w:rsidR="00F31D72" w:rsidRPr="00F31D72">
          <w:rPr>
            <w:b w:val="0"/>
            <w:webHidden/>
          </w:rPr>
        </w:r>
        <w:r w:rsidR="00F31D72" w:rsidRPr="00F31D72">
          <w:rPr>
            <w:b w:val="0"/>
            <w:webHidden/>
          </w:rPr>
          <w:fldChar w:fldCharType="separate"/>
        </w:r>
        <w:r w:rsidR="006A152C">
          <w:rPr>
            <w:b w:val="0"/>
            <w:webHidden/>
          </w:rPr>
          <w:t>149</w:t>
        </w:r>
        <w:r w:rsidR="00F31D72" w:rsidRPr="00F31D72">
          <w:rPr>
            <w:b w:val="0"/>
            <w:webHidden/>
          </w:rPr>
          <w:fldChar w:fldCharType="end"/>
        </w:r>
      </w:hyperlink>
    </w:p>
    <w:p w14:paraId="2094CEFE" w14:textId="77777777" w:rsidR="00F31D72" w:rsidRPr="00F31D72" w:rsidRDefault="009679D2" w:rsidP="00F31D72">
      <w:pPr>
        <w:pStyle w:val="TOC1"/>
        <w:rPr>
          <w:rFonts w:eastAsiaTheme="minorEastAsia"/>
          <w:b w:val="0"/>
          <w:sz w:val="22"/>
          <w:szCs w:val="22"/>
          <w:lang w:val="en-US"/>
        </w:rPr>
      </w:pPr>
      <w:hyperlink w:anchor="_Toc195952012" w:history="1">
        <w:r w:rsidR="00F31D72" w:rsidRPr="00F31D72">
          <w:rPr>
            <w:rStyle w:val="Hyperlink"/>
            <w:b w:val="0"/>
            <w:lang w:val="id"/>
          </w:rPr>
          <w:t>Tabel 4.1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Registra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2 \h </w:instrText>
        </w:r>
        <w:r w:rsidR="00F31D72" w:rsidRPr="00F31D72">
          <w:rPr>
            <w:b w:val="0"/>
            <w:webHidden/>
          </w:rPr>
        </w:r>
        <w:r w:rsidR="00F31D72" w:rsidRPr="00F31D72">
          <w:rPr>
            <w:b w:val="0"/>
            <w:webHidden/>
          </w:rPr>
          <w:fldChar w:fldCharType="separate"/>
        </w:r>
        <w:r w:rsidR="006A152C">
          <w:rPr>
            <w:b w:val="0"/>
            <w:webHidden/>
          </w:rPr>
          <w:t>150</w:t>
        </w:r>
        <w:r w:rsidR="00F31D72" w:rsidRPr="00F31D72">
          <w:rPr>
            <w:b w:val="0"/>
            <w:webHidden/>
          </w:rPr>
          <w:fldChar w:fldCharType="end"/>
        </w:r>
      </w:hyperlink>
    </w:p>
    <w:p w14:paraId="07D5A79D" w14:textId="77777777" w:rsidR="00F31D72" w:rsidRPr="00F31D72" w:rsidRDefault="009679D2" w:rsidP="00F31D72">
      <w:pPr>
        <w:pStyle w:val="TOC1"/>
        <w:rPr>
          <w:rFonts w:eastAsiaTheme="minorEastAsia"/>
          <w:b w:val="0"/>
          <w:sz w:val="22"/>
          <w:szCs w:val="22"/>
          <w:lang w:val="en-US"/>
        </w:rPr>
      </w:pPr>
      <w:hyperlink w:anchor="_Toc195952013" w:history="1">
        <w:r w:rsidR="00F31D72" w:rsidRPr="00F31D72">
          <w:rPr>
            <w:rStyle w:val="Hyperlink"/>
            <w:b w:val="0"/>
            <w:lang w:val="id"/>
          </w:rPr>
          <w:t>Tabel 4.1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Registra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3 \h </w:instrText>
        </w:r>
        <w:r w:rsidR="00F31D72" w:rsidRPr="00F31D72">
          <w:rPr>
            <w:b w:val="0"/>
            <w:webHidden/>
          </w:rPr>
        </w:r>
        <w:r w:rsidR="00F31D72" w:rsidRPr="00F31D72">
          <w:rPr>
            <w:b w:val="0"/>
            <w:webHidden/>
          </w:rPr>
          <w:fldChar w:fldCharType="separate"/>
        </w:r>
        <w:r w:rsidR="006A152C">
          <w:rPr>
            <w:b w:val="0"/>
            <w:webHidden/>
          </w:rPr>
          <w:t>150</w:t>
        </w:r>
        <w:r w:rsidR="00F31D72" w:rsidRPr="00F31D72">
          <w:rPr>
            <w:b w:val="0"/>
            <w:webHidden/>
          </w:rPr>
          <w:fldChar w:fldCharType="end"/>
        </w:r>
      </w:hyperlink>
    </w:p>
    <w:p w14:paraId="2A8BF480" w14:textId="345504E0" w:rsidR="00F31D72" w:rsidRPr="00F31D72" w:rsidRDefault="009679D2" w:rsidP="00F31D72">
      <w:pPr>
        <w:pStyle w:val="TOC1"/>
        <w:rPr>
          <w:rFonts w:eastAsiaTheme="minorEastAsia"/>
          <w:b w:val="0"/>
          <w:sz w:val="22"/>
          <w:szCs w:val="22"/>
          <w:lang w:val="en-US"/>
        </w:rPr>
      </w:pPr>
      <w:hyperlink w:anchor="_Toc195952014" w:history="1">
        <w:r w:rsidR="00F31D72" w:rsidRPr="00F31D72">
          <w:rPr>
            <w:rStyle w:val="Hyperlink"/>
            <w:b w:val="0"/>
            <w:lang w:val="id"/>
          </w:rPr>
          <w:t>Tabel 4.1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ost</w:t>
        </w:r>
        <w:r w:rsidR="00F31D72" w:rsidRPr="00F31D72">
          <w:rPr>
            <w:rStyle w:val="Hyperlink"/>
            <w:b w:val="0"/>
            <w:lang w:val="id"/>
          </w:rPr>
          <w:t xml:space="preserve"> (Admin, Pelatih,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4 \h </w:instrText>
        </w:r>
        <w:r w:rsidR="00F31D72" w:rsidRPr="00F31D72">
          <w:rPr>
            <w:b w:val="0"/>
            <w:webHidden/>
          </w:rPr>
        </w:r>
        <w:r w:rsidR="00F31D72" w:rsidRPr="00F31D72">
          <w:rPr>
            <w:b w:val="0"/>
            <w:webHidden/>
          </w:rPr>
          <w:fldChar w:fldCharType="separate"/>
        </w:r>
        <w:r w:rsidR="006A152C">
          <w:rPr>
            <w:b w:val="0"/>
            <w:webHidden/>
          </w:rPr>
          <w:t>151</w:t>
        </w:r>
        <w:r w:rsidR="00F31D72" w:rsidRPr="00F31D72">
          <w:rPr>
            <w:b w:val="0"/>
            <w:webHidden/>
          </w:rPr>
          <w:fldChar w:fldCharType="end"/>
        </w:r>
      </w:hyperlink>
    </w:p>
    <w:p w14:paraId="562F8A65" w14:textId="77777777" w:rsidR="00F31D72" w:rsidRPr="00F31D72" w:rsidRDefault="009679D2" w:rsidP="00F31D72">
      <w:pPr>
        <w:pStyle w:val="TOC1"/>
        <w:rPr>
          <w:rFonts w:eastAsiaTheme="minorEastAsia"/>
          <w:b w:val="0"/>
          <w:sz w:val="22"/>
          <w:szCs w:val="22"/>
          <w:lang w:val="en-US"/>
        </w:rPr>
      </w:pPr>
      <w:hyperlink w:anchor="_Toc195952015" w:history="1">
        <w:r w:rsidR="00F31D72" w:rsidRPr="00F31D72">
          <w:rPr>
            <w:rStyle w:val="Hyperlink"/>
            <w:b w:val="0"/>
            <w:lang w:val="id"/>
          </w:rPr>
          <w:t>Tabel 4.1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osting</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5 \h </w:instrText>
        </w:r>
        <w:r w:rsidR="00F31D72" w:rsidRPr="00F31D72">
          <w:rPr>
            <w:b w:val="0"/>
            <w:webHidden/>
          </w:rPr>
        </w:r>
        <w:r w:rsidR="00F31D72" w:rsidRPr="00F31D72">
          <w:rPr>
            <w:b w:val="0"/>
            <w:webHidden/>
          </w:rPr>
          <w:fldChar w:fldCharType="separate"/>
        </w:r>
        <w:r w:rsidR="006A152C">
          <w:rPr>
            <w:b w:val="0"/>
            <w:webHidden/>
          </w:rPr>
          <w:t>152</w:t>
        </w:r>
        <w:r w:rsidR="00F31D72" w:rsidRPr="00F31D72">
          <w:rPr>
            <w:b w:val="0"/>
            <w:webHidden/>
          </w:rPr>
          <w:fldChar w:fldCharType="end"/>
        </w:r>
      </w:hyperlink>
    </w:p>
    <w:p w14:paraId="78DD31DC" w14:textId="77777777" w:rsidR="00F31D72" w:rsidRPr="00F31D72" w:rsidRDefault="009679D2" w:rsidP="00F31D72">
      <w:pPr>
        <w:pStyle w:val="TOC1"/>
        <w:rPr>
          <w:rFonts w:eastAsiaTheme="minorEastAsia"/>
          <w:b w:val="0"/>
          <w:sz w:val="22"/>
          <w:szCs w:val="22"/>
          <w:lang w:val="en-US"/>
        </w:rPr>
      </w:pPr>
      <w:hyperlink w:anchor="_Toc195952016" w:history="1">
        <w:r w:rsidR="00F31D72" w:rsidRPr="00F31D72">
          <w:rPr>
            <w:rStyle w:val="Hyperlink"/>
            <w:b w:val="0"/>
            <w:lang w:val="id"/>
          </w:rPr>
          <w:t>Tabel 4.15.</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Admin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6 \h </w:instrText>
        </w:r>
        <w:r w:rsidR="00F31D72" w:rsidRPr="00F31D72">
          <w:rPr>
            <w:b w:val="0"/>
            <w:webHidden/>
          </w:rPr>
        </w:r>
        <w:r w:rsidR="00F31D72" w:rsidRPr="00F31D72">
          <w:rPr>
            <w:b w:val="0"/>
            <w:webHidden/>
          </w:rPr>
          <w:fldChar w:fldCharType="separate"/>
        </w:r>
        <w:r w:rsidR="006A152C">
          <w:rPr>
            <w:b w:val="0"/>
            <w:webHidden/>
          </w:rPr>
          <w:t>152</w:t>
        </w:r>
        <w:r w:rsidR="00F31D72" w:rsidRPr="00F31D72">
          <w:rPr>
            <w:b w:val="0"/>
            <w:webHidden/>
          </w:rPr>
          <w:fldChar w:fldCharType="end"/>
        </w:r>
      </w:hyperlink>
    </w:p>
    <w:p w14:paraId="58CEB7B6" w14:textId="77777777" w:rsidR="00F31D72" w:rsidRPr="00F31D72" w:rsidRDefault="009679D2" w:rsidP="00F31D72">
      <w:pPr>
        <w:pStyle w:val="TOC1"/>
        <w:rPr>
          <w:rFonts w:eastAsiaTheme="minorEastAsia"/>
          <w:b w:val="0"/>
          <w:sz w:val="22"/>
          <w:szCs w:val="22"/>
          <w:lang w:val="en-US"/>
        </w:rPr>
      </w:pPr>
      <w:hyperlink w:anchor="_Toc195952017" w:history="1">
        <w:r w:rsidR="00F31D72" w:rsidRPr="00F31D72">
          <w:rPr>
            <w:rStyle w:val="Hyperlink"/>
            <w:b w:val="0"/>
            <w:lang w:val="id"/>
          </w:rPr>
          <w:t>Tabel 4.16.</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7 \h </w:instrText>
        </w:r>
        <w:r w:rsidR="00F31D72" w:rsidRPr="00F31D72">
          <w:rPr>
            <w:b w:val="0"/>
            <w:webHidden/>
          </w:rPr>
        </w:r>
        <w:r w:rsidR="00F31D72" w:rsidRPr="00F31D72">
          <w:rPr>
            <w:b w:val="0"/>
            <w:webHidden/>
          </w:rPr>
          <w:fldChar w:fldCharType="separate"/>
        </w:r>
        <w:r w:rsidR="006A152C">
          <w:rPr>
            <w:b w:val="0"/>
            <w:webHidden/>
          </w:rPr>
          <w:t>153</w:t>
        </w:r>
        <w:r w:rsidR="00F31D72" w:rsidRPr="00F31D72">
          <w:rPr>
            <w:b w:val="0"/>
            <w:webHidden/>
          </w:rPr>
          <w:fldChar w:fldCharType="end"/>
        </w:r>
      </w:hyperlink>
    </w:p>
    <w:p w14:paraId="0D6AA573" w14:textId="77777777" w:rsidR="00F31D72" w:rsidRPr="00F31D72" w:rsidRDefault="009679D2" w:rsidP="00F31D72">
      <w:pPr>
        <w:pStyle w:val="TOC1"/>
        <w:rPr>
          <w:rFonts w:eastAsiaTheme="minorEastAsia"/>
          <w:b w:val="0"/>
          <w:sz w:val="22"/>
          <w:szCs w:val="22"/>
          <w:lang w:val="en-US"/>
        </w:rPr>
      </w:pPr>
      <w:hyperlink w:anchor="_Toc195952018" w:history="1">
        <w:r w:rsidR="00F31D72" w:rsidRPr="00F31D72">
          <w:rPr>
            <w:rStyle w:val="Hyperlink"/>
            <w:b w:val="0"/>
            <w:lang w:val="id"/>
          </w:rPr>
          <w:t>Tabel 4.1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ofile</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8 \h </w:instrText>
        </w:r>
        <w:r w:rsidR="00F31D72" w:rsidRPr="00F31D72">
          <w:rPr>
            <w:b w:val="0"/>
            <w:webHidden/>
          </w:rPr>
        </w:r>
        <w:r w:rsidR="00F31D72" w:rsidRPr="00F31D72">
          <w:rPr>
            <w:b w:val="0"/>
            <w:webHidden/>
          </w:rPr>
          <w:fldChar w:fldCharType="separate"/>
        </w:r>
        <w:r w:rsidR="006A152C">
          <w:rPr>
            <w:b w:val="0"/>
            <w:webHidden/>
          </w:rPr>
          <w:t>154</w:t>
        </w:r>
        <w:r w:rsidR="00F31D72" w:rsidRPr="00F31D72">
          <w:rPr>
            <w:b w:val="0"/>
            <w:webHidden/>
          </w:rPr>
          <w:fldChar w:fldCharType="end"/>
        </w:r>
      </w:hyperlink>
    </w:p>
    <w:p w14:paraId="4F59E892" w14:textId="7EC88D45" w:rsidR="00F31D72" w:rsidRPr="00F31D72" w:rsidRDefault="009679D2" w:rsidP="00F31D72">
      <w:pPr>
        <w:pStyle w:val="TOC1"/>
        <w:rPr>
          <w:rFonts w:eastAsiaTheme="minorEastAsia"/>
          <w:b w:val="0"/>
          <w:sz w:val="22"/>
          <w:szCs w:val="22"/>
          <w:lang w:val="en-US"/>
        </w:rPr>
      </w:pPr>
      <w:hyperlink w:anchor="_Toc195952019" w:history="1">
        <w:r w:rsidR="00F31D72" w:rsidRPr="00F31D72">
          <w:rPr>
            <w:rStyle w:val="Hyperlink"/>
            <w:b w:val="0"/>
            <w:lang w:val="id"/>
          </w:rPr>
          <w:t>Tabel 4.18.</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esence</w:t>
        </w:r>
        <w:r w:rsidR="00F31D72" w:rsidRPr="00F31D72">
          <w:rPr>
            <w:rStyle w:val="Hyperlink"/>
            <w:b w:val="0"/>
            <w:lang w:val="id"/>
          </w:rPr>
          <w:t xml:space="preserve"> (Admi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19 \h </w:instrText>
        </w:r>
        <w:r w:rsidR="00F31D72" w:rsidRPr="00F31D72">
          <w:rPr>
            <w:b w:val="0"/>
            <w:webHidden/>
          </w:rPr>
        </w:r>
        <w:r w:rsidR="00F31D72" w:rsidRPr="00F31D72">
          <w:rPr>
            <w:b w:val="0"/>
            <w:webHidden/>
          </w:rPr>
          <w:fldChar w:fldCharType="separate"/>
        </w:r>
        <w:r w:rsidR="006A152C">
          <w:rPr>
            <w:b w:val="0"/>
            <w:webHidden/>
          </w:rPr>
          <w:t>154</w:t>
        </w:r>
        <w:r w:rsidR="00F31D72" w:rsidRPr="00F31D72">
          <w:rPr>
            <w:b w:val="0"/>
            <w:webHidden/>
          </w:rPr>
          <w:fldChar w:fldCharType="end"/>
        </w:r>
      </w:hyperlink>
    </w:p>
    <w:p w14:paraId="473C00EE" w14:textId="77777777" w:rsidR="00F31D72" w:rsidRPr="00F31D72" w:rsidRDefault="009679D2" w:rsidP="00F31D72">
      <w:pPr>
        <w:pStyle w:val="TOC1"/>
        <w:rPr>
          <w:rFonts w:eastAsiaTheme="minorEastAsia"/>
          <w:b w:val="0"/>
          <w:sz w:val="22"/>
          <w:szCs w:val="22"/>
          <w:lang w:val="en-US"/>
        </w:rPr>
      </w:pPr>
      <w:hyperlink w:anchor="_Toc195952020" w:history="1">
        <w:r w:rsidR="00F31D72" w:rsidRPr="00F31D72">
          <w:rPr>
            <w:rStyle w:val="Hyperlink"/>
            <w:b w:val="0"/>
            <w:lang w:val="id"/>
          </w:rPr>
          <w:t>Tabel 4.1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Presence</w:t>
        </w:r>
        <w:r w:rsidR="00F31D72" w:rsidRPr="00F31D72">
          <w:rPr>
            <w:rStyle w:val="Hyperlink"/>
            <w:b w:val="0"/>
            <w:lang w:val="id"/>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0 \h </w:instrText>
        </w:r>
        <w:r w:rsidR="00F31D72" w:rsidRPr="00F31D72">
          <w:rPr>
            <w:b w:val="0"/>
            <w:webHidden/>
          </w:rPr>
        </w:r>
        <w:r w:rsidR="00F31D72" w:rsidRPr="00F31D72">
          <w:rPr>
            <w:b w:val="0"/>
            <w:webHidden/>
          </w:rPr>
          <w:fldChar w:fldCharType="separate"/>
        </w:r>
        <w:r w:rsidR="006A152C">
          <w:rPr>
            <w:b w:val="0"/>
            <w:webHidden/>
          </w:rPr>
          <w:t>155</w:t>
        </w:r>
        <w:r w:rsidR="00F31D72" w:rsidRPr="00F31D72">
          <w:rPr>
            <w:b w:val="0"/>
            <w:webHidden/>
          </w:rPr>
          <w:fldChar w:fldCharType="end"/>
        </w:r>
      </w:hyperlink>
    </w:p>
    <w:p w14:paraId="63FC86C5" w14:textId="77777777" w:rsidR="00F31D72" w:rsidRPr="00F31D72" w:rsidRDefault="009679D2" w:rsidP="00F31D72">
      <w:pPr>
        <w:pStyle w:val="TOC1"/>
        <w:rPr>
          <w:rFonts w:eastAsiaTheme="minorEastAsia"/>
          <w:b w:val="0"/>
          <w:sz w:val="22"/>
          <w:szCs w:val="22"/>
          <w:lang w:val="en-US"/>
        </w:rPr>
      </w:pPr>
      <w:hyperlink w:anchor="_Toc195952021" w:history="1">
        <w:r w:rsidR="00F31D72" w:rsidRPr="00F31D72">
          <w:rPr>
            <w:rStyle w:val="Hyperlink"/>
            <w:b w:val="0"/>
            <w:lang w:val="id"/>
          </w:rPr>
          <w:t>Tabel 4.2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Scan</w:t>
        </w:r>
        <w:r w:rsidR="00F31D72" w:rsidRPr="00F31D72">
          <w:rPr>
            <w:rStyle w:val="Hyperlink"/>
            <w:b w:val="0"/>
            <w:lang w:val="id"/>
          </w:rPr>
          <w:t xml:space="preserve"> </w:t>
        </w:r>
        <w:r w:rsidR="00F31D72" w:rsidRPr="00F31D72">
          <w:rPr>
            <w:rStyle w:val="Hyperlink"/>
            <w:b w:val="0"/>
            <w:i/>
            <w:lang w:val="id"/>
          </w:rPr>
          <w:t>Presence</w:t>
        </w:r>
        <w:r w:rsidR="00F31D72" w:rsidRPr="00F31D72">
          <w:rPr>
            <w:rStyle w:val="Hyperlink"/>
            <w:b w:val="0"/>
            <w:lang w:val="id"/>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1 \h </w:instrText>
        </w:r>
        <w:r w:rsidR="00F31D72" w:rsidRPr="00F31D72">
          <w:rPr>
            <w:b w:val="0"/>
            <w:webHidden/>
          </w:rPr>
        </w:r>
        <w:r w:rsidR="00F31D72" w:rsidRPr="00F31D72">
          <w:rPr>
            <w:b w:val="0"/>
            <w:webHidden/>
          </w:rPr>
          <w:fldChar w:fldCharType="separate"/>
        </w:r>
        <w:r w:rsidR="006A152C">
          <w:rPr>
            <w:b w:val="0"/>
            <w:webHidden/>
          </w:rPr>
          <w:t>155</w:t>
        </w:r>
        <w:r w:rsidR="00F31D72" w:rsidRPr="00F31D72">
          <w:rPr>
            <w:b w:val="0"/>
            <w:webHidden/>
          </w:rPr>
          <w:fldChar w:fldCharType="end"/>
        </w:r>
      </w:hyperlink>
    </w:p>
    <w:p w14:paraId="69CB2B60" w14:textId="1046CDE5" w:rsidR="00F31D72" w:rsidRPr="00F31D72" w:rsidRDefault="009679D2" w:rsidP="00F31D72">
      <w:pPr>
        <w:pStyle w:val="TOC1"/>
        <w:rPr>
          <w:rFonts w:eastAsiaTheme="minorEastAsia"/>
          <w:b w:val="0"/>
          <w:sz w:val="22"/>
          <w:szCs w:val="22"/>
          <w:lang w:val="en-US"/>
        </w:rPr>
      </w:pPr>
      <w:hyperlink w:anchor="_Toc195952022" w:history="1">
        <w:r w:rsidR="00F31D72" w:rsidRPr="00F31D72">
          <w:rPr>
            <w:rStyle w:val="Hyperlink"/>
            <w:b w:val="0"/>
            <w:lang w:val="id"/>
          </w:rPr>
          <w:t>Tabel 4.2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Presence</w:t>
        </w:r>
        <w:r w:rsidR="00F31D72" w:rsidRPr="00F31D72">
          <w:rPr>
            <w:rStyle w:val="Hyperlink"/>
            <w:b w:val="0"/>
            <w:lang w:val="id"/>
          </w:rPr>
          <w:t xml:space="preserve"> (Admin,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2 \h </w:instrText>
        </w:r>
        <w:r w:rsidR="00F31D72" w:rsidRPr="00F31D72">
          <w:rPr>
            <w:b w:val="0"/>
            <w:webHidden/>
          </w:rPr>
        </w:r>
        <w:r w:rsidR="00F31D72" w:rsidRPr="00F31D72">
          <w:rPr>
            <w:b w:val="0"/>
            <w:webHidden/>
          </w:rPr>
          <w:fldChar w:fldCharType="separate"/>
        </w:r>
        <w:r w:rsidR="006A152C">
          <w:rPr>
            <w:b w:val="0"/>
            <w:webHidden/>
          </w:rPr>
          <w:t>156</w:t>
        </w:r>
        <w:r w:rsidR="00F31D72" w:rsidRPr="00F31D72">
          <w:rPr>
            <w:b w:val="0"/>
            <w:webHidden/>
          </w:rPr>
          <w:fldChar w:fldCharType="end"/>
        </w:r>
      </w:hyperlink>
    </w:p>
    <w:p w14:paraId="324BECB9" w14:textId="77777777" w:rsidR="00F31D72" w:rsidRPr="00F31D72" w:rsidRDefault="009679D2" w:rsidP="00F31D72">
      <w:pPr>
        <w:pStyle w:val="TOC1"/>
        <w:rPr>
          <w:rFonts w:eastAsiaTheme="minorEastAsia"/>
          <w:b w:val="0"/>
          <w:sz w:val="22"/>
          <w:szCs w:val="22"/>
          <w:lang w:val="en-US"/>
        </w:rPr>
      </w:pPr>
      <w:hyperlink w:anchor="_Toc195952023" w:history="1">
        <w:r w:rsidR="00F31D72" w:rsidRPr="00F31D72">
          <w:rPr>
            <w:rStyle w:val="Hyperlink"/>
            <w:b w:val="0"/>
            <w:lang w:val="id"/>
          </w:rPr>
          <w:t>Tabel 4.2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Detail </w:t>
        </w:r>
        <w:r w:rsidR="00F31D72" w:rsidRPr="00F31D72">
          <w:rPr>
            <w:rStyle w:val="Hyperlink"/>
            <w:b w:val="0"/>
            <w:i/>
            <w:lang w:val="id"/>
          </w:rPr>
          <w:t>Presence</w:t>
        </w:r>
        <w:r w:rsidR="00F31D72" w:rsidRPr="00F31D72">
          <w:rPr>
            <w:rStyle w:val="Hyperlink"/>
            <w:b w:val="0"/>
            <w:lang w:val="id"/>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3 \h </w:instrText>
        </w:r>
        <w:r w:rsidR="00F31D72" w:rsidRPr="00F31D72">
          <w:rPr>
            <w:b w:val="0"/>
            <w:webHidden/>
          </w:rPr>
        </w:r>
        <w:r w:rsidR="00F31D72" w:rsidRPr="00F31D72">
          <w:rPr>
            <w:b w:val="0"/>
            <w:webHidden/>
          </w:rPr>
          <w:fldChar w:fldCharType="separate"/>
        </w:r>
        <w:r w:rsidR="006A152C">
          <w:rPr>
            <w:b w:val="0"/>
            <w:webHidden/>
          </w:rPr>
          <w:t>157</w:t>
        </w:r>
        <w:r w:rsidR="00F31D72" w:rsidRPr="00F31D72">
          <w:rPr>
            <w:b w:val="0"/>
            <w:webHidden/>
          </w:rPr>
          <w:fldChar w:fldCharType="end"/>
        </w:r>
      </w:hyperlink>
    </w:p>
    <w:p w14:paraId="25C54FCC" w14:textId="77777777" w:rsidR="00F31D72" w:rsidRPr="00F31D72" w:rsidRDefault="009679D2" w:rsidP="00F31D72">
      <w:pPr>
        <w:pStyle w:val="TOC1"/>
        <w:rPr>
          <w:rFonts w:eastAsiaTheme="minorEastAsia"/>
          <w:b w:val="0"/>
          <w:sz w:val="22"/>
          <w:szCs w:val="22"/>
          <w:lang w:val="en-US"/>
        </w:rPr>
      </w:pPr>
      <w:hyperlink w:anchor="_Toc195952024" w:history="1">
        <w:r w:rsidR="00F31D72" w:rsidRPr="00F31D72">
          <w:rPr>
            <w:rStyle w:val="Hyperlink"/>
            <w:b w:val="0"/>
            <w:lang w:val="id"/>
          </w:rPr>
          <w:t>Tabel 4.23.</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Blackbox</w:t>
        </w:r>
        <w:r w:rsidR="00F31D72" w:rsidRPr="00F31D72">
          <w:rPr>
            <w:rStyle w:val="Hyperlink"/>
            <w:b w:val="0"/>
            <w:lang w:val="id"/>
          </w:rPr>
          <w:t xml:space="preserve"> Halaman </w:t>
        </w:r>
        <w:r w:rsidR="00F31D72" w:rsidRPr="00F31D72">
          <w:rPr>
            <w:rStyle w:val="Hyperlink"/>
            <w:b w:val="0"/>
            <w:i/>
            <w:lang w:val="id"/>
          </w:rPr>
          <w:t>Assessment</w:t>
        </w:r>
        <w:r w:rsidR="00F31D72" w:rsidRPr="00F31D72">
          <w:rPr>
            <w:rStyle w:val="Hyperlink"/>
            <w:b w:val="0"/>
            <w:lang w:val="id"/>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4 \h </w:instrText>
        </w:r>
        <w:r w:rsidR="00F31D72" w:rsidRPr="00F31D72">
          <w:rPr>
            <w:b w:val="0"/>
            <w:webHidden/>
          </w:rPr>
        </w:r>
        <w:r w:rsidR="00F31D72" w:rsidRPr="00F31D72">
          <w:rPr>
            <w:b w:val="0"/>
            <w:webHidden/>
          </w:rPr>
          <w:fldChar w:fldCharType="separate"/>
        </w:r>
        <w:r w:rsidR="006A152C">
          <w:rPr>
            <w:b w:val="0"/>
            <w:webHidden/>
          </w:rPr>
          <w:t>158</w:t>
        </w:r>
        <w:r w:rsidR="00F31D72" w:rsidRPr="00F31D72">
          <w:rPr>
            <w:b w:val="0"/>
            <w:webHidden/>
          </w:rPr>
          <w:fldChar w:fldCharType="end"/>
        </w:r>
      </w:hyperlink>
    </w:p>
    <w:p w14:paraId="1D930FBE" w14:textId="77777777" w:rsidR="00F31D72" w:rsidRPr="00F31D72" w:rsidRDefault="009679D2" w:rsidP="00F31D72">
      <w:pPr>
        <w:pStyle w:val="TOC1"/>
        <w:rPr>
          <w:rFonts w:eastAsiaTheme="minorEastAsia"/>
          <w:b w:val="0"/>
          <w:sz w:val="22"/>
          <w:szCs w:val="22"/>
          <w:lang w:val="en-US"/>
        </w:rPr>
      </w:pPr>
      <w:hyperlink w:anchor="_Toc195952025" w:history="1">
        <w:r w:rsidR="00F31D72" w:rsidRPr="00F31D72">
          <w:rPr>
            <w:rStyle w:val="Hyperlink"/>
            <w:b w:val="0"/>
            <w:lang w:val="id"/>
          </w:rPr>
          <w:t>Tabel 4.24.</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Usa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5 \h </w:instrText>
        </w:r>
        <w:r w:rsidR="00F31D72" w:rsidRPr="00F31D72">
          <w:rPr>
            <w:b w:val="0"/>
            <w:webHidden/>
          </w:rPr>
        </w:r>
        <w:r w:rsidR="00F31D72" w:rsidRPr="00F31D72">
          <w:rPr>
            <w:b w:val="0"/>
            <w:webHidden/>
          </w:rPr>
          <w:fldChar w:fldCharType="separate"/>
        </w:r>
        <w:r w:rsidR="006A152C">
          <w:rPr>
            <w:b w:val="0"/>
            <w:webHidden/>
          </w:rPr>
          <w:t>159</w:t>
        </w:r>
        <w:r w:rsidR="00F31D72" w:rsidRPr="00F31D72">
          <w:rPr>
            <w:b w:val="0"/>
            <w:webHidden/>
          </w:rPr>
          <w:fldChar w:fldCharType="end"/>
        </w:r>
      </w:hyperlink>
    </w:p>
    <w:p w14:paraId="2DCF9C34" w14:textId="77777777" w:rsidR="00F31D72" w:rsidRPr="00F31D72" w:rsidRDefault="009679D2" w:rsidP="00F31D72">
      <w:pPr>
        <w:pStyle w:val="TOC1"/>
        <w:rPr>
          <w:rFonts w:eastAsiaTheme="minorEastAsia"/>
          <w:b w:val="0"/>
          <w:sz w:val="22"/>
          <w:szCs w:val="22"/>
          <w:lang w:val="en-US"/>
        </w:rPr>
      </w:pPr>
      <w:hyperlink w:anchor="_Toc195952026" w:history="1">
        <w:r w:rsidR="00F31D72" w:rsidRPr="00F31D72">
          <w:rPr>
            <w:rStyle w:val="Hyperlink"/>
            <w:b w:val="0"/>
            <w:lang w:val="id"/>
          </w:rPr>
          <w:t>Tabel 4.25.</w:t>
        </w:r>
        <w:r w:rsidR="00F31D72" w:rsidRPr="00F31D72">
          <w:rPr>
            <w:rFonts w:eastAsiaTheme="minorEastAsia"/>
            <w:b w:val="0"/>
            <w:sz w:val="22"/>
            <w:szCs w:val="22"/>
            <w:lang w:val="en-US"/>
          </w:rPr>
          <w:tab/>
        </w:r>
        <w:r w:rsidR="00F31D72" w:rsidRPr="00F31D72">
          <w:rPr>
            <w:rStyle w:val="Hyperlink"/>
            <w:b w:val="0"/>
            <w:lang w:val="id"/>
          </w:rPr>
          <w:t>Hasil Pengujian Navig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6 \h </w:instrText>
        </w:r>
        <w:r w:rsidR="00F31D72" w:rsidRPr="00F31D72">
          <w:rPr>
            <w:b w:val="0"/>
            <w:webHidden/>
          </w:rPr>
        </w:r>
        <w:r w:rsidR="00F31D72" w:rsidRPr="00F31D72">
          <w:rPr>
            <w:b w:val="0"/>
            <w:webHidden/>
          </w:rPr>
          <w:fldChar w:fldCharType="separate"/>
        </w:r>
        <w:r w:rsidR="006A152C">
          <w:rPr>
            <w:b w:val="0"/>
            <w:webHidden/>
          </w:rPr>
          <w:t>159</w:t>
        </w:r>
        <w:r w:rsidR="00F31D72" w:rsidRPr="00F31D72">
          <w:rPr>
            <w:b w:val="0"/>
            <w:webHidden/>
          </w:rPr>
          <w:fldChar w:fldCharType="end"/>
        </w:r>
      </w:hyperlink>
    </w:p>
    <w:p w14:paraId="10A848DE" w14:textId="77777777" w:rsidR="00F31D72" w:rsidRPr="00F31D72" w:rsidRDefault="009679D2" w:rsidP="00F31D72">
      <w:pPr>
        <w:pStyle w:val="TOC1"/>
        <w:rPr>
          <w:rFonts w:eastAsiaTheme="minorEastAsia"/>
          <w:b w:val="0"/>
          <w:sz w:val="22"/>
          <w:szCs w:val="22"/>
          <w:lang w:val="en-US"/>
        </w:rPr>
      </w:pPr>
      <w:hyperlink w:anchor="_Toc195952027" w:history="1">
        <w:r w:rsidR="00F31D72" w:rsidRPr="00F31D72">
          <w:rPr>
            <w:rStyle w:val="Hyperlink"/>
            <w:b w:val="0"/>
            <w:lang w:val="id"/>
          </w:rPr>
          <w:t>Tabel 4.26.</w:t>
        </w:r>
        <w:r w:rsidR="00F31D72" w:rsidRPr="00F31D72">
          <w:rPr>
            <w:rFonts w:eastAsiaTheme="minorEastAsia"/>
            <w:b w:val="0"/>
            <w:sz w:val="22"/>
            <w:szCs w:val="22"/>
            <w:lang w:val="en-US"/>
          </w:rPr>
          <w:tab/>
        </w:r>
        <w:r w:rsidR="00F31D72" w:rsidRPr="00F31D72">
          <w:rPr>
            <w:rStyle w:val="Hyperlink"/>
            <w:b w:val="0"/>
            <w:lang w:val="id"/>
          </w:rPr>
          <w:t>Hasil Pengujian Grafik Visu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7 \h </w:instrText>
        </w:r>
        <w:r w:rsidR="00F31D72" w:rsidRPr="00F31D72">
          <w:rPr>
            <w:b w:val="0"/>
            <w:webHidden/>
          </w:rPr>
        </w:r>
        <w:r w:rsidR="00F31D72" w:rsidRPr="00F31D72">
          <w:rPr>
            <w:b w:val="0"/>
            <w:webHidden/>
          </w:rPr>
          <w:fldChar w:fldCharType="separate"/>
        </w:r>
        <w:r w:rsidR="006A152C">
          <w:rPr>
            <w:b w:val="0"/>
            <w:webHidden/>
          </w:rPr>
          <w:t>160</w:t>
        </w:r>
        <w:r w:rsidR="00F31D72" w:rsidRPr="00F31D72">
          <w:rPr>
            <w:b w:val="0"/>
            <w:webHidden/>
          </w:rPr>
          <w:fldChar w:fldCharType="end"/>
        </w:r>
      </w:hyperlink>
    </w:p>
    <w:p w14:paraId="23001530" w14:textId="77777777" w:rsidR="00F31D72" w:rsidRPr="00F31D72" w:rsidRDefault="009679D2" w:rsidP="00F31D72">
      <w:pPr>
        <w:pStyle w:val="TOC1"/>
        <w:rPr>
          <w:rFonts w:eastAsiaTheme="minorEastAsia"/>
          <w:b w:val="0"/>
          <w:sz w:val="22"/>
          <w:szCs w:val="22"/>
          <w:lang w:val="en-US"/>
        </w:rPr>
      </w:pPr>
      <w:hyperlink w:anchor="_Toc195952028" w:history="1">
        <w:r w:rsidR="00F31D72" w:rsidRPr="00F31D72">
          <w:rPr>
            <w:rStyle w:val="Hyperlink"/>
            <w:b w:val="0"/>
            <w:lang w:val="id"/>
          </w:rPr>
          <w:t>Tabel 4.27.</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Content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8 \h </w:instrText>
        </w:r>
        <w:r w:rsidR="00F31D72" w:rsidRPr="00F31D72">
          <w:rPr>
            <w:b w:val="0"/>
            <w:webHidden/>
          </w:rPr>
        </w:r>
        <w:r w:rsidR="00F31D72" w:rsidRPr="00F31D72">
          <w:rPr>
            <w:b w:val="0"/>
            <w:webHidden/>
          </w:rPr>
          <w:fldChar w:fldCharType="separate"/>
        </w:r>
        <w:r w:rsidR="006A152C">
          <w:rPr>
            <w:b w:val="0"/>
            <w:webHidden/>
          </w:rPr>
          <w:t>161</w:t>
        </w:r>
        <w:r w:rsidR="00F31D72" w:rsidRPr="00F31D72">
          <w:rPr>
            <w:b w:val="0"/>
            <w:webHidden/>
          </w:rPr>
          <w:fldChar w:fldCharType="end"/>
        </w:r>
      </w:hyperlink>
    </w:p>
    <w:p w14:paraId="5539902D" w14:textId="77777777" w:rsidR="00F31D72" w:rsidRPr="00F31D72" w:rsidRDefault="009679D2" w:rsidP="00F31D72">
      <w:pPr>
        <w:pStyle w:val="TOC1"/>
        <w:rPr>
          <w:rFonts w:eastAsiaTheme="minorEastAsia"/>
          <w:b w:val="0"/>
          <w:sz w:val="22"/>
          <w:szCs w:val="22"/>
          <w:lang w:val="en-US"/>
        </w:rPr>
      </w:pPr>
      <w:hyperlink w:anchor="_Toc195952029" w:history="1">
        <w:r w:rsidR="00F31D72" w:rsidRPr="00F31D72">
          <w:rPr>
            <w:rStyle w:val="Hyperlink"/>
            <w:b w:val="0"/>
            <w:lang w:val="id"/>
          </w:rPr>
          <w:t>Tabel 4.28.</w:t>
        </w:r>
        <w:r w:rsidR="00F31D72" w:rsidRPr="00F31D72">
          <w:rPr>
            <w:rFonts w:eastAsiaTheme="minorEastAsia"/>
            <w:b w:val="0"/>
            <w:sz w:val="22"/>
            <w:szCs w:val="22"/>
            <w:lang w:val="en-US"/>
          </w:rPr>
          <w:tab/>
        </w:r>
        <w:r w:rsidR="00F31D72" w:rsidRPr="00F31D72">
          <w:rPr>
            <w:rStyle w:val="Hyperlink"/>
            <w:b w:val="0"/>
            <w:lang w:val="id"/>
          </w:rPr>
          <w:t>Hasil Pengujian</w:t>
        </w:r>
        <w:r w:rsidR="00F31D72" w:rsidRPr="00F31D72">
          <w:rPr>
            <w:rStyle w:val="Hyperlink"/>
            <w:b w:val="0"/>
            <w:i/>
          </w:rPr>
          <w:t xml:space="preserve"> Compati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29 \h </w:instrText>
        </w:r>
        <w:r w:rsidR="00F31D72" w:rsidRPr="00F31D72">
          <w:rPr>
            <w:b w:val="0"/>
            <w:webHidden/>
          </w:rPr>
        </w:r>
        <w:r w:rsidR="00F31D72" w:rsidRPr="00F31D72">
          <w:rPr>
            <w:b w:val="0"/>
            <w:webHidden/>
          </w:rPr>
          <w:fldChar w:fldCharType="separate"/>
        </w:r>
        <w:r w:rsidR="006A152C">
          <w:rPr>
            <w:b w:val="0"/>
            <w:webHidden/>
          </w:rPr>
          <w:t>161</w:t>
        </w:r>
        <w:r w:rsidR="00F31D72" w:rsidRPr="00F31D72">
          <w:rPr>
            <w:b w:val="0"/>
            <w:webHidden/>
          </w:rPr>
          <w:fldChar w:fldCharType="end"/>
        </w:r>
      </w:hyperlink>
    </w:p>
    <w:p w14:paraId="1C5D01F7" w14:textId="77777777" w:rsidR="00F31D72" w:rsidRPr="00F31D72" w:rsidRDefault="009679D2" w:rsidP="00F31D72">
      <w:pPr>
        <w:pStyle w:val="TOC1"/>
        <w:rPr>
          <w:rFonts w:eastAsiaTheme="minorEastAsia"/>
          <w:b w:val="0"/>
          <w:sz w:val="22"/>
          <w:szCs w:val="22"/>
          <w:lang w:val="en-US"/>
        </w:rPr>
      </w:pPr>
      <w:hyperlink w:anchor="_Toc195952030" w:history="1">
        <w:r w:rsidR="00F31D72" w:rsidRPr="00F31D72">
          <w:rPr>
            <w:rStyle w:val="Hyperlink"/>
            <w:b w:val="0"/>
            <w:lang w:val="id"/>
          </w:rPr>
          <w:t>Tabel 4.29.</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Loading</w:t>
        </w:r>
        <w:r w:rsidR="00F31D72" w:rsidRPr="00F31D72">
          <w:rPr>
            <w:rStyle w:val="Hyperlink"/>
            <w:b w:val="0"/>
            <w:lang w:val="id"/>
          </w:rPr>
          <w:t xml:space="preserve"> </w:t>
        </w:r>
        <w:r w:rsidR="00F31D72" w:rsidRPr="00F31D72">
          <w:rPr>
            <w:rStyle w:val="Hyperlink"/>
            <w:b w:val="0"/>
            <w:i/>
            <w:lang w:val="id"/>
          </w:rPr>
          <w:t>Tim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0 \h </w:instrText>
        </w:r>
        <w:r w:rsidR="00F31D72" w:rsidRPr="00F31D72">
          <w:rPr>
            <w:b w:val="0"/>
            <w:webHidden/>
          </w:rPr>
        </w:r>
        <w:r w:rsidR="00F31D72" w:rsidRPr="00F31D72">
          <w:rPr>
            <w:b w:val="0"/>
            <w:webHidden/>
          </w:rPr>
          <w:fldChar w:fldCharType="separate"/>
        </w:r>
        <w:r w:rsidR="006A152C">
          <w:rPr>
            <w:b w:val="0"/>
            <w:webHidden/>
          </w:rPr>
          <w:t>162</w:t>
        </w:r>
        <w:r w:rsidR="00F31D72" w:rsidRPr="00F31D72">
          <w:rPr>
            <w:b w:val="0"/>
            <w:webHidden/>
          </w:rPr>
          <w:fldChar w:fldCharType="end"/>
        </w:r>
      </w:hyperlink>
    </w:p>
    <w:p w14:paraId="37211E9F" w14:textId="77777777" w:rsidR="00F31D72" w:rsidRPr="00F31D72" w:rsidRDefault="009679D2" w:rsidP="00F31D72">
      <w:pPr>
        <w:pStyle w:val="TOC1"/>
        <w:rPr>
          <w:rFonts w:eastAsiaTheme="minorEastAsia"/>
          <w:b w:val="0"/>
          <w:sz w:val="22"/>
          <w:szCs w:val="22"/>
          <w:lang w:val="en-US"/>
        </w:rPr>
      </w:pPr>
      <w:hyperlink w:anchor="_Toc195952031" w:history="1">
        <w:r w:rsidR="00F31D72" w:rsidRPr="00F31D72">
          <w:rPr>
            <w:rStyle w:val="Hyperlink"/>
            <w:b w:val="0"/>
            <w:lang w:val="id"/>
          </w:rPr>
          <w:t>Tabel 4.30.</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Functiona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1 \h </w:instrText>
        </w:r>
        <w:r w:rsidR="00F31D72" w:rsidRPr="00F31D72">
          <w:rPr>
            <w:b w:val="0"/>
            <w:webHidden/>
          </w:rPr>
        </w:r>
        <w:r w:rsidR="00F31D72" w:rsidRPr="00F31D72">
          <w:rPr>
            <w:b w:val="0"/>
            <w:webHidden/>
          </w:rPr>
          <w:fldChar w:fldCharType="separate"/>
        </w:r>
        <w:r w:rsidR="006A152C">
          <w:rPr>
            <w:b w:val="0"/>
            <w:webHidden/>
          </w:rPr>
          <w:t>162</w:t>
        </w:r>
        <w:r w:rsidR="00F31D72" w:rsidRPr="00F31D72">
          <w:rPr>
            <w:b w:val="0"/>
            <w:webHidden/>
          </w:rPr>
          <w:fldChar w:fldCharType="end"/>
        </w:r>
      </w:hyperlink>
    </w:p>
    <w:p w14:paraId="0CA094F4" w14:textId="77777777" w:rsidR="00F31D72" w:rsidRPr="00F31D72" w:rsidRDefault="009679D2" w:rsidP="00F31D72">
      <w:pPr>
        <w:pStyle w:val="TOC1"/>
        <w:rPr>
          <w:rFonts w:eastAsiaTheme="minorEastAsia"/>
          <w:b w:val="0"/>
          <w:sz w:val="22"/>
          <w:szCs w:val="22"/>
          <w:lang w:val="en-US"/>
        </w:rPr>
      </w:pPr>
      <w:hyperlink w:anchor="_Toc195952032" w:history="1">
        <w:r w:rsidR="00F31D72" w:rsidRPr="00F31D72">
          <w:rPr>
            <w:rStyle w:val="Hyperlink"/>
            <w:b w:val="0"/>
            <w:lang w:val="id"/>
          </w:rPr>
          <w:t>Tabel 4.31.</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Accesibil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2 \h </w:instrText>
        </w:r>
        <w:r w:rsidR="00F31D72" w:rsidRPr="00F31D72">
          <w:rPr>
            <w:b w:val="0"/>
            <w:webHidden/>
          </w:rPr>
        </w:r>
        <w:r w:rsidR="00F31D72" w:rsidRPr="00F31D72">
          <w:rPr>
            <w:b w:val="0"/>
            <w:webHidden/>
          </w:rPr>
          <w:fldChar w:fldCharType="separate"/>
        </w:r>
        <w:r w:rsidR="006A152C">
          <w:rPr>
            <w:b w:val="0"/>
            <w:webHidden/>
          </w:rPr>
          <w:t>163</w:t>
        </w:r>
        <w:r w:rsidR="00F31D72" w:rsidRPr="00F31D72">
          <w:rPr>
            <w:b w:val="0"/>
            <w:webHidden/>
          </w:rPr>
          <w:fldChar w:fldCharType="end"/>
        </w:r>
      </w:hyperlink>
    </w:p>
    <w:p w14:paraId="077F0A4B" w14:textId="77777777" w:rsidR="00F31D72" w:rsidRPr="00F31D72" w:rsidRDefault="009679D2" w:rsidP="00F31D72">
      <w:pPr>
        <w:pStyle w:val="TOC1"/>
        <w:rPr>
          <w:rFonts w:eastAsiaTheme="minorEastAsia"/>
          <w:b w:val="0"/>
          <w:sz w:val="22"/>
          <w:szCs w:val="22"/>
          <w:lang w:val="en-US"/>
        </w:rPr>
      </w:pPr>
      <w:hyperlink w:anchor="_Toc195952033" w:history="1">
        <w:r w:rsidR="00F31D72" w:rsidRPr="00F31D72">
          <w:rPr>
            <w:rStyle w:val="Hyperlink"/>
            <w:b w:val="0"/>
            <w:lang w:val="id"/>
          </w:rPr>
          <w:t>Tabel 4.32.</w:t>
        </w:r>
        <w:r w:rsidR="00F31D72" w:rsidRPr="00F31D72">
          <w:rPr>
            <w:rFonts w:eastAsiaTheme="minorEastAsia"/>
            <w:b w:val="0"/>
            <w:sz w:val="22"/>
            <w:szCs w:val="22"/>
            <w:lang w:val="en-US"/>
          </w:rPr>
          <w:tab/>
        </w:r>
        <w:r w:rsidR="00F31D72" w:rsidRPr="00F31D72">
          <w:rPr>
            <w:rStyle w:val="Hyperlink"/>
            <w:b w:val="0"/>
            <w:lang w:val="id"/>
          </w:rPr>
          <w:t xml:space="preserve">Hasil Pengujian </w:t>
        </w:r>
        <w:r w:rsidR="00F31D72" w:rsidRPr="00F31D72">
          <w:rPr>
            <w:rStyle w:val="Hyperlink"/>
            <w:b w:val="0"/>
            <w:i/>
            <w:lang w:val="id"/>
          </w:rPr>
          <w:t>Interactivit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2033 \h </w:instrText>
        </w:r>
        <w:r w:rsidR="00F31D72" w:rsidRPr="00F31D72">
          <w:rPr>
            <w:b w:val="0"/>
            <w:webHidden/>
          </w:rPr>
        </w:r>
        <w:r w:rsidR="00F31D72" w:rsidRPr="00F31D72">
          <w:rPr>
            <w:b w:val="0"/>
            <w:webHidden/>
          </w:rPr>
          <w:fldChar w:fldCharType="separate"/>
        </w:r>
        <w:r w:rsidR="006A152C">
          <w:rPr>
            <w:b w:val="0"/>
            <w:webHidden/>
          </w:rPr>
          <w:t>164</w:t>
        </w:r>
        <w:r w:rsidR="00F31D72" w:rsidRPr="00F31D72">
          <w:rPr>
            <w:b w:val="0"/>
            <w:webHidden/>
          </w:rPr>
          <w:fldChar w:fldCharType="end"/>
        </w:r>
      </w:hyperlink>
    </w:p>
    <w:p w14:paraId="4F44E3B7" w14:textId="77777777" w:rsidR="00810981" w:rsidRPr="00F31D72" w:rsidRDefault="001E0260" w:rsidP="00DE3812">
      <w:pPr>
        <w:pStyle w:val="NoSpacing"/>
        <w:spacing w:line="360" w:lineRule="auto"/>
        <w:rPr>
          <w:rFonts w:ascii="Times New Roman" w:hAnsi="Times New Roman" w:cs="Times New Roman"/>
          <w:sz w:val="24"/>
          <w:szCs w:val="24"/>
          <w:lang w:val="id-ID"/>
        </w:rPr>
      </w:pPr>
      <w:r w:rsidRPr="00F31D72">
        <w:rPr>
          <w:rFonts w:ascii="Times New Roman" w:hAnsi="Times New Roman" w:cs="Times New Roman"/>
          <w:sz w:val="24"/>
          <w:szCs w:val="24"/>
          <w:lang w:val="id-ID"/>
        </w:rPr>
        <w:fldChar w:fldCharType="end"/>
      </w:r>
    </w:p>
    <w:p w14:paraId="20E0B2D5"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67395691"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1DBAD391" w14:textId="77777777" w:rsidR="00DE3812" w:rsidRPr="002A1762" w:rsidRDefault="00DE3812" w:rsidP="00DE3812">
      <w:pPr>
        <w:pStyle w:val="NoSpacing"/>
        <w:spacing w:line="360" w:lineRule="auto"/>
        <w:rPr>
          <w:rFonts w:ascii="Times New Roman" w:hAnsi="Times New Roman" w:cs="Times New Roman"/>
          <w:lang w:val="id-ID"/>
        </w:rPr>
      </w:pPr>
    </w:p>
    <w:p w14:paraId="235321D1" w14:textId="77549FE8" w:rsidR="00DE3812" w:rsidRPr="002A1762" w:rsidRDefault="00DE3812" w:rsidP="00DE3812">
      <w:pPr>
        <w:pStyle w:val="NoSpacing"/>
        <w:spacing w:line="360" w:lineRule="auto"/>
        <w:rPr>
          <w:rFonts w:ascii="Times New Roman" w:hAnsi="Times New Roman" w:cs="Times New Roman"/>
          <w:lang w:val="id-ID"/>
        </w:rPr>
      </w:pPr>
    </w:p>
    <w:p w14:paraId="474514FC" w14:textId="77777777" w:rsidR="00DE3812" w:rsidRPr="002A1762" w:rsidRDefault="00DE3812" w:rsidP="00DE3812">
      <w:pPr>
        <w:pStyle w:val="NoSpacing"/>
        <w:rPr>
          <w:rFonts w:ascii="Times New Roman" w:hAnsi="Times New Roman" w:cs="Times New Roman"/>
          <w:lang w:val="id-ID"/>
        </w:rPr>
        <w:sectPr w:rsidR="00DE3812" w:rsidRPr="002A1762" w:rsidSect="002D34F0">
          <w:pgSz w:w="11907" w:h="16840" w:code="9"/>
          <w:pgMar w:top="1985" w:right="1418" w:bottom="1418" w:left="1985" w:header="709" w:footer="709" w:gutter="0"/>
          <w:pgNumType w:fmt="lowerRoman"/>
          <w:cols w:space="708"/>
          <w:docGrid w:linePitch="360"/>
        </w:sectPr>
      </w:pPr>
    </w:p>
    <w:p w14:paraId="4042DB04" w14:textId="77777777" w:rsidR="00E510D8" w:rsidRDefault="00E510D8" w:rsidP="006632E3">
      <w:pPr>
        <w:pStyle w:val="Heading1"/>
        <w:spacing w:line="240" w:lineRule="auto"/>
        <w:rPr>
          <w:rFonts w:cs="Times New Roman"/>
          <w:lang w:val="id-ID"/>
        </w:rPr>
      </w:pPr>
      <w:bookmarkStart w:id="12" w:name="_Toc195952463"/>
      <w:r w:rsidRPr="002A1762">
        <w:rPr>
          <w:rFonts w:cs="Times New Roman"/>
          <w:lang w:val="id-ID"/>
        </w:rPr>
        <w:lastRenderedPageBreak/>
        <w:t>DAFTAR GAMBAR</w:t>
      </w:r>
      <w:bookmarkEnd w:id="12"/>
    </w:p>
    <w:p w14:paraId="5FD90FA1" w14:textId="1D1193EF" w:rsidR="006632E3" w:rsidRPr="000C4F0E" w:rsidRDefault="006632E3" w:rsidP="006632E3">
      <w:pPr>
        <w:pStyle w:val="NoSpacing"/>
        <w:rPr>
          <w:rFonts w:ascii="Times New Roman" w:hAnsi="Times New Roman" w:cs="Times New Roman"/>
          <w:color w:val="FF0000"/>
          <w:sz w:val="24"/>
        </w:rPr>
      </w:pPr>
    </w:p>
    <w:p w14:paraId="253971E6" w14:textId="65D7A63E" w:rsidR="005B6F36" w:rsidRPr="006632E3" w:rsidRDefault="005B6F36" w:rsidP="006632E3">
      <w:pPr>
        <w:pStyle w:val="NoSpacing"/>
        <w:rPr>
          <w:rFonts w:ascii="Times New Roman" w:hAnsi="Times New Roman" w:cs="Times New Roman"/>
          <w:color w:val="FF0000"/>
          <w:sz w:val="24"/>
        </w:rPr>
      </w:pPr>
    </w:p>
    <w:p w14:paraId="27D3594D" w14:textId="3452C18A" w:rsidR="001E0260" w:rsidRPr="00F31D72" w:rsidRDefault="00F31D72" w:rsidP="005B6F36">
      <w:pPr>
        <w:pStyle w:val="NoSpacing"/>
        <w:jc w:val="right"/>
        <w:rPr>
          <w:rFonts w:ascii="Times New Roman" w:hAnsi="Times New Roman" w:cs="Times New Roman"/>
          <w:sz w:val="24"/>
        </w:rPr>
      </w:pPr>
      <w:r w:rsidRPr="00F31D72">
        <w:rPr>
          <w:rFonts w:ascii="Times New Roman" w:hAnsi="Times New Roman" w:cs="Times New Roman"/>
          <w:sz w:val="24"/>
        </w:rPr>
        <w:t>Halaman</w:t>
      </w:r>
    </w:p>
    <w:p w14:paraId="5C2939AB" w14:textId="77777777" w:rsidR="00F31D72" w:rsidRPr="00F31D72" w:rsidRDefault="001E0260" w:rsidP="00F31D72">
      <w:pPr>
        <w:pStyle w:val="TOC1"/>
        <w:rPr>
          <w:rFonts w:eastAsiaTheme="minorEastAsia"/>
          <w:b w:val="0"/>
          <w:sz w:val="22"/>
          <w:szCs w:val="22"/>
          <w:lang w:val="en-US"/>
        </w:rPr>
      </w:pPr>
      <w:r w:rsidRPr="00F31D72">
        <w:rPr>
          <w:b w:val="0"/>
        </w:rPr>
        <w:fldChar w:fldCharType="begin"/>
      </w:r>
      <w:r w:rsidRPr="00F31D72">
        <w:rPr>
          <w:b w:val="0"/>
        </w:rPr>
        <w:instrText xml:space="preserve"> TOC \h \z \t "Subtitle;1;Gambar 4.1;1;Gambar 2.1;1;Gambar 3.1;1" </w:instrText>
      </w:r>
      <w:r w:rsidRPr="00F31D72">
        <w:rPr>
          <w:b w:val="0"/>
        </w:rPr>
        <w:fldChar w:fldCharType="separate"/>
      </w:r>
      <w:hyperlink w:anchor="_Toc195951816" w:history="1">
        <w:r w:rsidR="00F31D72" w:rsidRPr="00F31D72">
          <w:rPr>
            <w:rStyle w:val="Hyperlink"/>
            <w:b w:val="0"/>
          </w:rPr>
          <w:t>Gambar 2.1.</w:t>
        </w:r>
        <w:r w:rsidR="00F31D72" w:rsidRPr="00F31D72">
          <w:rPr>
            <w:rFonts w:eastAsiaTheme="minorEastAsia"/>
            <w:b w:val="0"/>
            <w:sz w:val="22"/>
            <w:szCs w:val="22"/>
            <w:lang w:val="en-US"/>
          </w:rPr>
          <w:tab/>
        </w:r>
        <w:r w:rsidR="00F31D72" w:rsidRPr="00F31D72">
          <w:rPr>
            <w:rStyle w:val="Hyperlink"/>
            <w:b w:val="0"/>
          </w:rPr>
          <w:t>Logo MAN 1 Samarind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6 \h </w:instrText>
        </w:r>
        <w:r w:rsidR="00F31D72" w:rsidRPr="00F31D72">
          <w:rPr>
            <w:b w:val="0"/>
            <w:webHidden/>
          </w:rPr>
        </w:r>
        <w:r w:rsidR="00F31D72" w:rsidRPr="00F31D72">
          <w:rPr>
            <w:b w:val="0"/>
            <w:webHidden/>
          </w:rPr>
          <w:fldChar w:fldCharType="separate"/>
        </w:r>
        <w:r w:rsidR="006A152C">
          <w:rPr>
            <w:b w:val="0"/>
            <w:webHidden/>
          </w:rPr>
          <w:t>11</w:t>
        </w:r>
        <w:r w:rsidR="00F31D72" w:rsidRPr="00F31D72">
          <w:rPr>
            <w:b w:val="0"/>
            <w:webHidden/>
          </w:rPr>
          <w:fldChar w:fldCharType="end"/>
        </w:r>
      </w:hyperlink>
    </w:p>
    <w:p w14:paraId="34964A03" w14:textId="77777777" w:rsidR="00F31D72" w:rsidRPr="00F31D72" w:rsidRDefault="009679D2" w:rsidP="00F31D72">
      <w:pPr>
        <w:pStyle w:val="TOC1"/>
        <w:rPr>
          <w:rFonts w:eastAsiaTheme="minorEastAsia"/>
          <w:b w:val="0"/>
          <w:sz w:val="22"/>
          <w:szCs w:val="22"/>
          <w:lang w:val="en-US"/>
        </w:rPr>
      </w:pPr>
      <w:hyperlink w:anchor="_Toc195951817" w:history="1">
        <w:r w:rsidR="00F31D72" w:rsidRPr="00F31D72">
          <w:rPr>
            <w:rStyle w:val="Hyperlink"/>
            <w:b w:val="0"/>
            <w:i/>
            <w:lang w:val="en-US"/>
          </w:rPr>
          <w:t>Gambar 2.2.</w:t>
        </w:r>
        <w:r w:rsidR="00F31D72" w:rsidRPr="00F31D72">
          <w:rPr>
            <w:rFonts w:eastAsiaTheme="minorEastAsia"/>
            <w:b w:val="0"/>
            <w:sz w:val="22"/>
            <w:szCs w:val="22"/>
            <w:lang w:val="en-US"/>
          </w:rPr>
          <w:tab/>
        </w:r>
        <w:r w:rsidR="00F31D72" w:rsidRPr="00F31D72">
          <w:rPr>
            <w:rStyle w:val="Hyperlink"/>
            <w:b w:val="0"/>
          </w:rPr>
          <w:t xml:space="preserve">Metode </w:t>
        </w:r>
        <w:r w:rsidR="00F31D72" w:rsidRPr="00F31D72">
          <w:rPr>
            <w:rStyle w:val="Hyperlink"/>
            <w:b w:val="0"/>
            <w:i/>
          </w:rPr>
          <w:t>Waterfal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7 \h </w:instrText>
        </w:r>
        <w:r w:rsidR="00F31D72" w:rsidRPr="00F31D72">
          <w:rPr>
            <w:b w:val="0"/>
            <w:webHidden/>
          </w:rPr>
        </w:r>
        <w:r w:rsidR="00F31D72" w:rsidRPr="00F31D72">
          <w:rPr>
            <w:b w:val="0"/>
            <w:webHidden/>
          </w:rPr>
          <w:fldChar w:fldCharType="separate"/>
        </w:r>
        <w:r w:rsidR="006A152C">
          <w:rPr>
            <w:b w:val="0"/>
            <w:webHidden/>
          </w:rPr>
          <w:t>13</w:t>
        </w:r>
        <w:r w:rsidR="00F31D72" w:rsidRPr="00F31D72">
          <w:rPr>
            <w:b w:val="0"/>
            <w:webHidden/>
          </w:rPr>
          <w:fldChar w:fldCharType="end"/>
        </w:r>
      </w:hyperlink>
    </w:p>
    <w:p w14:paraId="04A2165B" w14:textId="77777777" w:rsidR="00F31D72" w:rsidRPr="00F31D72" w:rsidRDefault="009679D2" w:rsidP="00F31D72">
      <w:pPr>
        <w:pStyle w:val="TOC1"/>
        <w:rPr>
          <w:rFonts w:eastAsiaTheme="minorEastAsia"/>
          <w:b w:val="0"/>
          <w:sz w:val="22"/>
          <w:szCs w:val="22"/>
          <w:lang w:val="en-US"/>
        </w:rPr>
      </w:pPr>
      <w:hyperlink w:anchor="_Toc195951818" w:history="1">
        <w:r w:rsidR="00F31D72" w:rsidRPr="00F31D72">
          <w:rPr>
            <w:rStyle w:val="Hyperlink"/>
            <w:b w:val="0"/>
          </w:rPr>
          <w:t>Gambar 2.3.</w:t>
        </w:r>
        <w:r w:rsidR="00F31D72" w:rsidRPr="00F31D72">
          <w:rPr>
            <w:rFonts w:eastAsiaTheme="minorEastAsia"/>
            <w:b w:val="0"/>
            <w:sz w:val="22"/>
            <w:szCs w:val="22"/>
            <w:lang w:val="en-US"/>
          </w:rPr>
          <w:tab/>
        </w:r>
        <w:r w:rsidR="00F31D72" w:rsidRPr="00F31D72">
          <w:rPr>
            <w:rStyle w:val="Hyperlink"/>
            <w:b w:val="0"/>
            <w:lang w:val="id"/>
          </w:rPr>
          <w:t xml:space="preserve">Logo </w:t>
        </w:r>
        <w:r w:rsidR="00F31D72" w:rsidRPr="00F31D72">
          <w:rPr>
            <w:rStyle w:val="Hyperlink"/>
            <w:b w:val="0"/>
            <w:i/>
          </w:rPr>
          <w:t>Larave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8 \h </w:instrText>
        </w:r>
        <w:r w:rsidR="00F31D72" w:rsidRPr="00F31D72">
          <w:rPr>
            <w:b w:val="0"/>
            <w:webHidden/>
          </w:rPr>
        </w:r>
        <w:r w:rsidR="00F31D72" w:rsidRPr="00F31D72">
          <w:rPr>
            <w:b w:val="0"/>
            <w:webHidden/>
          </w:rPr>
          <w:fldChar w:fldCharType="separate"/>
        </w:r>
        <w:r w:rsidR="006A152C">
          <w:rPr>
            <w:b w:val="0"/>
            <w:webHidden/>
          </w:rPr>
          <w:t>16</w:t>
        </w:r>
        <w:r w:rsidR="00F31D72" w:rsidRPr="00F31D72">
          <w:rPr>
            <w:b w:val="0"/>
            <w:webHidden/>
          </w:rPr>
          <w:fldChar w:fldCharType="end"/>
        </w:r>
      </w:hyperlink>
    </w:p>
    <w:p w14:paraId="59405C8D" w14:textId="77777777" w:rsidR="00F31D72" w:rsidRPr="00F31D72" w:rsidRDefault="009679D2" w:rsidP="00F31D72">
      <w:pPr>
        <w:pStyle w:val="TOC1"/>
        <w:rPr>
          <w:rFonts w:eastAsiaTheme="minorEastAsia"/>
          <w:b w:val="0"/>
          <w:sz w:val="22"/>
          <w:szCs w:val="22"/>
          <w:lang w:val="en-US"/>
        </w:rPr>
      </w:pPr>
      <w:hyperlink w:anchor="_Toc195951819" w:history="1">
        <w:r w:rsidR="00F31D72" w:rsidRPr="00F31D72">
          <w:rPr>
            <w:rStyle w:val="Hyperlink"/>
            <w:b w:val="0"/>
            <w:lang w:val="id"/>
          </w:rPr>
          <w:t>Gambar 2.4.</w:t>
        </w:r>
        <w:r w:rsidR="00F31D72" w:rsidRPr="00F31D72">
          <w:rPr>
            <w:rFonts w:eastAsiaTheme="minorEastAsia"/>
            <w:b w:val="0"/>
            <w:sz w:val="22"/>
            <w:szCs w:val="22"/>
            <w:lang w:val="en-US"/>
          </w:rPr>
          <w:tab/>
        </w:r>
        <w:r w:rsidR="00F31D72" w:rsidRPr="00F31D72">
          <w:rPr>
            <w:rStyle w:val="Hyperlink"/>
            <w:b w:val="0"/>
            <w:lang w:val="id"/>
          </w:rPr>
          <w:t>Logo Bootstrap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19 \h </w:instrText>
        </w:r>
        <w:r w:rsidR="00F31D72" w:rsidRPr="00F31D72">
          <w:rPr>
            <w:b w:val="0"/>
            <w:webHidden/>
          </w:rPr>
        </w:r>
        <w:r w:rsidR="00F31D72" w:rsidRPr="00F31D72">
          <w:rPr>
            <w:b w:val="0"/>
            <w:webHidden/>
          </w:rPr>
          <w:fldChar w:fldCharType="separate"/>
        </w:r>
        <w:r w:rsidR="006A152C">
          <w:rPr>
            <w:b w:val="0"/>
            <w:webHidden/>
          </w:rPr>
          <w:t>17</w:t>
        </w:r>
        <w:r w:rsidR="00F31D72" w:rsidRPr="00F31D72">
          <w:rPr>
            <w:b w:val="0"/>
            <w:webHidden/>
          </w:rPr>
          <w:fldChar w:fldCharType="end"/>
        </w:r>
      </w:hyperlink>
    </w:p>
    <w:p w14:paraId="152B6F9B" w14:textId="77777777" w:rsidR="00F31D72" w:rsidRPr="00F31D72" w:rsidRDefault="009679D2" w:rsidP="00F31D72">
      <w:pPr>
        <w:pStyle w:val="TOC1"/>
        <w:rPr>
          <w:rFonts w:eastAsiaTheme="minorEastAsia"/>
          <w:b w:val="0"/>
          <w:sz w:val="22"/>
          <w:szCs w:val="22"/>
          <w:lang w:val="en-US"/>
        </w:rPr>
      </w:pPr>
      <w:hyperlink w:anchor="_Toc195951820" w:history="1">
        <w:r w:rsidR="00F31D72" w:rsidRPr="00F31D72">
          <w:rPr>
            <w:rStyle w:val="Hyperlink"/>
            <w:b w:val="0"/>
            <w:lang w:val="id"/>
          </w:rPr>
          <w:t>Gambar 2.5.</w:t>
        </w:r>
        <w:r w:rsidR="00F31D72" w:rsidRPr="00F31D72">
          <w:rPr>
            <w:rFonts w:eastAsiaTheme="minorEastAsia"/>
            <w:b w:val="0"/>
            <w:sz w:val="22"/>
            <w:szCs w:val="22"/>
            <w:lang w:val="en-US"/>
          </w:rPr>
          <w:tab/>
        </w:r>
        <w:r w:rsidR="00F31D72" w:rsidRPr="00F31D72">
          <w:rPr>
            <w:rStyle w:val="Hyperlink"/>
            <w:b w:val="0"/>
            <w:lang w:val="id"/>
          </w:rPr>
          <w:t>Logo Visual Studio Cod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0 \h </w:instrText>
        </w:r>
        <w:r w:rsidR="00F31D72" w:rsidRPr="00F31D72">
          <w:rPr>
            <w:b w:val="0"/>
            <w:webHidden/>
          </w:rPr>
        </w:r>
        <w:r w:rsidR="00F31D72" w:rsidRPr="00F31D72">
          <w:rPr>
            <w:b w:val="0"/>
            <w:webHidden/>
          </w:rPr>
          <w:fldChar w:fldCharType="separate"/>
        </w:r>
        <w:r w:rsidR="006A152C">
          <w:rPr>
            <w:b w:val="0"/>
            <w:webHidden/>
          </w:rPr>
          <w:t>18</w:t>
        </w:r>
        <w:r w:rsidR="00F31D72" w:rsidRPr="00F31D72">
          <w:rPr>
            <w:b w:val="0"/>
            <w:webHidden/>
          </w:rPr>
          <w:fldChar w:fldCharType="end"/>
        </w:r>
      </w:hyperlink>
    </w:p>
    <w:p w14:paraId="3E6553BE" w14:textId="77777777" w:rsidR="00F31D72" w:rsidRPr="00F31D72" w:rsidRDefault="009679D2" w:rsidP="00F31D72">
      <w:pPr>
        <w:pStyle w:val="TOC1"/>
        <w:rPr>
          <w:rFonts w:eastAsiaTheme="minorEastAsia"/>
          <w:b w:val="0"/>
          <w:sz w:val="22"/>
          <w:szCs w:val="22"/>
          <w:lang w:val="en-US"/>
        </w:rPr>
      </w:pPr>
      <w:hyperlink w:anchor="_Toc195951821" w:history="1">
        <w:r w:rsidR="00F31D72" w:rsidRPr="00F31D72">
          <w:rPr>
            <w:rStyle w:val="Hyperlink"/>
            <w:b w:val="0"/>
            <w:lang w:val="en-US"/>
          </w:rPr>
          <w:t>Gambar 3.1.</w:t>
        </w:r>
        <w:r w:rsidR="00F31D72" w:rsidRPr="00F31D72">
          <w:rPr>
            <w:rFonts w:eastAsiaTheme="minorEastAsia"/>
            <w:b w:val="0"/>
            <w:sz w:val="22"/>
            <w:szCs w:val="22"/>
            <w:lang w:val="en-US"/>
          </w:rPr>
          <w:tab/>
        </w:r>
        <w:r w:rsidR="00F31D72" w:rsidRPr="00F31D72">
          <w:rPr>
            <w:rStyle w:val="Hyperlink"/>
            <w:b w:val="0"/>
            <w:lang w:val="en-US"/>
          </w:rPr>
          <w:t xml:space="preserve">Alur </w:t>
        </w:r>
        <w:r w:rsidR="00F31D72" w:rsidRPr="00F31D72">
          <w:rPr>
            <w:rStyle w:val="Hyperlink"/>
            <w:b w:val="0"/>
          </w:rPr>
          <w:t>Tahapan</w:t>
        </w:r>
        <w:r w:rsidR="00F31D72" w:rsidRPr="00F31D72">
          <w:rPr>
            <w:rStyle w:val="Hyperlink"/>
            <w:b w:val="0"/>
            <w:lang w:val="en-US"/>
          </w:rPr>
          <w:t xml:space="preserve"> Penelit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1 \h </w:instrText>
        </w:r>
        <w:r w:rsidR="00F31D72" w:rsidRPr="00F31D72">
          <w:rPr>
            <w:b w:val="0"/>
            <w:webHidden/>
          </w:rPr>
        </w:r>
        <w:r w:rsidR="00F31D72" w:rsidRPr="00F31D72">
          <w:rPr>
            <w:b w:val="0"/>
            <w:webHidden/>
          </w:rPr>
          <w:fldChar w:fldCharType="separate"/>
        </w:r>
        <w:r w:rsidR="006A152C">
          <w:rPr>
            <w:b w:val="0"/>
            <w:webHidden/>
          </w:rPr>
          <w:t>28</w:t>
        </w:r>
        <w:r w:rsidR="00F31D72" w:rsidRPr="00F31D72">
          <w:rPr>
            <w:b w:val="0"/>
            <w:webHidden/>
          </w:rPr>
          <w:fldChar w:fldCharType="end"/>
        </w:r>
      </w:hyperlink>
    </w:p>
    <w:p w14:paraId="504A6FF9" w14:textId="77777777" w:rsidR="00F31D72" w:rsidRPr="00F31D72" w:rsidRDefault="009679D2" w:rsidP="00F31D72">
      <w:pPr>
        <w:pStyle w:val="TOC1"/>
        <w:rPr>
          <w:rFonts w:eastAsiaTheme="minorEastAsia"/>
          <w:b w:val="0"/>
          <w:sz w:val="22"/>
          <w:szCs w:val="22"/>
          <w:lang w:val="en-US"/>
        </w:rPr>
      </w:pPr>
      <w:hyperlink w:anchor="_Toc195951822" w:history="1">
        <w:r w:rsidR="00F31D72" w:rsidRPr="00F31D72">
          <w:rPr>
            <w:rStyle w:val="Hyperlink"/>
            <w:b w:val="0"/>
            <w:lang w:val="en-US"/>
          </w:rPr>
          <w:t>Gambar 3.2.</w:t>
        </w:r>
        <w:r w:rsidR="00F31D72" w:rsidRPr="00F31D72">
          <w:rPr>
            <w:rFonts w:eastAsiaTheme="minorEastAsia"/>
            <w:b w:val="0"/>
            <w:sz w:val="22"/>
            <w:szCs w:val="22"/>
            <w:lang w:val="en-US"/>
          </w:rPr>
          <w:tab/>
        </w:r>
        <w:r w:rsidR="00F31D72" w:rsidRPr="00F31D72">
          <w:rPr>
            <w:rStyle w:val="Hyperlink"/>
            <w:b w:val="0"/>
            <w:lang w:val="en-US"/>
          </w:rPr>
          <w:t>ERD Siste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2 \h </w:instrText>
        </w:r>
        <w:r w:rsidR="00F31D72" w:rsidRPr="00F31D72">
          <w:rPr>
            <w:b w:val="0"/>
            <w:webHidden/>
          </w:rPr>
        </w:r>
        <w:r w:rsidR="00F31D72" w:rsidRPr="00F31D72">
          <w:rPr>
            <w:b w:val="0"/>
            <w:webHidden/>
          </w:rPr>
          <w:fldChar w:fldCharType="separate"/>
        </w:r>
        <w:r w:rsidR="006A152C">
          <w:rPr>
            <w:b w:val="0"/>
            <w:webHidden/>
          </w:rPr>
          <w:t>33</w:t>
        </w:r>
        <w:r w:rsidR="00F31D72" w:rsidRPr="00F31D72">
          <w:rPr>
            <w:b w:val="0"/>
            <w:webHidden/>
          </w:rPr>
          <w:fldChar w:fldCharType="end"/>
        </w:r>
      </w:hyperlink>
    </w:p>
    <w:p w14:paraId="52B67607" w14:textId="77777777" w:rsidR="00F31D72" w:rsidRPr="00F31D72" w:rsidRDefault="009679D2" w:rsidP="00F31D72">
      <w:pPr>
        <w:pStyle w:val="TOC1"/>
        <w:rPr>
          <w:rFonts w:eastAsiaTheme="minorEastAsia"/>
          <w:b w:val="0"/>
          <w:sz w:val="22"/>
          <w:szCs w:val="22"/>
          <w:lang w:val="en-US"/>
        </w:rPr>
      </w:pPr>
      <w:hyperlink w:anchor="_Toc195951823" w:history="1">
        <w:r w:rsidR="00F31D72" w:rsidRPr="00F31D72">
          <w:rPr>
            <w:rStyle w:val="Hyperlink"/>
            <w:b w:val="0"/>
          </w:rPr>
          <w:t>Gambar 3.3.</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gunju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3 \h </w:instrText>
        </w:r>
        <w:r w:rsidR="00F31D72" w:rsidRPr="00F31D72">
          <w:rPr>
            <w:b w:val="0"/>
            <w:webHidden/>
          </w:rPr>
        </w:r>
        <w:r w:rsidR="00F31D72" w:rsidRPr="00F31D72">
          <w:rPr>
            <w:b w:val="0"/>
            <w:webHidden/>
          </w:rPr>
          <w:fldChar w:fldCharType="separate"/>
        </w:r>
        <w:r w:rsidR="006A152C">
          <w:rPr>
            <w:b w:val="0"/>
            <w:webHidden/>
          </w:rPr>
          <w:t>41</w:t>
        </w:r>
        <w:r w:rsidR="00F31D72" w:rsidRPr="00F31D72">
          <w:rPr>
            <w:b w:val="0"/>
            <w:webHidden/>
          </w:rPr>
          <w:fldChar w:fldCharType="end"/>
        </w:r>
      </w:hyperlink>
    </w:p>
    <w:p w14:paraId="3CDACAD4" w14:textId="77777777" w:rsidR="00F31D72" w:rsidRPr="00F31D72" w:rsidRDefault="009679D2" w:rsidP="00F31D72">
      <w:pPr>
        <w:pStyle w:val="TOC1"/>
        <w:rPr>
          <w:rFonts w:eastAsiaTheme="minorEastAsia"/>
          <w:b w:val="0"/>
          <w:sz w:val="22"/>
          <w:szCs w:val="22"/>
          <w:lang w:val="en-US"/>
        </w:rPr>
      </w:pPr>
      <w:hyperlink w:anchor="_Toc195951824" w:history="1">
        <w:r w:rsidR="00F31D72" w:rsidRPr="00F31D72">
          <w:rPr>
            <w:rStyle w:val="Hyperlink"/>
            <w:b w:val="0"/>
          </w:rPr>
          <w:t>Gambar 3.4.</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4 \h </w:instrText>
        </w:r>
        <w:r w:rsidR="00F31D72" w:rsidRPr="00F31D72">
          <w:rPr>
            <w:b w:val="0"/>
            <w:webHidden/>
          </w:rPr>
        </w:r>
        <w:r w:rsidR="00F31D72" w:rsidRPr="00F31D72">
          <w:rPr>
            <w:b w:val="0"/>
            <w:webHidden/>
          </w:rPr>
          <w:fldChar w:fldCharType="separate"/>
        </w:r>
        <w:r w:rsidR="006A152C">
          <w:rPr>
            <w:b w:val="0"/>
            <w:webHidden/>
          </w:rPr>
          <w:t>42</w:t>
        </w:r>
        <w:r w:rsidR="00F31D72" w:rsidRPr="00F31D72">
          <w:rPr>
            <w:b w:val="0"/>
            <w:webHidden/>
          </w:rPr>
          <w:fldChar w:fldCharType="end"/>
        </w:r>
      </w:hyperlink>
    </w:p>
    <w:p w14:paraId="30A3EA27" w14:textId="77777777" w:rsidR="00F31D72" w:rsidRPr="00F31D72" w:rsidRDefault="009679D2" w:rsidP="00F31D72">
      <w:pPr>
        <w:pStyle w:val="TOC1"/>
        <w:rPr>
          <w:rFonts w:eastAsiaTheme="minorEastAsia"/>
          <w:b w:val="0"/>
          <w:sz w:val="22"/>
          <w:szCs w:val="22"/>
          <w:lang w:val="en-US"/>
        </w:rPr>
      </w:pPr>
      <w:hyperlink w:anchor="_Toc195951825" w:history="1">
        <w:r w:rsidR="00F31D72" w:rsidRPr="00F31D72">
          <w:rPr>
            <w:rStyle w:val="Hyperlink"/>
            <w:b w:val="0"/>
            <w:lang w:val="en-US"/>
          </w:rPr>
          <w:t>Gambar 3.5.</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5 \h </w:instrText>
        </w:r>
        <w:r w:rsidR="00F31D72" w:rsidRPr="00F31D72">
          <w:rPr>
            <w:b w:val="0"/>
            <w:webHidden/>
          </w:rPr>
        </w:r>
        <w:r w:rsidR="00F31D72" w:rsidRPr="00F31D72">
          <w:rPr>
            <w:b w:val="0"/>
            <w:webHidden/>
          </w:rPr>
          <w:fldChar w:fldCharType="separate"/>
        </w:r>
        <w:r w:rsidR="006A152C">
          <w:rPr>
            <w:b w:val="0"/>
            <w:webHidden/>
          </w:rPr>
          <w:t>42</w:t>
        </w:r>
        <w:r w:rsidR="00F31D72" w:rsidRPr="00F31D72">
          <w:rPr>
            <w:b w:val="0"/>
            <w:webHidden/>
          </w:rPr>
          <w:fldChar w:fldCharType="end"/>
        </w:r>
      </w:hyperlink>
    </w:p>
    <w:p w14:paraId="1B5AAA6B" w14:textId="77777777" w:rsidR="00F31D72" w:rsidRPr="00F31D72" w:rsidRDefault="009679D2" w:rsidP="00F31D72">
      <w:pPr>
        <w:pStyle w:val="TOC1"/>
        <w:rPr>
          <w:rFonts w:eastAsiaTheme="minorEastAsia"/>
          <w:b w:val="0"/>
          <w:sz w:val="22"/>
          <w:szCs w:val="22"/>
          <w:lang w:val="en-US"/>
        </w:rPr>
      </w:pPr>
      <w:hyperlink w:anchor="_Toc195951826" w:history="1">
        <w:r w:rsidR="00F31D72" w:rsidRPr="00F31D72">
          <w:rPr>
            <w:rStyle w:val="Hyperlink"/>
            <w:b w:val="0"/>
          </w:rPr>
          <w:t>Gambar 3.6.</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6 \h </w:instrText>
        </w:r>
        <w:r w:rsidR="00F31D72" w:rsidRPr="00F31D72">
          <w:rPr>
            <w:b w:val="0"/>
            <w:webHidden/>
          </w:rPr>
        </w:r>
        <w:r w:rsidR="00F31D72" w:rsidRPr="00F31D72">
          <w:rPr>
            <w:b w:val="0"/>
            <w:webHidden/>
          </w:rPr>
          <w:fldChar w:fldCharType="separate"/>
        </w:r>
        <w:r w:rsidR="006A152C">
          <w:rPr>
            <w:b w:val="0"/>
            <w:webHidden/>
          </w:rPr>
          <w:t>43</w:t>
        </w:r>
        <w:r w:rsidR="00F31D72" w:rsidRPr="00F31D72">
          <w:rPr>
            <w:b w:val="0"/>
            <w:webHidden/>
          </w:rPr>
          <w:fldChar w:fldCharType="end"/>
        </w:r>
      </w:hyperlink>
    </w:p>
    <w:p w14:paraId="004892F5" w14:textId="77777777" w:rsidR="00F31D72" w:rsidRPr="00F31D72" w:rsidRDefault="009679D2" w:rsidP="00F31D72">
      <w:pPr>
        <w:pStyle w:val="TOC1"/>
        <w:rPr>
          <w:rFonts w:eastAsiaTheme="minorEastAsia"/>
          <w:b w:val="0"/>
          <w:sz w:val="22"/>
          <w:szCs w:val="22"/>
          <w:lang w:val="en-US"/>
        </w:rPr>
      </w:pPr>
      <w:hyperlink w:anchor="_Toc195951827" w:history="1">
        <w:r w:rsidR="00F31D72" w:rsidRPr="00F31D72">
          <w:rPr>
            <w:rStyle w:val="Hyperlink"/>
            <w:b w:val="0"/>
            <w:lang w:val="en-US"/>
          </w:rPr>
          <w:t>Gambar 3.7.</w:t>
        </w:r>
        <w:r w:rsidR="00F31D72" w:rsidRPr="00F31D72">
          <w:rPr>
            <w:rFonts w:eastAsiaTheme="minorEastAsia"/>
            <w:b w:val="0"/>
            <w:sz w:val="22"/>
            <w:szCs w:val="22"/>
            <w:lang w:val="en-US"/>
          </w:rPr>
          <w:tab/>
        </w:r>
        <w:r w:rsidR="00F31D72" w:rsidRPr="00F31D72">
          <w:rPr>
            <w:rStyle w:val="Hyperlink"/>
            <w:b w:val="0"/>
            <w:i/>
          </w:rPr>
          <w:t>Use</w:t>
        </w:r>
        <w:r w:rsidR="00F31D72" w:rsidRPr="00F31D72">
          <w:rPr>
            <w:rStyle w:val="Hyperlink"/>
            <w:b w:val="0"/>
          </w:rPr>
          <w:t xml:space="preserve"> </w:t>
        </w:r>
        <w:r w:rsidR="00F31D72" w:rsidRPr="00F31D72">
          <w:rPr>
            <w:rStyle w:val="Hyperlink"/>
            <w:b w:val="0"/>
            <w:i/>
          </w:rPr>
          <w:t>Cas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lang w:val="en-US"/>
          </w:rPr>
          <w:t>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7 \h </w:instrText>
        </w:r>
        <w:r w:rsidR="00F31D72" w:rsidRPr="00F31D72">
          <w:rPr>
            <w:b w:val="0"/>
            <w:webHidden/>
          </w:rPr>
        </w:r>
        <w:r w:rsidR="00F31D72" w:rsidRPr="00F31D72">
          <w:rPr>
            <w:b w:val="0"/>
            <w:webHidden/>
          </w:rPr>
          <w:fldChar w:fldCharType="separate"/>
        </w:r>
        <w:r w:rsidR="006A152C">
          <w:rPr>
            <w:b w:val="0"/>
            <w:webHidden/>
          </w:rPr>
          <w:t>44</w:t>
        </w:r>
        <w:r w:rsidR="00F31D72" w:rsidRPr="00F31D72">
          <w:rPr>
            <w:b w:val="0"/>
            <w:webHidden/>
          </w:rPr>
          <w:fldChar w:fldCharType="end"/>
        </w:r>
      </w:hyperlink>
    </w:p>
    <w:p w14:paraId="7B3A6A70" w14:textId="77777777" w:rsidR="00F31D72" w:rsidRPr="00F31D72" w:rsidRDefault="009679D2" w:rsidP="00F31D72">
      <w:pPr>
        <w:pStyle w:val="TOC1"/>
        <w:rPr>
          <w:rFonts w:eastAsiaTheme="minorEastAsia"/>
          <w:b w:val="0"/>
          <w:sz w:val="22"/>
          <w:szCs w:val="22"/>
          <w:lang w:val="en-US"/>
        </w:rPr>
      </w:pPr>
      <w:hyperlink w:anchor="_Toc195951828" w:history="1">
        <w:r w:rsidR="00F31D72" w:rsidRPr="00F31D72">
          <w:rPr>
            <w:rStyle w:val="Hyperlink"/>
            <w:b w:val="0"/>
            <w:lang w:val="en-US"/>
          </w:rPr>
          <w:t>Gambar 3.8.</w:t>
        </w:r>
        <w:r w:rsidR="00F31D72" w:rsidRPr="00F31D72">
          <w:rPr>
            <w:rFonts w:eastAsiaTheme="minorEastAsia"/>
            <w:b w:val="0"/>
            <w:sz w:val="22"/>
            <w:szCs w:val="22"/>
            <w:lang w:val="en-US"/>
          </w:rPr>
          <w:tab/>
        </w:r>
        <w:r w:rsidR="00F31D72" w:rsidRPr="00F31D72">
          <w:rPr>
            <w:rStyle w:val="Hyperlink"/>
            <w:b w:val="0"/>
            <w:i/>
            <w:lang w:val="en-US"/>
          </w:rPr>
          <w:t>Activity</w:t>
        </w:r>
        <w:r w:rsidR="00F31D72" w:rsidRPr="00F31D72">
          <w:rPr>
            <w:rStyle w:val="Hyperlink"/>
            <w:b w:val="0"/>
            <w:lang w:val="en-US"/>
          </w:rPr>
          <w:t xml:space="preserve"> </w:t>
        </w:r>
        <w:r w:rsidR="00F31D72" w:rsidRPr="00F31D72">
          <w:rPr>
            <w:rStyle w:val="Hyperlink"/>
            <w:b w:val="0"/>
            <w:i/>
            <w:lang w:val="en-US"/>
          </w:rPr>
          <w:t>Diagram</w:t>
        </w:r>
        <w:r w:rsidR="00F31D72" w:rsidRPr="00F31D72">
          <w:rPr>
            <w:rStyle w:val="Hyperlink"/>
            <w:b w:val="0"/>
            <w:lang w:val="en-US"/>
          </w:rPr>
          <w:t xml:space="preserve"> </w:t>
        </w:r>
        <w:r w:rsidR="00F31D72" w:rsidRPr="00F31D72">
          <w:rPr>
            <w:rStyle w:val="Hyperlink"/>
            <w:b w:val="0"/>
            <w:i/>
            <w:lang w:val="en-US"/>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8 \h </w:instrText>
        </w:r>
        <w:r w:rsidR="00F31D72" w:rsidRPr="00F31D72">
          <w:rPr>
            <w:b w:val="0"/>
            <w:webHidden/>
          </w:rPr>
        </w:r>
        <w:r w:rsidR="00F31D72" w:rsidRPr="00F31D72">
          <w:rPr>
            <w:b w:val="0"/>
            <w:webHidden/>
          </w:rPr>
          <w:fldChar w:fldCharType="separate"/>
        </w:r>
        <w:r w:rsidR="006A152C">
          <w:rPr>
            <w:b w:val="0"/>
            <w:webHidden/>
          </w:rPr>
          <w:t>45</w:t>
        </w:r>
        <w:r w:rsidR="00F31D72" w:rsidRPr="00F31D72">
          <w:rPr>
            <w:b w:val="0"/>
            <w:webHidden/>
          </w:rPr>
          <w:fldChar w:fldCharType="end"/>
        </w:r>
      </w:hyperlink>
    </w:p>
    <w:p w14:paraId="0B1235B1" w14:textId="77777777" w:rsidR="00F31D72" w:rsidRPr="00F31D72" w:rsidRDefault="009679D2" w:rsidP="00F31D72">
      <w:pPr>
        <w:pStyle w:val="TOC1"/>
        <w:rPr>
          <w:rFonts w:eastAsiaTheme="minorEastAsia"/>
          <w:b w:val="0"/>
          <w:sz w:val="22"/>
          <w:szCs w:val="22"/>
          <w:lang w:val="en-US"/>
        </w:rPr>
      </w:pPr>
      <w:hyperlink w:anchor="_Toc195951829" w:history="1">
        <w:r w:rsidR="00F31D72" w:rsidRPr="00F31D72">
          <w:rPr>
            <w:rStyle w:val="Hyperlink"/>
            <w:b w:val="0"/>
          </w:rPr>
          <w:t>Gambar 3.9.</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lang w:val="en-US"/>
          </w:rPr>
          <w:t>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29 \h </w:instrText>
        </w:r>
        <w:r w:rsidR="00F31D72" w:rsidRPr="00F31D72">
          <w:rPr>
            <w:b w:val="0"/>
            <w:webHidden/>
          </w:rPr>
        </w:r>
        <w:r w:rsidR="00F31D72" w:rsidRPr="00F31D72">
          <w:rPr>
            <w:b w:val="0"/>
            <w:webHidden/>
          </w:rPr>
          <w:fldChar w:fldCharType="separate"/>
        </w:r>
        <w:r w:rsidR="006A152C">
          <w:rPr>
            <w:b w:val="0"/>
            <w:webHidden/>
          </w:rPr>
          <w:t>46</w:t>
        </w:r>
        <w:r w:rsidR="00F31D72" w:rsidRPr="00F31D72">
          <w:rPr>
            <w:b w:val="0"/>
            <w:webHidden/>
          </w:rPr>
          <w:fldChar w:fldCharType="end"/>
        </w:r>
      </w:hyperlink>
    </w:p>
    <w:p w14:paraId="54A2717C" w14:textId="77777777" w:rsidR="00F31D72" w:rsidRPr="00F31D72" w:rsidRDefault="009679D2" w:rsidP="00F31D72">
      <w:pPr>
        <w:pStyle w:val="TOC1"/>
        <w:rPr>
          <w:rFonts w:eastAsiaTheme="minorEastAsia"/>
          <w:b w:val="0"/>
          <w:sz w:val="22"/>
          <w:szCs w:val="22"/>
          <w:lang w:val="en-US"/>
        </w:rPr>
      </w:pPr>
      <w:hyperlink w:anchor="_Toc195951830" w:history="1">
        <w:r w:rsidR="00F31D72" w:rsidRPr="00F31D72">
          <w:rPr>
            <w:rStyle w:val="Hyperlink"/>
            <w:b w:val="0"/>
          </w:rPr>
          <w:t>Gambar 3.10.</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0 \h </w:instrText>
        </w:r>
        <w:r w:rsidR="00F31D72" w:rsidRPr="00F31D72">
          <w:rPr>
            <w:b w:val="0"/>
            <w:webHidden/>
          </w:rPr>
        </w:r>
        <w:r w:rsidR="00F31D72" w:rsidRPr="00F31D72">
          <w:rPr>
            <w:b w:val="0"/>
            <w:webHidden/>
          </w:rPr>
          <w:fldChar w:fldCharType="separate"/>
        </w:r>
        <w:r w:rsidR="006A152C">
          <w:rPr>
            <w:b w:val="0"/>
            <w:webHidden/>
          </w:rPr>
          <w:t>47</w:t>
        </w:r>
        <w:r w:rsidR="00F31D72" w:rsidRPr="00F31D72">
          <w:rPr>
            <w:b w:val="0"/>
            <w:webHidden/>
          </w:rPr>
          <w:fldChar w:fldCharType="end"/>
        </w:r>
      </w:hyperlink>
    </w:p>
    <w:p w14:paraId="76E88600" w14:textId="77777777" w:rsidR="00F31D72" w:rsidRPr="00F31D72" w:rsidRDefault="009679D2" w:rsidP="00F31D72">
      <w:pPr>
        <w:pStyle w:val="TOC1"/>
        <w:rPr>
          <w:rFonts w:eastAsiaTheme="minorEastAsia"/>
          <w:b w:val="0"/>
          <w:sz w:val="22"/>
          <w:szCs w:val="22"/>
          <w:lang w:val="en-US"/>
        </w:rPr>
      </w:pPr>
      <w:hyperlink w:anchor="_Toc195951831" w:history="1">
        <w:r w:rsidR="00F31D72" w:rsidRPr="00F31D72">
          <w:rPr>
            <w:rStyle w:val="Hyperlink"/>
            <w:b w:val="0"/>
          </w:rPr>
          <w:t>Gambar 3.11.</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1 \h </w:instrText>
        </w:r>
        <w:r w:rsidR="00F31D72" w:rsidRPr="00F31D72">
          <w:rPr>
            <w:b w:val="0"/>
            <w:webHidden/>
          </w:rPr>
        </w:r>
        <w:r w:rsidR="00F31D72" w:rsidRPr="00F31D72">
          <w:rPr>
            <w:b w:val="0"/>
            <w:webHidden/>
          </w:rPr>
          <w:fldChar w:fldCharType="separate"/>
        </w:r>
        <w:r w:rsidR="006A152C">
          <w:rPr>
            <w:b w:val="0"/>
            <w:webHidden/>
          </w:rPr>
          <w:t>48</w:t>
        </w:r>
        <w:r w:rsidR="00F31D72" w:rsidRPr="00F31D72">
          <w:rPr>
            <w:b w:val="0"/>
            <w:webHidden/>
          </w:rPr>
          <w:fldChar w:fldCharType="end"/>
        </w:r>
      </w:hyperlink>
    </w:p>
    <w:p w14:paraId="516993AD" w14:textId="77777777" w:rsidR="00F31D72" w:rsidRPr="00F31D72" w:rsidRDefault="009679D2" w:rsidP="00F31D72">
      <w:pPr>
        <w:pStyle w:val="TOC1"/>
        <w:rPr>
          <w:rFonts w:eastAsiaTheme="minorEastAsia"/>
          <w:b w:val="0"/>
          <w:sz w:val="22"/>
          <w:szCs w:val="22"/>
          <w:lang w:val="en-US"/>
        </w:rPr>
      </w:pPr>
      <w:hyperlink w:anchor="_Toc195951832" w:history="1">
        <w:r w:rsidR="00F31D72" w:rsidRPr="00F31D72">
          <w:rPr>
            <w:rStyle w:val="Hyperlink"/>
            <w:b w:val="0"/>
          </w:rPr>
          <w:t>Gambar 3.12.</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2 \h </w:instrText>
        </w:r>
        <w:r w:rsidR="00F31D72" w:rsidRPr="00F31D72">
          <w:rPr>
            <w:b w:val="0"/>
            <w:webHidden/>
          </w:rPr>
        </w:r>
        <w:r w:rsidR="00F31D72" w:rsidRPr="00F31D72">
          <w:rPr>
            <w:b w:val="0"/>
            <w:webHidden/>
          </w:rPr>
          <w:fldChar w:fldCharType="separate"/>
        </w:r>
        <w:r w:rsidR="006A152C">
          <w:rPr>
            <w:b w:val="0"/>
            <w:webHidden/>
          </w:rPr>
          <w:t>49</w:t>
        </w:r>
        <w:r w:rsidR="00F31D72" w:rsidRPr="00F31D72">
          <w:rPr>
            <w:b w:val="0"/>
            <w:webHidden/>
          </w:rPr>
          <w:fldChar w:fldCharType="end"/>
        </w:r>
      </w:hyperlink>
    </w:p>
    <w:p w14:paraId="5A53406B" w14:textId="77777777" w:rsidR="00F31D72" w:rsidRPr="00F31D72" w:rsidRDefault="009679D2" w:rsidP="00F31D72">
      <w:pPr>
        <w:pStyle w:val="TOC1"/>
        <w:rPr>
          <w:rFonts w:eastAsiaTheme="minorEastAsia"/>
          <w:b w:val="0"/>
          <w:sz w:val="22"/>
          <w:szCs w:val="22"/>
          <w:lang w:val="en-US"/>
        </w:rPr>
      </w:pPr>
      <w:hyperlink w:anchor="_Toc195951833" w:history="1">
        <w:r w:rsidR="00F31D72" w:rsidRPr="00F31D72">
          <w:rPr>
            <w:rStyle w:val="Hyperlink"/>
            <w:b w:val="0"/>
          </w:rPr>
          <w:t>Gambar 3.13.</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3 \h </w:instrText>
        </w:r>
        <w:r w:rsidR="00F31D72" w:rsidRPr="00F31D72">
          <w:rPr>
            <w:b w:val="0"/>
            <w:webHidden/>
          </w:rPr>
        </w:r>
        <w:r w:rsidR="00F31D72" w:rsidRPr="00F31D72">
          <w:rPr>
            <w:b w:val="0"/>
            <w:webHidden/>
          </w:rPr>
          <w:fldChar w:fldCharType="separate"/>
        </w:r>
        <w:r w:rsidR="006A152C">
          <w:rPr>
            <w:b w:val="0"/>
            <w:webHidden/>
          </w:rPr>
          <w:t>50</w:t>
        </w:r>
        <w:r w:rsidR="00F31D72" w:rsidRPr="00F31D72">
          <w:rPr>
            <w:b w:val="0"/>
            <w:webHidden/>
          </w:rPr>
          <w:fldChar w:fldCharType="end"/>
        </w:r>
      </w:hyperlink>
    </w:p>
    <w:p w14:paraId="46DB2A47" w14:textId="77777777" w:rsidR="00F31D72" w:rsidRPr="00F31D72" w:rsidRDefault="009679D2" w:rsidP="00F31D72">
      <w:pPr>
        <w:pStyle w:val="TOC1"/>
        <w:rPr>
          <w:rFonts w:eastAsiaTheme="minorEastAsia"/>
          <w:b w:val="0"/>
          <w:sz w:val="22"/>
          <w:szCs w:val="22"/>
          <w:lang w:val="en-US"/>
        </w:rPr>
      </w:pPr>
      <w:hyperlink w:anchor="_Toc195951834" w:history="1">
        <w:r w:rsidR="00F31D72" w:rsidRPr="00F31D72">
          <w:rPr>
            <w:rStyle w:val="Hyperlink"/>
            <w:b w:val="0"/>
          </w:rPr>
          <w:t>Gambar 3.14.</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i/>
          </w:rPr>
          <w:t>Po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4 \h </w:instrText>
        </w:r>
        <w:r w:rsidR="00F31D72" w:rsidRPr="00F31D72">
          <w:rPr>
            <w:b w:val="0"/>
            <w:webHidden/>
          </w:rPr>
        </w:r>
        <w:r w:rsidR="00F31D72" w:rsidRPr="00F31D72">
          <w:rPr>
            <w:b w:val="0"/>
            <w:webHidden/>
          </w:rPr>
          <w:fldChar w:fldCharType="separate"/>
        </w:r>
        <w:r w:rsidR="006A152C">
          <w:rPr>
            <w:b w:val="0"/>
            <w:webHidden/>
          </w:rPr>
          <w:t>51</w:t>
        </w:r>
        <w:r w:rsidR="00F31D72" w:rsidRPr="00F31D72">
          <w:rPr>
            <w:b w:val="0"/>
            <w:webHidden/>
          </w:rPr>
          <w:fldChar w:fldCharType="end"/>
        </w:r>
      </w:hyperlink>
    </w:p>
    <w:p w14:paraId="60F1C4BA" w14:textId="77777777" w:rsidR="00F31D72" w:rsidRPr="00F31D72" w:rsidRDefault="009679D2" w:rsidP="00F31D72">
      <w:pPr>
        <w:pStyle w:val="TOC1"/>
        <w:rPr>
          <w:rFonts w:eastAsiaTheme="minorEastAsia"/>
          <w:b w:val="0"/>
          <w:sz w:val="22"/>
          <w:szCs w:val="22"/>
          <w:lang w:val="en-US"/>
        </w:rPr>
      </w:pPr>
      <w:hyperlink w:anchor="_Toc195951835" w:history="1">
        <w:r w:rsidR="00F31D72" w:rsidRPr="00F31D72">
          <w:rPr>
            <w:rStyle w:val="Hyperlink"/>
            <w:b w:val="0"/>
          </w:rPr>
          <w:t>Gambar 3.15.</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Diagram Tambah Pelatih dan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5 \h </w:instrText>
        </w:r>
        <w:r w:rsidR="00F31D72" w:rsidRPr="00F31D72">
          <w:rPr>
            <w:b w:val="0"/>
            <w:webHidden/>
          </w:rPr>
        </w:r>
        <w:r w:rsidR="00F31D72" w:rsidRPr="00F31D72">
          <w:rPr>
            <w:b w:val="0"/>
            <w:webHidden/>
          </w:rPr>
          <w:fldChar w:fldCharType="separate"/>
        </w:r>
        <w:r w:rsidR="006A152C">
          <w:rPr>
            <w:b w:val="0"/>
            <w:webHidden/>
          </w:rPr>
          <w:t>52</w:t>
        </w:r>
        <w:r w:rsidR="00F31D72" w:rsidRPr="00F31D72">
          <w:rPr>
            <w:b w:val="0"/>
            <w:webHidden/>
          </w:rPr>
          <w:fldChar w:fldCharType="end"/>
        </w:r>
      </w:hyperlink>
    </w:p>
    <w:p w14:paraId="3614F2BB" w14:textId="77777777" w:rsidR="00F31D72" w:rsidRPr="00F31D72" w:rsidRDefault="009679D2" w:rsidP="00F31D72">
      <w:pPr>
        <w:pStyle w:val="TOC1"/>
        <w:rPr>
          <w:rFonts w:eastAsiaTheme="minorEastAsia"/>
          <w:b w:val="0"/>
          <w:sz w:val="22"/>
          <w:szCs w:val="22"/>
          <w:lang w:val="en-US"/>
        </w:rPr>
      </w:pPr>
      <w:hyperlink w:anchor="_Toc195951836" w:history="1">
        <w:r w:rsidR="00F31D72" w:rsidRPr="00F31D72">
          <w:rPr>
            <w:rStyle w:val="Hyperlink"/>
            <w:b w:val="0"/>
          </w:rPr>
          <w:t>Gambar 3.16.</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Ubah </w:t>
        </w:r>
        <w:r w:rsidR="00F31D72" w:rsidRPr="00F31D72">
          <w:rPr>
            <w:rStyle w:val="Hyperlink"/>
            <w:b w:val="0"/>
            <w:i/>
          </w:rPr>
          <w:t>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6 \h </w:instrText>
        </w:r>
        <w:r w:rsidR="00F31D72" w:rsidRPr="00F31D72">
          <w:rPr>
            <w:b w:val="0"/>
            <w:webHidden/>
          </w:rPr>
        </w:r>
        <w:r w:rsidR="00F31D72" w:rsidRPr="00F31D72">
          <w:rPr>
            <w:b w:val="0"/>
            <w:webHidden/>
          </w:rPr>
          <w:fldChar w:fldCharType="separate"/>
        </w:r>
        <w:r w:rsidR="006A152C">
          <w:rPr>
            <w:b w:val="0"/>
            <w:webHidden/>
          </w:rPr>
          <w:t>53</w:t>
        </w:r>
        <w:r w:rsidR="00F31D72" w:rsidRPr="00F31D72">
          <w:rPr>
            <w:b w:val="0"/>
            <w:webHidden/>
          </w:rPr>
          <w:fldChar w:fldCharType="end"/>
        </w:r>
      </w:hyperlink>
    </w:p>
    <w:p w14:paraId="5CB0BDA2" w14:textId="77777777" w:rsidR="00F31D72" w:rsidRPr="00F31D72" w:rsidRDefault="009679D2" w:rsidP="00F31D72">
      <w:pPr>
        <w:pStyle w:val="TOC1"/>
        <w:rPr>
          <w:rFonts w:eastAsiaTheme="minorEastAsia"/>
          <w:b w:val="0"/>
          <w:sz w:val="22"/>
          <w:szCs w:val="22"/>
          <w:lang w:val="en-US"/>
        </w:rPr>
      </w:pPr>
      <w:hyperlink w:anchor="_Toc195951837" w:history="1">
        <w:r w:rsidR="00F31D72" w:rsidRPr="00F31D72">
          <w:rPr>
            <w:rStyle w:val="Hyperlink"/>
            <w:b w:val="0"/>
          </w:rPr>
          <w:t>Gambar 3.17.</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rekutan Anggota Baru</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7 \h </w:instrText>
        </w:r>
        <w:r w:rsidR="00F31D72" w:rsidRPr="00F31D72">
          <w:rPr>
            <w:b w:val="0"/>
            <w:webHidden/>
          </w:rPr>
        </w:r>
        <w:r w:rsidR="00F31D72" w:rsidRPr="00F31D72">
          <w:rPr>
            <w:b w:val="0"/>
            <w:webHidden/>
          </w:rPr>
          <w:fldChar w:fldCharType="separate"/>
        </w:r>
        <w:r w:rsidR="006A152C">
          <w:rPr>
            <w:b w:val="0"/>
            <w:webHidden/>
          </w:rPr>
          <w:t>54</w:t>
        </w:r>
        <w:r w:rsidR="00F31D72" w:rsidRPr="00F31D72">
          <w:rPr>
            <w:b w:val="0"/>
            <w:webHidden/>
          </w:rPr>
          <w:fldChar w:fldCharType="end"/>
        </w:r>
      </w:hyperlink>
    </w:p>
    <w:p w14:paraId="0367D78E" w14:textId="77777777" w:rsidR="00F31D72" w:rsidRPr="00F31D72" w:rsidRDefault="009679D2" w:rsidP="00F31D72">
      <w:pPr>
        <w:pStyle w:val="TOC1"/>
        <w:rPr>
          <w:rFonts w:eastAsiaTheme="minorEastAsia"/>
          <w:b w:val="0"/>
          <w:sz w:val="22"/>
          <w:szCs w:val="22"/>
          <w:lang w:val="en-US"/>
        </w:rPr>
      </w:pPr>
      <w:hyperlink w:anchor="_Toc195951838" w:history="1">
        <w:r w:rsidR="00F31D72" w:rsidRPr="00F31D72">
          <w:rPr>
            <w:rStyle w:val="Hyperlink"/>
            <w:b w:val="0"/>
          </w:rPr>
          <w:t>Gambar 3.18.</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Ab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8 \h </w:instrText>
        </w:r>
        <w:r w:rsidR="00F31D72" w:rsidRPr="00F31D72">
          <w:rPr>
            <w:b w:val="0"/>
            <w:webHidden/>
          </w:rPr>
        </w:r>
        <w:r w:rsidR="00F31D72" w:rsidRPr="00F31D72">
          <w:rPr>
            <w:b w:val="0"/>
            <w:webHidden/>
          </w:rPr>
          <w:fldChar w:fldCharType="separate"/>
        </w:r>
        <w:r w:rsidR="006A152C">
          <w:rPr>
            <w:b w:val="0"/>
            <w:webHidden/>
          </w:rPr>
          <w:t>55</w:t>
        </w:r>
        <w:r w:rsidR="00F31D72" w:rsidRPr="00F31D72">
          <w:rPr>
            <w:b w:val="0"/>
            <w:webHidden/>
          </w:rPr>
          <w:fldChar w:fldCharType="end"/>
        </w:r>
      </w:hyperlink>
    </w:p>
    <w:p w14:paraId="41C5250C" w14:textId="77777777" w:rsidR="00F31D72" w:rsidRPr="00F31D72" w:rsidRDefault="009679D2" w:rsidP="00F31D72">
      <w:pPr>
        <w:pStyle w:val="TOC1"/>
        <w:rPr>
          <w:rFonts w:eastAsiaTheme="minorEastAsia"/>
          <w:b w:val="0"/>
          <w:sz w:val="22"/>
          <w:szCs w:val="22"/>
          <w:lang w:val="en-US"/>
        </w:rPr>
      </w:pPr>
      <w:hyperlink w:anchor="_Toc195951839" w:history="1">
        <w:r w:rsidR="00F31D72" w:rsidRPr="00F31D72">
          <w:rPr>
            <w:rStyle w:val="Hyperlink"/>
            <w:b w:val="0"/>
          </w:rPr>
          <w:t>Gambar 3.19.</w:t>
        </w:r>
        <w:r w:rsidR="00F31D72" w:rsidRPr="00F31D72">
          <w:rPr>
            <w:rFonts w:eastAsiaTheme="minorEastAsia"/>
            <w:b w:val="0"/>
            <w:sz w:val="22"/>
            <w:szCs w:val="22"/>
            <w:lang w:val="en-US"/>
          </w:rPr>
          <w:tab/>
        </w:r>
        <w:r w:rsidR="00F31D72" w:rsidRPr="00F31D72">
          <w:rPr>
            <w:rStyle w:val="Hyperlink"/>
            <w:b w:val="0"/>
            <w:i/>
          </w:rPr>
          <w:t>Activity</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ila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39 \h </w:instrText>
        </w:r>
        <w:r w:rsidR="00F31D72" w:rsidRPr="00F31D72">
          <w:rPr>
            <w:b w:val="0"/>
            <w:webHidden/>
          </w:rPr>
        </w:r>
        <w:r w:rsidR="00F31D72" w:rsidRPr="00F31D72">
          <w:rPr>
            <w:b w:val="0"/>
            <w:webHidden/>
          </w:rPr>
          <w:fldChar w:fldCharType="separate"/>
        </w:r>
        <w:r w:rsidR="006A152C">
          <w:rPr>
            <w:b w:val="0"/>
            <w:webHidden/>
          </w:rPr>
          <w:t>56</w:t>
        </w:r>
        <w:r w:rsidR="00F31D72" w:rsidRPr="00F31D72">
          <w:rPr>
            <w:b w:val="0"/>
            <w:webHidden/>
          </w:rPr>
          <w:fldChar w:fldCharType="end"/>
        </w:r>
      </w:hyperlink>
    </w:p>
    <w:p w14:paraId="432B1B9F" w14:textId="77777777" w:rsidR="00F31D72" w:rsidRPr="00F31D72" w:rsidRDefault="009679D2" w:rsidP="00F31D72">
      <w:pPr>
        <w:pStyle w:val="TOC1"/>
        <w:rPr>
          <w:rFonts w:eastAsiaTheme="minorEastAsia"/>
          <w:b w:val="0"/>
          <w:sz w:val="22"/>
          <w:szCs w:val="22"/>
          <w:lang w:val="en-US"/>
        </w:rPr>
      </w:pPr>
      <w:hyperlink w:anchor="_Toc195951840" w:history="1">
        <w:r w:rsidR="00F31D72" w:rsidRPr="00F31D72">
          <w:rPr>
            <w:rStyle w:val="Hyperlink"/>
            <w:b w:val="0"/>
          </w:rPr>
          <w:t>Gambar 3.20.</w:t>
        </w:r>
        <w:r w:rsidR="00F31D72" w:rsidRPr="00F31D72">
          <w:rPr>
            <w:rFonts w:eastAsiaTheme="minorEastAsia"/>
            <w:b w:val="0"/>
            <w:sz w:val="22"/>
            <w:szCs w:val="22"/>
            <w:lang w:val="en-US"/>
          </w:rPr>
          <w:tab/>
        </w:r>
        <w:r w:rsidR="00F31D72" w:rsidRPr="00F31D72">
          <w:rPr>
            <w:rStyle w:val="Hyperlink"/>
            <w:b w:val="0"/>
            <w:i/>
          </w:rPr>
          <w:t>Class</w:t>
        </w:r>
        <w:r w:rsidR="00F31D72" w:rsidRPr="00F31D72">
          <w:rPr>
            <w:rStyle w:val="Hyperlink"/>
            <w:b w:val="0"/>
          </w:rPr>
          <w:t xml:space="preserve"> </w:t>
        </w:r>
        <w:r w:rsidR="00F31D72" w:rsidRPr="00F31D72">
          <w:rPr>
            <w:rStyle w:val="Hyperlink"/>
            <w:b w:val="0"/>
            <w:i/>
          </w:rPr>
          <w:t>Diagram</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0 \h </w:instrText>
        </w:r>
        <w:r w:rsidR="00F31D72" w:rsidRPr="00F31D72">
          <w:rPr>
            <w:b w:val="0"/>
            <w:webHidden/>
          </w:rPr>
        </w:r>
        <w:r w:rsidR="00F31D72" w:rsidRPr="00F31D72">
          <w:rPr>
            <w:b w:val="0"/>
            <w:webHidden/>
          </w:rPr>
          <w:fldChar w:fldCharType="separate"/>
        </w:r>
        <w:r w:rsidR="006A152C">
          <w:rPr>
            <w:b w:val="0"/>
            <w:webHidden/>
          </w:rPr>
          <w:t>57</w:t>
        </w:r>
        <w:r w:rsidR="00F31D72" w:rsidRPr="00F31D72">
          <w:rPr>
            <w:b w:val="0"/>
            <w:webHidden/>
          </w:rPr>
          <w:fldChar w:fldCharType="end"/>
        </w:r>
      </w:hyperlink>
    </w:p>
    <w:p w14:paraId="67CF6991" w14:textId="77777777" w:rsidR="00F31D72" w:rsidRPr="00F31D72" w:rsidRDefault="009679D2" w:rsidP="00F31D72">
      <w:pPr>
        <w:pStyle w:val="TOC1"/>
        <w:rPr>
          <w:rFonts w:eastAsiaTheme="minorEastAsia"/>
          <w:b w:val="0"/>
          <w:sz w:val="22"/>
          <w:szCs w:val="22"/>
          <w:lang w:val="en-US"/>
        </w:rPr>
      </w:pPr>
      <w:hyperlink w:anchor="_Toc195951841" w:history="1">
        <w:r w:rsidR="00F31D72" w:rsidRPr="00F31D72">
          <w:rPr>
            <w:rStyle w:val="Hyperlink"/>
            <w:b w:val="0"/>
          </w:rPr>
          <w:t>Gambar 3.21.</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1 \h </w:instrText>
        </w:r>
        <w:r w:rsidR="00F31D72" w:rsidRPr="00F31D72">
          <w:rPr>
            <w:b w:val="0"/>
            <w:webHidden/>
          </w:rPr>
        </w:r>
        <w:r w:rsidR="00F31D72" w:rsidRPr="00F31D72">
          <w:rPr>
            <w:b w:val="0"/>
            <w:webHidden/>
          </w:rPr>
          <w:fldChar w:fldCharType="separate"/>
        </w:r>
        <w:r w:rsidR="006A152C">
          <w:rPr>
            <w:b w:val="0"/>
            <w:webHidden/>
          </w:rPr>
          <w:t>59</w:t>
        </w:r>
        <w:r w:rsidR="00F31D72" w:rsidRPr="00F31D72">
          <w:rPr>
            <w:b w:val="0"/>
            <w:webHidden/>
          </w:rPr>
          <w:fldChar w:fldCharType="end"/>
        </w:r>
      </w:hyperlink>
    </w:p>
    <w:p w14:paraId="1B11D278" w14:textId="77777777" w:rsidR="00F31D72" w:rsidRPr="00F31D72" w:rsidRDefault="009679D2" w:rsidP="00F31D72">
      <w:pPr>
        <w:pStyle w:val="TOC1"/>
        <w:rPr>
          <w:rFonts w:eastAsiaTheme="minorEastAsia"/>
          <w:b w:val="0"/>
          <w:sz w:val="22"/>
          <w:szCs w:val="22"/>
          <w:lang w:val="en-US"/>
        </w:rPr>
      </w:pPr>
      <w:hyperlink w:anchor="_Toc195951842" w:history="1">
        <w:r w:rsidR="00F31D72" w:rsidRPr="00F31D72">
          <w:rPr>
            <w:rStyle w:val="Hyperlink"/>
            <w:b w:val="0"/>
          </w:rPr>
          <w:t>Gambar 3.22.</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2 \h </w:instrText>
        </w:r>
        <w:r w:rsidR="00F31D72" w:rsidRPr="00F31D72">
          <w:rPr>
            <w:b w:val="0"/>
            <w:webHidden/>
          </w:rPr>
        </w:r>
        <w:r w:rsidR="00F31D72" w:rsidRPr="00F31D72">
          <w:rPr>
            <w:b w:val="0"/>
            <w:webHidden/>
          </w:rPr>
          <w:fldChar w:fldCharType="separate"/>
        </w:r>
        <w:r w:rsidR="006A152C">
          <w:rPr>
            <w:b w:val="0"/>
            <w:webHidden/>
          </w:rPr>
          <w:t>60</w:t>
        </w:r>
        <w:r w:rsidR="00F31D72" w:rsidRPr="00F31D72">
          <w:rPr>
            <w:b w:val="0"/>
            <w:webHidden/>
          </w:rPr>
          <w:fldChar w:fldCharType="end"/>
        </w:r>
      </w:hyperlink>
    </w:p>
    <w:p w14:paraId="15C40390" w14:textId="77777777" w:rsidR="00F31D72" w:rsidRPr="00F31D72" w:rsidRDefault="009679D2" w:rsidP="00F31D72">
      <w:pPr>
        <w:pStyle w:val="TOC1"/>
        <w:rPr>
          <w:rFonts w:eastAsiaTheme="minorEastAsia"/>
          <w:b w:val="0"/>
          <w:sz w:val="22"/>
          <w:szCs w:val="22"/>
          <w:lang w:val="en-US"/>
        </w:rPr>
      </w:pPr>
      <w:hyperlink w:anchor="_Toc195951843" w:history="1">
        <w:r w:rsidR="00F31D72" w:rsidRPr="00F31D72">
          <w:rPr>
            <w:rStyle w:val="Hyperlink"/>
            <w:b w:val="0"/>
          </w:rPr>
          <w:t>Gambar 3.23.</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3 \h </w:instrText>
        </w:r>
        <w:r w:rsidR="00F31D72" w:rsidRPr="00F31D72">
          <w:rPr>
            <w:b w:val="0"/>
            <w:webHidden/>
          </w:rPr>
        </w:r>
        <w:r w:rsidR="00F31D72" w:rsidRPr="00F31D72">
          <w:rPr>
            <w:b w:val="0"/>
            <w:webHidden/>
          </w:rPr>
          <w:fldChar w:fldCharType="separate"/>
        </w:r>
        <w:r w:rsidR="006A152C">
          <w:rPr>
            <w:b w:val="0"/>
            <w:webHidden/>
          </w:rPr>
          <w:t>61</w:t>
        </w:r>
        <w:r w:rsidR="00F31D72" w:rsidRPr="00F31D72">
          <w:rPr>
            <w:b w:val="0"/>
            <w:webHidden/>
          </w:rPr>
          <w:fldChar w:fldCharType="end"/>
        </w:r>
      </w:hyperlink>
    </w:p>
    <w:p w14:paraId="1BC9671C" w14:textId="77777777" w:rsidR="00F31D72" w:rsidRPr="00F31D72" w:rsidRDefault="009679D2" w:rsidP="00F31D72">
      <w:pPr>
        <w:pStyle w:val="TOC1"/>
        <w:rPr>
          <w:rFonts w:eastAsiaTheme="minorEastAsia"/>
          <w:b w:val="0"/>
          <w:sz w:val="22"/>
          <w:szCs w:val="22"/>
          <w:lang w:val="en-US"/>
        </w:rPr>
      </w:pPr>
      <w:hyperlink w:anchor="_Toc195951844" w:history="1">
        <w:r w:rsidR="00F31D72" w:rsidRPr="00F31D72">
          <w:rPr>
            <w:rStyle w:val="Hyperlink"/>
            <w:b w:val="0"/>
          </w:rPr>
          <w:t>Gambar 3.24.</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4 \h </w:instrText>
        </w:r>
        <w:r w:rsidR="00F31D72" w:rsidRPr="00F31D72">
          <w:rPr>
            <w:b w:val="0"/>
            <w:webHidden/>
          </w:rPr>
        </w:r>
        <w:r w:rsidR="00F31D72" w:rsidRPr="00F31D72">
          <w:rPr>
            <w:b w:val="0"/>
            <w:webHidden/>
          </w:rPr>
          <w:fldChar w:fldCharType="separate"/>
        </w:r>
        <w:r w:rsidR="006A152C">
          <w:rPr>
            <w:b w:val="0"/>
            <w:webHidden/>
          </w:rPr>
          <w:t>62</w:t>
        </w:r>
        <w:r w:rsidR="00F31D72" w:rsidRPr="00F31D72">
          <w:rPr>
            <w:b w:val="0"/>
            <w:webHidden/>
          </w:rPr>
          <w:fldChar w:fldCharType="end"/>
        </w:r>
      </w:hyperlink>
    </w:p>
    <w:p w14:paraId="18854EB4" w14:textId="77777777" w:rsidR="00F31D72" w:rsidRPr="00F31D72" w:rsidRDefault="009679D2" w:rsidP="00F31D72">
      <w:pPr>
        <w:pStyle w:val="TOC1"/>
        <w:rPr>
          <w:rFonts w:eastAsiaTheme="minorEastAsia"/>
          <w:b w:val="0"/>
          <w:sz w:val="22"/>
          <w:szCs w:val="22"/>
          <w:lang w:val="en-US"/>
        </w:rPr>
      </w:pPr>
      <w:hyperlink w:anchor="_Toc195951845" w:history="1">
        <w:r w:rsidR="00F31D72" w:rsidRPr="00F31D72">
          <w:rPr>
            <w:rStyle w:val="Hyperlink"/>
            <w:b w:val="0"/>
          </w:rPr>
          <w:t>Gambar 3.25.</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5 \h </w:instrText>
        </w:r>
        <w:r w:rsidR="00F31D72" w:rsidRPr="00F31D72">
          <w:rPr>
            <w:b w:val="0"/>
            <w:webHidden/>
          </w:rPr>
        </w:r>
        <w:r w:rsidR="00F31D72" w:rsidRPr="00F31D72">
          <w:rPr>
            <w:b w:val="0"/>
            <w:webHidden/>
          </w:rPr>
          <w:fldChar w:fldCharType="separate"/>
        </w:r>
        <w:r w:rsidR="006A152C">
          <w:rPr>
            <w:b w:val="0"/>
            <w:webHidden/>
          </w:rPr>
          <w:t>63</w:t>
        </w:r>
        <w:r w:rsidR="00F31D72" w:rsidRPr="00F31D72">
          <w:rPr>
            <w:b w:val="0"/>
            <w:webHidden/>
          </w:rPr>
          <w:fldChar w:fldCharType="end"/>
        </w:r>
      </w:hyperlink>
    </w:p>
    <w:p w14:paraId="4D290557" w14:textId="77777777" w:rsidR="00F31D72" w:rsidRPr="00F31D72" w:rsidRDefault="009679D2" w:rsidP="00F31D72">
      <w:pPr>
        <w:pStyle w:val="TOC1"/>
        <w:rPr>
          <w:rFonts w:eastAsiaTheme="minorEastAsia"/>
          <w:b w:val="0"/>
          <w:sz w:val="22"/>
          <w:szCs w:val="22"/>
          <w:lang w:val="en-US"/>
        </w:rPr>
      </w:pPr>
      <w:hyperlink w:anchor="_Toc195951846" w:history="1">
        <w:r w:rsidR="00F31D72" w:rsidRPr="00F31D72">
          <w:rPr>
            <w:rStyle w:val="Hyperlink"/>
            <w:b w:val="0"/>
          </w:rPr>
          <w:t>Gambar 3.26.</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6 \h </w:instrText>
        </w:r>
        <w:r w:rsidR="00F31D72" w:rsidRPr="00F31D72">
          <w:rPr>
            <w:b w:val="0"/>
            <w:webHidden/>
          </w:rPr>
        </w:r>
        <w:r w:rsidR="00F31D72" w:rsidRPr="00F31D72">
          <w:rPr>
            <w:b w:val="0"/>
            <w:webHidden/>
          </w:rPr>
          <w:fldChar w:fldCharType="separate"/>
        </w:r>
        <w:r w:rsidR="006A152C">
          <w:rPr>
            <w:b w:val="0"/>
            <w:webHidden/>
          </w:rPr>
          <w:t>64</w:t>
        </w:r>
        <w:r w:rsidR="00F31D72" w:rsidRPr="00F31D72">
          <w:rPr>
            <w:b w:val="0"/>
            <w:webHidden/>
          </w:rPr>
          <w:fldChar w:fldCharType="end"/>
        </w:r>
      </w:hyperlink>
    </w:p>
    <w:p w14:paraId="39BEAC0E" w14:textId="77777777" w:rsidR="00F31D72" w:rsidRPr="00F31D72" w:rsidRDefault="009679D2" w:rsidP="00F31D72">
      <w:pPr>
        <w:pStyle w:val="TOC1"/>
        <w:rPr>
          <w:rFonts w:eastAsiaTheme="minorEastAsia"/>
          <w:b w:val="0"/>
          <w:sz w:val="22"/>
          <w:szCs w:val="22"/>
          <w:lang w:val="en-US"/>
        </w:rPr>
      </w:pPr>
      <w:hyperlink w:anchor="_Toc195951847" w:history="1">
        <w:r w:rsidR="00F31D72" w:rsidRPr="00F31D72">
          <w:rPr>
            <w:rStyle w:val="Hyperlink"/>
            <w:b w:val="0"/>
          </w:rPr>
          <w:t>Gambar 3.27.</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Kelola </w:t>
        </w:r>
        <w:r w:rsidR="00F31D72" w:rsidRPr="00F31D72">
          <w:rPr>
            <w:rStyle w:val="Hyperlink"/>
            <w:b w:val="0"/>
            <w:i/>
          </w:rPr>
          <w:t>Posting</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7 \h </w:instrText>
        </w:r>
        <w:r w:rsidR="00F31D72" w:rsidRPr="00F31D72">
          <w:rPr>
            <w:b w:val="0"/>
            <w:webHidden/>
          </w:rPr>
        </w:r>
        <w:r w:rsidR="00F31D72" w:rsidRPr="00F31D72">
          <w:rPr>
            <w:b w:val="0"/>
            <w:webHidden/>
          </w:rPr>
          <w:fldChar w:fldCharType="separate"/>
        </w:r>
        <w:r w:rsidR="006A152C">
          <w:rPr>
            <w:b w:val="0"/>
            <w:webHidden/>
          </w:rPr>
          <w:t>65</w:t>
        </w:r>
        <w:r w:rsidR="00F31D72" w:rsidRPr="00F31D72">
          <w:rPr>
            <w:b w:val="0"/>
            <w:webHidden/>
          </w:rPr>
          <w:fldChar w:fldCharType="end"/>
        </w:r>
      </w:hyperlink>
    </w:p>
    <w:p w14:paraId="62DB5992" w14:textId="77777777" w:rsidR="00F31D72" w:rsidRPr="00F31D72" w:rsidRDefault="009679D2" w:rsidP="00F31D72">
      <w:pPr>
        <w:pStyle w:val="TOC1"/>
        <w:rPr>
          <w:rFonts w:eastAsiaTheme="minorEastAsia"/>
          <w:b w:val="0"/>
          <w:sz w:val="22"/>
          <w:szCs w:val="22"/>
          <w:lang w:val="en-US"/>
        </w:rPr>
      </w:pPr>
      <w:hyperlink w:anchor="_Toc195951848" w:history="1">
        <w:r w:rsidR="00F31D72" w:rsidRPr="00F31D72">
          <w:rPr>
            <w:rStyle w:val="Hyperlink"/>
            <w:b w:val="0"/>
          </w:rPr>
          <w:t>Gambar 3.28.</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Ubah </w:t>
        </w:r>
        <w:r w:rsidR="00F31D72" w:rsidRPr="00F31D72">
          <w:rPr>
            <w:rStyle w:val="Hyperlink"/>
            <w:b w:val="0"/>
            <w:i/>
          </w:rPr>
          <w:t>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8 \h </w:instrText>
        </w:r>
        <w:r w:rsidR="00F31D72" w:rsidRPr="00F31D72">
          <w:rPr>
            <w:b w:val="0"/>
            <w:webHidden/>
          </w:rPr>
        </w:r>
        <w:r w:rsidR="00F31D72" w:rsidRPr="00F31D72">
          <w:rPr>
            <w:b w:val="0"/>
            <w:webHidden/>
          </w:rPr>
          <w:fldChar w:fldCharType="separate"/>
        </w:r>
        <w:r w:rsidR="006A152C">
          <w:rPr>
            <w:b w:val="0"/>
            <w:webHidden/>
          </w:rPr>
          <w:t>66</w:t>
        </w:r>
        <w:r w:rsidR="00F31D72" w:rsidRPr="00F31D72">
          <w:rPr>
            <w:b w:val="0"/>
            <w:webHidden/>
          </w:rPr>
          <w:fldChar w:fldCharType="end"/>
        </w:r>
      </w:hyperlink>
    </w:p>
    <w:p w14:paraId="140810A1" w14:textId="77777777" w:rsidR="00F31D72" w:rsidRPr="00F31D72" w:rsidRDefault="009679D2" w:rsidP="00F31D72">
      <w:pPr>
        <w:pStyle w:val="TOC1"/>
        <w:rPr>
          <w:rFonts w:eastAsiaTheme="minorEastAsia"/>
          <w:b w:val="0"/>
          <w:sz w:val="22"/>
          <w:szCs w:val="22"/>
          <w:lang w:val="en-US"/>
        </w:rPr>
      </w:pPr>
      <w:hyperlink w:anchor="_Toc195951849" w:history="1">
        <w:r w:rsidR="00F31D72" w:rsidRPr="00F31D72">
          <w:rPr>
            <w:rStyle w:val="Hyperlink"/>
            <w:b w:val="0"/>
          </w:rPr>
          <w:t>Gambar 3.29.</w:t>
        </w:r>
        <w:r w:rsidR="00F31D72" w:rsidRPr="00F31D72">
          <w:rPr>
            <w:rFonts w:eastAsiaTheme="minorEastAsia"/>
            <w:b w:val="0"/>
            <w:sz w:val="22"/>
            <w:szCs w:val="22"/>
            <w:lang w:val="en-US"/>
          </w:rPr>
          <w:tab/>
        </w:r>
        <w:r w:rsidR="00F31D72" w:rsidRPr="00F31D72">
          <w:rPr>
            <w:rStyle w:val="Hyperlink"/>
            <w:b w:val="0"/>
            <w:i/>
          </w:rPr>
          <w:t>Sequence</w:t>
        </w:r>
        <w:r w:rsidR="00F31D72" w:rsidRPr="00F31D72">
          <w:rPr>
            <w:rStyle w:val="Hyperlink"/>
            <w:b w:val="0"/>
          </w:rPr>
          <w:t xml:space="preserve"> </w:t>
        </w:r>
        <w:r w:rsidR="00F31D72" w:rsidRPr="00F31D72">
          <w:rPr>
            <w:rStyle w:val="Hyperlink"/>
            <w:b w:val="0"/>
            <w:i/>
          </w:rPr>
          <w:t>Diagra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49 \h </w:instrText>
        </w:r>
        <w:r w:rsidR="00F31D72" w:rsidRPr="00F31D72">
          <w:rPr>
            <w:b w:val="0"/>
            <w:webHidden/>
          </w:rPr>
        </w:r>
        <w:r w:rsidR="00F31D72" w:rsidRPr="00F31D72">
          <w:rPr>
            <w:b w:val="0"/>
            <w:webHidden/>
          </w:rPr>
          <w:fldChar w:fldCharType="separate"/>
        </w:r>
        <w:r w:rsidR="006A152C">
          <w:rPr>
            <w:b w:val="0"/>
            <w:webHidden/>
          </w:rPr>
          <w:t>67</w:t>
        </w:r>
        <w:r w:rsidR="00F31D72" w:rsidRPr="00F31D72">
          <w:rPr>
            <w:b w:val="0"/>
            <w:webHidden/>
          </w:rPr>
          <w:fldChar w:fldCharType="end"/>
        </w:r>
      </w:hyperlink>
    </w:p>
    <w:p w14:paraId="1472BB1F" w14:textId="77777777" w:rsidR="00F31D72" w:rsidRPr="00F31D72" w:rsidRDefault="009679D2" w:rsidP="00F31D72">
      <w:pPr>
        <w:pStyle w:val="TOC1"/>
        <w:rPr>
          <w:rFonts w:eastAsiaTheme="minorEastAsia"/>
          <w:b w:val="0"/>
          <w:sz w:val="22"/>
          <w:szCs w:val="22"/>
          <w:lang w:val="en-US"/>
        </w:rPr>
      </w:pPr>
      <w:hyperlink w:anchor="_Toc195951850" w:history="1">
        <w:r w:rsidR="00F31D72" w:rsidRPr="00F31D72">
          <w:rPr>
            <w:rStyle w:val="Hyperlink"/>
            <w:b w:val="0"/>
            <w:lang w:val="en-US"/>
          </w:rPr>
          <w:t>Gambar 3.30.</w:t>
        </w:r>
        <w:r w:rsidR="00F31D72" w:rsidRPr="00F31D72">
          <w:rPr>
            <w:rFonts w:eastAsiaTheme="minorEastAsia"/>
            <w:b w:val="0"/>
            <w:sz w:val="22"/>
            <w:szCs w:val="22"/>
            <w:lang w:val="en-US"/>
          </w:rPr>
          <w:tab/>
        </w:r>
        <w:r w:rsidR="00F31D72" w:rsidRPr="00F31D72">
          <w:rPr>
            <w:rStyle w:val="Hyperlink"/>
            <w:b w:val="0"/>
            <w:lang w:val="en-US"/>
          </w:rPr>
          <w:t>Rancangan Halaman A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0 \h </w:instrText>
        </w:r>
        <w:r w:rsidR="00F31D72" w:rsidRPr="00F31D72">
          <w:rPr>
            <w:b w:val="0"/>
            <w:webHidden/>
          </w:rPr>
        </w:r>
        <w:r w:rsidR="00F31D72" w:rsidRPr="00F31D72">
          <w:rPr>
            <w:b w:val="0"/>
            <w:webHidden/>
          </w:rPr>
          <w:fldChar w:fldCharType="separate"/>
        </w:r>
        <w:r w:rsidR="006A152C">
          <w:rPr>
            <w:b w:val="0"/>
            <w:webHidden/>
          </w:rPr>
          <w:t>68</w:t>
        </w:r>
        <w:r w:rsidR="00F31D72" w:rsidRPr="00F31D72">
          <w:rPr>
            <w:b w:val="0"/>
            <w:webHidden/>
          </w:rPr>
          <w:fldChar w:fldCharType="end"/>
        </w:r>
      </w:hyperlink>
    </w:p>
    <w:p w14:paraId="10814472" w14:textId="77777777" w:rsidR="00F31D72" w:rsidRPr="00F31D72" w:rsidRDefault="009679D2" w:rsidP="00F31D72">
      <w:pPr>
        <w:pStyle w:val="TOC1"/>
        <w:rPr>
          <w:rFonts w:eastAsiaTheme="minorEastAsia"/>
          <w:b w:val="0"/>
          <w:sz w:val="22"/>
          <w:szCs w:val="22"/>
          <w:lang w:val="en-US"/>
        </w:rPr>
      </w:pPr>
      <w:hyperlink w:anchor="_Toc195951851" w:history="1">
        <w:r w:rsidR="00F31D72" w:rsidRPr="00F31D72">
          <w:rPr>
            <w:rStyle w:val="Hyperlink"/>
            <w:b w:val="0"/>
          </w:rPr>
          <w:t>Gambar 3.31.</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1 \h </w:instrText>
        </w:r>
        <w:r w:rsidR="00F31D72" w:rsidRPr="00F31D72">
          <w:rPr>
            <w:b w:val="0"/>
            <w:webHidden/>
          </w:rPr>
        </w:r>
        <w:r w:rsidR="00F31D72" w:rsidRPr="00F31D72">
          <w:rPr>
            <w:b w:val="0"/>
            <w:webHidden/>
          </w:rPr>
          <w:fldChar w:fldCharType="separate"/>
        </w:r>
        <w:r w:rsidR="006A152C">
          <w:rPr>
            <w:b w:val="0"/>
            <w:webHidden/>
          </w:rPr>
          <w:t>68</w:t>
        </w:r>
        <w:r w:rsidR="00F31D72" w:rsidRPr="00F31D72">
          <w:rPr>
            <w:b w:val="0"/>
            <w:webHidden/>
          </w:rPr>
          <w:fldChar w:fldCharType="end"/>
        </w:r>
      </w:hyperlink>
    </w:p>
    <w:p w14:paraId="4A2B7506" w14:textId="77777777" w:rsidR="00F31D72" w:rsidRPr="00F31D72" w:rsidRDefault="009679D2" w:rsidP="00F31D72">
      <w:pPr>
        <w:pStyle w:val="TOC1"/>
        <w:rPr>
          <w:rFonts w:eastAsiaTheme="minorEastAsia"/>
          <w:b w:val="0"/>
          <w:sz w:val="22"/>
          <w:szCs w:val="22"/>
          <w:lang w:val="en-US"/>
        </w:rPr>
      </w:pPr>
      <w:hyperlink w:anchor="_Toc195951852" w:history="1">
        <w:r w:rsidR="00F31D72" w:rsidRPr="00F31D72">
          <w:rPr>
            <w:rStyle w:val="Hyperlink"/>
            <w:b w:val="0"/>
          </w:rPr>
          <w:t>Gambar 3.32.</w:t>
        </w:r>
        <w:r w:rsidR="00F31D72" w:rsidRPr="00F31D72">
          <w:rPr>
            <w:rFonts w:eastAsiaTheme="minorEastAsia"/>
            <w:b w:val="0"/>
            <w:sz w:val="22"/>
            <w:szCs w:val="22"/>
            <w:lang w:val="en-US"/>
          </w:rPr>
          <w:tab/>
        </w:r>
        <w:r w:rsidR="00F31D72" w:rsidRPr="00F31D72">
          <w:rPr>
            <w:rStyle w:val="Hyperlink"/>
            <w:b w:val="0"/>
          </w:rPr>
          <w:t xml:space="preserve">Rancangan Halaman Detail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2 \h </w:instrText>
        </w:r>
        <w:r w:rsidR="00F31D72" w:rsidRPr="00F31D72">
          <w:rPr>
            <w:b w:val="0"/>
            <w:webHidden/>
          </w:rPr>
        </w:r>
        <w:r w:rsidR="00F31D72" w:rsidRPr="00F31D72">
          <w:rPr>
            <w:b w:val="0"/>
            <w:webHidden/>
          </w:rPr>
          <w:fldChar w:fldCharType="separate"/>
        </w:r>
        <w:r w:rsidR="006A152C">
          <w:rPr>
            <w:b w:val="0"/>
            <w:webHidden/>
          </w:rPr>
          <w:t>69</w:t>
        </w:r>
        <w:r w:rsidR="00F31D72" w:rsidRPr="00F31D72">
          <w:rPr>
            <w:b w:val="0"/>
            <w:webHidden/>
          </w:rPr>
          <w:fldChar w:fldCharType="end"/>
        </w:r>
      </w:hyperlink>
    </w:p>
    <w:p w14:paraId="00353615" w14:textId="77777777" w:rsidR="00F31D72" w:rsidRPr="00F31D72" w:rsidRDefault="009679D2" w:rsidP="00F31D72">
      <w:pPr>
        <w:pStyle w:val="TOC1"/>
        <w:rPr>
          <w:rFonts w:eastAsiaTheme="minorEastAsia"/>
          <w:b w:val="0"/>
          <w:sz w:val="22"/>
          <w:szCs w:val="22"/>
          <w:lang w:val="en-US"/>
        </w:rPr>
      </w:pPr>
      <w:hyperlink w:anchor="_Toc195951853" w:history="1">
        <w:r w:rsidR="00F31D72" w:rsidRPr="00F31D72">
          <w:rPr>
            <w:rStyle w:val="Hyperlink"/>
            <w:b w:val="0"/>
          </w:rPr>
          <w:t>Gambar 3.33.</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3 \h </w:instrText>
        </w:r>
        <w:r w:rsidR="00F31D72" w:rsidRPr="00F31D72">
          <w:rPr>
            <w:b w:val="0"/>
            <w:webHidden/>
          </w:rPr>
        </w:r>
        <w:r w:rsidR="00F31D72" w:rsidRPr="00F31D72">
          <w:rPr>
            <w:b w:val="0"/>
            <w:webHidden/>
          </w:rPr>
          <w:fldChar w:fldCharType="separate"/>
        </w:r>
        <w:r w:rsidR="006A152C">
          <w:rPr>
            <w:b w:val="0"/>
            <w:webHidden/>
          </w:rPr>
          <w:t>69</w:t>
        </w:r>
        <w:r w:rsidR="00F31D72" w:rsidRPr="00F31D72">
          <w:rPr>
            <w:b w:val="0"/>
            <w:webHidden/>
          </w:rPr>
          <w:fldChar w:fldCharType="end"/>
        </w:r>
      </w:hyperlink>
    </w:p>
    <w:p w14:paraId="1468815F" w14:textId="77777777" w:rsidR="00F31D72" w:rsidRPr="00F31D72" w:rsidRDefault="009679D2" w:rsidP="00F31D72">
      <w:pPr>
        <w:pStyle w:val="TOC1"/>
        <w:rPr>
          <w:rFonts w:eastAsiaTheme="minorEastAsia"/>
          <w:b w:val="0"/>
          <w:sz w:val="22"/>
          <w:szCs w:val="22"/>
          <w:lang w:val="en-US"/>
        </w:rPr>
      </w:pPr>
      <w:hyperlink w:anchor="_Toc195951854" w:history="1">
        <w:r w:rsidR="00F31D72" w:rsidRPr="00F31D72">
          <w:rPr>
            <w:rStyle w:val="Hyperlink"/>
            <w:b w:val="0"/>
          </w:rPr>
          <w:t>Gambar 3.34.</w:t>
        </w:r>
        <w:r w:rsidR="00F31D72" w:rsidRPr="00F31D72">
          <w:rPr>
            <w:rFonts w:eastAsiaTheme="minorEastAsia"/>
            <w:b w:val="0"/>
            <w:sz w:val="22"/>
            <w:szCs w:val="22"/>
            <w:lang w:val="en-US"/>
          </w:rPr>
          <w:tab/>
        </w:r>
        <w:r w:rsidR="00F31D72" w:rsidRPr="00F31D72">
          <w:rPr>
            <w:rStyle w:val="Hyperlink"/>
            <w:b w:val="0"/>
          </w:rPr>
          <w:t xml:space="preserve">Rancangan Halaman Detail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4 \h </w:instrText>
        </w:r>
        <w:r w:rsidR="00F31D72" w:rsidRPr="00F31D72">
          <w:rPr>
            <w:b w:val="0"/>
            <w:webHidden/>
          </w:rPr>
        </w:r>
        <w:r w:rsidR="00F31D72" w:rsidRPr="00F31D72">
          <w:rPr>
            <w:b w:val="0"/>
            <w:webHidden/>
          </w:rPr>
          <w:fldChar w:fldCharType="separate"/>
        </w:r>
        <w:r w:rsidR="006A152C">
          <w:rPr>
            <w:b w:val="0"/>
            <w:webHidden/>
          </w:rPr>
          <w:t>70</w:t>
        </w:r>
        <w:r w:rsidR="00F31D72" w:rsidRPr="00F31D72">
          <w:rPr>
            <w:b w:val="0"/>
            <w:webHidden/>
          </w:rPr>
          <w:fldChar w:fldCharType="end"/>
        </w:r>
      </w:hyperlink>
    </w:p>
    <w:p w14:paraId="0837E6C5" w14:textId="77777777" w:rsidR="00F31D72" w:rsidRPr="00F31D72" w:rsidRDefault="009679D2" w:rsidP="00F31D72">
      <w:pPr>
        <w:pStyle w:val="TOC1"/>
        <w:rPr>
          <w:rFonts w:eastAsiaTheme="minorEastAsia"/>
          <w:b w:val="0"/>
          <w:sz w:val="22"/>
          <w:szCs w:val="22"/>
          <w:lang w:val="en-US"/>
        </w:rPr>
      </w:pPr>
      <w:hyperlink w:anchor="_Toc195951855" w:history="1">
        <w:r w:rsidR="00F31D72" w:rsidRPr="00F31D72">
          <w:rPr>
            <w:rStyle w:val="Hyperlink"/>
            <w:b w:val="0"/>
          </w:rPr>
          <w:t>Gambar 3.35.</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5 \h </w:instrText>
        </w:r>
        <w:r w:rsidR="00F31D72" w:rsidRPr="00F31D72">
          <w:rPr>
            <w:b w:val="0"/>
            <w:webHidden/>
          </w:rPr>
        </w:r>
        <w:r w:rsidR="00F31D72" w:rsidRPr="00F31D72">
          <w:rPr>
            <w:b w:val="0"/>
            <w:webHidden/>
          </w:rPr>
          <w:fldChar w:fldCharType="separate"/>
        </w:r>
        <w:r w:rsidR="006A152C">
          <w:rPr>
            <w:b w:val="0"/>
            <w:webHidden/>
          </w:rPr>
          <w:t>70</w:t>
        </w:r>
        <w:r w:rsidR="00F31D72" w:rsidRPr="00F31D72">
          <w:rPr>
            <w:b w:val="0"/>
            <w:webHidden/>
          </w:rPr>
          <w:fldChar w:fldCharType="end"/>
        </w:r>
      </w:hyperlink>
    </w:p>
    <w:p w14:paraId="639CB976" w14:textId="77777777" w:rsidR="00F31D72" w:rsidRPr="00F31D72" w:rsidRDefault="009679D2" w:rsidP="00F31D72">
      <w:pPr>
        <w:pStyle w:val="TOC1"/>
        <w:rPr>
          <w:rFonts w:eastAsiaTheme="minorEastAsia"/>
          <w:b w:val="0"/>
          <w:sz w:val="22"/>
          <w:szCs w:val="22"/>
          <w:lang w:val="en-US"/>
        </w:rPr>
      </w:pPr>
      <w:hyperlink w:anchor="_Toc195951856" w:history="1">
        <w:r w:rsidR="00F31D72" w:rsidRPr="00F31D72">
          <w:rPr>
            <w:rStyle w:val="Hyperlink"/>
            <w:b w:val="0"/>
          </w:rPr>
          <w:t>Gambar 3.36.</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6 \h </w:instrText>
        </w:r>
        <w:r w:rsidR="00F31D72" w:rsidRPr="00F31D72">
          <w:rPr>
            <w:b w:val="0"/>
            <w:webHidden/>
          </w:rPr>
        </w:r>
        <w:r w:rsidR="00F31D72" w:rsidRPr="00F31D72">
          <w:rPr>
            <w:b w:val="0"/>
            <w:webHidden/>
          </w:rPr>
          <w:fldChar w:fldCharType="separate"/>
        </w:r>
        <w:r w:rsidR="006A152C">
          <w:rPr>
            <w:b w:val="0"/>
            <w:webHidden/>
          </w:rPr>
          <w:t>71</w:t>
        </w:r>
        <w:r w:rsidR="00F31D72" w:rsidRPr="00F31D72">
          <w:rPr>
            <w:b w:val="0"/>
            <w:webHidden/>
          </w:rPr>
          <w:fldChar w:fldCharType="end"/>
        </w:r>
      </w:hyperlink>
    </w:p>
    <w:p w14:paraId="0E83C21D" w14:textId="77777777" w:rsidR="00F31D72" w:rsidRPr="00F31D72" w:rsidRDefault="009679D2" w:rsidP="00F31D72">
      <w:pPr>
        <w:pStyle w:val="TOC1"/>
        <w:rPr>
          <w:rFonts w:eastAsiaTheme="minorEastAsia"/>
          <w:b w:val="0"/>
          <w:sz w:val="22"/>
          <w:szCs w:val="22"/>
          <w:lang w:val="en-US"/>
        </w:rPr>
      </w:pPr>
      <w:hyperlink w:anchor="_Toc195951857" w:history="1">
        <w:r w:rsidR="00F31D72" w:rsidRPr="00F31D72">
          <w:rPr>
            <w:rStyle w:val="Hyperlink"/>
            <w:b w:val="0"/>
          </w:rPr>
          <w:t>Gambar 3.37.</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R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7 \h </w:instrText>
        </w:r>
        <w:r w:rsidR="00F31D72" w:rsidRPr="00F31D72">
          <w:rPr>
            <w:b w:val="0"/>
            <w:webHidden/>
          </w:rPr>
        </w:r>
        <w:r w:rsidR="00F31D72" w:rsidRPr="00F31D72">
          <w:rPr>
            <w:b w:val="0"/>
            <w:webHidden/>
          </w:rPr>
          <w:fldChar w:fldCharType="separate"/>
        </w:r>
        <w:r w:rsidR="006A152C">
          <w:rPr>
            <w:b w:val="0"/>
            <w:webHidden/>
          </w:rPr>
          <w:t>71</w:t>
        </w:r>
        <w:r w:rsidR="00F31D72" w:rsidRPr="00F31D72">
          <w:rPr>
            <w:b w:val="0"/>
            <w:webHidden/>
          </w:rPr>
          <w:fldChar w:fldCharType="end"/>
        </w:r>
      </w:hyperlink>
    </w:p>
    <w:p w14:paraId="6FBA7AD8" w14:textId="77777777" w:rsidR="00F31D72" w:rsidRPr="00F31D72" w:rsidRDefault="009679D2" w:rsidP="00F31D72">
      <w:pPr>
        <w:pStyle w:val="TOC1"/>
        <w:rPr>
          <w:rFonts w:eastAsiaTheme="minorEastAsia"/>
          <w:b w:val="0"/>
          <w:sz w:val="22"/>
          <w:szCs w:val="22"/>
          <w:lang w:val="en-US"/>
        </w:rPr>
      </w:pPr>
      <w:hyperlink w:anchor="_Toc195951858" w:history="1">
        <w:r w:rsidR="00F31D72" w:rsidRPr="00F31D72">
          <w:rPr>
            <w:rStyle w:val="Hyperlink"/>
            <w:b w:val="0"/>
          </w:rPr>
          <w:t>Gambar 3.38.</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8 \h </w:instrText>
        </w:r>
        <w:r w:rsidR="00F31D72" w:rsidRPr="00F31D72">
          <w:rPr>
            <w:b w:val="0"/>
            <w:webHidden/>
          </w:rPr>
        </w:r>
        <w:r w:rsidR="00F31D72" w:rsidRPr="00F31D72">
          <w:rPr>
            <w:b w:val="0"/>
            <w:webHidden/>
          </w:rPr>
          <w:fldChar w:fldCharType="separate"/>
        </w:r>
        <w:r w:rsidR="006A152C">
          <w:rPr>
            <w:b w:val="0"/>
            <w:webHidden/>
          </w:rPr>
          <w:t>72</w:t>
        </w:r>
        <w:r w:rsidR="00F31D72" w:rsidRPr="00F31D72">
          <w:rPr>
            <w:b w:val="0"/>
            <w:webHidden/>
          </w:rPr>
          <w:fldChar w:fldCharType="end"/>
        </w:r>
      </w:hyperlink>
    </w:p>
    <w:p w14:paraId="6007A608" w14:textId="77777777" w:rsidR="00F31D72" w:rsidRPr="00F31D72" w:rsidRDefault="009679D2" w:rsidP="00F31D72">
      <w:pPr>
        <w:pStyle w:val="TOC1"/>
        <w:rPr>
          <w:rFonts w:eastAsiaTheme="minorEastAsia"/>
          <w:b w:val="0"/>
          <w:sz w:val="22"/>
          <w:szCs w:val="22"/>
          <w:lang w:val="en-US"/>
        </w:rPr>
      </w:pPr>
      <w:hyperlink w:anchor="_Toc195951859" w:history="1">
        <w:r w:rsidR="00F31D72" w:rsidRPr="00F31D72">
          <w:rPr>
            <w:rStyle w:val="Hyperlink"/>
            <w:b w:val="0"/>
          </w:rPr>
          <w:t>Gambar 3.39.</w:t>
        </w:r>
        <w:r w:rsidR="00F31D72" w:rsidRPr="00F31D72">
          <w:rPr>
            <w:rFonts w:eastAsiaTheme="minorEastAsia"/>
            <w:b w:val="0"/>
            <w:sz w:val="22"/>
            <w:szCs w:val="22"/>
            <w:lang w:val="en-US"/>
          </w:rPr>
          <w:tab/>
        </w:r>
        <w:r w:rsidR="00F31D72" w:rsidRPr="00F31D72">
          <w:rPr>
            <w:rStyle w:val="Hyperlink"/>
            <w:b w:val="0"/>
          </w:rPr>
          <w:t>Rancangan Halaman Dashboard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59 \h </w:instrText>
        </w:r>
        <w:r w:rsidR="00F31D72" w:rsidRPr="00F31D72">
          <w:rPr>
            <w:b w:val="0"/>
            <w:webHidden/>
          </w:rPr>
        </w:r>
        <w:r w:rsidR="00F31D72" w:rsidRPr="00F31D72">
          <w:rPr>
            <w:b w:val="0"/>
            <w:webHidden/>
          </w:rPr>
          <w:fldChar w:fldCharType="separate"/>
        </w:r>
        <w:r w:rsidR="006A152C">
          <w:rPr>
            <w:b w:val="0"/>
            <w:webHidden/>
          </w:rPr>
          <w:t>72</w:t>
        </w:r>
        <w:r w:rsidR="00F31D72" w:rsidRPr="00F31D72">
          <w:rPr>
            <w:b w:val="0"/>
            <w:webHidden/>
          </w:rPr>
          <w:fldChar w:fldCharType="end"/>
        </w:r>
      </w:hyperlink>
    </w:p>
    <w:p w14:paraId="20795A99" w14:textId="77777777" w:rsidR="00F31D72" w:rsidRPr="00F31D72" w:rsidRDefault="009679D2" w:rsidP="00F31D72">
      <w:pPr>
        <w:pStyle w:val="TOC1"/>
        <w:rPr>
          <w:rFonts w:eastAsiaTheme="minorEastAsia"/>
          <w:b w:val="0"/>
          <w:sz w:val="22"/>
          <w:szCs w:val="22"/>
          <w:lang w:val="en-US"/>
        </w:rPr>
      </w:pPr>
      <w:hyperlink w:anchor="_Toc195951860" w:history="1">
        <w:r w:rsidR="00F31D72" w:rsidRPr="00F31D72">
          <w:rPr>
            <w:rStyle w:val="Hyperlink"/>
            <w:b w:val="0"/>
          </w:rPr>
          <w:t>Gambar 3.40.</w:t>
        </w:r>
        <w:r w:rsidR="00F31D72" w:rsidRPr="00F31D72">
          <w:rPr>
            <w:rFonts w:eastAsiaTheme="minorEastAsia"/>
            <w:b w:val="0"/>
            <w:sz w:val="22"/>
            <w:szCs w:val="22"/>
            <w:lang w:val="en-US"/>
          </w:rPr>
          <w:tab/>
        </w:r>
        <w:r w:rsidR="00F31D72" w:rsidRPr="00F31D72">
          <w:rPr>
            <w:rStyle w:val="Hyperlink"/>
            <w:b w:val="0"/>
          </w:rPr>
          <w:t>Rancangan Halaman Presensi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0 \h </w:instrText>
        </w:r>
        <w:r w:rsidR="00F31D72" w:rsidRPr="00F31D72">
          <w:rPr>
            <w:b w:val="0"/>
            <w:webHidden/>
          </w:rPr>
        </w:r>
        <w:r w:rsidR="00F31D72" w:rsidRPr="00F31D72">
          <w:rPr>
            <w:b w:val="0"/>
            <w:webHidden/>
          </w:rPr>
          <w:fldChar w:fldCharType="separate"/>
        </w:r>
        <w:r w:rsidR="006A152C">
          <w:rPr>
            <w:b w:val="0"/>
            <w:webHidden/>
          </w:rPr>
          <w:t>73</w:t>
        </w:r>
        <w:r w:rsidR="00F31D72" w:rsidRPr="00F31D72">
          <w:rPr>
            <w:b w:val="0"/>
            <w:webHidden/>
          </w:rPr>
          <w:fldChar w:fldCharType="end"/>
        </w:r>
      </w:hyperlink>
    </w:p>
    <w:p w14:paraId="6A956351" w14:textId="77777777" w:rsidR="00F31D72" w:rsidRPr="00F31D72" w:rsidRDefault="009679D2" w:rsidP="00F31D72">
      <w:pPr>
        <w:pStyle w:val="TOC1"/>
        <w:rPr>
          <w:rFonts w:eastAsiaTheme="minorEastAsia"/>
          <w:b w:val="0"/>
          <w:sz w:val="22"/>
          <w:szCs w:val="22"/>
          <w:lang w:val="en-US"/>
        </w:rPr>
      </w:pPr>
      <w:hyperlink w:anchor="_Toc195951861" w:history="1">
        <w:r w:rsidR="00F31D72" w:rsidRPr="00F31D72">
          <w:rPr>
            <w:rStyle w:val="Hyperlink"/>
            <w:b w:val="0"/>
          </w:rPr>
          <w:t>Gambar 3.41.</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os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1 \h </w:instrText>
        </w:r>
        <w:r w:rsidR="00F31D72" w:rsidRPr="00F31D72">
          <w:rPr>
            <w:b w:val="0"/>
            <w:webHidden/>
          </w:rPr>
        </w:r>
        <w:r w:rsidR="00F31D72" w:rsidRPr="00F31D72">
          <w:rPr>
            <w:b w:val="0"/>
            <w:webHidden/>
          </w:rPr>
          <w:fldChar w:fldCharType="separate"/>
        </w:r>
        <w:r w:rsidR="006A152C">
          <w:rPr>
            <w:b w:val="0"/>
            <w:webHidden/>
          </w:rPr>
          <w:t>73</w:t>
        </w:r>
        <w:r w:rsidR="00F31D72" w:rsidRPr="00F31D72">
          <w:rPr>
            <w:b w:val="0"/>
            <w:webHidden/>
          </w:rPr>
          <w:fldChar w:fldCharType="end"/>
        </w:r>
      </w:hyperlink>
    </w:p>
    <w:p w14:paraId="000FFC10" w14:textId="77777777" w:rsidR="00F31D72" w:rsidRPr="00F31D72" w:rsidRDefault="009679D2" w:rsidP="00F31D72">
      <w:pPr>
        <w:pStyle w:val="TOC1"/>
        <w:rPr>
          <w:rFonts w:eastAsiaTheme="minorEastAsia"/>
          <w:b w:val="0"/>
          <w:sz w:val="22"/>
          <w:szCs w:val="22"/>
          <w:lang w:val="en-US"/>
        </w:rPr>
      </w:pPr>
      <w:hyperlink w:anchor="_Toc195951862" w:history="1">
        <w:r w:rsidR="00F31D72" w:rsidRPr="00F31D72">
          <w:rPr>
            <w:rStyle w:val="Hyperlink"/>
            <w:b w:val="0"/>
          </w:rPr>
          <w:t>Gambar 3.42.</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rofi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2 \h </w:instrText>
        </w:r>
        <w:r w:rsidR="00F31D72" w:rsidRPr="00F31D72">
          <w:rPr>
            <w:b w:val="0"/>
            <w:webHidden/>
          </w:rPr>
        </w:r>
        <w:r w:rsidR="00F31D72" w:rsidRPr="00F31D72">
          <w:rPr>
            <w:b w:val="0"/>
            <w:webHidden/>
          </w:rPr>
          <w:fldChar w:fldCharType="separate"/>
        </w:r>
        <w:r w:rsidR="006A152C">
          <w:rPr>
            <w:b w:val="0"/>
            <w:webHidden/>
          </w:rPr>
          <w:t>74</w:t>
        </w:r>
        <w:r w:rsidR="00F31D72" w:rsidRPr="00F31D72">
          <w:rPr>
            <w:b w:val="0"/>
            <w:webHidden/>
          </w:rPr>
          <w:fldChar w:fldCharType="end"/>
        </w:r>
      </w:hyperlink>
    </w:p>
    <w:p w14:paraId="004598EE" w14:textId="77777777" w:rsidR="00F31D72" w:rsidRPr="00F31D72" w:rsidRDefault="009679D2" w:rsidP="00F31D72">
      <w:pPr>
        <w:pStyle w:val="TOC1"/>
        <w:rPr>
          <w:rFonts w:eastAsiaTheme="minorEastAsia"/>
          <w:b w:val="0"/>
          <w:sz w:val="22"/>
          <w:szCs w:val="22"/>
          <w:lang w:val="en-US"/>
        </w:rPr>
      </w:pPr>
      <w:hyperlink w:anchor="_Toc195951863" w:history="1">
        <w:r w:rsidR="00F31D72" w:rsidRPr="00F31D72">
          <w:rPr>
            <w:rStyle w:val="Hyperlink"/>
            <w:b w:val="0"/>
          </w:rPr>
          <w:t>Gambar 3.43.</w:t>
        </w:r>
        <w:r w:rsidR="00F31D72" w:rsidRPr="00F31D72">
          <w:rPr>
            <w:rFonts w:eastAsiaTheme="minorEastAsia"/>
            <w:b w:val="0"/>
            <w:sz w:val="22"/>
            <w:szCs w:val="22"/>
            <w:lang w:val="en-US"/>
          </w:rPr>
          <w:tab/>
        </w:r>
        <w:r w:rsidR="00F31D72" w:rsidRPr="00F31D72">
          <w:rPr>
            <w:rStyle w:val="Hyperlink"/>
            <w:b w:val="0"/>
          </w:rPr>
          <w:t>Rancangan Halaman Dashboard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3 \h </w:instrText>
        </w:r>
        <w:r w:rsidR="00F31D72" w:rsidRPr="00F31D72">
          <w:rPr>
            <w:b w:val="0"/>
            <w:webHidden/>
          </w:rPr>
        </w:r>
        <w:r w:rsidR="00F31D72" w:rsidRPr="00F31D72">
          <w:rPr>
            <w:b w:val="0"/>
            <w:webHidden/>
          </w:rPr>
          <w:fldChar w:fldCharType="separate"/>
        </w:r>
        <w:r w:rsidR="006A152C">
          <w:rPr>
            <w:b w:val="0"/>
            <w:webHidden/>
          </w:rPr>
          <w:t>74</w:t>
        </w:r>
        <w:r w:rsidR="00F31D72" w:rsidRPr="00F31D72">
          <w:rPr>
            <w:b w:val="0"/>
            <w:webHidden/>
          </w:rPr>
          <w:fldChar w:fldCharType="end"/>
        </w:r>
      </w:hyperlink>
    </w:p>
    <w:p w14:paraId="09088EE6" w14:textId="77777777" w:rsidR="00F31D72" w:rsidRPr="00F31D72" w:rsidRDefault="009679D2" w:rsidP="00F31D72">
      <w:pPr>
        <w:pStyle w:val="TOC1"/>
        <w:rPr>
          <w:rFonts w:eastAsiaTheme="minorEastAsia"/>
          <w:b w:val="0"/>
          <w:sz w:val="22"/>
          <w:szCs w:val="22"/>
          <w:lang w:val="en-US"/>
        </w:rPr>
      </w:pPr>
      <w:hyperlink w:anchor="_Toc195951864" w:history="1">
        <w:r w:rsidR="00F31D72" w:rsidRPr="00F31D72">
          <w:rPr>
            <w:rStyle w:val="Hyperlink"/>
            <w:b w:val="0"/>
          </w:rPr>
          <w:t>Gambar 3.44.</w:t>
        </w:r>
        <w:r w:rsidR="00F31D72" w:rsidRPr="00F31D72">
          <w:rPr>
            <w:rFonts w:eastAsiaTheme="minorEastAsia"/>
            <w:b w:val="0"/>
            <w:sz w:val="22"/>
            <w:szCs w:val="22"/>
            <w:lang w:val="en-US"/>
          </w:rPr>
          <w:tab/>
        </w:r>
        <w:r w:rsidR="00F31D72" w:rsidRPr="00F31D72">
          <w:rPr>
            <w:rStyle w:val="Hyperlink"/>
            <w:b w:val="0"/>
          </w:rPr>
          <w:t>Rancangan Halaman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4 \h </w:instrText>
        </w:r>
        <w:r w:rsidR="00F31D72" w:rsidRPr="00F31D72">
          <w:rPr>
            <w:b w:val="0"/>
            <w:webHidden/>
          </w:rPr>
        </w:r>
        <w:r w:rsidR="00F31D72" w:rsidRPr="00F31D72">
          <w:rPr>
            <w:b w:val="0"/>
            <w:webHidden/>
          </w:rPr>
          <w:fldChar w:fldCharType="separate"/>
        </w:r>
        <w:r w:rsidR="006A152C">
          <w:rPr>
            <w:b w:val="0"/>
            <w:webHidden/>
          </w:rPr>
          <w:t>75</w:t>
        </w:r>
        <w:r w:rsidR="00F31D72" w:rsidRPr="00F31D72">
          <w:rPr>
            <w:b w:val="0"/>
            <w:webHidden/>
          </w:rPr>
          <w:fldChar w:fldCharType="end"/>
        </w:r>
      </w:hyperlink>
    </w:p>
    <w:p w14:paraId="285EC3AC" w14:textId="77777777" w:rsidR="00F31D72" w:rsidRPr="00F31D72" w:rsidRDefault="009679D2" w:rsidP="00F31D72">
      <w:pPr>
        <w:pStyle w:val="TOC1"/>
        <w:rPr>
          <w:rFonts w:eastAsiaTheme="minorEastAsia"/>
          <w:b w:val="0"/>
          <w:sz w:val="22"/>
          <w:szCs w:val="22"/>
          <w:lang w:val="en-US"/>
        </w:rPr>
      </w:pPr>
      <w:hyperlink w:anchor="_Toc195951865" w:history="1">
        <w:r w:rsidR="00F31D72" w:rsidRPr="00F31D72">
          <w:rPr>
            <w:rStyle w:val="Hyperlink"/>
            <w:b w:val="0"/>
          </w:rPr>
          <w:t>Gambar 3.45.</w:t>
        </w:r>
        <w:r w:rsidR="00F31D72" w:rsidRPr="00F31D72">
          <w:rPr>
            <w:rFonts w:eastAsiaTheme="minorEastAsia"/>
            <w:b w:val="0"/>
            <w:sz w:val="22"/>
            <w:szCs w:val="22"/>
            <w:lang w:val="en-US"/>
          </w:rPr>
          <w:tab/>
        </w:r>
        <w:r w:rsidR="00F31D72" w:rsidRPr="00F31D72">
          <w:rPr>
            <w:rStyle w:val="Hyperlink"/>
            <w:b w:val="0"/>
          </w:rPr>
          <w:t>Rancangan Tambah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5 \h </w:instrText>
        </w:r>
        <w:r w:rsidR="00F31D72" w:rsidRPr="00F31D72">
          <w:rPr>
            <w:b w:val="0"/>
            <w:webHidden/>
          </w:rPr>
        </w:r>
        <w:r w:rsidR="00F31D72" w:rsidRPr="00F31D72">
          <w:rPr>
            <w:b w:val="0"/>
            <w:webHidden/>
          </w:rPr>
          <w:fldChar w:fldCharType="separate"/>
        </w:r>
        <w:r w:rsidR="006A152C">
          <w:rPr>
            <w:b w:val="0"/>
            <w:webHidden/>
          </w:rPr>
          <w:t>75</w:t>
        </w:r>
        <w:r w:rsidR="00F31D72" w:rsidRPr="00F31D72">
          <w:rPr>
            <w:b w:val="0"/>
            <w:webHidden/>
          </w:rPr>
          <w:fldChar w:fldCharType="end"/>
        </w:r>
      </w:hyperlink>
    </w:p>
    <w:p w14:paraId="56857225" w14:textId="77777777" w:rsidR="00F31D72" w:rsidRPr="00F31D72" w:rsidRDefault="009679D2" w:rsidP="00F31D72">
      <w:pPr>
        <w:pStyle w:val="TOC1"/>
        <w:rPr>
          <w:rFonts w:eastAsiaTheme="minorEastAsia"/>
          <w:b w:val="0"/>
          <w:sz w:val="22"/>
          <w:szCs w:val="22"/>
          <w:lang w:val="en-US"/>
        </w:rPr>
      </w:pPr>
      <w:hyperlink w:anchor="_Toc195951866" w:history="1">
        <w:r w:rsidR="00F31D72" w:rsidRPr="00F31D72">
          <w:rPr>
            <w:rStyle w:val="Hyperlink"/>
            <w:b w:val="0"/>
          </w:rPr>
          <w:t>Gambar 3.46.</w:t>
        </w:r>
        <w:r w:rsidR="00F31D72" w:rsidRPr="00F31D72">
          <w:rPr>
            <w:rFonts w:eastAsiaTheme="minorEastAsia"/>
            <w:b w:val="0"/>
            <w:sz w:val="22"/>
            <w:szCs w:val="22"/>
            <w:lang w:val="en-US"/>
          </w:rPr>
          <w:tab/>
        </w:r>
        <w:r w:rsidR="00F31D72" w:rsidRPr="00F31D72">
          <w:rPr>
            <w:rStyle w:val="Hyperlink"/>
            <w:b w:val="0"/>
          </w:rPr>
          <w:t>Rancangan Halaman Detail Presen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6 \h </w:instrText>
        </w:r>
        <w:r w:rsidR="00F31D72" w:rsidRPr="00F31D72">
          <w:rPr>
            <w:b w:val="0"/>
            <w:webHidden/>
          </w:rPr>
        </w:r>
        <w:r w:rsidR="00F31D72" w:rsidRPr="00F31D72">
          <w:rPr>
            <w:b w:val="0"/>
            <w:webHidden/>
          </w:rPr>
          <w:fldChar w:fldCharType="separate"/>
        </w:r>
        <w:r w:rsidR="006A152C">
          <w:rPr>
            <w:b w:val="0"/>
            <w:webHidden/>
          </w:rPr>
          <w:t>76</w:t>
        </w:r>
        <w:r w:rsidR="00F31D72" w:rsidRPr="00F31D72">
          <w:rPr>
            <w:b w:val="0"/>
            <w:webHidden/>
          </w:rPr>
          <w:fldChar w:fldCharType="end"/>
        </w:r>
      </w:hyperlink>
    </w:p>
    <w:p w14:paraId="5878C9C6" w14:textId="77777777" w:rsidR="00F31D72" w:rsidRPr="00F31D72" w:rsidRDefault="009679D2" w:rsidP="00F31D72">
      <w:pPr>
        <w:pStyle w:val="TOC1"/>
        <w:rPr>
          <w:rFonts w:eastAsiaTheme="minorEastAsia"/>
          <w:b w:val="0"/>
          <w:sz w:val="22"/>
          <w:szCs w:val="22"/>
          <w:lang w:val="en-US"/>
        </w:rPr>
      </w:pPr>
      <w:hyperlink w:anchor="_Toc195951867" w:history="1">
        <w:r w:rsidR="00F31D72" w:rsidRPr="00F31D72">
          <w:rPr>
            <w:rStyle w:val="Hyperlink"/>
            <w:b w:val="0"/>
          </w:rPr>
          <w:t>Gambar 3.47.</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7 \h </w:instrText>
        </w:r>
        <w:r w:rsidR="00F31D72" w:rsidRPr="00F31D72">
          <w:rPr>
            <w:b w:val="0"/>
            <w:webHidden/>
          </w:rPr>
        </w:r>
        <w:r w:rsidR="00F31D72" w:rsidRPr="00F31D72">
          <w:rPr>
            <w:b w:val="0"/>
            <w:webHidden/>
          </w:rPr>
          <w:fldChar w:fldCharType="separate"/>
        </w:r>
        <w:r w:rsidR="006A152C">
          <w:rPr>
            <w:b w:val="0"/>
            <w:webHidden/>
          </w:rPr>
          <w:t>76</w:t>
        </w:r>
        <w:r w:rsidR="00F31D72" w:rsidRPr="00F31D72">
          <w:rPr>
            <w:b w:val="0"/>
            <w:webHidden/>
          </w:rPr>
          <w:fldChar w:fldCharType="end"/>
        </w:r>
      </w:hyperlink>
    </w:p>
    <w:p w14:paraId="2CE1884C" w14:textId="77777777" w:rsidR="00F31D72" w:rsidRPr="00F31D72" w:rsidRDefault="009679D2" w:rsidP="00F31D72">
      <w:pPr>
        <w:pStyle w:val="TOC1"/>
        <w:rPr>
          <w:rFonts w:eastAsiaTheme="minorEastAsia"/>
          <w:b w:val="0"/>
          <w:sz w:val="22"/>
          <w:szCs w:val="22"/>
          <w:lang w:val="en-US"/>
        </w:rPr>
      </w:pPr>
      <w:hyperlink w:anchor="_Toc195951868" w:history="1">
        <w:r w:rsidR="00F31D72" w:rsidRPr="00F31D72">
          <w:rPr>
            <w:rStyle w:val="Hyperlink"/>
            <w:b w:val="0"/>
          </w:rPr>
          <w:t>Gambar 3.48.</w:t>
        </w:r>
        <w:r w:rsidR="00F31D72" w:rsidRPr="00F31D72">
          <w:rPr>
            <w:rFonts w:eastAsiaTheme="minorEastAsia"/>
            <w:b w:val="0"/>
            <w:sz w:val="22"/>
            <w:szCs w:val="22"/>
            <w:lang w:val="en-US"/>
          </w:rPr>
          <w:tab/>
        </w:r>
        <w:r w:rsidR="00F31D72" w:rsidRPr="00F31D72">
          <w:rPr>
            <w:rStyle w:val="Hyperlink"/>
            <w:b w:val="0"/>
          </w:rPr>
          <w:t xml:space="preserve">Rancangan </w:t>
        </w:r>
        <w:r w:rsidR="00F31D72" w:rsidRPr="00F31D72">
          <w:rPr>
            <w:rStyle w:val="Hyperlink"/>
            <w:b w:val="0"/>
            <w:lang w:val="en-US"/>
          </w:rPr>
          <w:t>Buat</w:t>
        </w:r>
        <w:r w:rsidR="00F31D72" w:rsidRPr="00F31D72">
          <w:rPr>
            <w:rStyle w:val="Hyperlink"/>
            <w:b w:val="0"/>
          </w:rPr>
          <w:t xml:space="preserve">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8 \h </w:instrText>
        </w:r>
        <w:r w:rsidR="00F31D72" w:rsidRPr="00F31D72">
          <w:rPr>
            <w:b w:val="0"/>
            <w:webHidden/>
          </w:rPr>
        </w:r>
        <w:r w:rsidR="00F31D72" w:rsidRPr="00F31D72">
          <w:rPr>
            <w:b w:val="0"/>
            <w:webHidden/>
          </w:rPr>
          <w:fldChar w:fldCharType="separate"/>
        </w:r>
        <w:r w:rsidR="006A152C">
          <w:rPr>
            <w:b w:val="0"/>
            <w:webHidden/>
          </w:rPr>
          <w:t>77</w:t>
        </w:r>
        <w:r w:rsidR="00F31D72" w:rsidRPr="00F31D72">
          <w:rPr>
            <w:b w:val="0"/>
            <w:webHidden/>
          </w:rPr>
          <w:fldChar w:fldCharType="end"/>
        </w:r>
      </w:hyperlink>
    </w:p>
    <w:p w14:paraId="63369D81" w14:textId="77777777" w:rsidR="00F31D72" w:rsidRPr="00F31D72" w:rsidRDefault="009679D2" w:rsidP="00F31D72">
      <w:pPr>
        <w:pStyle w:val="TOC1"/>
        <w:rPr>
          <w:rFonts w:eastAsiaTheme="minorEastAsia"/>
          <w:b w:val="0"/>
          <w:sz w:val="22"/>
          <w:szCs w:val="22"/>
          <w:lang w:val="en-US"/>
        </w:rPr>
      </w:pPr>
      <w:hyperlink w:anchor="_Toc195951869" w:history="1">
        <w:r w:rsidR="00F31D72" w:rsidRPr="00F31D72">
          <w:rPr>
            <w:rStyle w:val="Hyperlink"/>
            <w:b w:val="0"/>
          </w:rPr>
          <w:t>Gambar 3.49.</w:t>
        </w:r>
        <w:r w:rsidR="00F31D72" w:rsidRPr="00F31D72">
          <w:rPr>
            <w:rFonts w:eastAsiaTheme="minorEastAsia"/>
            <w:b w:val="0"/>
            <w:sz w:val="22"/>
            <w:szCs w:val="22"/>
            <w:lang w:val="en-US"/>
          </w:rPr>
          <w:tab/>
        </w:r>
        <w:r w:rsidR="00F31D72" w:rsidRPr="00F31D72">
          <w:rPr>
            <w:rStyle w:val="Hyperlink"/>
            <w:b w:val="0"/>
          </w:rPr>
          <w:t>Rancangan Halaman Pendafta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69 \h </w:instrText>
        </w:r>
        <w:r w:rsidR="00F31D72" w:rsidRPr="00F31D72">
          <w:rPr>
            <w:b w:val="0"/>
            <w:webHidden/>
          </w:rPr>
        </w:r>
        <w:r w:rsidR="00F31D72" w:rsidRPr="00F31D72">
          <w:rPr>
            <w:b w:val="0"/>
            <w:webHidden/>
          </w:rPr>
          <w:fldChar w:fldCharType="separate"/>
        </w:r>
        <w:r w:rsidR="006A152C">
          <w:rPr>
            <w:b w:val="0"/>
            <w:webHidden/>
          </w:rPr>
          <w:t>77</w:t>
        </w:r>
        <w:r w:rsidR="00F31D72" w:rsidRPr="00F31D72">
          <w:rPr>
            <w:b w:val="0"/>
            <w:webHidden/>
          </w:rPr>
          <w:fldChar w:fldCharType="end"/>
        </w:r>
      </w:hyperlink>
    </w:p>
    <w:p w14:paraId="41454C28" w14:textId="77777777" w:rsidR="00F31D72" w:rsidRPr="00F31D72" w:rsidRDefault="009679D2" w:rsidP="00F31D72">
      <w:pPr>
        <w:pStyle w:val="TOC1"/>
        <w:rPr>
          <w:rFonts w:eastAsiaTheme="minorEastAsia"/>
          <w:b w:val="0"/>
          <w:sz w:val="22"/>
          <w:szCs w:val="22"/>
          <w:lang w:val="en-US"/>
        </w:rPr>
      </w:pPr>
      <w:hyperlink w:anchor="_Toc195951870" w:history="1">
        <w:r w:rsidR="00F31D72" w:rsidRPr="00F31D72">
          <w:rPr>
            <w:rStyle w:val="Hyperlink"/>
            <w:b w:val="0"/>
          </w:rPr>
          <w:t>Gambar 3.50.</w:t>
        </w:r>
        <w:r w:rsidR="00F31D72" w:rsidRPr="00F31D72">
          <w:rPr>
            <w:rFonts w:eastAsiaTheme="minorEastAsia"/>
            <w:b w:val="0"/>
            <w:sz w:val="22"/>
            <w:szCs w:val="22"/>
            <w:lang w:val="en-US"/>
          </w:rPr>
          <w:tab/>
        </w:r>
        <w:r w:rsidR="00F31D72" w:rsidRPr="00F31D72">
          <w:rPr>
            <w:rStyle w:val="Hyperlink"/>
            <w:b w:val="0"/>
          </w:rPr>
          <w:t>Rancangan Halaman Detail Pendafta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0 \h </w:instrText>
        </w:r>
        <w:r w:rsidR="00F31D72" w:rsidRPr="00F31D72">
          <w:rPr>
            <w:b w:val="0"/>
            <w:webHidden/>
          </w:rPr>
        </w:r>
        <w:r w:rsidR="00F31D72" w:rsidRPr="00F31D72">
          <w:rPr>
            <w:b w:val="0"/>
            <w:webHidden/>
          </w:rPr>
          <w:fldChar w:fldCharType="separate"/>
        </w:r>
        <w:r w:rsidR="006A152C">
          <w:rPr>
            <w:b w:val="0"/>
            <w:webHidden/>
          </w:rPr>
          <w:t>78</w:t>
        </w:r>
        <w:r w:rsidR="00F31D72" w:rsidRPr="00F31D72">
          <w:rPr>
            <w:b w:val="0"/>
            <w:webHidden/>
          </w:rPr>
          <w:fldChar w:fldCharType="end"/>
        </w:r>
      </w:hyperlink>
    </w:p>
    <w:p w14:paraId="1A8782C2" w14:textId="77777777" w:rsidR="00F31D72" w:rsidRPr="00F31D72" w:rsidRDefault="009679D2" w:rsidP="00F31D72">
      <w:pPr>
        <w:pStyle w:val="TOC1"/>
        <w:rPr>
          <w:rFonts w:eastAsiaTheme="minorEastAsia"/>
          <w:b w:val="0"/>
          <w:sz w:val="22"/>
          <w:szCs w:val="22"/>
          <w:lang w:val="en-US"/>
        </w:rPr>
      </w:pPr>
      <w:hyperlink w:anchor="_Toc195951871" w:history="1">
        <w:r w:rsidR="00F31D72" w:rsidRPr="00F31D72">
          <w:rPr>
            <w:rStyle w:val="Hyperlink"/>
            <w:b w:val="0"/>
          </w:rPr>
          <w:t>Gambar 3.51.</w:t>
        </w:r>
        <w:r w:rsidR="00F31D72" w:rsidRPr="00F31D72">
          <w:rPr>
            <w:rFonts w:eastAsiaTheme="minorEastAsia"/>
            <w:b w:val="0"/>
            <w:sz w:val="22"/>
            <w:szCs w:val="22"/>
            <w:lang w:val="en-US"/>
          </w:rPr>
          <w:tab/>
        </w:r>
        <w:r w:rsidR="00F31D72" w:rsidRPr="00F31D72">
          <w:rPr>
            <w:rStyle w:val="Hyperlink"/>
            <w:b w:val="0"/>
          </w:rPr>
          <w:t>Rancangan Halaman Penilai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1 \h </w:instrText>
        </w:r>
        <w:r w:rsidR="00F31D72" w:rsidRPr="00F31D72">
          <w:rPr>
            <w:b w:val="0"/>
            <w:webHidden/>
          </w:rPr>
        </w:r>
        <w:r w:rsidR="00F31D72" w:rsidRPr="00F31D72">
          <w:rPr>
            <w:b w:val="0"/>
            <w:webHidden/>
          </w:rPr>
          <w:fldChar w:fldCharType="separate"/>
        </w:r>
        <w:r w:rsidR="006A152C">
          <w:rPr>
            <w:b w:val="0"/>
            <w:webHidden/>
          </w:rPr>
          <w:t>78</w:t>
        </w:r>
        <w:r w:rsidR="00F31D72" w:rsidRPr="00F31D72">
          <w:rPr>
            <w:b w:val="0"/>
            <w:webHidden/>
          </w:rPr>
          <w:fldChar w:fldCharType="end"/>
        </w:r>
      </w:hyperlink>
    </w:p>
    <w:p w14:paraId="5BB0195A" w14:textId="77777777" w:rsidR="00F31D72" w:rsidRPr="00F31D72" w:rsidRDefault="009679D2" w:rsidP="00F31D72">
      <w:pPr>
        <w:pStyle w:val="TOC1"/>
        <w:rPr>
          <w:rFonts w:eastAsiaTheme="minorEastAsia"/>
          <w:b w:val="0"/>
          <w:sz w:val="22"/>
          <w:szCs w:val="22"/>
          <w:lang w:val="en-US"/>
        </w:rPr>
      </w:pPr>
      <w:hyperlink w:anchor="_Toc195951872" w:history="1">
        <w:r w:rsidR="00F31D72" w:rsidRPr="00F31D72">
          <w:rPr>
            <w:rStyle w:val="Hyperlink"/>
            <w:b w:val="0"/>
          </w:rPr>
          <w:t>Gambar 3.52.</w:t>
        </w:r>
        <w:r w:rsidR="00F31D72" w:rsidRPr="00F31D72">
          <w:rPr>
            <w:rFonts w:eastAsiaTheme="minorEastAsia"/>
            <w:b w:val="0"/>
            <w:sz w:val="22"/>
            <w:szCs w:val="22"/>
            <w:lang w:val="en-US"/>
          </w:rPr>
          <w:tab/>
        </w:r>
        <w:r w:rsidR="00F31D72" w:rsidRPr="00F31D72">
          <w:rPr>
            <w:rStyle w:val="Hyperlink"/>
            <w:b w:val="0"/>
          </w:rPr>
          <w:t>Rancangan Halaman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2 \h </w:instrText>
        </w:r>
        <w:r w:rsidR="00F31D72" w:rsidRPr="00F31D72">
          <w:rPr>
            <w:b w:val="0"/>
            <w:webHidden/>
          </w:rPr>
        </w:r>
        <w:r w:rsidR="00F31D72" w:rsidRPr="00F31D72">
          <w:rPr>
            <w:b w:val="0"/>
            <w:webHidden/>
          </w:rPr>
          <w:fldChar w:fldCharType="separate"/>
        </w:r>
        <w:r w:rsidR="006A152C">
          <w:rPr>
            <w:b w:val="0"/>
            <w:webHidden/>
          </w:rPr>
          <w:t>79</w:t>
        </w:r>
        <w:r w:rsidR="00F31D72" w:rsidRPr="00F31D72">
          <w:rPr>
            <w:b w:val="0"/>
            <w:webHidden/>
          </w:rPr>
          <w:fldChar w:fldCharType="end"/>
        </w:r>
      </w:hyperlink>
    </w:p>
    <w:p w14:paraId="0DC97979" w14:textId="77777777" w:rsidR="00F31D72" w:rsidRPr="00F31D72" w:rsidRDefault="009679D2" w:rsidP="00F31D72">
      <w:pPr>
        <w:pStyle w:val="TOC1"/>
        <w:rPr>
          <w:rFonts w:eastAsiaTheme="minorEastAsia"/>
          <w:b w:val="0"/>
          <w:sz w:val="22"/>
          <w:szCs w:val="22"/>
          <w:lang w:val="en-US"/>
        </w:rPr>
      </w:pPr>
      <w:hyperlink w:anchor="_Toc195951873" w:history="1">
        <w:r w:rsidR="00F31D72" w:rsidRPr="00F31D72">
          <w:rPr>
            <w:rStyle w:val="Hyperlink"/>
            <w:b w:val="0"/>
          </w:rPr>
          <w:t>Gambar 3.53.</w:t>
        </w:r>
        <w:r w:rsidR="00F31D72" w:rsidRPr="00F31D72">
          <w:rPr>
            <w:rFonts w:eastAsiaTheme="minorEastAsia"/>
            <w:b w:val="0"/>
            <w:sz w:val="22"/>
            <w:szCs w:val="22"/>
            <w:lang w:val="en-US"/>
          </w:rPr>
          <w:tab/>
        </w:r>
        <w:r w:rsidR="00F31D72" w:rsidRPr="00F31D72">
          <w:rPr>
            <w:rStyle w:val="Hyperlink"/>
            <w:b w:val="0"/>
          </w:rPr>
          <w:t>Rancangan Halaman Dashboard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3 \h </w:instrText>
        </w:r>
        <w:r w:rsidR="00F31D72" w:rsidRPr="00F31D72">
          <w:rPr>
            <w:b w:val="0"/>
            <w:webHidden/>
          </w:rPr>
        </w:r>
        <w:r w:rsidR="00F31D72" w:rsidRPr="00F31D72">
          <w:rPr>
            <w:b w:val="0"/>
            <w:webHidden/>
          </w:rPr>
          <w:fldChar w:fldCharType="separate"/>
        </w:r>
        <w:r w:rsidR="006A152C">
          <w:rPr>
            <w:b w:val="0"/>
            <w:webHidden/>
          </w:rPr>
          <w:t>79</w:t>
        </w:r>
        <w:r w:rsidR="00F31D72" w:rsidRPr="00F31D72">
          <w:rPr>
            <w:b w:val="0"/>
            <w:webHidden/>
          </w:rPr>
          <w:fldChar w:fldCharType="end"/>
        </w:r>
      </w:hyperlink>
    </w:p>
    <w:p w14:paraId="0545E064" w14:textId="77777777" w:rsidR="00F31D72" w:rsidRPr="00F31D72" w:rsidRDefault="009679D2" w:rsidP="00F31D72">
      <w:pPr>
        <w:pStyle w:val="TOC1"/>
        <w:rPr>
          <w:rFonts w:eastAsiaTheme="minorEastAsia"/>
          <w:b w:val="0"/>
          <w:sz w:val="22"/>
          <w:szCs w:val="22"/>
          <w:lang w:val="en-US"/>
        </w:rPr>
      </w:pPr>
      <w:hyperlink w:anchor="_Toc195951874" w:history="1">
        <w:r w:rsidR="00F31D72" w:rsidRPr="00F31D72">
          <w:rPr>
            <w:rStyle w:val="Hyperlink"/>
            <w:b w:val="0"/>
          </w:rPr>
          <w:t>Gambar 3.54.</w:t>
        </w:r>
        <w:r w:rsidR="00F31D72" w:rsidRPr="00F31D72">
          <w:rPr>
            <w:rFonts w:eastAsiaTheme="minorEastAsia"/>
            <w:b w:val="0"/>
            <w:sz w:val="22"/>
            <w:szCs w:val="22"/>
            <w:lang w:val="en-US"/>
          </w:rPr>
          <w:tab/>
        </w:r>
        <w:r w:rsidR="00F31D72" w:rsidRPr="00F31D72">
          <w:rPr>
            <w:rStyle w:val="Hyperlink"/>
            <w:b w:val="0"/>
          </w:rPr>
          <w:t>Rancangan Halaman Lapo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4 \h </w:instrText>
        </w:r>
        <w:r w:rsidR="00F31D72" w:rsidRPr="00F31D72">
          <w:rPr>
            <w:b w:val="0"/>
            <w:webHidden/>
          </w:rPr>
        </w:r>
        <w:r w:rsidR="00F31D72" w:rsidRPr="00F31D72">
          <w:rPr>
            <w:b w:val="0"/>
            <w:webHidden/>
          </w:rPr>
          <w:fldChar w:fldCharType="separate"/>
        </w:r>
        <w:r w:rsidR="006A152C">
          <w:rPr>
            <w:b w:val="0"/>
            <w:webHidden/>
          </w:rPr>
          <w:t>80</w:t>
        </w:r>
        <w:r w:rsidR="00F31D72" w:rsidRPr="00F31D72">
          <w:rPr>
            <w:b w:val="0"/>
            <w:webHidden/>
          </w:rPr>
          <w:fldChar w:fldCharType="end"/>
        </w:r>
      </w:hyperlink>
    </w:p>
    <w:p w14:paraId="64BE101A" w14:textId="77777777" w:rsidR="00F31D72" w:rsidRPr="00F31D72" w:rsidRDefault="009679D2" w:rsidP="00F31D72">
      <w:pPr>
        <w:pStyle w:val="TOC1"/>
        <w:rPr>
          <w:rFonts w:eastAsiaTheme="minorEastAsia"/>
          <w:b w:val="0"/>
          <w:sz w:val="22"/>
          <w:szCs w:val="22"/>
          <w:lang w:val="en-US"/>
        </w:rPr>
      </w:pPr>
      <w:hyperlink w:anchor="_Toc195951875" w:history="1">
        <w:r w:rsidR="00F31D72" w:rsidRPr="00F31D72">
          <w:rPr>
            <w:rStyle w:val="Hyperlink"/>
            <w:b w:val="0"/>
          </w:rPr>
          <w:t>Gambar 3.55.</w:t>
        </w:r>
        <w:r w:rsidR="00F31D72" w:rsidRPr="00F31D72">
          <w:rPr>
            <w:rFonts w:eastAsiaTheme="minorEastAsia"/>
            <w:b w:val="0"/>
            <w:sz w:val="22"/>
            <w:szCs w:val="22"/>
            <w:lang w:val="en-US"/>
          </w:rPr>
          <w:tab/>
        </w:r>
        <w:r w:rsidR="00F31D72" w:rsidRPr="00F31D72">
          <w:rPr>
            <w:rStyle w:val="Hyperlink"/>
            <w:b w:val="0"/>
          </w:rPr>
          <w:t>Rancangan Halaman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5 \h </w:instrText>
        </w:r>
        <w:r w:rsidR="00F31D72" w:rsidRPr="00F31D72">
          <w:rPr>
            <w:b w:val="0"/>
            <w:webHidden/>
          </w:rPr>
        </w:r>
        <w:r w:rsidR="00F31D72" w:rsidRPr="00F31D72">
          <w:rPr>
            <w:b w:val="0"/>
            <w:webHidden/>
          </w:rPr>
          <w:fldChar w:fldCharType="separate"/>
        </w:r>
        <w:r w:rsidR="006A152C">
          <w:rPr>
            <w:b w:val="0"/>
            <w:webHidden/>
          </w:rPr>
          <w:t>80</w:t>
        </w:r>
        <w:r w:rsidR="00F31D72" w:rsidRPr="00F31D72">
          <w:rPr>
            <w:b w:val="0"/>
            <w:webHidden/>
          </w:rPr>
          <w:fldChar w:fldCharType="end"/>
        </w:r>
      </w:hyperlink>
    </w:p>
    <w:p w14:paraId="6A7CA2FD" w14:textId="77777777" w:rsidR="00F31D72" w:rsidRPr="00F31D72" w:rsidRDefault="009679D2" w:rsidP="00F31D72">
      <w:pPr>
        <w:pStyle w:val="TOC1"/>
        <w:rPr>
          <w:rFonts w:eastAsiaTheme="minorEastAsia"/>
          <w:b w:val="0"/>
          <w:sz w:val="22"/>
          <w:szCs w:val="22"/>
          <w:lang w:val="en-US"/>
        </w:rPr>
      </w:pPr>
      <w:hyperlink w:anchor="_Toc195951876" w:history="1">
        <w:r w:rsidR="00F31D72" w:rsidRPr="00F31D72">
          <w:rPr>
            <w:rStyle w:val="Hyperlink"/>
            <w:b w:val="0"/>
          </w:rPr>
          <w:t>Gambar 3.56.</w:t>
        </w:r>
        <w:r w:rsidR="00F31D72" w:rsidRPr="00F31D72">
          <w:rPr>
            <w:rFonts w:eastAsiaTheme="minorEastAsia"/>
            <w:b w:val="0"/>
            <w:sz w:val="22"/>
            <w:szCs w:val="22"/>
            <w:lang w:val="en-US"/>
          </w:rPr>
          <w:tab/>
        </w:r>
        <w:r w:rsidR="00F31D72" w:rsidRPr="00F31D72">
          <w:rPr>
            <w:rStyle w:val="Hyperlink"/>
            <w:b w:val="0"/>
          </w:rPr>
          <w:t>Rancangan Tambah Jadw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6 \h </w:instrText>
        </w:r>
        <w:r w:rsidR="00F31D72" w:rsidRPr="00F31D72">
          <w:rPr>
            <w:b w:val="0"/>
            <w:webHidden/>
          </w:rPr>
        </w:r>
        <w:r w:rsidR="00F31D72" w:rsidRPr="00F31D72">
          <w:rPr>
            <w:b w:val="0"/>
            <w:webHidden/>
          </w:rPr>
          <w:fldChar w:fldCharType="separate"/>
        </w:r>
        <w:r w:rsidR="006A152C">
          <w:rPr>
            <w:b w:val="0"/>
            <w:webHidden/>
          </w:rPr>
          <w:t>81</w:t>
        </w:r>
        <w:r w:rsidR="00F31D72" w:rsidRPr="00F31D72">
          <w:rPr>
            <w:b w:val="0"/>
            <w:webHidden/>
          </w:rPr>
          <w:fldChar w:fldCharType="end"/>
        </w:r>
      </w:hyperlink>
    </w:p>
    <w:p w14:paraId="4A85B32E" w14:textId="77777777" w:rsidR="00F31D72" w:rsidRPr="00F31D72" w:rsidRDefault="009679D2" w:rsidP="00F31D72">
      <w:pPr>
        <w:pStyle w:val="TOC1"/>
        <w:rPr>
          <w:rFonts w:eastAsiaTheme="minorEastAsia"/>
          <w:b w:val="0"/>
          <w:sz w:val="22"/>
          <w:szCs w:val="22"/>
          <w:lang w:val="en-US"/>
        </w:rPr>
      </w:pPr>
      <w:hyperlink w:anchor="_Toc195951877" w:history="1">
        <w:r w:rsidR="00F31D72" w:rsidRPr="00F31D72">
          <w:rPr>
            <w:rStyle w:val="Hyperlink"/>
            <w:b w:val="0"/>
          </w:rPr>
          <w:t>Gambar 3.57.</w:t>
        </w:r>
        <w:r w:rsidR="00F31D72" w:rsidRPr="00F31D72">
          <w:rPr>
            <w:rFonts w:eastAsiaTheme="minorEastAsia"/>
            <w:b w:val="0"/>
            <w:sz w:val="22"/>
            <w:szCs w:val="22"/>
            <w:lang w:val="en-US"/>
          </w:rPr>
          <w:tab/>
        </w:r>
        <w:r w:rsidR="00F31D72" w:rsidRPr="00F31D72">
          <w:rPr>
            <w:rStyle w:val="Hyperlink"/>
            <w:b w:val="0"/>
          </w:rPr>
          <w:t>Rancangan Halaman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7 \h </w:instrText>
        </w:r>
        <w:r w:rsidR="00F31D72" w:rsidRPr="00F31D72">
          <w:rPr>
            <w:b w:val="0"/>
            <w:webHidden/>
          </w:rPr>
        </w:r>
        <w:r w:rsidR="00F31D72" w:rsidRPr="00F31D72">
          <w:rPr>
            <w:b w:val="0"/>
            <w:webHidden/>
          </w:rPr>
          <w:fldChar w:fldCharType="separate"/>
        </w:r>
        <w:r w:rsidR="006A152C">
          <w:rPr>
            <w:b w:val="0"/>
            <w:webHidden/>
          </w:rPr>
          <w:t>81</w:t>
        </w:r>
        <w:r w:rsidR="00F31D72" w:rsidRPr="00F31D72">
          <w:rPr>
            <w:b w:val="0"/>
            <w:webHidden/>
          </w:rPr>
          <w:fldChar w:fldCharType="end"/>
        </w:r>
      </w:hyperlink>
    </w:p>
    <w:p w14:paraId="0637BB70" w14:textId="77777777" w:rsidR="00F31D72" w:rsidRPr="00F31D72" w:rsidRDefault="009679D2" w:rsidP="00F31D72">
      <w:pPr>
        <w:pStyle w:val="TOC1"/>
        <w:rPr>
          <w:rFonts w:eastAsiaTheme="minorEastAsia"/>
          <w:b w:val="0"/>
          <w:sz w:val="22"/>
          <w:szCs w:val="22"/>
          <w:lang w:val="en-US"/>
        </w:rPr>
      </w:pPr>
      <w:hyperlink w:anchor="_Toc195951878" w:history="1">
        <w:r w:rsidR="00F31D72" w:rsidRPr="00F31D72">
          <w:rPr>
            <w:rStyle w:val="Hyperlink"/>
            <w:b w:val="0"/>
          </w:rPr>
          <w:t>Gambar 3.58.</w:t>
        </w:r>
        <w:r w:rsidR="00F31D72" w:rsidRPr="00F31D72">
          <w:rPr>
            <w:rFonts w:eastAsiaTheme="minorEastAsia"/>
            <w:b w:val="0"/>
            <w:sz w:val="22"/>
            <w:szCs w:val="22"/>
            <w:lang w:val="en-US"/>
          </w:rPr>
          <w:tab/>
        </w:r>
        <w:r w:rsidR="00F31D72" w:rsidRPr="00F31D72">
          <w:rPr>
            <w:rStyle w:val="Hyperlink"/>
            <w:b w:val="0"/>
          </w:rPr>
          <w:t>Rancangan Halaman Tambah Beri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8 \h </w:instrText>
        </w:r>
        <w:r w:rsidR="00F31D72" w:rsidRPr="00F31D72">
          <w:rPr>
            <w:b w:val="0"/>
            <w:webHidden/>
          </w:rPr>
        </w:r>
        <w:r w:rsidR="00F31D72" w:rsidRPr="00F31D72">
          <w:rPr>
            <w:b w:val="0"/>
            <w:webHidden/>
          </w:rPr>
          <w:fldChar w:fldCharType="separate"/>
        </w:r>
        <w:r w:rsidR="006A152C">
          <w:rPr>
            <w:b w:val="0"/>
            <w:webHidden/>
          </w:rPr>
          <w:t>82</w:t>
        </w:r>
        <w:r w:rsidR="00F31D72" w:rsidRPr="00F31D72">
          <w:rPr>
            <w:b w:val="0"/>
            <w:webHidden/>
          </w:rPr>
          <w:fldChar w:fldCharType="end"/>
        </w:r>
      </w:hyperlink>
    </w:p>
    <w:p w14:paraId="231E755B" w14:textId="77777777" w:rsidR="00F31D72" w:rsidRPr="00F31D72" w:rsidRDefault="009679D2" w:rsidP="00F31D72">
      <w:pPr>
        <w:pStyle w:val="TOC1"/>
        <w:rPr>
          <w:rFonts w:eastAsiaTheme="minorEastAsia"/>
          <w:b w:val="0"/>
          <w:sz w:val="22"/>
          <w:szCs w:val="22"/>
          <w:lang w:val="en-US"/>
        </w:rPr>
      </w:pPr>
      <w:hyperlink w:anchor="_Toc195951879" w:history="1">
        <w:r w:rsidR="00F31D72" w:rsidRPr="00F31D72">
          <w:rPr>
            <w:rStyle w:val="Hyperlink"/>
            <w:b w:val="0"/>
          </w:rPr>
          <w:t>Gambar 3.59.</w:t>
        </w:r>
        <w:r w:rsidR="00F31D72" w:rsidRPr="00F31D72">
          <w:rPr>
            <w:rFonts w:eastAsiaTheme="minorEastAsia"/>
            <w:b w:val="0"/>
            <w:sz w:val="22"/>
            <w:szCs w:val="22"/>
            <w:lang w:val="en-US"/>
          </w:rPr>
          <w:tab/>
        </w:r>
        <w:r w:rsidR="00F31D72" w:rsidRPr="00F31D72">
          <w:rPr>
            <w:rStyle w:val="Hyperlink"/>
            <w:b w:val="0"/>
          </w:rPr>
          <w:t>Rancangan Halaman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79 \h </w:instrText>
        </w:r>
        <w:r w:rsidR="00F31D72" w:rsidRPr="00F31D72">
          <w:rPr>
            <w:b w:val="0"/>
            <w:webHidden/>
          </w:rPr>
        </w:r>
        <w:r w:rsidR="00F31D72" w:rsidRPr="00F31D72">
          <w:rPr>
            <w:b w:val="0"/>
            <w:webHidden/>
          </w:rPr>
          <w:fldChar w:fldCharType="separate"/>
        </w:r>
        <w:r w:rsidR="006A152C">
          <w:rPr>
            <w:b w:val="0"/>
            <w:webHidden/>
          </w:rPr>
          <w:t>82</w:t>
        </w:r>
        <w:r w:rsidR="00F31D72" w:rsidRPr="00F31D72">
          <w:rPr>
            <w:b w:val="0"/>
            <w:webHidden/>
          </w:rPr>
          <w:fldChar w:fldCharType="end"/>
        </w:r>
      </w:hyperlink>
    </w:p>
    <w:p w14:paraId="6288EA57" w14:textId="77777777" w:rsidR="00F31D72" w:rsidRPr="00F31D72" w:rsidRDefault="009679D2" w:rsidP="00F31D72">
      <w:pPr>
        <w:pStyle w:val="TOC1"/>
        <w:rPr>
          <w:rFonts w:eastAsiaTheme="minorEastAsia"/>
          <w:b w:val="0"/>
          <w:sz w:val="22"/>
          <w:szCs w:val="22"/>
          <w:lang w:val="en-US"/>
        </w:rPr>
      </w:pPr>
      <w:hyperlink w:anchor="_Toc195951880" w:history="1">
        <w:r w:rsidR="00F31D72" w:rsidRPr="00F31D72">
          <w:rPr>
            <w:rStyle w:val="Hyperlink"/>
            <w:b w:val="0"/>
          </w:rPr>
          <w:t>Gambar 3.60.</w:t>
        </w:r>
        <w:r w:rsidR="00F31D72" w:rsidRPr="00F31D72">
          <w:rPr>
            <w:rFonts w:eastAsiaTheme="minorEastAsia"/>
            <w:b w:val="0"/>
            <w:sz w:val="22"/>
            <w:szCs w:val="22"/>
            <w:lang w:val="en-US"/>
          </w:rPr>
          <w:tab/>
        </w:r>
        <w:r w:rsidR="00F31D72" w:rsidRPr="00F31D72">
          <w:rPr>
            <w:rStyle w:val="Hyperlink"/>
            <w:b w:val="0"/>
          </w:rPr>
          <w:t>Rancangan Tambah Prestas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0 \h </w:instrText>
        </w:r>
        <w:r w:rsidR="00F31D72" w:rsidRPr="00F31D72">
          <w:rPr>
            <w:b w:val="0"/>
            <w:webHidden/>
          </w:rPr>
        </w:r>
        <w:r w:rsidR="00F31D72" w:rsidRPr="00F31D72">
          <w:rPr>
            <w:b w:val="0"/>
            <w:webHidden/>
          </w:rPr>
          <w:fldChar w:fldCharType="separate"/>
        </w:r>
        <w:r w:rsidR="006A152C">
          <w:rPr>
            <w:b w:val="0"/>
            <w:webHidden/>
          </w:rPr>
          <w:t>83</w:t>
        </w:r>
        <w:r w:rsidR="00F31D72" w:rsidRPr="00F31D72">
          <w:rPr>
            <w:b w:val="0"/>
            <w:webHidden/>
          </w:rPr>
          <w:fldChar w:fldCharType="end"/>
        </w:r>
      </w:hyperlink>
    </w:p>
    <w:p w14:paraId="3992F3FB" w14:textId="77777777" w:rsidR="00F31D72" w:rsidRPr="00F31D72" w:rsidRDefault="009679D2" w:rsidP="00F31D72">
      <w:pPr>
        <w:pStyle w:val="TOC1"/>
        <w:rPr>
          <w:rFonts w:eastAsiaTheme="minorEastAsia"/>
          <w:b w:val="0"/>
          <w:sz w:val="22"/>
          <w:szCs w:val="22"/>
          <w:lang w:val="en-US"/>
        </w:rPr>
      </w:pPr>
      <w:hyperlink w:anchor="_Toc195951881" w:history="1">
        <w:r w:rsidR="00F31D72" w:rsidRPr="00F31D72">
          <w:rPr>
            <w:rStyle w:val="Hyperlink"/>
            <w:b w:val="0"/>
          </w:rPr>
          <w:t>Gambar 3.61.</w:t>
        </w:r>
        <w:r w:rsidR="00F31D72" w:rsidRPr="00F31D72">
          <w:rPr>
            <w:rFonts w:eastAsiaTheme="minorEastAsia"/>
            <w:b w:val="0"/>
            <w:sz w:val="22"/>
            <w:szCs w:val="22"/>
            <w:lang w:val="en-US"/>
          </w:rPr>
          <w:tab/>
        </w:r>
        <w:r w:rsidR="00F31D72" w:rsidRPr="00F31D72">
          <w:rPr>
            <w:rStyle w:val="Hyperlink"/>
            <w:b w:val="0"/>
          </w:rPr>
          <w:t>Rancangan Halaman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1 \h </w:instrText>
        </w:r>
        <w:r w:rsidR="00F31D72" w:rsidRPr="00F31D72">
          <w:rPr>
            <w:b w:val="0"/>
            <w:webHidden/>
          </w:rPr>
        </w:r>
        <w:r w:rsidR="00F31D72" w:rsidRPr="00F31D72">
          <w:rPr>
            <w:b w:val="0"/>
            <w:webHidden/>
          </w:rPr>
          <w:fldChar w:fldCharType="separate"/>
        </w:r>
        <w:r w:rsidR="006A152C">
          <w:rPr>
            <w:b w:val="0"/>
            <w:webHidden/>
          </w:rPr>
          <w:t>83</w:t>
        </w:r>
        <w:r w:rsidR="00F31D72" w:rsidRPr="00F31D72">
          <w:rPr>
            <w:b w:val="0"/>
            <w:webHidden/>
          </w:rPr>
          <w:fldChar w:fldCharType="end"/>
        </w:r>
      </w:hyperlink>
    </w:p>
    <w:p w14:paraId="55A6BEFF" w14:textId="77777777" w:rsidR="00F31D72" w:rsidRPr="00F31D72" w:rsidRDefault="009679D2" w:rsidP="00F31D72">
      <w:pPr>
        <w:pStyle w:val="TOC1"/>
        <w:rPr>
          <w:rFonts w:eastAsiaTheme="minorEastAsia"/>
          <w:b w:val="0"/>
          <w:sz w:val="22"/>
          <w:szCs w:val="22"/>
          <w:lang w:val="en-US"/>
        </w:rPr>
      </w:pPr>
      <w:hyperlink w:anchor="_Toc195951882" w:history="1">
        <w:r w:rsidR="00F31D72" w:rsidRPr="00F31D72">
          <w:rPr>
            <w:rStyle w:val="Hyperlink"/>
            <w:b w:val="0"/>
          </w:rPr>
          <w:t>Gambar 3.62.</w:t>
        </w:r>
        <w:r w:rsidR="00F31D72" w:rsidRPr="00F31D72">
          <w:rPr>
            <w:rFonts w:eastAsiaTheme="minorEastAsia"/>
            <w:b w:val="0"/>
            <w:sz w:val="22"/>
            <w:szCs w:val="22"/>
            <w:lang w:val="en-US"/>
          </w:rPr>
          <w:tab/>
        </w:r>
        <w:r w:rsidR="00F31D72" w:rsidRPr="00F31D72">
          <w:rPr>
            <w:rStyle w:val="Hyperlink"/>
            <w:b w:val="0"/>
          </w:rPr>
          <w:t>Rancangan Tambah Kontak</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2 \h </w:instrText>
        </w:r>
        <w:r w:rsidR="00F31D72" w:rsidRPr="00F31D72">
          <w:rPr>
            <w:b w:val="0"/>
            <w:webHidden/>
          </w:rPr>
        </w:r>
        <w:r w:rsidR="00F31D72" w:rsidRPr="00F31D72">
          <w:rPr>
            <w:b w:val="0"/>
            <w:webHidden/>
          </w:rPr>
          <w:fldChar w:fldCharType="separate"/>
        </w:r>
        <w:r w:rsidR="006A152C">
          <w:rPr>
            <w:b w:val="0"/>
            <w:webHidden/>
          </w:rPr>
          <w:t>84</w:t>
        </w:r>
        <w:r w:rsidR="00F31D72" w:rsidRPr="00F31D72">
          <w:rPr>
            <w:b w:val="0"/>
            <w:webHidden/>
          </w:rPr>
          <w:fldChar w:fldCharType="end"/>
        </w:r>
      </w:hyperlink>
    </w:p>
    <w:p w14:paraId="78FA1C2B" w14:textId="77777777" w:rsidR="00F31D72" w:rsidRPr="00F31D72" w:rsidRDefault="009679D2" w:rsidP="00F31D72">
      <w:pPr>
        <w:pStyle w:val="TOC1"/>
        <w:rPr>
          <w:rFonts w:eastAsiaTheme="minorEastAsia"/>
          <w:b w:val="0"/>
          <w:sz w:val="22"/>
          <w:szCs w:val="22"/>
          <w:lang w:val="en-US"/>
        </w:rPr>
      </w:pPr>
      <w:hyperlink w:anchor="_Toc195951883" w:history="1">
        <w:r w:rsidR="00F31D72" w:rsidRPr="00F31D72">
          <w:rPr>
            <w:rStyle w:val="Hyperlink"/>
            <w:b w:val="0"/>
          </w:rPr>
          <w:t>Gambar 3.63.</w:t>
        </w:r>
        <w:r w:rsidR="00F31D72" w:rsidRPr="00F31D72">
          <w:rPr>
            <w:rFonts w:eastAsiaTheme="minorEastAsia"/>
            <w:b w:val="0"/>
            <w:sz w:val="22"/>
            <w:szCs w:val="22"/>
            <w:lang w:val="en-US"/>
          </w:rPr>
          <w:tab/>
        </w:r>
        <w:r w:rsidR="00F31D72" w:rsidRPr="00F31D72">
          <w:rPr>
            <w:rStyle w:val="Hyperlink"/>
            <w:b w:val="0"/>
          </w:rPr>
          <w:t>Rancangan Halaman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3 \h </w:instrText>
        </w:r>
        <w:r w:rsidR="00F31D72" w:rsidRPr="00F31D72">
          <w:rPr>
            <w:b w:val="0"/>
            <w:webHidden/>
          </w:rPr>
        </w:r>
        <w:r w:rsidR="00F31D72" w:rsidRPr="00F31D72">
          <w:rPr>
            <w:b w:val="0"/>
            <w:webHidden/>
          </w:rPr>
          <w:fldChar w:fldCharType="separate"/>
        </w:r>
        <w:r w:rsidR="006A152C">
          <w:rPr>
            <w:b w:val="0"/>
            <w:webHidden/>
          </w:rPr>
          <w:t>84</w:t>
        </w:r>
        <w:r w:rsidR="00F31D72" w:rsidRPr="00F31D72">
          <w:rPr>
            <w:b w:val="0"/>
            <w:webHidden/>
          </w:rPr>
          <w:fldChar w:fldCharType="end"/>
        </w:r>
      </w:hyperlink>
    </w:p>
    <w:p w14:paraId="2E178E2A" w14:textId="77777777" w:rsidR="00F31D72" w:rsidRPr="00F31D72" w:rsidRDefault="009679D2" w:rsidP="00F31D72">
      <w:pPr>
        <w:pStyle w:val="TOC1"/>
        <w:rPr>
          <w:rFonts w:eastAsiaTheme="minorEastAsia"/>
          <w:b w:val="0"/>
          <w:sz w:val="22"/>
          <w:szCs w:val="22"/>
          <w:lang w:val="en-US"/>
        </w:rPr>
      </w:pPr>
      <w:hyperlink w:anchor="_Toc195951884" w:history="1">
        <w:r w:rsidR="00F31D72" w:rsidRPr="00F31D72">
          <w:rPr>
            <w:rStyle w:val="Hyperlink"/>
            <w:b w:val="0"/>
          </w:rPr>
          <w:t>Gambar 3.64.</w:t>
        </w:r>
        <w:r w:rsidR="00F31D72" w:rsidRPr="00F31D72">
          <w:rPr>
            <w:rFonts w:eastAsiaTheme="minorEastAsia"/>
            <w:b w:val="0"/>
            <w:sz w:val="22"/>
            <w:szCs w:val="22"/>
            <w:lang w:val="en-US"/>
          </w:rPr>
          <w:tab/>
        </w:r>
        <w:r w:rsidR="00F31D72" w:rsidRPr="00F31D72">
          <w:rPr>
            <w:rStyle w:val="Hyperlink"/>
            <w:b w:val="0"/>
          </w:rPr>
          <w:t>Rancangan Halaman Tambah Gale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4 \h </w:instrText>
        </w:r>
        <w:r w:rsidR="00F31D72" w:rsidRPr="00F31D72">
          <w:rPr>
            <w:b w:val="0"/>
            <w:webHidden/>
          </w:rPr>
        </w:r>
        <w:r w:rsidR="00F31D72" w:rsidRPr="00F31D72">
          <w:rPr>
            <w:b w:val="0"/>
            <w:webHidden/>
          </w:rPr>
          <w:fldChar w:fldCharType="separate"/>
        </w:r>
        <w:r w:rsidR="006A152C">
          <w:rPr>
            <w:b w:val="0"/>
            <w:webHidden/>
          </w:rPr>
          <w:t>85</w:t>
        </w:r>
        <w:r w:rsidR="00F31D72" w:rsidRPr="00F31D72">
          <w:rPr>
            <w:b w:val="0"/>
            <w:webHidden/>
          </w:rPr>
          <w:fldChar w:fldCharType="end"/>
        </w:r>
      </w:hyperlink>
    </w:p>
    <w:p w14:paraId="58B5B481" w14:textId="77777777" w:rsidR="00F31D72" w:rsidRPr="00F31D72" w:rsidRDefault="009679D2" w:rsidP="00F31D72">
      <w:pPr>
        <w:pStyle w:val="TOC1"/>
        <w:rPr>
          <w:rFonts w:eastAsiaTheme="minorEastAsia"/>
          <w:b w:val="0"/>
          <w:sz w:val="22"/>
          <w:szCs w:val="22"/>
          <w:lang w:val="en-US"/>
        </w:rPr>
      </w:pPr>
      <w:hyperlink w:anchor="_Toc195951885" w:history="1">
        <w:r w:rsidR="00F31D72" w:rsidRPr="00F31D72">
          <w:rPr>
            <w:rStyle w:val="Hyperlink"/>
            <w:b w:val="0"/>
          </w:rPr>
          <w:t>Gambar 3.65.</w:t>
        </w:r>
        <w:r w:rsidR="00F31D72" w:rsidRPr="00F31D72">
          <w:rPr>
            <w:rFonts w:eastAsiaTheme="minorEastAsia"/>
            <w:b w:val="0"/>
            <w:sz w:val="22"/>
            <w:szCs w:val="22"/>
            <w:lang w:val="en-US"/>
          </w:rPr>
          <w:tab/>
        </w:r>
        <w:r w:rsidR="00F31D72" w:rsidRPr="00F31D72">
          <w:rPr>
            <w:rStyle w:val="Hyperlink"/>
            <w:b w:val="0"/>
          </w:rPr>
          <w:t>Rancangan Halaman Dashboard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5 \h </w:instrText>
        </w:r>
        <w:r w:rsidR="00F31D72" w:rsidRPr="00F31D72">
          <w:rPr>
            <w:b w:val="0"/>
            <w:webHidden/>
          </w:rPr>
        </w:r>
        <w:r w:rsidR="00F31D72" w:rsidRPr="00F31D72">
          <w:rPr>
            <w:b w:val="0"/>
            <w:webHidden/>
          </w:rPr>
          <w:fldChar w:fldCharType="separate"/>
        </w:r>
        <w:r w:rsidR="006A152C">
          <w:rPr>
            <w:b w:val="0"/>
            <w:webHidden/>
          </w:rPr>
          <w:t>85</w:t>
        </w:r>
        <w:r w:rsidR="00F31D72" w:rsidRPr="00F31D72">
          <w:rPr>
            <w:b w:val="0"/>
            <w:webHidden/>
          </w:rPr>
          <w:fldChar w:fldCharType="end"/>
        </w:r>
      </w:hyperlink>
    </w:p>
    <w:p w14:paraId="4DDA8B22" w14:textId="77777777" w:rsidR="00F31D72" w:rsidRPr="00F31D72" w:rsidRDefault="009679D2" w:rsidP="00F31D72">
      <w:pPr>
        <w:pStyle w:val="TOC1"/>
        <w:rPr>
          <w:rFonts w:eastAsiaTheme="minorEastAsia"/>
          <w:b w:val="0"/>
          <w:sz w:val="22"/>
          <w:szCs w:val="22"/>
          <w:lang w:val="en-US"/>
        </w:rPr>
      </w:pPr>
      <w:hyperlink w:anchor="_Toc195951886" w:history="1">
        <w:r w:rsidR="00F31D72" w:rsidRPr="00F31D72">
          <w:rPr>
            <w:rStyle w:val="Hyperlink"/>
            <w:b w:val="0"/>
          </w:rPr>
          <w:t>Gambar 3.66.</w:t>
        </w:r>
        <w:r w:rsidR="00F31D72" w:rsidRPr="00F31D72">
          <w:rPr>
            <w:rFonts w:eastAsiaTheme="minorEastAsia"/>
            <w:b w:val="0"/>
            <w:sz w:val="22"/>
            <w:szCs w:val="22"/>
            <w:lang w:val="en-US"/>
          </w:rPr>
          <w:tab/>
        </w:r>
        <w:r w:rsidR="00F31D72" w:rsidRPr="00F31D72">
          <w:rPr>
            <w:rStyle w:val="Hyperlink"/>
            <w:b w:val="0"/>
          </w:rPr>
          <w:t>Rancangan Halaman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6 \h </w:instrText>
        </w:r>
        <w:r w:rsidR="00F31D72" w:rsidRPr="00F31D72">
          <w:rPr>
            <w:b w:val="0"/>
            <w:webHidden/>
          </w:rPr>
        </w:r>
        <w:r w:rsidR="00F31D72" w:rsidRPr="00F31D72">
          <w:rPr>
            <w:b w:val="0"/>
            <w:webHidden/>
          </w:rPr>
          <w:fldChar w:fldCharType="separate"/>
        </w:r>
        <w:r w:rsidR="006A152C">
          <w:rPr>
            <w:b w:val="0"/>
            <w:webHidden/>
          </w:rPr>
          <w:t>86</w:t>
        </w:r>
        <w:r w:rsidR="00F31D72" w:rsidRPr="00F31D72">
          <w:rPr>
            <w:b w:val="0"/>
            <w:webHidden/>
          </w:rPr>
          <w:fldChar w:fldCharType="end"/>
        </w:r>
      </w:hyperlink>
    </w:p>
    <w:p w14:paraId="54188220" w14:textId="77777777" w:rsidR="00F31D72" w:rsidRPr="00F31D72" w:rsidRDefault="009679D2" w:rsidP="00F31D72">
      <w:pPr>
        <w:pStyle w:val="TOC1"/>
        <w:rPr>
          <w:rFonts w:eastAsiaTheme="minorEastAsia"/>
          <w:b w:val="0"/>
          <w:sz w:val="22"/>
          <w:szCs w:val="22"/>
          <w:lang w:val="en-US"/>
        </w:rPr>
      </w:pPr>
      <w:hyperlink w:anchor="_Toc195951887" w:history="1">
        <w:r w:rsidR="00F31D72" w:rsidRPr="00F31D72">
          <w:rPr>
            <w:rStyle w:val="Hyperlink"/>
            <w:b w:val="0"/>
          </w:rPr>
          <w:t>Gambar 3.67.</w:t>
        </w:r>
        <w:r w:rsidR="00F31D72" w:rsidRPr="00F31D72">
          <w:rPr>
            <w:rFonts w:eastAsiaTheme="minorEastAsia"/>
            <w:b w:val="0"/>
            <w:sz w:val="22"/>
            <w:szCs w:val="22"/>
            <w:lang w:val="en-US"/>
          </w:rPr>
          <w:tab/>
        </w:r>
        <w:r w:rsidR="00F31D72" w:rsidRPr="00F31D72">
          <w:rPr>
            <w:rStyle w:val="Hyperlink"/>
            <w:b w:val="0"/>
          </w:rPr>
          <w:t>Rancangan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7 \h </w:instrText>
        </w:r>
        <w:r w:rsidR="00F31D72" w:rsidRPr="00F31D72">
          <w:rPr>
            <w:b w:val="0"/>
            <w:webHidden/>
          </w:rPr>
        </w:r>
        <w:r w:rsidR="00F31D72" w:rsidRPr="00F31D72">
          <w:rPr>
            <w:b w:val="0"/>
            <w:webHidden/>
          </w:rPr>
          <w:fldChar w:fldCharType="separate"/>
        </w:r>
        <w:r w:rsidR="006A152C">
          <w:rPr>
            <w:b w:val="0"/>
            <w:webHidden/>
          </w:rPr>
          <w:t>86</w:t>
        </w:r>
        <w:r w:rsidR="00F31D72" w:rsidRPr="00F31D72">
          <w:rPr>
            <w:b w:val="0"/>
            <w:webHidden/>
          </w:rPr>
          <w:fldChar w:fldCharType="end"/>
        </w:r>
      </w:hyperlink>
    </w:p>
    <w:p w14:paraId="4B44D93F" w14:textId="77777777" w:rsidR="00F31D72" w:rsidRPr="00F31D72" w:rsidRDefault="009679D2" w:rsidP="00F31D72">
      <w:pPr>
        <w:pStyle w:val="TOC1"/>
        <w:rPr>
          <w:rFonts w:eastAsiaTheme="minorEastAsia"/>
          <w:b w:val="0"/>
          <w:sz w:val="22"/>
          <w:szCs w:val="22"/>
          <w:lang w:val="en-US"/>
        </w:rPr>
      </w:pPr>
      <w:hyperlink w:anchor="_Toc195951888" w:history="1">
        <w:r w:rsidR="00F31D72" w:rsidRPr="00F31D72">
          <w:rPr>
            <w:rStyle w:val="Hyperlink"/>
            <w:b w:val="0"/>
          </w:rPr>
          <w:t>Gambar 3.68.</w:t>
        </w:r>
        <w:r w:rsidR="00F31D72" w:rsidRPr="00F31D72">
          <w:rPr>
            <w:rFonts w:eastAsiaTheme="minorEastAsia"/>
            <w:b w:val="0"/>
            <w:sz w:val="22"/>
            <w:szCs w:val="22"/>
            <w:lang w:val="en-US"/>
          </w:rPr>
          <w:tab/>
        </w:r>
        <w:r w:rsidR="00F31D72" w:rsidRPr="00F31D72">
          <w:rPr>
            <w:rStyle w:val="Hyperlink"/>
            <w:b w:val="0"/>
          </w:rPr>
          <w:t xml:space="preserve">Rancangan Halaman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8 \h </w:instrText>
        </w:r>
        <w:r w:rsidR="00F31D72" w:rsidRPr="00F31D72">
          <w:rPr>
            <w:b w:val="0"/>
            <w:webHidden/>
          </w:rPr>
        </w:r>
        <w:r w:rsidR="00F31D72" w:rsidRPr="00F31D72">
          <w:rPr>
            <w:b w:val="0"/>
            <w:webHidden/>
          </w:rPr>
          <w:fldChar w:fldCharType="separate"/>
        </w:r>
        <w:r w:rsidR="006A152C">
          <w:rPr>
            <w:b w:val="0"/>
            <w:webHidden/>
          </w:rPr>
          <w:t>87</w:t>
        </w:r>
        <w:r w:rsidR="00F31D72" w:rsidRPr="00F31D72">
          <w:rPr>
            <w:b w:val="0"/>
            <w:webHidden/>
          </w:rPr>
          <w:fldChar w:fldCharType="end"/>
        </w:r>
      </w:hyperlink>
    </w:p>
    <w:p w14:paraId="2B4F14A3" w14:textId="77777777" w:rsidR="00F31D72" w:rsidRPr="00F31D72" w:rsidRDefault="009679D2" w:rsidP="00F31D72">
      <w:pPr>
        <w:pStyle w:val="TOC1"/>
        <w:rPr>
          <w:rFonts w:eastAsiaTheme="minorEastAsia"/>
          <w:b w:val="0"/>
          <w:sz w:val="22"/>
          <w:szCs w:val="22"/>
          <w:lang w:val="en-US"/>
        </w:rPr>
      </w:pPr>
      <w:hyperlink w:anchor="_Toc195951889" w:history="1">
        <w:r w:rsidR="00F31D72" w:rsidRPr="00F31D72">
          <w:rPr>
            <w:rStyle w:val="Hyperlink"/>
            <w:b w:val="0"/>
          </w:rPr>
          <w:t>Gambar 3.69.</w:t>
        </w:r>
        <w:r w:rsidR="00F31D72" w:rsidRPr="00F31D72">
          <w:rPr>
            <w:rFonts w:eastAsiaTheme="minorEastAsia"/>
            <w:b w:val="0"/>
            <w:sz w:val="22"/>
            <w:szCs w:val="22"/>
            <w:lang w:val="en-US"/>
          </w:rPr>
          <w:tab/>
        </w:r>
        <w:r w:rsidR="00F31D72" w:rsidRPr="00F31D72">
          <w:rPr>
            <w:rStyle w:val="Hyperlink"/>
            <w:b w:val="0"/>
          </w:rPr>
          <w:t xml:space="preserve">Rancangan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89 \h </w:instrText>
        </w:r>
        <w:r w:rsidR="00F31D72" w:rsidRPr="00F31D72">
          <w:rPr>
            <w:b w:val="0"/>
            <w:webHidden/>
          </w:rPr>
        </w:r>
        <w:r w:rsidR="00F31D72" w:rsidRPr="00F31D72">
          <w:rPr>
            <w:b w:val="0"/>
            <w:webHidden/>
          </w:rPr>
          <w:fldChar w:fldCharType="separate"/>
        </w:r>
        <w:r w:rsidR="006A152C">
          <w:rPr>
            <w:b w:val="0"/>
            <w:webHidden/>
          </w:rPr>
          <w:t>87</w:t>
        </w:r>
        <w:r w:rsidR="00F31D72" w:rsidRPr="00F31D72">
          <w:rPr>
            <w:b w:val="0"/>
            <w:webHidden/>
          </w:rPr>
          <w:fldChar w:fldCharType="end"/>
        </w:r>
      </w:hyperlink>
    </w:p>
    <w:p w14:paraId="13D78763" w14:textId="77777777" w:rsidR="00F31D72" w:rsidRPr="00F31D72" w:rsidRDefault="009679D2" w:rsidP="00F31D72">
      <w:pPr>
        <w:pStyle w:val="TOC1"/>
        <w:rPr>
          <w:rFonts w:eastAsiaTheme="minorEastAsia"/>
          <w:b w:val="0"/>
          <w:sz w:val="22"/>
          <w:szCs w:val="22"/>
          <w:lang w:val="en-US"/>
        </w:rPr>
      </w:pPr>
      <w:hyperlink w:anchor="_Toc195951890" w:history="1">
        <w:r w:rsidR="00F31D72" w:rsidRPr="00F31D72">
          <w:rPr>
            <w:rStyle w:val="Hyperlink"/>
            <w:b w:val="0"/>
          </w:rPr>
          <w:t>Gambar 4.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Hom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0 \h </w:instrText>
        </w:r>
        <w:r w:rsidR="00F31D72" w:rsidRPr="00F31D72">
          <w:rPr>
            <w:b w:val="0"/>
            <w:webHidden/>
          </w:rPr>
        </w:r>
        <w:r w:rsidR="00F31D72" w:rsidRPr="00F31D72">
          <w:rPr>
            <w:b w:val="0"/>
            <w:webHidden/>
          </w:rPr>
          <w:fldChar w:fldCharType="separate"/>
        </w:r>
        <w:r w:rsidR="006A152C">
          <w:rPr>
            <w:b w:val="0"/>
            <w:webHidden/>
          </w:rPr>
          <w:t>110</w:t>
        </w:r>
        <w:r w:rsidR="00F31D72" w:rsidRPr="00F31D72">
          <w:rPr>
            <w:b w:val="0"/>
            <w:webHidden/>
          </w:rPr>
          <w:fldChar w:fldCharType="end"/>
        </w:r>
      </w:hyperlink>
    </w:p>
    <w:p w14:paraId="4E719018" w14:textId="77777777" w:rsidR="00F31D72" w:rsidRPr="00F31D72" w:rsidRDefault="009679D2" w:rsidP="00F31D72">
      <w:pPr>
        <w:pStyle w:val="TOC1"/>
        <w:rPr>
          <w:rFonts w:eastAsiaTheme="minorEastAsia"/>
          <w:b w:val="0"/>
          <w:sz w:val="22"/>
          <w:szCs w:val="22"/>
          <w:lang w:val="en-US"/>
        </w:rPr>
      </w:pPr>
      <w:hyperlink w:anchor="_Toc195951891" w:history="1">
        <w:r w:rsidR="00F31D72" w:rsidRPr="00F31D72">
          <w:rPr>
            <w:rStyle w:val="Hyperlink"/>
            <w:b w:val="0"/>
          </w:rPr>
          <w:t>Gambar 4.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1 \h </w:instrText>
        </w:r>
        <w:r w:rsidR="00F31D72" w:rsidRPr="00F31D72">
          <w:rPr>
            <w:b w:val="0"/>
            <w:webHidden/>
          </w:rPr>
        </w:r>
        <w:r w:rsidR="00F31D72" w:rsidRPr="00F31D72">
          <w:rPr>
            <w:b w:val="0"/>
            <w:webHidden/>
          </w:rPr>
          <w:fldChar w:fldCharType="separate"/>
        </w:r>
        <w:r w:rsidR="006A152C">
          <w:rPr>
            <w:b w:val="0"/>
            <w:webHidden/>
          </w:rPr>
          <w:t>111</w:t>
        </w:r>
        <w:r w:rsidR="00F31D72" w:rsidRPr="00F31D72">
          <w:rPr>
            <w:b w:val="0"/>
            <w:webHidden/>
          </w:rPr>
          <w:fldChar w:fldCharType="end"/>
        </w:r>
      </w:hyperlink>
    </w:p>
    <w:p w14:paraId="75B1CC38" w14:textId="77777777" w:rsidR="00F31D72" w:rsidRPr="00F31D72" w:rsidRDefault="009679D2" w:rsidP="00F31D72">
      <w:pPr>
        <w:pStyle w:val="TOC1"/>
        <w:rPr>
          <w:rFonts w:eastAsiaTheme="minorEastAsia"/>
          <w:b w:val="0"/>
          <w:sz w:val="22"/>
          <w:szCs w:val="22"/>
          <w:lang w:val="en-US"/>
        </w:rPr>
      </w:pPr>
      <w:hyperlink w:anchor="_Toc195951892" w:history="1">
        <w:r w:rsidR="00F31D72" w:rsidRPr="00F31D72">
          <w:rPr>
            <w:rStyle w:val="Hyperlink"/>
            <w:b w:val="0"/>
          </w:rPr>
          <w:t>Gambar 4.3.</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2 \h </w:instrText>
        </w:r>
        <w:r w:rsidR="00F31D72" w:rsidRPr="00F31D72">
          <w:rPr>
            <w:b w:val="0"/>
            <w:webHidden/>
          </w:rPr>
        </w:r>
        <w:r w:rsidR="00F31D72" w:rsidRPr="00F31D72">
          <w:rPr>
            <w:b w:val="0"/>
            <w:webHidden/>
          </w:rPr>
          <w:fldChar w:fldCharType="separate"/>
        </w:r>
        <w:r w:rsidR="006A152C">
          <w:rPr>
            <w:b w:val="0"/>
            <w:webHidden/>
          </w:rPr>
          <w:t>111</w:t>
        </w:r>
        <w:r w:rsidR="00F31D72" w:rsidRPr="00F31D72">
          <w:rPr>
            <w:b w:val="0"/>
            <w:webHidden/>
          </w:rPr>
          <w:fldChar w:fldCharType="end"/>
        </w:r>
      </w:hyperlink>
    </w:p>
    <w:p w14:paraId="40F488F0" w14:textId="77777777" w:rsidR="00F31D72" w:rsidRPr="00F31D72" w:rsidRDefault="009679D2" w:rsidP="00F31D72">
      <w:pPr>
        <w:pStyle w:val="TOC1"/>
        <w:rPr>
          <w:rFonts w:eastAsiaTheme="minorEastAsia"/>
          <w:b w:val="0"/>
          <w:sz w:val="22"/>
          <w:szCs w:val="22"/>
          <w:lang w:val="en-US"/>
        </w:rPr>
      </w:pPr>
      <w:hyperlink w:anchor="_Toc195951893" w:history="1">
        <w:r w:rsidR="00F31D72" w:rsidRPr="00F31D72">
          <w:rPr>
            <w:rStyle w:val="Hyperlink"/>
            <w:b w:val="0"/>
          </w:rPr>
          <w:t>Gambar 4.4.</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3 \h </w:instrText>
        </w:r>
        <w:r w:rsidR="00F31D72" w:rsidRPr="00F31D72">
          <w:rPr>
            <w:b w:val="0"/>
            <w:webHidden/>
          </w:rPr>
        </w:r>
        <w:r w:rsidR="00F31D72" w:rsidRPr="00F31D72">
          <w:rPr>
            <w:b w:val="0"/>
            <w:webHidden/>
          </w:rPr>
          <w:fldChar w:fldCharType="separate"/>
        </w:r>
        <w:r w:rsidR="006A152C">
          <w:rPr>
            <w:b w:val="0"/>
            <w:webHidden/>
          </w:rPr>
          <w:t>112</w:t>
        </w:r>
        <w:r w:rsidR="00F31D72" w:rsidRPr="00F31D72">
          <w:rPr>
            <w:b w:val="0"/>
            <w:webHidden/>
          </w:rPr>
          <w:fldChar w:fldCharType="end"/>
        </w:r>
      </w:hyperlink>
    </w:p>
    <w:p w14:paraId="00363E20" w14:textId="77777777" w:rsidR="00F31D72" w:rsidRPr="00F31D72" w:rsidRDefault="009679D2" w:rsidP="00F31D72">
      <w:pPr>
        <w:pStyle w:val="TOC1"/>
        <w:rPr>
          <w:rFonts w:eastAsiaTheme="minorEastAsia"/>
          <w:b w:val="0"/>
          <w:sz w:val="22"/>
          <w:szCs w:val="22"/>
          <w:lang w:val="en-US"/>
        </w:rPr>
      </w:pPr>
      <w:hyperlink w:anchor="_Toc195951894" w:history="1">
        <w:r w:rsidR="00F31D72" w:rsidRPr="00F31D72">
          <w:rPr>
            <w:rStyle w:val="Hyperlink"/>
            <w:b w:val="0"/>
          </w:rPr>
          <w:t>Gambar 4.5.</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4 \h </w:instrText>
        </w:r>
        <w:r w:rsidR="00F31D72" w:rsidRPr="00F31D72">
          <w:rPr>
            <w:b w:val="0"/>
            <w:webHidden/>
          </w:rPr>
        </w:r>
        <w:r w:rsidR="00F31D72" w:rsidRPr="00F31D72">
          <w:rPr>
            <w:b w:val="0"/>
            <w:webHidden/>
          </w:rPr>
          <w:fldChar w:fldCharType="separate"/>
        </w:r>
        <w:r w:rsidR="006A152C">
          <w:rPr>
            <w:b w:val="0"/>
            <w:webHidden/>
          </w:rPr>
          <w:t>113</w:t>
        </w:r>
        <w:r w:rsidR="00F31D72" w:rsidRPr="00F31D72">
          <w:rPr>
            <w:b w:val="0"/>
            <w:webHidden/>
          </w:rPr>
          <w:fldChar w:fldCharType="end"/>
        </w:r>
      </w:hyperlink>
    </w:p>
    <w:p w14:paraId="3BFA0A6C" w14:textId="77777777" w:rsidR="00F31D72" w:rsidRPr="00F31D72" w:rsidRDefault="009679D2" w:rsidP="00F31D72">
      <w:pPr>
        <w:pStyle w:val="TOC1"/>
        <w:rPr>
          <w:rFonts w:eastAsiaTheme="minorEastAsia"/>
          <w:b w:val="0"/>
          <w:sz w:val="22"/>
          <w:szCs w:val="22"/>
          <w:lang w:val="en-US"/>
        </w:rPr>
      </w:pPr>
      <w:hyperlink w:anchor="_Toc195951895" w:history="1">
        <w:r w:rsidR="00F31D72" w:rsidRPr="00F31D72">
          <w:rPr>
            <w:rStyle w:val="Hyperlink"/>
            <w:b w:val="0"/>
          </w:rPr>
          <w:t>Gambar 4.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5 \h </w:instrText>
        </w:r>
        <w:r w:rsidR="00F31D72" w:rsidRPr="00F31D72">
          <w:rPr>
            <w:b w:val="0"/>
            <w:webHidden/>
          </w:rPr>
        </w:r>
        <w:r w:rsidR="00F31D72" w:rsidRPr="00F31D72">
          <w:rPr>
            <w:b w:val="0"/>
            <w:webHidden/>
          </w:rPr>
          <w:fldChar w:fldCharType="separate"/>
        </w:r>
        <w:r w:rsidR="006A152C">
          <w:rPr>
            <w:b w:val="0"/>
            <w:webHidden/>
          </w:rPr>
          <w:t>113</w:t>
        </w:r>
        <w:r w:rsidR="00F31D72" w:rsidRPr="00F31D72">
          <w:rPr>
            <w:b w:val="0"/>
            <w:webHidden/>
          </w:rPr>
          <w:fldChar w:fldCharType="end"/>
        </w:r>
      </w:hyperlink>
    </w:p>
    <w:p w14:paraId="026E9EF1" w14:textId="77777777" w:rsidR="00F31D72" w:rsidRPr="00F31D72" w:rsidRDefault="009679D2" w:rsidP="00F31D72">
      <w:pPr>
        <w:pStyle w:val="TOC1"/>
        <w:rPr>
          <w:rFonts w:eastAsiaTheme="minorEastAsia"/>
          <w:b w:val="0"/>
          <w:sz w:val="22"/>
          <w:szCs w:val="22"/>
          <w:lang w:val="en-US"/>
        </w:rPr>
      </w:pPr>
      <w:hyperlink w:anchor="_Toc195951896" w:history="1">
        <w:r w:rsidR="00F31D72" w:rsidRPr="00F31D72">
          <w:rPr>
            <w:rStyle w:val="Hyperlink"/>
            <w:b w:val="0"/>
          </w:rPr>
          <w:t>Gambar 4.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6 \h </w:instrText>
        </w:r>
        <w:r w:rsidR="00F31D72" w:rsidRPr="00F31D72">
          <w:rPr>
            <w:b w:val="0"/>
            <w:webHidden/>
          </w:rPr>
        </w:r>
        <w:r w:rsidR="00F31D72" w:rsidRPr="00F31D72">
          <w:rPr>
            <w:b w:val="0"/>
            <w:webHidden/>
          </w:rPr>
          <w:fldChar w:fldCharType="separate"/>
        </w:r>
        <w:r w:rsidR="006A152C">
          <w:rPr>
            <w:b w:val="0"/>
            <w:webHidden/>
          </w:rPr>
          <w:t>114</w:t>
        </w:r>
        <w:r w:rsidR="00F31D72" w:rsidRPr="00F31D72">
          <w:rPr>
            <w:b w:val="0"/>
            <w:webHidden/>
          </w:rPr>
          <w:fldChar w:fldCharType="end"/>
        </w:r>
      </w:hyperlink>
    </w:p>
    <w:p w14:paraId="68D42CE9" w14:textId="77777777" w:rsidR="00F31D72" w:rsidRPr="00F31D72" w:rsidRDefault="009679D2" w:rsidP="00F31D72">
      <w:pPr>
        <w:pStyle w:val="TOC1"/>
        <w:rPr>
          <w:rFonts w:eastAsiaTheme="minorEastAsia"/>
          <w:b w:val="0"/>
          <w:sz w:val="22"/>
          <w:szCs w:val="22"/>
          <w:lang w:val="en-US"/>
        </w:rPr>
      </w:pPr>
      <w:hyperlink w:anchor="_Toc195951897" w:history="1">
        <w:r w:rsidR="00F31D72" w:rsidRPr="00F31D72">
          <w:rPr>
            <w:rStyle w:val="Hyperlink"/>
            <w:b w:val="0"/>
          </w:rPr>
          <w:t>Gambar 4.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w:t>
        </w:r>
        <w:r w:rsidR="00F31D72" w:rsidRPr="00F31D72">
          <w:rPr>
            <w:rStyle w:val="Hyperlink"/>
            <w:b w:val="0"/>
            <w:i/>
          </w:rPr>
          <w:t>egistra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7 \h </w:instrText>
        </w:r>
        <w:r w:rsidR="00F31D72" w:rsidRPr="00F31D72">
          <w:rPr>
            <w:b w:val="0"/>
            <w:webHidden/>
          </w:rPr>
        </w:r>
        <w:r w:rsidR="00F31D72" w:rsidRPr="00F31D72">
          <w:rPr>
            <w:b w:val="0"/>
            <w:webHidden/>
          </w:rPr>
          <w:fldChar w:fldCharType="separate"/>
        </w:r>
        <w:r w:rsidR="006A152C">
          <w:rPr>
            <w:b w:val="0"/>
            <w:webHidden/>
          </w:rPr>
          <w:t>114</w:t>
        </w:r>
        <w:r w:rsidR="00F31D72" w:rsidRPr="00F31D72">
          <w:rPr>
            <w:b w:val="0"/>
            <w:webHidden/>
          </w:rPr>
          <w:fldChar w:fldCharType="end"/>
        </w:r>
      </w:hyperlink>
    </w:p>
    <w:p w14:paraId="2ECBCAAD" w14:textId="77777777" w:rsidR="00F31D72" w:rsidRPr="00F31D72" w:rsidRDefault="009679D2" w:rsidP="00F31D72">
      <w:pPr>
        <w:pStyle w:val="TOC1"/>
        <w:rPr>
          <w:rFonts w:eastAsiaTheme="minorEastAsia"/>
          <w:b w:val="0"/>
          <w:sz w:val="22"/>
          <w:szCs w:val="22"/>
          <w:lang w:val="en-US"/>
        </w:rPr>
      </w:pPr>
      <w:hyperlink w:anchor="_Toc195951898" w:history="1">
        <w:r w:rsidR="00F31D72" w:rsidRPr="00F31D72">
          <w:rPr>
            <w:rStyle w:val="Hyperlink"/>
            <w:b w:val="0"/>
          </w:rPr>
          <w:t>Gambar 4.9.</w:t>
        </w:r>
        <w:r w:rsidR="00F31D72" w:rsidRPr="00F31D72">
          <w:rPr>
            <w:rFonts w:eastAsiaTheme="minorEastAsia"/>
            <w:b w:val="0"/>
            <w:sz w:val="22"/>
            <w:szCs w:val="22"/>
            <w:lang w:val="en-US"/>
          </w:rPr>
          <w:tab/>
        </w:r>
        <w:r w:rsidR="00F31D72" w:rsidRPr="00F31D72">
          <w:rPr>
            <w:rStyle w:val="Hyperlink"/>
            <w:b w:val="0"/>
          </w:rPr>
          <w:t xml:space="preserve">Validasi Halaman </w:t>
        </w:r>
        <w:r w:rsidR="00F31D72" w:rsidRPr="00F31D72">
          <w:rPr>
            <w:rStyle w:val="Hyperlink"/>
            <w:b w:val="0"/>
            <w:i/>
          </w:rPr>
          <w:t>Registr</w:t>
        </w:r>
        <w:r w:rsidR="00F31D72" w:rsidRPr="00F31D72">
          <w:rPr>
            <w:rStyle w:val="Hyperlink"/>
            <w:b w:val="0"/>
            <w:i/>
            <w:lang w:val="en-US"/>
          </w:rPr>
          <w:t>a</w:t>
        </w:r>
        <w:r w:rsidR="00F31D72" w:rsidRPr="00F31D72">
          <w:rPr>
            <w:rStyle w:val="Hyperlink"/>
            <w:b w:val="0"/>
            <w:i/>
          </w:rPr>
          <w:t>tio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8 \h </w:instrText>
        </w:r>
        <w:r w:rsidR="00F31D72" w:rsidRPr="00F31D72">
          <w:rPr>
            <w:b w:val="0"/>
            <w:webHidden/>
          </w:rPr>
        </w:r>
        <w:r w:rsidR="00F31D72" w:rsidRPr="00F31D72">
          <w:rPr>
            <w:b w:val="0"/>
            <w:webHidden/>
          </w:rPr>
          <w:fldChar w:fldCharType="separate"/>
        </w:r>
        <w:r w:rsidR="006A152C">
          <w:rPr>
            <w:b w:val="0"/>
            <w:webHidden/>
          </w:rPr>
          <w:t>115</w:t>
        </w:r>
        <w:r w:rsidR="00F31D72" w:rsidRPr="00F31D72">
          <w:rPr>
            <w:b w:val="0"/>
            <w:webHidden/>
          </w:rPr>
          <w:fldChar w:fldCharType="end"/>
        </w:r>
      </w:hyperlink>
    </w:p>
    <w:p w14:paraId="5B2B2C22" w14:textId="77777777" w:rsidR="00F31D72" w:rsidRPr="00F31D72" w:rsidRDefault="009679D2" w:rsidP="00F31D72">
      <w:pPr>
        <w:pStyle w:val="TOC1"/>
        <w:rPr>
          <w:rFonts w:eastAsiaTheme="minorEastAsia"/>
          <w:b w:val="0"/>
          <w:sz w:val="22"/>
          <w:szCs w:val="22"/>
          <w:lang w:val="en-US"/>
        </w:rPr>
      </w:pPr>
      <w:hyperlink w:anchor="_Toc195951899" w:history="1">
        <w:r w:rsidR="00F31D72" w:rsidRPr="00F31D72">
          <w:rPr>
            <w:rStyle w:val="Hyperlink"/>
            <w:b w:val="0"/>
          </w:rPr>
          <w:t>Gambar 4.10.</w:t>
        </w:r>
        <w:r w:rsidR="00F31D72" w:rsidRPr="00F31D72">
          <w:rPr>
            <w:rFonts w:eastAsiaTheme="minorEastAsia"/>
            <w:b w:val="0"/>
            <w:sz w:val="22"/>
            <w:szCs w:val="22"/>
            <w:lang w:val="en-US"/>
          </w:rPr>
          <w:tab/>
        </w:r>
        <w:r w:rsidR="00F31D72" w:rsidRPr="00F31D72">
          <w:rPr>
            <w:rStyle w:val="Hyperlink"/>
            <w:b w:val="0"/>
          </w:rPr>
          <w:t>Fitur Cek Pendaftara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899 \h </w:instrText>
        </w:r>
        <w:r w:rsidR="00F31D72" w:rsidRPr="00F31D72">
          <w:rPr>
            <w:b w:val="0"/>
            <w:webHidden/>
          </w:rPr>
        </w:r>
        <w:r w:rsidR="00F31D72" w:rsidRPr="00F31D72">
          <w:rPr>
            <w:b w:val="0"/>
            <w:webHidden/>
          </w:rPr>
          <w:fldChar w:fldCharType="separate"/>
        </w:r>
        <w:r w:rsidR="006A152C">
          <w:rPr>
            <w:b w:val="0"/>
            <w:webHidden/>
          </w:rPr>
          <w:t>115</w:t>
        </w:r>
        <w:r w:rsidR="00F31D72" w:rsidRPr="00F31D72">
          <w:rPr>
            <w:b w:val="0"/>
            <w:webHidden/>
          </w:rPr>
          <w:fldChar w:fldCharType="end"/>
        </w:r>
      </w:hyperlink>
    </w:p>
    <w:p w14:paraId="2248F3AA" w14:textId="77777777" w:rsidR="00F31D72" w:rsidRPr="00F31D72" w:rsidRDefault="009679D2" w:rsidP="00F31D72">
      <w:pPr>
        <w:pStyle w:val="TOC1"/>
        <w:rPr>
          <w:rFonts w:eastAsiaTheme="minorEastAsia"/>
          <w:b w:val="0"/>
          <w:sz w:val="22"/>
          <w:szCs w:val="22"/>
          <w:lang w:val="en-US"/>
        </w:rPr>
      </w:pPr>
      <w:hyperlink w:anchor="_Toc195951900" w:history="1">
        <w:r w:rsidR="00F31D72" w:rsidRPr="00F31D72">
          <w:rPr>
            <w:rStyle w:val="Hyperlink"/>
            <w:b w:val="0"/>
          </w:rPr>
          <w:t>Gambar 4.1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Log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0 \h </w:instrText>
        </w:r>
        <w:r w:rsidR="00F31D72" w:rsidRPr="00F31D72">
          <w:rPr>
            <w:b w:val="0"/>
            <w:webHidden/>
          </w:rPr>
        </w:r>
        <w:r w:rsidR="00F31D72" w:rsidRPr="00F31D72">
          <w:rPr>
            <w:b w:val="0"/>
            <w:webHidden/>
          </w:rPr>
          <w:fldChar w:fldCharType="separate"/>
        </w:r>
        <w:r w:rsidR="006A152C">
          <w:rPr>
            <w:b w:val="0"/>
            <w:webHidden/>
          </w:rPr>
          <w:t>116</w:t>
        </w:r>
        <w:r w:rsidR="00F31D72" w:rsidRPr="00F31D72">
          <w:rPr>
            <w:b w:val="0"/>
            <w:webHidden/>
          </w:rPr>
          <w:fldChar w:fldCharType="end"/>
        </w:r>
      </w:hyperlink>
    </w:p>
    <w:p w14:paraId="63B87608" w14:textId="77777777" w:rsidR="00F31D72" w:rsidRPr="00F31D72" w:rsidRDefault="009679D2" w:rsidP="00F31D72">
      <w:pPr>
        <w:pStyle w:val="TOC1"/>
        <w:rPr>
          <w:rFonts w:eastAsiaTheme="minorEastAsia"/>
          <w:b w:val="0"/>
          <w:sz w:val="22"/>
          <w:szCs w:val="22"/>
          <w:lang w:val="en-US"/>
        </w:rPr>
      </w:pPr>
      <w:hyperlink w:anchor="_Toc195951901" w:history="1">
        <w:r w:rsidR="00F31D72" w:rsidRPr="00F31D72">
          <w:rPr>
            <w:rStyle w:val="Hyperlink"/>
            <w:b w:val="0"/>
          </w:rPr>
          <w:t>Gambar 4.12.</w:t>
        </w:r>
        <w:r w:rsidR="00F31D72" w:rsidRPr="00F31D72">
          <w:rPr>
            <w:rFonts w:eastAsiaTheme="minorEastAsia"/>
            <w:b w:val="0"/>
            <w:sz w:val="22"/>
            <w:szCs w:val="22"/>
            <w:lang w:val="en-US"/>
          </w:rPr>
          <w:tab/>
        </w:r>
        <w:r w:rsidR="00F31D72" w:rsidRPr="00F31D72">
          <w:rPr>
            <w:rStyle w:val="Hyperlink"/>
            <w:b w:val="0"/>
            <w:i/>
          </w:rPr>
          <w:t>Login</w:t>
        </w:r>
        <w:r w:rsidR="00F31D72" w:rsidRPr="00F31D72">
          <w:rPr>
            <w:rStyle w:val="Hyperlink"/>
            <w:b w:val="0"/>
          </w:rPr>
          <w:t xml:space="preserve"> Gagal</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1 \h </w:instrText>
        </w:r>
        <w:r w:rsidR="00F31D72" w:rsidRPr="00F31D72">
          <w:rPr>
            <w:b w:val="0"/>
            <w:webHidden/>
          </w:rPr>
        </w:r>
        <w:r w:rsidR="00F31D72" w:rsidRPr="00F31D72">
          <w:rPr>
            <w:b w:val="0"/>
            <w:webHidden/>
          </w:rPr>
          <w:fldChar w:fldCharType="separate"/>
        </w:r>
        <w:r w:rsidR="006A152C">
          <w:rPr>
            <w:b w:val="0"/>
            <w:webHidden/>
          </w:rPr>
          <w:t>116</w:t>
        </w:r>
        <w:r w:rsidR="00F31D72" w:rsidRPr="00F31D72">
          <w:rPr>
            <w:b w:val="0"/>
            <w:webHidden/>
          </w:rPr>
          <w:fldChar w:fldCharType="end"/>
        </w:r>
      </w:hyperlink>
    </w:p>
    <w:p w14:paraId="3694F05E" w14:textId="77777777" w:rsidR="00F31D72" w:rsidRPr="00F31D72" w:rsidRDefault="009679D2" w:rsidP="00F31D72">
      <w:pPr>
        <w:pStyle w:val="TOC1"/>
        <w:rPr>
          <w:rFonts w:eastAsiaTheme="minorEastAsia"/>
          <w:b w:val="0"/>
          <w:sz w:val="22"/>
          <w:szCs w:val="22"/>
          <w:lang w:val="en-US"/>
        </w:rPr>
      </w:pPr>
      <w:hyperlink w:anchor="_Toc195951902" w:history="1">
        <w:r w:rsidR="00F31D72" w:rsidRPr="00F31D72">
          <w:rPr>
            <w:rStyle w:val="Hyperlink"/>
            <w:b w:val="0"/>
          </w:rPr>
          <w:t>Gambar 4.1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2 \h </w:instrText>
        </w:r>
        <w:r w:rsidR="00F31D72" w:rsidRPr="00F31D72">
          <w:rPr>
            <w:b w:val="0"/>
            <w:webHidden/>
          </w:rPr>
        </w:r>
        <w:r w:rsidR="00F31D72" w:rsidRPr="00F31D72">
          <w:rPr>
            <w:b w:val="0"/>
            <w:webHidden/>
          </w:rPr>
          <w:fldChar w:fldCharType="separate"/>
        </w:r>
        <w:r w:rsidR="006A152C">
          <w:rPr>
            <w:b w:val="0"/>
            <w:webHidden/>
          </w:rPr>
          <w:t>117</w:t>
        </w:r>
        <w:r w:rsidR="00F31D72" w:rsidRPr="00F31D72">
          <w:rPr>
            <w:b w:val="0"/>
            <w:webHidden/>
          </w:rPr>
          <w:fldChar w:fldCharType="end"/>
        </w:r>
      </w:hyperlink>
    </w:p>
    <w:p w14:paraId="0AD6095D" w14:textId="77777777" w:rsidR="00F31D72" w:rsidRPr="00F31D72" w:rsidRDefault="009679D2" w:rsidP="00F31D72">
      <w:pPr>
        <w:pStyle w:val="TOC1"/>
        <w:rPr>
          <w:rFonts w:eastAsiaTheme="minorEastAsia"/>
          <w:b w:val="0"/>
          <w:sz w:val="22"/>
          <w:szCs w:val="22"/>
          <w:lang w:val="en-US"/>
        </w:rPr>
      </w:pPr>
      <w:hyperlink w:anchor="_Toc195951903" w:history="1">
        <w:r w:rsidR="00F31D72" w:rsidRPr="00F31D72">
          <w:rPr>
            <w:rStyle w:val="Hyperlink"/>
            <w:b w:val="0"/>
          </w:rPr>
          <w:t>Gambar 4.14.</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Scan</w:t>
        </w:r>
        <w:r w:rsidR="00F31D72" w:rsidRPr="00F31D72">
          <w:rPr>
            <w:rStyle w:val="Hyperlink"/>
            <w:b w:val="0"/>
            <w:lang w:val="en-US"/>
          </w:rPr>
          <w:t xml:space="preserve"> </w:t>
        </w:r>
        <w:r w:rsidR="00F31D72" w:rsidRPr="00F31D72">
          <w:rPr>
            <w:rStyle w:val="Hyperlink"/>
            <w:b w:val="0"/>
            <w:i/>
            <w:lang w:val="en-US"/>
          </w:rPr>
          <w:t>Presenc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3 \h </w:instrText>
        </w:r>
        <w:r w:rsidR="00F31D72" w:rsidRPr="00F31D72">
          <w:rPr>
            <w:b w:val="0"/>
            <w:webHidden/>
          </w:rPr>
        </w:r>
        <w:r w:rsidR="00F31D72" w:rsidRPr="00F31D72">
          <w:rPr>
            <w:b w:val="0"/>
            <w:webHidden/>
          </w:rPr>
          <w:fldChar w:fldCharType="separate"/>
        </w:r>
        <w:r w:rsidR="006A152C">
          <w:rPr>
            <w:b w:val="0"/>
            <w:webHidden/>
          </w:rPr>
          <w:t>118</w:t>
        </w:r>
        <w:r w:rsidR="00F31D72" w:rsidRPr="00F31D72">
          <w:rPr>
            <w:b w:val="0"/>
            <w:webHidden/>
          </w:rPr>
          <w:fldChar w:fldCharType="end"/>
        </w:r>
      </w:hyperlink>
    </w:p>
    <w:p w14:paraId="5031E5A3" w14:textId="77777777" w:rsidR="00F31D72" w:rsidRPr="00F31D72" w:rsidRDefault="009679D2" w:rsidP="00F31D72">
      <w:pPr>
        <w:pStyle w:val="TOC1"/>
        <w:rPr>
          <w:rFonts w:eastAsiaTheme="minorEastAsia"/>
          <w:b w:val="0"/>
          <w:sz w:val="22"/>
          <w:szCs w:val="22"/>
          <w:lang w:val="en-US"/>
        </w:rPr>
      </w:pPr>
      <w:hyperlink w:anchor="_Toc195951904" w:history="1">
        <w:r w:rsidR="00F31D72" w:rsidRPr="00F31D72">
          <w:rPr>
            <w:rStyle w:val="Hyperlink"/>
            <w:b w:val="0"/>
          </w:rPr>
          <w:t>Gambar 4.15.</w:t>
        </w:r>
        <w:r w:rsidR="00F31D72" w:rsidRPr="00F31D72">
          <w:rPr>
            <w:rFonts w:eastAsiaTheme="minorEastAsia"/>
            <w:b w:val="0"/>
            <w:sz w:val="22"/>
            <w:szCs w:val="22"/>
            <w:lang w:val="en-US"/>
          </w:rPr>
          <w:tab/>
        </w:r>
        <w:r w:rsidR="00F31D72" w:rsidRPr="00F31D72">
          <w:rPr>
            <w:rStyle w:val="Hyperlink"/>
            <w:b w:val="0"/>
          </w:rPr>
          <w:t>Scan Presensi Status Tidak Aktif</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4 \h </w:instrText>
        </w:r>
        <w:r w:rsidR="00F31D72" w:rsidRPr="00F31D72">
          <w:rPr>
            <w:b w:val="0"/>
            <w:webHidden/>
          </w:rPr>
        </w:r>
        <w:r w:rsidR="00F31D72" w:rsidRPr="00F31D72">
          <w:rPr>
            <w:b w:val="0"/>
            <w:webHidden/>
          </w:rPr>
          <w:fldChar w:fldCharType="separate"/>
        </w:r>
        <w:r w:rsidR="006A152C">
          <w:rPr>
            <w:b w:val="0"/>
            <w:webHidden/>
          </w:rPr>
          <w:t>118</w:t>
        </w:r>
        <w:r w:rsidR="00F31D72" w:rsidRPr="00F31D72">
          <w:rPr>
            <w:b w:val="0"/>
            <w:webHidden/>
          </w:rPr>
          <w:fldChar w:fldCharType="end"/>
        </w:r>
      </w:hyperlink>
    </w:p>
    <w:p w14:paraId="2543888A" w14:textId="77777777" w:rsidR="00F31D72" w:rsidRPr="00F31D72" w:rsidRDefault="009679D2" w:rsidP="00F31D72">
      <w:pPr>
        <w:pStyle w:val="TOC1"/>
        <w:rPr>
          <w:rFonts w:eastAsiaTheme="minorEastAsia"/>
          <w:b w:val="0"/>
          <w:sz w:val="22"/>
          <w:szCs w:val="22"/>
          <w:lang w:val="en-US"/>
        </w:rPr>
      </w:pPr>
      <w:hyperlink w:anchor="_Toc195951905" w:history="1">
        <w:r w:rsidR="00F31D72" w:rsidRPr="00F31D72">
          <w:rPr>
            <w:rStyle w:val="Hyperlink"/>
            <w:b w:val="0"/>
          </w:rPr>
          <w:t>Gambar 4.1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Pos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5 \h </w:instrText>
        </w:r>
        <w:r w:rsidR="00F31D72" w:rsidRPr="00F31D72">
          <w:rPr>
            <w:b w:val="0"/>
            <w:webHidden/>
          </w:rPr>
        </w:r>
        <w:r w:rsidR="00F31D72" w:rsidRPr="00F31D72">
          <w:rPr>
            <w:b w:val="0"/>
            <w:webHidden/>
          </w:rPr>
          <w:fldChar w:fldCharType="separate"/>
        </w:r>
        <w:r w:rsidR="006A152C">
          <w:rPr>
            <w:b w:val="0"/>
            <w:webHidden/>
          </w:rPr>
          <w:t>119</w:t>
        </w:r>
        <w:r w:rsidR="00F31D72" w:rsidRPr="00F31D72">
          <w:rPr>
            <w:b w:val="0"/>
            <w:webHidden/>
          </w:rPr>
          <w:fldChar w:fldCharType="end"/>
        </w:r>
      </w:hyperlink>
    </w:p>
    <w:p w14:paraId="2AD9E64F" w14:textId="77777777" w:rsidR="00F31D72" w:rsidRPr="00F31D72" w:rsidRDefault="009679D2" w:rsidP="00F31D72">
      <w:pPr>
        <w:pStyle w:val="TOC1"/>
        <w:rPr>
          <w:rFonts w:eastAsiaTheme="minorEastAsia"/>
          <w:b w:val="0"/>
          <w:sz w:val="22"/>
          <w:szCs w:val="22"/>
          <w:lang w:val="en-US"/>
        </w:rPr>
      </w:pPr>
      <w:hyperlink w:anchor="_Toc195951906" w:history="1">
        <w:r w:rsidR="00F31D72" w:rsidRPr="00F31D72">
          <w:rPr>
            <w:rStyle w:val="Hyperlink"/>
            <w:b w:val="0"/>
          </w:rPr>
          <w:t>Gambar 4.1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ttendanc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6 \h </w:instrText>
        </w:r>
        <w:r w:rsidR="00F31D72" w:rsidRPr="00F31D72">
          <w:rPr>
            <w:b w:val="0"/>
            <w:webHidden/>
          </w:rPr>
        </w:r>
        <w:r w:rsidR="00F31D72" w:rsidRPr="00F31D72">
          <w:rPr>
            <w:b w:val="0"/>
            <w:webHidden/>
          </w:rPr>
          <w:fldChar w:fldCharType="separate"/>
        </w:r>
        <w:r w:rsidR="006A152C">
          <w:rPr>
            <w:b w:val="0"/>
            <w:webHidden/>
          </w:rPr>
          <w:t>119</w:t>
        </w:r>
        <w:r w:rsidR="00F31D72" w:rsidRPr="00F31D72">
          <w:rPr>
            <w:b w:val="0"/>
            <w:webHidden/>
          </w:rPr>
          <w:fldChar w:fldCharType="end"/>
        </w:r>
      </w:hyperlink>
    </w:p>
    <w:p w14:paraId="046525D1" w14:textId="77777777" w:rsidR="00F31D72" w:rsidRPr="00F31D72" w:rsidRDefault="009679D2" w:rsidP="00F31D72">
      <w:pPr>
        <w:pStyle w:val="TOC1"/>
        <w:rPr>
          <w:rFonts w:eastAsiaTheme="minorEastAsia"/>
          <w:b w:val="0"/>
          <w:sz w:val="22"/>
          <w:szCs w:val="22"/>
          <w:lang w:val="en-US"/>
        </w:rPr>
      </w:pPr>
      <w:hyperlink w:anchor="_Toc195951907" w:history="1">
        <w:r w:rsidR="00F31D72" w:rsidRPr="00F31D72">
          <w:rPr>
            <w:rStyle w:val="Hyperlink"/>
            <w:b w:val="0"/>
          </w:rPr>
          <w:t>Gambar 4.1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eport</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7 \h </w:instrText>
        </w:r>
        <w:r w:rsidR="00F31D72" w:rsidRPr="00F31D72">
          <w:rPr>
            <w:b w:val="0"/>
            <w:webHidden/>
          </w:rPr>
        </w:r>
        <w:r w:rsidR="00F31D72" w:rsidRPr="00F31D72">
          <w:rPr>
            <w:b w:val="0"/>
            <w:webHidden/>
          </w:rPr>
          <w:fldChar w:fldCharType="separate"/>
        </w:r>
        <w:r w:rsidR="006A152C">
          <w:rPr>
            <w:b w:val="0"/>
            <w:webHidden/>
          </w:rPr>
          <w:t>120</w:t>
        </w:r>
        <w:r w:rsidR="00F31D72" w:rsidRPr="00F31D72">
          <w:rPr>
            <w:b w:val="0"/>
            <w:webHidden/>
          </w:rPr>
          <w:fldChar w:fldCharType="end"/>
        </w:r>
      </w:hyperlink>
    </w:p>
    <w:p w14:paraId="3768707C" w14:textId="77777777" w:rsidR="00F31D72" w:rsidRPr="00F31D72" w:rsidRDefault="009679D2" w:rsidP="00F31D72">
      <w:pPr>
        <w:pStyle w:val="TOC1"/>
        <w:rPr>
          <w:rFonts w:eastAsiaTheme="minorEastAsia"/>
          <w:b w:val="0"/>
          <w:sz w:val="22"/>
          <w:szCs w:val="22"/>
          <w:lang w:val="en-US"/>
        </w:rPr>
      </w:pPr>
      <w:hyperlink w:anchor="_Toc195951908" w:history="1">
        <w:r w:rsidR="00F31D72" w:rsidRPr="00F31D72">
          <w:rPr>
            <w:rStyle w:val="Hyperlink"/>
            <w:b w:val="0"/>
            <w:lang w:val="en-US"/>
          </w:rPr>
          <w:t>Gambar 4.1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ofile</w:t>
        </w:r>
        <w:r w:rsidR="00F31D72" w:rsidRPr="00F31D72">
          <w:rPr>
            <w:rStyle w:val="Hyperlink"/>
            <w:b w:val="0"/>
          </w:rPr>
          <w:t xml:space="preserve"> Anggot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8 \h </w:instrText>
        </w:r>
        <w:r w:rsidR="00F31D72" w:rsidRPr="00F31D72">
          <w:rPr>
            <w:b w:val="0"/>
            <w:webHidden/>
          </w:rPr>
        </w:r>
        <w:r w:rsidR="00F31D72" w:rsidRPr="00F31D72">
          <w:rPr>
            <w:b w:val="0"/>
            <w:webHidden/>
          </w:rPr>
          <w:fldChar w:fldCharType="separate"/>
        </w:r>
        <w:r w:rsidR="006A152C">
          <w:rPr>
            <w:b w:val="0"/>
            <w:webHidden/>
          </w:rPr>
          <w:t>120</w:t>
        </w:r>
        <w:r w:rsidR="00F31D72" w:rsidRPr="00F31D72">
          <w:rPr>
            <w:b w:val="0"/>
            <w:webHidden/>
          </w:rPr>
          <w:fldChar w:fldCharType="end"/>
        </w:r>
      </w:hyperlink>
    </w:p>
    <w:p w14:paraId="3CB0094F" w14:textId="77777777" w:rsidR="00F31D72" w:rsidRPr="00F31D72" w:rsidRDefault="009679D2" w:rsidP="00F31D72">
      <w:pPr>
        <w:pStyle w:val="TOC1"/>
        <w:rPr>
          <w:rFonts w:eastAsiaTheme="minorEastAsia"/>
          <w:b w:val="0"/>
          <w:sz w:val="22"/>
          <w:szCs w:val="22"/>
          <w:lang w:val="en-US"/>
        </w:rPr>
      </w:pPr>
      <w:hyperlink w:anchor="_Toc195951909" w:history="1">
        <w:r w:rsidR="00F31D72" w:rsidRPr="00F31D72">
          <w:rPr>
            <w:rStyle w:val="Hyperlink"/>
            <w:b w:val="0"/>
          </w:rPr>
          <w:t>Gambar 4.20.</w:t>
        </w:r>
        <w:r w:rsidR="00F31D72" w:rsidRPr="00F31D72">
          <w:rPr>
            <w:rFonts w:eastAsiaTheme="minorEastAsia"/>
            <w:b w:val="0"/>
            <w:sz w:val="22"/>
            <w:szCs w:val="22"/>
            <w:lang w:val="en-US"/>
          </w:rPr>
          <w:tab/>
        </w:r>
        <w:r w:rsidR="00F31D72" w:rsidRPr="00F31D72">
          <w:rPr>
            <w:rStyle w:val="Hyperlink"/>
            <w:b w:val="0"/>
          </w:rPr>
          <w:t>Validasi Password</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09 \h </w:instrText>
        </w:r>
        <w:r w:rsidR="00F31D72" w:rsidRPr="00F31D72">
          <w:rPr>
            <w:b w:val="0"/>
            <w:webHidden/>
          </w:rPr>
        </w:r>
        <w:r w:rsidR="00F31D72" w:rsidRPr="00F31D72">
          <w:rPr>
            <w:b w:val="0"/>
            <w:webHidden/>
          </w:rPr>
          <w:fldChar w:fldCharType="separate"/>
        </w:r>
        <w:r w:rsidR="006A152C">
          <w:rPr>
            <w:b w:val="0"/>
            <w:webHidden/>
          </w:rPr>
          <w:t>121</w:t>
        </w:r>
        <w:r w:rsidR="00F31D72" w:rsidRPr="00F31D72">
          <w:rPr>
            <w:b w:val="0"/>
            <w:webHidden/>
          </w:rPr>
          <w:fldChar w:fldCharType="end"/>
        </w:r>
      </w:hyperlink>
    </w:p>
    <w:p w14:paraId="4861E162" w14:textId="77777777" w:rsidR="00F31D72" w:rsidRPr="00F31D72" w:rsidRDefault="009679D2" w:rsidP="00F31D72">
      <w:pPr>
        <w:pStyle w:val="TOC1"/>
        <w:rPr>
          <w:rFonts w:eastAsiaTheme="minorEastAsia"/>
          <w:b w:val="0"/>
          <w:sz w:val="22"/>
          <w:szCs w:val="22"/>
          <w:lang w:val="en-US"/>
        </w:rPr>
      </w:pPr>
      <w:hyperlink w:anchor="_Toc195951910" w:history="1">
        <w:r w:rsidR="00F31D72" w:rsidRPr="00F31D72">
          <w:rPr>
            <w:rStyle w:val="Hyperlink"/>
            <w:b w:val="0"/>
          </w:rPr>
          <w:t>Gambar 4.21.</w:t>
        </w:r>
        <w:r w:rsidR="00F31D72" w:rsidRPr="00F31D72">
          <w:rPr>
            <w:rFonts w:eastAsiaTheme="minorEastAsia"/>
            <w:b w:val="0"/>
            <w:sz w:val="22"/>
            <w:szCs w:val="22"/>
            <w:lang w:val="en-US"/>
          </w:rPr>
          <w:tab/>
        </w:r>
        <w:r w:rsidR="00F31D72" w:rsidRPr="00F31D72">
          <w:rPr>
            <w:rStyle w:val="Hyperlink"/>
            <w:b w:val="0"/>
          </w:rPr>
          <w:t>Validasi Data Diri</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0 \h </w:instrText>
        </w:r>
        <w:r w:rsidR="00F31D72" w:rsidRPr="00F31D72">
          <w:rPr>
            <w:b w:val="0"/>
            <w:webHidden/>
          </w:rPr>
        </w:r>
        <w:r w:rsidR="00F31D72" w:rsidRPr="00F31D72">
          <w:rPr>
            <w:b w:val="0"/>
            <w:webHidden/>
          </w:rPr>
          <w:fldChar w:fldCharType="separate"/>
        </w:r>
        <w:r w:rsidR="006A152C">
          <w:rPr>
            <w:b w:val="0"/>
            <w:webHidden/>
          </w:rPr>
          <w:t>121</w:t>
        </w:r>
        <w:r w:rsidR="00F31D72" w:rsidRPr="00F31D72">
          <w:rPr>
            <w:b w:val="0"/>
            <w:webHidden/>
          </w:rPr>
          <w:fldChar w:fldCharType="end"/>
        </w:r>
      </w:hyperlink>
    </w:p>
    <w:p w14:paraId="6E104397" w14:textId="77777777" w:rsidR="00F31D72" w:rsidRPr="00F31D72" w:rsidRDefault="009679D2" w:rsidP="00F31D72">
      <w:pPr>
        <w:pStyle w:val="TOC1"/>
        <w:rPr>
          <w:rFonts w:eastAsiaTheme="minorEastAsia"/>
          <w:b w:val="0"/>
          <w:sz w:val="22"/>
          <w:szCs w:val="22"/>
          <w:lang w:val="en-US"/>
        </w:rPr>
      </w:pPr>
      <w:hyperlink w:anchor="_Toc195951911" w:history="1">
        <w:r w:rsidR="00F31D72" w:rsidRPr="00F31D72">
          <w:rPr>
            <w:rStyle w:val="Hyperlink"/>
            <w:b w:val="0"/>
          </w:rPr>
          <w:t>Gambar 4.2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Admin</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1 \h </w:instrText>
        </w:r>
        <w:r w:rsidR="00F31D72" w:rsidRPr="00F31D72">
          <w:rPr>
            <w:b w:val="0"/>
            <w:webHidden/>
          </w:rPr>
        </w:r>
        <w:r w:rsidR="00F31D72" w:rsidRPr="00F31D72">
          <w:rPr>
            <w:b w:val="0"/>
            <w:webHidden/>
          </w:rPr>
          <w:fldChar w:fldCharType="separate"/>
        </w:r>
        <w:r w:rsidR="006A152C">
          <w:rPr>
            <w:b w:val="0"/>
            <w:webHidden/>
          </w:rPr>
          <w:t>122</w:t>
        </w:r>
        <w:r w:rsidR="00F31D72" w:rsidRPr="00F31D72">
          <w:rPr>
            <w:b w:val="0"/>
            <w:webHidden/>
          </w:rPr>
          <w:fldChar w:fldCharType="end"/>
        </w:r>
      </w:hyperlink>
    </w:p>
    <w:p w14:paraId="00FDF3A4" w14:textId="77777777" w:rsidR="00F31D72" w:rsidRPr="00F31D72" w:rsidRDefault="009679D2" w:rsidP="00F31D72">
      <w:pPr>
        <w:pStyle w:val="TOC1"/>
        <w:rPr>
          <w:rFonts w:eastAsiaTheme="minorEastAsia"/>
          <w:b w:val="0"/>
          <w:sz w:val="22"/>
          <w:szCs w:val="22"/>
          <w:lang w:val="en-US"/>
        </w:rPr>
      </w:pPr>
      <w:hyperlink w:anchor="_Toc195951912" w:history="1">
        <w:r w:rsidR="00F31D72" w:rsidRPr="00F31D72">
          <w:rPr>
            <w:rStyle w:val="Hyperlink"/>
            <w:b w:val="0"/>
          </w:rPr>
          <w:t>Gambar 4.2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2 \h </w:instrText>
        </w:r>
        <w:r w:rsidR="00F31D72" w:rsidRPr="00F31D72">
          <w:rPr>
            <w:b w:val="0"/>
            <w:webHidden/>
          </w:rPr>
        </w:r>
        <w:r w:rsidR="00F31D72" w:rsidRPr="00F31D72">
          <w:rPr>
            <w:b w:val="0"/>
            <w:webHidden/>
          </w:rPr>
          <w:fldChar w:fldCharType="separate"/>
        </w:r>
        <w:r w:rsidR="006A152C">
          <w:rPr>
            <w:b w:val="0"/>
            <w:webHidden/>
          </w:rPr>
          <w:t>122</w:t>
        </w:r>
        <w:r w:rsidR="00F31D72" w:rsidRPr="00F31D72">
          <w:rPr>
            <w:b w:val="0"/>
            <w:webHidden/>
          </w:rPr>
          <w:fldChar w:fldCharType="end"/>
        </w:r>
      </w:hyperlink>
    </w:p>
    <w:p w14:paraId="297890C1" w14:textId="77777777" w:rsidR="00F31D72" w:rsidRPr="00F31D72" w:rsidRDefault="009679D2" w:rsidP="00F31D72">
      <w:pPr>
        <w:pStyle w:val="TOC1"/>
        <w:rPr>
          <w:rFonts w:eastAsiaTheme="minorEastAsia"/>
          <w:b w:val="0"/>
          <w:sz w:val="22"/>
          <w:szCs w:val="22"/>
          <w:lang w:val="en-US"/>
        </w:rPr>
      </w:pPr>
      <w:hyperlink w:anchor="_Toc195951913" w:history="1">
        <w:r w:rsidR="00F31D72" w:rsidRPr="00F31D72">
          <w:rPr>
            <w:rStyle w:val="Hyperlink"/>
            <w:b w:val="0"/>
          </w:rPr>
          <w:t>Gambar 4.24.</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3 \h </w:instrText>
        </w:r>
        <w:r w:rsidR="00F31D72" w:rsidRPr="00F31D72">
          <w:rPr>
            <w:b w:val="0"/>
            <w:webHidden/>
          </w:rPr>
        </w:r>
        <w:r w:rsidR="00F31D72" w:rsidRPr="00F31D72">
          <w:rPr>
            <w:b w:val="0"/>
            <w:webHidden/>
          </w:rPr>
          <w:fldChar w:fldCharType="separate"/>
        </w:r>
        <w:r w:rsidR="006A152C">
          <w:rPr>
            <w:b w:val="0"/>
            <w:webHidden/>
          </w:rPr>
          <w:t>123</w:t>
        </w:r>
        <w:r w:rsidR="00F31D72" w:rsidRPr="00F31D72">
          <w:rPr>
            <w:b w:val="0"/>
            <w:webHidden/>
          </w:rPr>
          <w:fldChar w:fldCharType="end"/>
        </w:r>
      </w:hyperlink>
    </w:p>
    <w:p w14:paraId="1155FC1B" w14:textId="77777777" w:rsidR="00F31D72" w:rsidRPr="00F31D72" w:rsidRDefault="009679D2" w:rsidP="00F31D72">
      <w:pPr>
        <w:pStyle w:val="TOC1"/>
        <w:rPr>
          <w:rFonts w:eastAsiaTheme="minorEastAsia"/>
          <w:b w:val="0"/>
          <w:sz w:val="22"/>
          <w:szCs w:val="22"/>
          <w:lang w:val="en-US"/>
        </w:rPr>
      </w:pPr>
      <w:hyperlink w:anchor="_Toc195951914" w:history="1">
        <w:r w:rsidR="00F31D72" w:rsidRPr="00F31D72">
          <w:rPr>
            <w:rStyle w:val="Hyperlink"/>
            <w:b w:val="0"/>
          </w:rPr>
          <w:t>Gambar 4.25.</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4 \h </w:instrText>
        </w:r>
        <w:r w:rsidR="00F31D72" w:rsidRPr="00F31D72">
          <w:rPr>
            <w:b w:val="0"/>
            <w:webHidden/>
          </w:rPr>
        </w:r>
        <w:r w:rsidR="00F31D72" w:rsidRPr="00F31D72">
          <w:rPr>
            <w:b w:val="0"/>
            <w:webHidden/>
          </w:rPr>
          <w:fldChar w:fldCharType="separate"/>
        </w:r>
        <w:r w:rsidR="006A152C">
          <w:rPr>
            <w:b w:val="0"/>
            <w:webHidden/>
          </w:rPr>
          <w:t>124</w:t>
        </w:r>
        <w:r w:rsidR="00F31D72" w:rsidRPr="00F31D72">
          <w:rPr>
            <w:b w:val="0"/>
            <w:webHidden/>
          </w:rPr>
          <w:fldChar w:fldCharType="end"/>
        </w:r>
      </w:hyperlink>
    </w:p>
    <w:p w14:paraId="2AB55B6F" w14:textId="77777777" w:rsidR="00F31D72" w:rsidRPr="00F31D72" w:rsidRDefault="009679D2" w:rsidP="00F31D72">
      <w:pPr>
        <w:pStyle w:val="TOC1"/>
        <w:rPr>
          <w:rFonts w:eastAsiaTheme="minorEastAsia"/>
          <w:b w:val="0"/>
          <w:sz w:val="22"/>
          <w:szCs w:val="22"/>
          <w:lang w:val="en-US"/>
        </w:rPr>
      </w:pPr>
      <w:hyperlink w:anchor="_Toc195951915" w:history="1">
        <w:r w:rsidR="00F31D72" w:rsidRPr="00F31D72">
          <w:rPr>
            <w:rStyle w:val="Hyperlink"/>
            <w:b w:val="0"/>
          </w:rPr>
          <w:t>Gambar 4.26.</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lang w:val="en-US"/>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5 \h </w:instrText>
        </w:r>
        <w:r w:rsidR="00F31D72" w:rsidRPr="00F31D72">
          <w:rPr>
            <w:b w:val="0"/>
            <w:webHidden/>
          </w:rPr>
        </w:r>
        <w:r w:rsidR="00F31D72" w:rsidRPr="00F31D72">
          <w:rPr>
            <w:b w:val="0"/>
            <w:webHidden/>
          </w:rPr>
          <w:fldChar w:fldCharType="separate"/>
        </w:r>
        <w:r w:rsidR="006A152C">
          <w:rPr>
            <w:b w:val="0"/>
            <w:webHidden/>
          </w:rPr>
          <w:t>124</w:t>
        </w:r>
        <w:r w:rsidR="00F31D72" w:rsidRPr="00F31D72">
          <w:rPr>
            <w:b w:val="0"/>
            <w:webHidden/>
          </w:rPr>
          <w:fldChar w:fldCharType="end"/>
        </w:r>
      </w:hyperlink>
    </w:p>
    <w:p w14:paraId="0A817553" w14:textId="77777777" w:rsidR="00F31D72" w:rsidRPr="00F31D72" w:rsidRDefault="009679D2" w:rsidP="00F31D72">
      <w:pPr>
        <w:pStyle w:val="TOC1"/>
        <w:rPr>
          <w:rFonts w:eastAsiaTheme="minorEastAsia"/>
          <w:b w:val="0"/>
          <w:sz w:val="22"/>
          <w:szCs w:val="22"/>
          <w:lang w:val="en-US"/>
        </w:rPr>
      </w:pPr>
      <w:hyperlink w:anchor="_Toc195951916" w:history="1">
        <w:r w:rsidR="00F31D72" w:rsidRPr="00F31D72">
          <w:rPr>
            <w:rStyle w:val="Hyperlink"/>
            <w:b w:val="0"/>
          </w:rPr>
          <w:t>Gambar 4.27.</w:t>
        </w:r>
        <w:r w:rsidR="00F31D72" w:rsidRPr="00F31D72">
          <w:rPr>
            <w:rFonts w:eastAsiaTheme="minorEastAsia"/>
            <w:b w:val="0"/>
            <w:sz w:val="22"/>
            <w:szCs w:val="22"/>
            <w:lang w:val="en-US"/>
          </w:rPr>
          <w:tab/>
        </w:r>
        <w:r w:rsidR="00F31D72" w:rsidRPr="00F31D72">
          <w:rPr>
            <w:rStyle w:val="Hyperlink"/>
            <w:b w:val="0"/>
          </w:rPr>
          <w:t xml:space="preserve">Validasi Edit </w:t>
        </w:r>
        <w:r w:rsidR="00F31D72" w:rsidRPr="00F31D72">
          <w:rPr>
            <w:rStyle w:val="Hyperlink"/>
            <w:b w:val="0"/>
            <w:i/>
          </w:rPr>
          <w:t>Presenc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6 \h </w:instrText>
        </w:r>
        <w:r w:rsidR="00F31D72" w:rsidRPr="00F31D72">
          <w:rPr>
            <w:b w:val="0"/>
            <w:webHidden/>
          </w:rPr>
        </w:r>
        <w:r w:rsidR="00F31D72" w:rsidRPr="00F31D72">
          <w:rPr>
            <w:b w:val="0"/>
            <w:webHidden/>
          </w:rPr>
          <w:fldChar w:fldCharType="separate"/>
        </w:r>
        <w:r w:rsidR="006A152C">
          <w:rPr>
            <w:b w:val="0"/>
            <w:webHidden/>
          </w:rPr>
          <w:t>125</w:t>
        </w:r>
        <w:r w:rsidR="00F31D72" w:rsidRPr="00F31D72">
          <w:rPr>
            <w:b w:val="0"/>
            <w:webHidden/>
          </w:rPr>
          <w:fldChar w:fldCharType="end"/>
        </w:r>
      </w:hyperlink>
    </w:p>
    <w:p w14:paraId="237EB1A1" w14:textId="77777777" w:rsidR="00F31D72" w:rsidRPr="00F31D72" w:rsidRDefault="009679D2" w:rsidP="00F31D72">
      <w:pPr>
        <w:pStyle w:val="TOC1"/>
        <w:rPr>
          <w:rFonts w:eastAsiaTheme="minorEastAsia"/>
          <w:b w:val="0"/>
          <w:sz w:val="22"/>
          <w:szCs w:val="22"/>
          <w:lang w:val="en-US"/>
        </w:rPr>
      </w:pPr>
      <w:hyperlink w:anchor="_Toc195951917" w:history="1">
        <w:r w:rsidR="00F31D72" w:rsidRPr="00F31D72">
          <w:rPr>
            <w:rStyle w:val="Hyperlink"/>
            <w:b w:val="0"/>
          </w:rPr>
          <w:t>Gambar 4.2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7 \h </w:instrText>
        </w:r>
        <w:r w:rsidR="00F31D72" w:rsidRPr="00F31D72">
          <w:rPr>
            <w:b w:val="0"/>
            <w:webHidden/>
          </w:rPr>
        </w:r>
        <w:r w:rsidR="00F31D72" w:rsidRPr="00F31D72">
          <w:rPr>
            <w:b w:val="0"/>
            <w:webHidden/>
          </w:rPr>
          <w:fldChar w:fldCharType="separate"/>
        </w:r>
        <w:r w:rsidR="006A152C">
          <w:rPr>
            <w:b w:val="0"/>
            <w:webHidden/>
          </w:rPr>
          <w:t>125</w:t>
        </w:r>
        <w:r w:rsidR="00F31D72" w:rsidRPr="00F31D72">
          <w:rPr>
            <w:b w:val="0"/>
            <w:webHidden/>
          </w:rPr>
          <w:fldChar w:fldCharType="end"/>
        </w:r>
      </w:hyperlink>
    </w:p>
    <w:p w14:paraId="4E713FB9" w14:textId="77777777" w:rsidR="00F31D72" w:rsidRPr="00F31D72" w:rsidRDefault="009679D2" w:rsidP="00F31D72">
      <w:pPr>
        <w:pStyle w:val="TOC1"/>
        <w:rPr>
          <w:rFonts w:eastAsiaTheme="minorEastAsia"/>
          <w:b w:val="0"/>
          <w:sz w:val="22"/>
          <w:szCs w:val="22"/>
          <w:lang w:val="en-US"/>
        </w:rPr>
      </w:pPr>
      <w:hyperlink w:anchor="_Toc195951918" w:history="1">
        <w:r w:rsidR="00F31D72" w:rsidRPr="00F31D72">
          <w:rPr>
            <w:rStyle w:val="Hyperlink"/>
            <w:b w:val="0"/>
          </w:rPr>
          <w:t>Gambar 4.29.</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8 \h </w:instrText>
        </w:r>
        <w:r w:rsidR="00F31D72" w:rsidRPr="00F31D72">
          <w:rPr>
            <w:b w:val="0"/>
            <w:webHidden/>
          </w:rPr>
        </w:r>
        <w:r w:rsidR="00F31D72" w:rsidRPr="00F31D72">
          <w:rPr>
            <w:b w:val="0"/>
            <w:webHidden/>
          </w:rPr>
          <w:fldChar w:fldCharType="separate"/>
        </w:r>
        <w:r w:rsidR="006A152C">
          <w:rPr>
            <w:b w:val="0"/>
            <w:webHidden/>
          </w:rPr>
          <w:t>126</w:t>
        </w:r>
        <w:r w:rsidR="00F31D72" w:rsidRPr="00F31D72">
          <w:rPr>
            <w:b w:val="0"/>
            <w:webHidden/>
          </w:rPr>
          <w:fldChar w:fldCharType="end"/>
        </w:r>
      </w:hyperlink>
    </w:p>
    <w:p w14:paraId="69A67050" w14:textId="77777777" w:rsidR="00F31D72" w:rsidRPr="00F31D72" w:rsidRDefault="009679D2" w:rsidP="00F31D72">
      <w:pPr>
        <w:pStyle w:val="TOC1"/>
        <w:rPr>
          <w:rFonts w:eastAsiaTheme="minorEastAsia"/>
          <w:b w:val="0"/>
          <w:sz w:val="22"/>
          <w:szCs w:val="22"/>
          <w:lang w:val="en-US"/>
        </w:rPr>
      </w:pPr>
      <w:hyperlink w:anchor="_Toc195951919" w:history="1">
        <w:r w:rsidR="00F31D72" w:rsidRPr="00F31D72">
          <w:rPr>
            <w:rStyle w:val="Hyperlink"/>
            <w:b w:val="0"/>
          </w:rPr>
          <w:t>Gambar 4.30.</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Pos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19 \h </w:instrText>
        </w:r>
        <w:r w:rsidR="00F31D72" w:rsidRPr="00F31D72">
          <w:rPr>
            <w:b w:val="0"/>
            <w:webHidden/>
          </w:rPr>
        </w:r>
        <w:r w:rsidR="00F31D72" w:rsidRPr="00F31D72">
          <w:rPr>
            <w:b w:val="0"/>
            <w:webHidden/>
          </w:rPr>
          <w:fldChar w:fldCharType="separate"/>
        </w:r>
        <w:r w:rsidR="006A152C">
          <w:rPr>
            <w:b w:val="0"/>
            <w:webHidden/>
          </w:rPr>
          <w:t>126</w:t>
        </w:r>
        <w:r w:rsidR="00F31D72" w:rsidRPr="00F31D72">
          <w:rPr>
            <w:b w:val="0"/>
            <w:webHidden/>
          </w:rPr>
          <w:fldChar w:fldCharType="end"/>
        </w:r>
      </w:hyperlink>
    </w:p>
    <w:p w14:paraId="312F95F7" w14:textId="77777777" w:rsidR="00F31D72" w:rsidRPr="00F31D72" w:rsidRDefault="009679D2" w:rsidP="00F31D72">
      <w:pPr>
        <w:pStyle w:val="TOC1"/>
        <w:rPr>
          <w:rFonts w:eastAsiaTheme="minorEastAsia"/>
          <w:b w:val="0"/>
          <w:sz w:val="22"/>
          <w:szCs w:val="22"/>
          <w:lang w:val="en-US"/>
        </w:rPr>
      </w:pPr>
      <w:hyperlink w:anchor="_Toc195951920" w:history="1">
        <w:r w:rsidR="00F31D72" w:rsidRPr="00F31D72">
          <w:rPr>
            <w:rStyle w:val="Hyperlink"/>
            <w:b w:val="0"/>
          </w:rPr>
          <w:t>Gambar 4.31.</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0 \h </w:instrText>
        </w:r>
        <w:r w:rsidR="00F31D72" w:rsidRPr="00F31D72">
          <w:rPr>
            <w:b w:val="0"/>
            <w:webHidden/>
          </w:rPr>
        </w:r>
        <w:r w:rsidR="00F31D72" w:rsidRPr="00F31D72">
          <w:rPr>
            <w:b w:val="0"/>
            <w:webHidden/>
          </w:rPr>
          <w:fldChar w:fldCharType="separate"/>
        </w:r>
        <w:r w:rsidR="006A152C">
          <w:rPr>
            <w:b w:val="0"/>
            <w:webHidden/>
          </w:rPr>
          <w:t>127</w:t>
        </w:r>
        <w:r w:rsidR="00F31D72" w:rsidRPr="00F31D72">
          <w:rPr>
            <w:b w:val="0"/>
            <w:webHidden/>
          </w:rPr>
          <w:fldChar w:fldCharType="end"/>
        </w:r>
      </w:hyperlink>
    </w:p>
    <w:p w14:paraId="0998E399" w14:textId="77777777" w:rsidR="00F31D72" w:rsidRPr="00F31D72" w:rsidRDefault="009679D2" w:rsidP="00F31D72">
      <w:pPr>
        <w:pStyle w:val="TOC1"/>
        <w:rPr>
          <w:rFonts w:eastAsiaTheme="minorEastAsia"/>
          <w:b w:val="0"/>
          <w:sz w:val="22"/>
          <w:szCs w:val="22"/>
          <w:lang w:val="en-US"/>
        </w:rPr>
      </w:pPr>
      <w:hyperlink w:anchor="_Toc195951921" w:history="1">
        <w:r w:rsidR="00F31D72" w:rsidRPr="00F31D72">
          <w:rPr>
            <w:rStyle w:val="Hyperlink"/>
            <w:b w:val="0"/>
          </w:rPr>
          <w:t>Gambar 4.32.</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1 \h </w:instrText>
        </w:r>
        <w:r w:rsidR="00F31D72" w:rsidRPr="00F31D72">
          <w:rPr>
            <w:b w:val="0"/>
            <w:webHidden/>
          </w:rPr>
        </w:r>
        <w:r w:rsidR="00F31D72" w:rsidRPr="00F31D72">
          <w:rPr>
            <w:b w:val="0"/>
            <w:webHidden/>
          </w:rPr>
          <w:fldChar w:fldCharType="separate"/>
        </w:r>
        <w:r w:rsidR="006A152C">
          <w:rPr>
            <w:b w:val="0"/>
            <w:webHidden/>
          </w:rPr>
          <w:t>127</w:t>
        </w:r>
        <w:r w:rsidR="00F31D72" w:rsidRPr="00F31D72">
          <w:rPr>
            <w:b w:val="0"/>
            <w:webHidden/>
          </w:rPr>
          <w:fldChar w:fldCharType="end"/>
        </w:r>
      </w:hyperlink>
    </w:p>
    <w:p w14:paraId="49602745" w14:textId="77777777" w:rsidR="00F31D72" w:rsidRPr="00F31D72" w:rsidRDefault="009679D2" w:rsidP="00F31D72">
      <w:pPr>
        <w:pStyle w:val="TOC1"/>
        <w:rPr>
          <w:rFonts w:eastAsiaTheme="minorEastAsia"/>
          <w:b w:val="0"/>
          <w:sz w:val="22"/>
          <w:szCs w:val="22"/>
          <w:lang w:val="en-US"/>
        </w:rPr>
      </w:pPr>
      <w:hyperlink w:anchor="_Toc195951922" w:history="1">
        <w:r w:rsidR="00F31D72" w:rsidRPr="00F31D72">
          <w:rPr>
            <w:rStyle w:val="Hyperlink"/>
            <w:b w:val="0"/>
          </w:rPr>
          <w:t>Gambar 4.33.</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Schedule</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2 \h </w:instrText>
        </w:r>
        <w:r w:rsidR="00F31D72" w:rsidRPr="00F31D72">
          <w:rPr>
            <w:b w:val="0"/>
            <w:webHidden/>
          </w:rPr>
        </w:r>
        <w:r w:rsidR="00F31D72" w:rsidRPr="00F31D72">
          <w:rPr>
            <w:b w:val="0"/>
            <w:webHidden/>
          </w:rPr>
          <w:fldChar w:fldCharType="separate"/>
        </w:r>
        <w:r w:rsidR="006A152C">
          <w:rPr>
            <w:b w:val="0"/>
            <w:webHidden/>
          </w:rPr>
          <w:t>128</w:t>
        </w:r>
        <w:r w:rsidR="00F31D72" w:rsidRPr="00F31D72">
          <w:rPr>
            <w:b w:val="0"/>
            <w:webHidden/>
          </w:rPr>
          <w:fldChar w:fldCharType="end"/>
        </w:r>
      </w:hyperlink>
    </w:p>
    <w:p w14:paraId="08CF4EDF" w14:textId="77777777" w:rsidR="00F31D72" w:rsidRPr="00F31D72" w:rsidRDefault="009679D2" w:rsidP="00F31D72">
      <w:pPr>
        <w:pStyle w:val="TOC1"/>
        <w:rPr>
          <w:rFonts w:eastAsiaTheme="minorEastAsia"/>
          <w:b w:val="0"/>
          <w:sz w:val="22"/>
          <w:szCs w:val="22"/>
          <w:lang w:val="en-US"/>
        </w:rPr>
      </w:pPr>
      <w:hyperlink w:anchor="_Toc195951923" w:history="1">
        <w:r w:rsidR="00F31D72" w:rsidRPr="00F31D72">
          <w:rPr>
            <w:rStyle w:val="Hyperlink"/>
            <w:b w:val="0"/>
          </w:rPr>
          <w:t>Gambar 4.34.</w:t>
        </w:r>
        <w:r w:rsidR="00F31D72" w:rsidRPr="00F31D72">
          <w:rPr>
            <w:rFonts w:eastAsiaTheme="minorEastAsia"/>
            <w:b w:val="0"/>
            <w:sz w:val="22"/>
            <w:szCs w:val="22"/>
            <w:lang w:val="en-US"/>
          </w:rPr>
          <w:tab/>
        </w:r>
        <w:r w:rsidR="00F31D72" w:rsidRPr="00F31D72">
          <w:rPr>
            <w:rStyle w:val="Hyperlink"/>
            <w:b w:val="0"/>
          </w:rPr>
          <w:t>Halaman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3 \h </w:instrText>
        </w:r>
        <w:r w:rsidR="00F31D72" w:rsidRPr="00F31D72">
          <w:rPr>
            <w:b w:val="0"/>
            <w:webHidden/>
          </w:rPr>
        </w:r>
        <w:r w:rsidR="00F31D72" w:rsidRPr="00F31D72">
          <w:rPr>
            <w:b w:val="0"/>
            <w:webHidden/>
          </w:rPr>
          <w:fldChar w:fldCharType="separate"/>
        </w:r>
        <w:r w:rsidR="006A152C">
          <w:rPr>
            <w:b w:val="0"/>
            <w:webHidden/>
          </w:rPr>
          <w:t>128</w:t>
        </w:r>
        <w:r w:rsidR="00F31D72" w:rsidRPr="00F31D72">
          <w:rPr>
            <w:b w:val="0"/>
            <w:webHidden/>
          </w:rPr>
          <w:fldChar w:fldCharType="end"/>
        </w:r>
      </w:hyperlink>
    </w:p>
    <w:p w14:paraId="14117B75" w14:textId="77777777" w:rsidR="00F31D72" w:rsidRPr="00F31D72" w:rsidRDefault="009679D2" w:rsidP="00F31D72">
      <w:pPr>
        <w:pStyle w:val="TOC1"/>
        <w:rPr>
          <w:rFonts w:eastAsiaTheme="minorEastAsia"/>
          <w:b w:val="0"/>
          <w:sz w:val="22"/>
          <w:szCs w:val="22"/>
          <w:lang w:val="en-US"/>
        </w:rPr>
      </w:pPr>
      <w:hyperlink w:anchor="_Toc195951924" w:history="1">
        <w:r w:rsidR="00F31D72" w:rsidRPr="00F31D72">
          <w:rPr>
            <w:rStyle w:val="Hyperlink"/>
            <w:b w:val="0"/>
          </w:rPr>
          <w:t>Gambar 4.35.</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4 \h </w:instrText>
        </w:r>
        <w:r w:rsidR="00F31D72" w:rsidRPr="00F31D72">
          <w:rPr>
            <w:b w:val="0"/>
            <w:webHidden/>
          </w:rPr>
        </w:r>
        <w:r w:rsidR="00F31D72" w:rsidRPr="00F31D72">
          <w:rPr>
            <w:b w:val="0"/>
            <w:webHidden/>
          </w:rPr>
          <w:fldChar w:fldCharType="separate"/>
        </w:r>
        <w:r w:rsidR="006A152C">
          <w:rPr>
            <w:b w:val="0"/>
            <w:webHidden/>
          </w:rPr>
          <w:t>129</w:t>
        </w:r>
        <w:r w:rsidR="00F31D72" w:rsidRPr="00F31D72">
          <w:rPr>
            <w:b w:val="0"/>
            <w:webHidden/>
          </w:rPr>
          <w:fldChar w:fldCharType="end"/>
        </w:r>
      </w:hyperlink>
    </w:p>
    <w:p w14:paraId="7DBA050D" w14:textId="77777777" w:rsidR="00F31D72" w:rsidRPr="00F31D72" w:rsidRDefault="009679D2" w:rsidP="00F31D72">
      <w:pPr>
        <w:pStyle w:val="TOC1"/>
        <w:rPr>
          <w:rFonts w:eastAsiaTheme="minorEastAsia"/>
          <w:b w:val="0"/>
          <w:sz w:val="22"/>
          <w:szCs w:val="22"/>
          <w:lang w:val="en-US"/>
        </w:rPr>
      </w:pPr>
      <w:hyperlink w:anchor="_Toc195951925" w:history="1">
        <w:r w:rsidR="00F31D72" w:rsidRPr="00F31D72">
          <w:rPr>
            <w:rStyle w:val="Hyperlink"/>
            <w:b w:val="0"/>
          </w:rPr>
          <w:t>Gambar 4.36.</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Semest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5 \h </w:instrText>
        </w:r>
        <w:r w:rsidR="00F31D72" w:rsidRPr="00F31D72">
          <w:rPr>
            <w:b w:val="0"/>
            <w:webHidden/>
          </w:rPr>
        </w:r>
        <w:r w:rsidR="00F31D72" w:rsidRPr="00F31D72">
          <w:rPr>
            <w:b w:val="0"/>
            <w:webHidden/>
          </w:rPr>
          <w:fldChar w:fldCharType="separate"/>
        </w:r>
        <w:r w:rsidR="006A152C">
          <w:rPr>
            <w:b w:val="0"/>
            <w:webHidden/>
          </w:rPr>
          <w:t>129</w:t>
        </w:r>
        <w:r w:rsidR="00F31D72" w:rsidRPr="00F31D72">
          <w:rPr>
            <w:b w:val="0"/>
            <w:webHidden/>
          </w:rPr>
          <w:fldChar w:fldCharType="end"/>
        </w:r>
      </w:hyperlink>
    </w:p>
    <w:p w14:paraId="6460C3D9" w14:textId="77777777" w:rsidR="00F31D72" w:rsidRPr="00F31D72" w:rsidRDefault="009679D2" w:rsidP="00F31D72">
      <w:pPr>
        <w:pStyle w:val="TOC1"/>
        <w:rPr>
          <w:rFonts w:eastAsiaTheme="minorEastAsia"/>
          <w:b w:val="0"/>
          <w:sz w:val="22"/>
          <w:szCs w:val="22"/>
          <w:lang w:val="en-US"/>
        </w:rPr>
      </w:pPr>
      <w:hyperlink w:anchor="_Toc195951926" w:history="1">
        <w:r w:rsidR="00F31D72" w:rsidRPr="00F31D72">
          <w:rPr>
            <w:rStyle w:val="Hyperlink"/>
            <w:b w:val="0"/>
          </w:rPr>
          <w:t>Gambar 4.3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6 \h </w:instrText>
        </w:r>
        <w:r w:rsidR="00F31D72" w:rsidRPr="00F31D72">
          <w:rPr>
            <w:b w:val="0"/>
            <w:webHidden/>
          </w:rPr>
        </w:r>
        <w:r w:rsidR="00F31D72" w:rsidRPr="00F31D72">
          <w:rPr>
            <w:b w:val="0"/>
            <w:webHidden/>
          </w:rPr>
          <w:fldChar w:fldCharType="separate"/>
        </w:r>
        <w:r w:rsidR="006A152C">
          <w:rPr>
            <w:b w:val="0"/>
            <w:webHidden/>
          </w:rPr>
          <w:t>130</w:t>
        </w:r>
        <w:r w:rsidR="00F31D72" w:rsidRPr="00F31D72">
          <w:rPr>
            <w:b w:val="0"/>
            <w:webHidden/>
          </w:rPr>
          <w:fldChar w:fldCharType="end"/>
        </w:r>
      </w:hyperlink>
    </w:p>
    <w:p w14:paraId="6F464D0C" w14:textId="77777777" w:rsidR="00F31D72" w:rsidRPr="00F31D72" w:rsidRDefault="009679D2" w:rsidP="00F31D72">
      <w:pPr>
        <w:pStyle w:val="TOC1"/>
        <w:rPr>
          <w:rFonts w:eastAsiaTheme="minorEastAsia"/>
          <w:b w:val="0"/>
          <w:sz w:val="22"/>
          <w:szCs w:val="22"/>
          <w:lang w:val="en-US"/>
        </w:rPr>
      </w:pPr>
      <w:hyperlink w:anchor="_Toc195951927" w:history="1">
        <w:r w:rsidR="00F31D72" w:rsidRPr="00F31D72">
          <w:rPr>
            <w:rStyle w:val="Hyperlink"/>
            <w:b w:val="0"/>
          </w:rPr>
          <w:t>Gambar 4.38.</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7 \h </w:instrText>
        </w:r>
        <w:r w:rsidR="00F31D72" w:rsidRPr="00F31D72">
          <w:rPr>
            <w:b w:val="0"/>
            <w:webHidden/>
          </w:rPr>
        </w:r>
        <w:r w:rsidR="00F31D72" w:rsidRPr="00F31D72">
          <w:rPr>
            <w:b w:val="0"/>
            <w:webHidden/>
          </w:rPr>
          <w:fldChar w:fldCharType="separate"/>
        </w:r>
        <w:r w:rsidR="006A152C">
          <w:rPr>
            <w:b w:val="0"/>
            <w:webHidden/>
          </w:rPr>
          <w:t>130</w:t>
        </w:r>
        <w:r w:rsidR="00F31D72" w:rsidRPr="00F31D72">
          <w:rPr>
            <w:b w:val="0"/>
            <w:webHidden/>
          </w:rPr>
          <w:fldChar w:fldCharType="end"/>
        </w:r>
      </w:hyperlink>
    </w:p>
    <w:p w14:paraId="7706B0CE" w14:textId="77777777" w:rsidR="00F31D72" w:rsidRPr="00F31D72" w:rsidRDefault="009679D2" w:rsidP="00F31D72">
      <w:pPr>
        <w:pStyle w:val="TOC1"/>
        <w:rPr>
          <w:rFonts w:eastAsiaTheme="minorEastAsia"/>
          <w:b w:val="0"/>
          <w:sz w:val="22"/>
          <w:szCs w:val="22"/>
          <w:lang w:val="en-US"/>
        </w:rPr>
      </w:pPr>
      <w:hyperlink w:anchor="_Toc195951928" w:history="1">
        <w:r w:rsidR="00F31D72" w:rsidRPr="00F31D72">
          <w:rPr>
            <w:rStyle w:val="Hyperlink"/>
            <w:b w:val="0"/>
          </w:rPr>
          <w:t>Gambar 4.39.</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Us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8 \h </w:instrText>
        </w:r>
        <w:r w:rsidR="00F31D72" w:rsidRPr="00F31D72">
          <w:rPr>
            <w:b w:val="0"/>
            <w:webHidden/>
          </w:rPr>
        </w:r>
        <w:r w:rsidR="00F31D72" w:rsidRPr="00F31D72">
          <w:rPr>
            <w:b w:val="0"/>
            <w:webHidden/>
          </w:rPr>
          <w:fldChar w:fldCharType="separate"/>
        </w:r>
        <w:r w:rsidR="006A152C">
          <w:rPr>
            <w:b w:val="0"/>
            <w:webHidden/>
          </w:rPr>
          <w:t>131</w:t>
        </w:r>
        <w:r w:rsidR="00F31D72" w:rsidRPr="00F31D72">
          <w:rPr>
            <w:b w:val="0"/>
            <w:webHidden/>
          </w:rPr>
          <w:fldChar w:fldCharType="end"/>
        </w:r>
      </w:hyperlink>
    </w:p>
    <w:p w14:paraId="56B9BAF5" w14:textId="77777777" w:rsidR="00F31D72" w:rsidRPr="00F31D72" w:rsidRDefault="009679D2" w:rsidP="00F31D72">
      <w:pPr>
        <w:pStyle w:val="TOC1"/>
        <w:rPr>
          <w:rFonts w:eastAsiaTheme="minorEastAsia"/>
          <w:b w:val="0"/>
          <w:sz w:val="22"/>
          <w:szCs w:val="22"/>
          <w:lang w:val="en-US"/>
        </w:rPr>
      </w:pPr>
      <w:hyperlink w:anchor="_Toc195951929" w:history="1">
        <w:r w:rsidR="00F31D72" w:rsidRPr="00F31D72">
          <w:rPr>
            <w:rStyle w:val="Hyperlink"/>
            <w:b w:val="0"/>
          </w:rPr>
          <w:t>Gambar 4.40.</w:t>
        </w:r>
        <w:r w:rsidR="00F31D72" w:rsidRPr="00F31D72">
          <w:rPr>
            <w:rFonts w:eastAsiaTheme="minorEastAsia"/>
            <w:b w:val="0"/>
            <w:sz w:val="22"/>
            <w:szCs w:val="22"/>
            <w:lang w:val="en-US"/>
          </w:rPr>
          <w:tab/>
        </w:r>
        <w:r w:rsidR="00F31D72" w:rsidRPr="00F31D72">
          <w:rPr>
            <w:rStyle w:val="Hyperlink"/>
            <w:b w:val="0"/>
          </w:rPr>
          <w:t>Halaman</w:t>
        </w:r>
        <w:r w:rsidR="00F31D72" w:rsidRPr="00F31D72">
          <w:rPr>
            <w:rStyle w:val="Hyperlink"/>
            <w:b w:val="0"/>
            <w:lang w:val="en-US"/>
          </w:rPr>
          <w:t xml:space="preserve"> Kelola</w:t>
        </w:r>
        <w:r w:rsidR="00F31D72" w:rsidRPr="00F31D72">
          <w:rPr>
            <w:rStyle w:val="Hyperlink"/>
            <w:b w:val="0"/>
          </w:rPr>
          <w:t xml:space="preserve"> </w:t>
        </w:r>
        <w:r w:rsidR="00F31D72" w:rsidRPr="00F31D72">
          <w:rPr>
            <w:rStyle w:val="Hyperlink"/>
            <w:b w:val="0"/>
            <w:i/>
            <w:lang w:val="en-US"/>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29 \h </w:instrText>
        </w:r>
        <w:r w:rsidR="00F31D72" w:rsidRPr="00F31D72">
          <w:rPr>
            <w:b w:val="0"/>
            <w:webHidden/>
          </w:rPr>
        </w:r>
        <w:r w:rsidR="00F31D72" w:rsidRPr="00F31D72">
          <w:rPr>
            <w:b w:val="0"/>
            <w:webHidden/>
          </w:rPr>
          <w:fldChar w:fldCharType="separate"/>
        </w:r>
        <w:r w:rsidR="006A152C">
          <w:rPr>
            <w:b w:val="0"/>
            <w:webHidden/>
          </w:rPr>
          <w:t>131</w:t>
        </w:r>
        <w:r w:rsidR="00F31D72" w:rsidRPr="00F31D72">
          <w:rPr>
            <w:b w:val="0"/>
            <w:webHidden/>
          </w:rPr>
          <w:fldChar w:fldCharType="end"/>
        </w:r>
      </w:hyperlink>
    </w:p>
    <w:p w14:paraId="2E46270A" w14:textId="77777777" w:rsidR="00F31D72" w:rsidRPr="00F31D72" w:rsidRDefault="009679D2" w:rsidP="00F31D72">
      <w:pPr>
        <w:pStyle w:val="TOC1"/>
        <w:rPr>
          <w:rFonts w:eastAsiaTheme="minorEastAsia"/>
          <w:b w:val="0"/>
          <w:sz w:val="22"/>
          <w:szCs w:val="22"/>
          <w:lang w:val="en-US"/>
        </w:rPr>
      </w:pPr>
      <w:hyperlink w:anchor="_Toc195951930" w:history="1">
        <w:r w:rsidR="00F31D72" w:rsidRPr="00F31D72">
          <w:rPr>
            <w:rStyle w:val="Hyperlink"/>
            <w:b w:val="0"/>
          </w:rPr>
          <w:t>Gambar 4.41.</w:t>
        </w:r>
        <w:r w:rsidR="00F31D72" w:rsidRPr="00F31D72">
          <w:rPr>
            <w:rFonts w:eastAsiaTheme="minorEastAsia"/>
            <w:b w:val="0"/>
            <w:sz w:val="22"/>
            <w:szCs w:val="22"/>
            <w:lang w:val="en-US"/>
          </w:rPr>
          <w:tab/>
        </w:r>
        <w:r w:rsidR="00F31D72" w:rsidRPr="00F31D72">
          <w:rPr>
            <w:rStyle w:val="Hyperlink"/>
            <w:b w:val="0"/>
          </w:rPr>
          <w:t xml:space="preserve">Halaman Tambah </w:t>
        </w:r>
        <w:r w:rsidR="00F31D72" w:rsidRPr="00F31D72">
          <w:rPr>
            <w:rStyle w:val="Hyperlink"/>
            <w:b w:val="0"/>
            <w:i/>
            <w:lang w:val="en-US"/>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0 \h </w:instrText>
        </w:r>
        <w:r w:rsidR="00F31D72" w:rsidRPr="00F31D72">
          <w:rPr>
            <w:b w:val="0"/>
            <w:webHidden/>
          </w:rPr>
        </w:r>
        <w:r w:rsidR="00F31D72" w:rsidRPr="00F31D72">
          <w:rPr>
            <w:b w:val="0"/>
            <w:webHidden/>
          </w:rPr>
          <w:fldChar w:fldCharType="separate"/>
        </w:r>
        <w:r w:rsidR="006A152C">
          <w:rPr>
            <w:b w:val="0"/>
            <w:webHidden/>
          </w:rPr>
          <w:t>132</w:t>
        </w:r>
        <w:r w:rsidR="00F31D72" w:rsidRPr="00F31D72">
          <w:rPr>
            <w:b w:val="0"/>
            <w:webHidden/>
          </w:rPr>
          <w:fldChar w:fldCharType="end"/>
        </w:r>
      </w:hyperlink>
    </w:p>
    <w:p w14:paraId="545482E6" w14:textId="77777777" w:rsidR="00F31D72" w:rsidRPr="00F31D72" w:rsidRDefault="009679D2" w:rsidP="00F31D72">
      <w:pPr>
        <w:pStyle w:val="TOC1"/>
        <w:rPr>
          <w:rFonts w:eastAsiaTheme="minorEastAsia"/>
          <w:b w:val="0"/>
          <w:sz w:val="22"/>
          <w:szCs w:val="22"/>
          <w:lang w:val="en-US"/>
        </w:rPr>
      </w:pPr>
      <w:hyperlink w:anchor="_Toc195951931" w:history="1">
        <w:r w:rsidR="00F31D72" w:rsidRPr="00F31D72">
          <w:rPr>
            <w:rStyle w:val="Hyperlink"/>
            <w:b w:val="0"/>
          </w:rPr>
          <w:t>Gambar 4.42.</w:t>
        </w:r>
        <w:r w:rsidR="00F31D72" w:rsidRPr="00F31D72">
          <w:rPr>
            <w:rFonts w:eastAsiaTheme="minorEastAsia"/>
            <w:b w:val="0"/>
            <w:sz w:val="22"/>
            <w:szCs w:val="22"/>
            <w:lang w:val="en-US"/>
          </w:rPr>
          <w:tab/>
        </w:r>
        <w:r w:rsidR="00F31D72" w:rsidRPr="00F31D72">
          <w:rPr>
            <w:rStyle w:val="Hyperlink"/>
            <w:b w:val="0"/>
          </w:rPr>
          <w:t xml:space="preserve">Validasi Tambah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1 \h </w:instrText>
        </w:r>
        <w:r w:rsidR="00F31D72" w:rsidRPr="00F31D72">
          <w:rPr>
            <w:b w:val="0"/>
            <w:webHidden/>
          </w:rPr>
        </w:r>
        <w:r w:rsidR="00F31D72" w:rsidRPr="00F31D72">
          <w:rPr>
            <w:b w:val="0"/>
            <w:webHidden/>
          </w:rPr>
          <w:fldChar w:fldCharType="separate"/>
        </w:r>
        <w:r w:rsidR="006A152C">
          <w:rPr>
            <w:b w:val="0"/>
            <w:webHidden/>
          </w:rPr>
          <w:t>132</w:t>
        </w:r>
        <w:r w:rsidR="00F31D72" w:rsidRPr="00F31D72">
          <w:rPr>
            <w:b w:val="0"/>
            <w:webHidden/>
          </w:rPr>
          <w:fldChar w:fldCharType="end"/>
        </w:r>
      </w:hyperlink>
    </w:p>
    <w:p w14:paraId="492E8A58" w14:textId="77777777" w:rsidR="00F31D72" w:rsidRPr="00F31D72" w:rsidRDefault="009679D2" w:rsidP="00F31D72">
      <w:pPr>
        <w:pStyle w:val="TOC1"/>
        <w:rPr>
          <w:rFonts w:eastAsiaTheme="minorEastAsia"/>
          <w:b w:val="0"/>
          <w:sz w:val="22"/>
          <w:szCs w:val="22"/>
          <w:lang w:val="en-US"/>
        </w:rPr>
      </w:pPr>
      <w:hyperlink w:anchor="_Toc195951932" w:history="1">
        <w:r w:rsidR="00F31D72" w:rsidRPr="00F31D72">
          <w:rPr>
            <w:rStyle w:val="Hyperlink"/>
            <w:b w:val="0"/>
          </w:rPr>
          <w:t>Gambar 4.4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2 \h </w:instrText>
        </w:r>
        <w:r w:rsidR="00F31D72" w:rsidRPr="00F31D72">
          <w:rPr>
            <w:b w:val="0"/>
            <w:webHidden/>
          </w:rPr>
        </w:r>
        <w:r w:rsidR="00F31D72" w:rsidRPr="00F31D72">
          <w:rPr>
            <w:b w:val="0"/>
            <w:webHidden/>
          </w:rPr>
          <w:fldChar w:fldCharType="separate"/>
        </w:r>
        <w:r w:rsidR="006A152C">
          <w:rPr>
            <w:b w:val="0"/>
            <w:webHidden/>
          </w:rPr>
          <w:t>133</w:t>
        </w:r>
        <w:r w:rsidR="00F31D72" w:rsidRPr="00F31D72">
          <w:rPr>
            <w:b w:val="0"/>
            <w:webHidden/>
          </w:rPr>
          <w:fldChar w:fldCharType="end"/>
        </w:r>
      </w:hyperlink>
    </w:p>
    <w:p w14:paraId="197E352D" w14:textId="77777777" w:rsidR="00F31D72" w:rsidRPr="00F31D72" w:rsidRDefault="009679D2" w:rsidP="00F31D72">
      <w:pPr>
        <w:pStyle w:val="TOC1"/>
        <w:rPr>
          <w:rFonts w:eastAsiaTheme="minorEastAsia"/>
          <w:b w:val="0"/>
          <w:sz w:val="22"/>
          <w:szCs w:val="22"/>
          <w:lang w:val="en-US"/>
        </w:rPr>
      </w:pPr>
      <w:hyperlink w:anchor="_Toc195951933" w:history="1">
        <w:r w:rsidR="00F31D72" w:rsidRPr="00F31D72">
          <w:rPr>
            <w:rStyle w:val="Hyperlink"/>
            <w:b w:val="0"/>
          </w:rPr>
          <w:t>Gambar 4.44.</w:t>
        </w:r>
        <w:r w:rsidR="00F31D72" w:rsidRPr="00F31D72">
          <w:rPr>
            <w:rFonts w:eastAsiaTheme="minorEastAsia"/>
            <w:b w:val="0"/>
            <w:sz w:val="22"/>
            <w:szCs w:val="22"/>
            <w:lang w:val="en-US"/>
          </w:rPr>
          <w:tab/>
        </w:r>
        <w:r w:rsidR="00F31D72" w:rsidRPr="00F31D72">
          <w:rPr>
            <w:rStyle w:val="Hyperlink"/>
            <w:b w:val="0"/>
          </w:rPr>
          <w:t xml:space="preserve">Halaman Tambah </w:t>
        </w:r>
        <w:r w:rsidR="00F31D72" w:rsidRPr="00F31D72">
          <w:rPr>
            <w:rStyle w:val="Hyperlink"/>
            <w:b w:val="0"/>
            <w:i/>
            <w:lang w:val="en-US"/>
          </w:rPr>
          <w:t>Gallery</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3 \h </w:instrText>
        </w:r>
        <w:r w:rsidR="00F31D72" w:rsidRPr="00F31D72">
          <w:rPr>
            <w:b w:val="0"/>
            <w:webHidden/>
          </w:rPr>
        </w:r>
        <w:r w:rsidR="00F31D72" w:rsidRPr="00F31D72">
          <w:rPr>
            <w:b w:val="0"/>
            <w:webHidden/>
          </w:rPr>
          <w:fldChar w:fldCharType="separate"/>
        </w:r>
        <w:r w:rsidR="006A152C">
          <w:rPr>
            <w:b w:val="0"/>
            <w:webHidden/>
          </w:rPr>
          <w:t>133</w:t>
        </w:r>
        <w:r w:rsidR="00F31D72" w:rsidRPr="00F31D72">
          <w:rPr>
            <w:b w:val="0"/>
            <w:webHidden/>
          </w:rPr>
          <w:fldChar w:fldCharType="end"/>
        </w:r>
      </w:hyperlink>
    </w:p>
    <w:p w14:paraId="19CAC5B5" w14:textId="77777777" w:rsidR="00F31D72" w:rsidRPr="00F31D72" w:rsidRDefault="009679D2" w:rsidP="00F31D72">
      <w:pPr>
        <w:pStyle w:val="TOC1"/>
        <w:rPr>
          <w:rFonts w:eastAsiaTheme="minorEastAsia"/>
          <w:b w:val="0"/>
          <w:sz w:val="22"/>
          <w:szCs w:val="22"/>
          <w:lang w:val="en-US"/>
        </w:rPr>
      </w:pPr>
      <w:hyperlink w:anchor="_Toc195951934" w:history="1">
        <w:r w:rsidR="00F31D72" w:rsidRPr="00F31D72">
          <w:rPr>
            <w:rStyle w:val="Hyperlink"/>
            <w:b w:val="0"/>
          </w:rPr>
          <w:t>Gambar 4.45.</w:t>
        </w:r>
        <w:r w:rsidR="00F31D72" w:rsidRPr="00F31D72">
          <w:rPr>
            <w:rFonts w:eastAsiaTheme="minorEastAsia"/>
            <w:b w:val="0"/>
            <w:sz w:val="22"/>
            <w:szCs w:val="22"/>
            <w:lang w:val="en-US"/>
          </w:rPr>
          <w:tab/>
        </w:r>
        <w:r w:rsidR="00F31D72" w:rsidRPr="00F31D72">
          <w:rPr>
            <w:rStyle w:val="Hyperlink"/>
            <w:b w:val="0"/>
          </w:rPr>
          <w:t xml:space="preserve">Validasi Tambah </w:t>
        </w:r>
        <w:r w:rsidR="00F31D72" w:rsidRPr="00F31D72">
          <w:rPr>
            <w:rStyle w:val="Hyperlink"/>
            <w:b w:val="0"/>
            <w:i/>
          </w:rPr>
          <w:t>News</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4 \h </w:instrText>
        </w:r>
        <w:r w:rsidR="00F31D72" w:rsidRPr="00F31D72">
          <w:rPr>
            <w:b w:val="0"/>
            <w:webHidden/>
          </w:rPr>
        </w:r>
        <w:r w:rsidR="00F31D72" w:rsidRPr="00F31D72">
          <w:rPr>
            <w:b w:val="0"/>
            <w:webHidden/>
          </w:rPr>
          <w:fldChar w:fldCharType="separate"/>
        </w:r>
        <w:r w:rsidR="006A152C">
          <w:rPr>
            <w:b w:val="0"/>
            <w:webHidden/>
          </w:rPr>
          <w:t>134</w:t>
        </w:r>
        <w:r w:rsidR="00F31D72" w:rsidRPr="00F31D72">
          <w:rPr>
            <w:b w:val="0"/>
            <w:webHidden/>
          </w:rPr>
          <w:fldChar w:fldCharType="end"/>
        </w:r>
      </w:hyperlink>
    </w:p>
    <w:p w14:paraId="130F79BD" w14:textId="77777777" w:rsidR="00F31D72" w:rsidRPr="00F31D72" w:rsidRDefault="009679D2" w:rsidP="00F31D72">
      <w:pPr>
        <w:pStyle w:val="TOC1"/>
        <w:rPr>
          <w:rFonts w:eastAsiaTheme="minorEastAsia"/>
          <w:b w:val="0"/>
          <w:sz w:val="22"/>
          <w:szCs w:val="22"/>
          <w:lang w:val="en-US"/>
        </w:rPr>
      </w:pPr>
      <w:hyperlink w:anchor="_Toc195951935" w:history="1">
        <w:r w:rsidR="00F31D72" w:rsidRPr="00F31D72">
          <w:rPr>
            <w:rStyle w:val="Hyperlink"/>
            <w:b w:val="0"/>
          </w:rPr>
          <w:t>Gambar 4.4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5 \h </w:instrText>
        </w:r>
        <w:r w:rsidR="00F31D72" w:rsidRPr="00F31D72">
          <w:rPr>
            <w:b w:val="0"/>
            <w:webHidden/>
          </w:rPr>
        </w:r>
        <w:r w:rsidR="00F31D72" w:rsidRPr="00F31D72">
          <w:rPr>
            <w:b w:val="0"/>
            <w:webHidden/>
          </w:rPr>
          <w:fldChar w:fldCharType="separate"/>
        </w:r>
        <w:r w:rsidR="006A152C">
          <w:rPr>
            <w:b w:val="0"/>
            <w:webHidden/>
          </w:rPr>
          <w:t>134</w:t>
        </w:r>
        <w:r w:rsidR="00F31D72" w:rsidRPr="00F31D72">
          <w:rPr>
            <w:b w:val="0"/>
            <w:webHidden/>
          </w:rPr>
          <w:fldChar w:fldCharType="end"/>
        </w:r>
      </w:hyperlink>
    </w:p>
    <w:p w14:paraId="53BDF7FD" w14:textId="77777777" w:rsidR="00F31D72" w:rsidRPr="00F31D72" w:rsidRDefault="009679D2" w:rsidP="00F31D72">
      <w:pPr>
        <w:pStyle w:val="TOC1"/>
        <w:rPr>
          <w:rFonts w:eastAsiaTheme="minorEastAsia"/>
          <w:b w:val="0"/>
          <w:sz w:val="22"/>
          <w:szCs w:val="22"/>
          <w:lang w:val="en-US"/>
        </w:rPr>
      </w:pPr>
      <w:hyperlink w:anchor="_Toc195951936" w:history="1">
        <w:r w:rsidR="00F31D72" w:rsidRPr="00F31D72">
          <w:rPr>
            <w:rStyle w:val="Hyperlink"/>
            <w:b w:val="0"/>
          </w:rPr>
          <w:t>Gambar 4.47.</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lang w:val="en-US"/>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6 \h </w:instrText>
        </w:r>
        <w:r w:rsidR="00F31D72" w:rsidRPr="00F31D72">
          <w:rPr>
            <w:b w:val="0"/>
            <w:webHidden/>
          </w:rPr>
        </w:r>
        <w:r w:rsidR="00F31D72" w:rsidRPr="00F31D72">
          <w:rPr>
            <w:b w:val="0"/>
            <w:webHidden/>
          </w:rPr>
          <w:fldChar w:fldCharType="separate"/>
        </w:r>
        <w:r w:rsidR="006A152C">
          <w:rPr>
            <w:b w:val="0"/>
            <w:webHidden/>
          </w:rPr>
          <w:t>135</w:t>
        </w:r>
        <w:r w:rsidR="00F31D72" w:rsidRPr="00F31D72">
          <w:rPr>
            <w:b w:val="0"/>
            <w:webHidden/>
          </w:rPr>
          <w:fldChar w:fldCharType="end"/>
        </w:r>
      </w:hyperlink>
    </w:p>
    <w:p w14:paraId="39DF84D2" w14:textId="77777777" w:rsidR="00F31D72" w:rsidRPr="00F31D72" w:rsidRDefault="009679D2" w:rsidP="00F31D72">
      <w:pPr>
        <w:pStyle w:val="TOC1"/>
        <w:rPr>
          <w:rFonts w:eastAsiaTheme="minorEastAsia"/>
          <w:b w:val="0"/>
          <w:sz w:val="22"/>
          <w:szCs w:val="22"/>
          <w:lang w:val="en-US"/>
        </w:rPr>
      </w:pPr>
      <w:hyperlink w:anchor="_Toc195951937" w:history="1">
        <w:r w:rsidR="00F31D72" w:rsidRPr="00F31D72">
          <w:rPr>
            <w:rStyle w:val="Hyperlink"/>
            <w:b w:val="0"/>
          </w:rPr>
          <w:t>Gambar 4.48.</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Achieve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7 \h </w:instrText>
        </w:r>
        <w:r w:rsidR="00F31D72" w:rsidRPr="00F31D72">
          <w:rPr>
            <w:b w:val="0"/>
            <w:webHidden/>
          </w:rPr>
        </w:r>
        <w:r w:rsidR="00F31D72" w:rsidRPr="00F31D72">
          <w:rPr>
            <w:b w:val="0"/>
            <w:webHidden/>
          </w:rPr>
          <w:fldChar w:fldCharType="separate"/>
        </w:r>
        <w:r w:rsidR="006A152C">
          <w:rPr>
            <w:b w:val="0"/>
            <w:webHidden/>
          </w:rPr>
          <w:t>135</w:t>
        </w:r>
        <w:r w:rsidR="00F31D72" w:rsidRPr="00F31D72">
          <w:rPr>
            <w:b w:val="0"/>
            <w:webHidden/>
          </w:rPr>
          <w:fldChar w:fldCharType="end"/>
        </w:r>
      </w:hyperlink>
    </w:p>
    <w:p w14:paraId="4EF732F2" w14:textId="77777777" w:rsidR="00F31D72" w:rsidRPr="00F31D72" w:rsidRDefault="009679D2" w:rsidP="00F31D72">
      <w:pPr>
        <w:pStyle w:val="TOC1"/>
        <w:rPr>
          <w:rFonts w:eastAsiaTheme="minorEastAsia"/>
          <w:b w:val="0"/>
          <w:sz w:val="22"/>
          <w:szCs w:val="22"/>
          <w:lang w:val="en-US"/>
        </w:rPr>
      </w:pPr>
      <w:hyperlink w:anchor="_Toc195951938" w:history="1">
        <w:r w:rsidR="00F31D72" w:rsidRPr="00F31D72">
          <w:rPr>
            <w:rStyle w:val="Hyperlink"/>
            <w:b w:val="0"/>
          </w:rPr>
          <w:t>Gambar 4.4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lang w:val="en-US"/>
          </w:rPr>
          <w:t xml:space="preserve">Kelola </w:t>
        </w:r>
        <w:r w:rsidR="00F31D72" w:rsidRPr="00F31D72">
          <w:rPr>
            <w:rStyle w:val="Hyperlink"/>
            <w:b w:val="0"/>
            <w:i/>
            <w:lang w:val="en-US"/>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8 \h </w:instrText>
        </w:r>
        <w:r w:rsidR="00F31D72" w:rsidRPr="00F31D72">
          <w:rPr>
            <w:b w:val="0"/>
            <w:webHidden/>
          </w:rPr>
        </w:r>
        <w:r w:rsidR="00F31D72" w:rsidRPr="00F31D72">
          <w:rPr>
            <w:b w:val="0"/>
            <w:webHidden/>
          </w:rPr>
          <w:fldChar w:fldCharType="separate"/>
        </w:r>
        <w:r w:rsidR="006A152C">
          <w:rPr>
            <w:b w:val="0"/>
            <w:webHidden/>
          </w:rPr>
          <w:t>136</w:t>
        </w:r>
        <w:r w:rsidR="00F31D72" w:rsidRPr="00F31D72">
          <w:rPr>
            <w:b w:val="0"/>
            <w:webHidden/>
          </w:rPr>
          <w:fldChar w:fldCharType="end"/>
        </w:r>
      </w:hyperlink>
    </w:p>
    <w:p w14:paraId="7C6A52C4" w14:textId="77777777" w:rsidR="00F31D72" w:rsidRPr="00F31D72" w:rsidRDefault="009679D2" w:rsidP="00F31D72">
      <w:pPr>
        <w:pStyle w:val="TOC1"/>
        <w:rPr>
          <w:rFonts w:eastAsiaTheme="minorEastAsia"/>
          <w:b w:val="0"/>
          <w:sz w:val="22"/>
          <w:szCs w:val="22"/>
          <w:lang w:val="en-US"/>
        </w:rPr>
      </w:pPr>
      <w:hyperlink w:anchor="_Toc195951939" w:history="1">
        <w:r w:rsidR="00F31D72" w:rsidRPr="00F31D72">
          <w:rPr>
            <w:rStyle w:val="Hyperlink"/>
            <w:b w:val="0"/>
          </w:rPr>
          <w:t>Gambar 4.50.</w:t>
        </w:r>
        <w:r w:rsidR="00F31D72" w:rsidRPr="00F31D72">
          <w:rPr>
            <w:rFonts w:eastAsiaTheme="minorEastAsia"/>
            <w:b w:val="0"/>
            <w:sz w:val="22"/>
            <w:szCs w:val="22"/>
            <w:lang w:val="en-US"/>
          </w:rPr>
          <w:tab/>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39 \h </w:instrText>
        </w:r>
        <w:r w:rsidR="00F31D72" w:rsidRPr="00F31D72">
          <w:rPr>
            <w:b w:val="0"/>
            <w:webHidden/>
          </w:rPr>
        </w:r>
        <w:r w:rsidR="00F31D72" w:rsidRPr="00F31D72">
          <w:rPr>
            <w:b w:val="0"/>
            <w:webHidden/>
          </w:rPr>
          <w:fldChar w:fldCharType="separate"/>
        </w:r>
        <w:r w:rsidR="006A152C">
          <w:rPr>
            <w:b w:val="0"/>
            <w:webHidden/>
          </w:rPr>
          <w:t>136</w:t>
        </w:r>
        <w:r w:rsidR="00F31D72" w:rsidRPr="00F31D72">
          <w:rPr>
            <w:b w:val="0"/>
            <w:webHidden/>
          </w:rPr>
          <w:fldChar w:fldCharType="end"/>
        </w:r>
      </w:hyperlink>
    </w:p>
    <w:p w14:paraId="15F615C7" w14:textId="77777777" w:rsidR="00F31D72" w:rsidRPr="00F31D72" w:rsidRDefault="009679D2" w:rsidP="00F31D72">
      <w:pPr>
        <w:pStyle w:val="TOC1"/>
        <w:rPr>
          <w:rFonts w:eastAsiaTheme="minorEastAsia"/>
          <w:b w:val="0"/>
          <w:sz w:val="22"/>
          <w:szCs w:val="22"/>
          <w:lang w:val="en-US"/>
        </w:rPr>
      </w:pPr>
      <w:hyperlink w:anchor="_Toc195951940" w:history="1">
        <w:r w:rsidR="00F31D72" w:rsidRPr="00F31D72">
          <w:rPr>
            <w:rStyle w:val="Hyperlink"/>
            <w:b w:val="0"/>
          </w:rPr>
          <w:t>Gambar 4.51.</w:t>
        </w:r>
        <w:r w:rsidR="00F31D72" w:rsidRPr="00F31D72">
          <w:rPr>
            <w:rFonts w:eastAsiaTheme="minorEastAsia"/>
            <w:b w:val="0"/>
            <w:sz w:val="22"/>
            <w:szCs w:val="22"/>
            <w:lang w:val="en-US"/>
          </w:rPr>
          <w:tab/>
        </w:r>
        <w:r w:rsidR="00F31D72" w:rsidRPr="00F31D72">
          <w:rPr>
            <w:rStyle w:val="Hyperlink"/>
            <w:b w:val="0"/>
          </w:rPr>
          <w:t xml:space="preserve">Validasi </w:t>
        </w:r>
        <w:r w:rsidR="00F31D72" w:rsidRPr="00F31D72">
          <w:rPr>
            <w:rStyle w:val="Hyperlink"/>
            <w:b w:val="0"/>
            <w:i/>
          </w:rPr>
          <w:t>Form</w:t>
        </w:r>
        <w:r w:rsidR="00F31D72" w:rsidRPr="00F31D72">
          <w:rPr>
            <w:rStyle w:val="Hyperlink"/>
            <w:b w:val="0"/>
          </w:rPr>
          <w:t xml:space="preserve"> Tambah </w:t>
        </w:r>
        <w:r w:rsidR="00F31D72" w:rsidRPr="00F31D72">
          <w:rPr>
            <w:rStyle w:val="Hyperlink"/>
            <w:b w:val="0"/>
            <w:i/>
          </w:rPr>
          <w:t>Contac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0 \h </w:instrText>
        </w:r>
        <w:r w:rsidR="00F31D72" w:rsidRPr="00F31D72">
          <w:rPr>
            <w:b w:val="0"/>
            <w:webHidden/>
          </w:rPr>
        </w:r>
        <w:r w:rsidR="00F31D72" w:rsidRPr="00F31D72">
          <w:rPr>
            <w:b w:val="0"/>
            <w:webHidden/>
          </w:rPr>
          <w:fldChar w:fldCharType="separate"/>
        </w:r>
        <w:r w:rsidR="006A152C">
          <w:rPr>
            <w:b w:val="0"/>
            <w:webHidden/>
          </w:rPr>
          <w:t>137</w:t>
        </w:r>
        <w:r w:rsidR="00F31D72" w:rsidRPr="00F31D72">
          <w:rPr>
            <w:b w:val="0"/>
            <w:webHidden/>
          </w:rPr>
          <w:fldChar w:fldCharType="end"/>
        </w:r>
      </w:hyperlink>
    </w:p>
    <w:p w14:paraId="1CAE2E6A" w14:textId="77777777" w:rsidR="00F31D72" w:rsidRPr="00F31D72" w:rsidRDefault="009679D2" w:rsidP="00F31D72">
      <w:pPr>
        <w:pStyle w:val="TOC1"/>
        <w:rPr>
          <w:rFonts w:eastAsiaTheme="minorEastAsia"/>
          <w:b w:val="0"/>
          <w:sz w:val="22"/>
          <w:szCs w:val="22"/>
          <w:lang w:val="en-US"/>
        </w:rPr>
      </w:pPr>
      <w:hyperlink w:anchor="_Toc195951941" w:history="1">
        <w:r w:rsidR="00F31D72" w:rsidRPr="00F31D72">
          <w:rPr>
            <w:rStyle w:val="Hyperlink"/>
            <w:b w:val="0"/>
          </w:rPr>
          <w:t>Gambar 4.52.</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Pelatih</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1 \h </w:instrText>
        </w:r>
        <w:r w:rsidR="00F31D72" w:rsidRPr="00F31D72">
          <w:rPr>
            <w:b w:val="0"/>
            <w:webHidden/>
          </w:rPr>
        </w:r>
        <w:r w:rsidR="00F31D72" w:rsidRPr="00F31D72">
          <w:rPr>
            <w:b w:val="0"/>
            <w:webHidden/>
          </w:rPr>
          <w:fldChar w:fldCharType="separate"/>
        </w:r>
        <w:r w:rsidR="006A152C">
          <w:rPr>
            <w:b w:val="0"/>
            <w:webHidden/>
          </w:rPr>
          <w:t>137</w:t>
        </w:r>
        <w:r w:rsidR="00F31D72" w:rsidRPr="00F31D72">
          <w:rPr>
            <w:b w:val="0"/>
            <w:webHidden/>
          </w:rPr>
          <w:fldChar w:fldCharType="end"/>
        </w:r>
      </w:hyperlink>
    </w:p>
    <w:p w14:paraId="6137580C" w14:textId="77777777" w:rsidR="00F31D72" w:rsidRPr="00F31D72" w:rsidRDefault="009679D2" w:rsidP="00F31D72">
      <w:pPr>
        <w:pStyle w:val="TOC1"/>
        <w:rPr>
          <w:rFonts w:eastAsiaTheme="minorEastAsia"/>
          <w:b w:val="0"/>
          <w:sz w:val="22"/>
          <w:szCs w:val="22"/>
          <w:lang w:val="en-US"/>
        </w:rPr>
      </w:pPr>
      <w:hyperlink w:anchor="_Toc195951942" w:history="1">
        <w:r w:rsidR="00F31D72" w:rsidRPr="00F31D72">
          <w:rPr>
            <w:rStyle w:val="Hyperlink"/>
            <w:b w:val="0"/>
          </w:rPr>
          <w:t>Gambar 4.53.</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Registra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2 \h </w:instrText>
        </w:r>
        <w:r w:rsidR="00F31D72" w:rsidRPr="00F31D72">
          <w:rPr>
            <w:b w:val="0"/>
            <w:webHidden/>
          </w:rPr>
        </w:r>
        <w:r w:rsidR="00F31D72" w:rsidRPr="00F31D72">
          <w:rPr>
            <w:b w:val="0"/>
            <w:webHidden/>
          </w:rPr>
          <w:fldChar w:fldCharType="separate"/>
        </w:r>
        <w:r w:rsidR="006A152C">
          <w:rPr>
            <w:b w:val="0"/>
            <w:webHidden/>
          </w:rPr>
          <w:t>138</w:t>
        </w:r>
        <w:r w:rsidR="00F31D72" w:rsidRPr="00F31D72">
          <w:rPr>
            <w:b w:val="0"/>
            <w:webHidden/>
          </w:rPr>
          <w:fldChar w:fldCharType="end"/>
        </w:r>
      </w:hyperlink>
    </w:p>
    <w:p w14:paraId="23399F66" w14:textId="77777777" w:rsidR="00F31D72" w:rsidRPr="00F31D72" w:rsidRDefault="009679D2" w:rsidP="00F31D72">
      <w:pPr>
        <w:pStyle w:val="TOC1"/>
        <w:rPr>
          <w:rFonts w:eastAsiaTheme="minorEastAsia"/>
          <w:b w:val="0"/>
          <w:sz w:val="22"/>
          <w:szCs w:val="22"/>
          <w:lang w:val="en-US"/>
        </w:rPr>
      </w:pPr>
      <w:hyperlink w:anchor="_Toc195951943" w:history="1">
        <w:r w:rsidR="00F31D72" w:rsidRPr="00F31D72">
          <w:rPr>
            <w:rStyle w:val="Hyperlink"/>
            <w:b w:val="0"/>
          </w:rPr>
          <w:t>Gambar 4.54.</w:t>
        </w:r>
        <w:r w:rsidR="00F31D72" w:rsidRPr="00F31D72">
          <w:rPr>
            <w:rFonts w:eastAsiaTheme="minorEastAsia"/>
            <w:b w:val="0"/>
            <w:sz w:val="22"/>
            <w:szCs w:val="22"/>
            <w:lang w:val="en-US"/>
          </w:rPr>
          <w:tab/>
        </w:r>
        <w:r w:rsidR="00F31D72" w:rsidRPr="00F31D72">
          <w:rPr>
            <w:rStyle w:val="Hyperlink"/>
            <w:b w:val="0"/>
          </w:rPr>
          <w:t xml:space="preserve">Halaman Detail </w:t>
        </w:r>
        <w:r w:rsidR="00F31D72" w:rsidRPr="00F31D72">
          <w:rPr>
            <w:rStyle w:val="Hyperlink"/>
            <w:b w:val="0"/>
            <w:i/>
            <w:lang w:val="en-US"/>
          </w:rPr>
          <w:t>Registra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3 \h </w:instrText>
        </w:r>
        <w:r w:rsidR="00F31D72" w:rsidRPr="00F31D72">
          <w:rPr>
            <w:b w:val="0"/>
            <w:webHidden/>
          </w:rPr>
        </w:r>
        <w:r w:rsidR="00F31D72" w:rsidRPr="00F31D72">
          <w:rPr>
            <w:b w:val="0"/>
            <w:webHidden/>
          </w:rPr>
          <w:fldChar w:fldCharType="separate"/>
        </w:r>
        <w:r w:rsidR="006A152C">
          <w:rPr>
            <w:b w:val="0"/>
            <w:webHidden/>
          </w:rPr>
          <w:t>139</w:t>
        </w:r>
        <w:r w:rsidR="00F31D72" w:rsidRPr="00F31D72">
          <w:rPr>
            <w:b w:val="0"/>
            <w:webHidden/>
          </w:rPr>
          <w:fldChar w:fldCharType="end"/>
        </w:r>
      </w:hyperlink>
    </w:p>
    <w:p w14:paraId="74A4DA21" w14:textId="77777777" w:rsidR="00F31D72" w:rsidRPr="00F31D72" w:rsidRDefault="009679D2" w:rsidP="00F31D72">
      <w:pPr>
        <w:pStyle w:val="TOC1"/>
        <w:rPr>
          <w:rFonts w:eastAsiaTheme="minorEastAsia"/>
          <w:b w:val="0"/>
          <w:sz w:val="22"/>
          <w:szCs w:val="22"/>
          <w:lang w:val="en-US"/>
        </w:rPr>
      </w:pPr>
      <w:hyperlink w:anchor="_Toc195951944" w:history="1">
        <w:r w:rsidR="00F31D72" w:rsidRPr="00F31D72">
          <w:rPr>
            <w:rStyle w:val="Hyperlink"/>
            <w:b w:val="0"/>
          </w:rPr>
          <w:t>Gambar 4.55.</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ssessmen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4 \h </w:instrText>
        </w:r>
        <w:r w:rsidR="00F31D72" w:rsidRPr="00F31D72">
          <w:rPr>
            <w:b w:val="0"/>
            <w:webHidden/>
          </w:rPr>
        </w:r>
        <w:r w:rsidR="00F31D72" w:rsidRPr="00F31D72">
          <w:rPr>
            <w:b w:val="0"/>
            <w:webHidden/>
          </w:rPr>
          <w:fldChar w:fldCharType="separate"/>
        </w:r>
        <w:r w:rsidR="006A152C">
          <w:rPr>
            <w:b w:val="0"/>
            <w:webHidden/>
          </w:rPr>
          <w:t>139</w:t>
        </w:r>
        <w:r w:rsidR="00F31D72" w:rsidRPr="00F31D72">
          <w:rPr>
            <w:b w:val="0"/>
            <w:webHidden/>
          </w:rPr>
          <w:fldChar w:fldCharType="end"/>
        </w:r>
      </w:hyperlink>
    </w:p>
    <w:p w14:paraId="7351082A" w14:textId="77777777" w:rsidR="00F31D72" w:rsidRPr="00F31D72" w:rsidRDefault="009679D2" w:rsidP="00F31D72">
      <w:pPr>
        <w:pStyle w:val="TOC1"/>
        <w:rPr>
          <w:rFonts w:eastAsiaTheme="minorEastAsia"/>
          <w:b w:val="0"/>
          <w:sz w:val="22"/>
          <w:szCs w:val="22"/>
          <w:lang w:val="en-US"/>
        </w:rPr>
      </w:pPr>
      <w:hyperlink w:anchor="_Toc195951945" w:history="1">
        <w:r w:rsidR="00F31D72" w:rsidRPr="00F31D72">
          <w:rPr>
            <w:rStyle w:val="Hyperlink"/>
            <w:b w:val="0"/>
          </w:rPr>
          <w:t>Gambar 4.56.</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Member</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5 \h </w:instrText>
        </w:r>
        <w:r w:rsidR="00F31D72" w:rsidRPr="00F31D72">
          <w:rPr>
            <w:b w:val="0"/>
            <w:webHidden/>
          </w:rPr>
        </w:r>
        <w:r w:rsidR="00F31D72" w:rsidRPr="00F31D72">
          <w:rPr>
            <w:b w:val="0"/>
            <w:webHidden/>
          </w:rPr>
          <w:fldChar w:fldCharType="separate"/>
        </w:r>
        <w:r w:rsidR="006A152C">
          <w:rPr>
            <w:b w:val="0"/>
            <w:webHidden/>
          </w:rPr>
          <w:t>140</w:t>
        </w:r>
        <w:r w:rsidR="00F31D72" w:rsidRPr="00F31D72">
          <w:rPr>
            <w:b w:val="0"/>
            <w:webHidden/>
          </w:rPr>
          <w:fldChar w:fldCharType="end"/>
        </w:r>
      </w:hyperlink>
    </w:p>
    <w:p w14:paraId="06B32DEB" w14:textId="77777777" w:rsidR="00F31D72" w:rsidRPr="00F31D72" w:rsidRDefault="009679D2" w:rsidP="00F31D72">
      <w:pPr>
        <w:pStyle w:val="TOC1"/>
        <w:rPr>
          <w:rFonts w:eastAsiaTheme="minorEastAsia"/>
          <w:b w:val="0"/>
          <w:sz w:val="22"/>
          <w:szCs w:val="22"/>
          <w:lang w:val="en-US"/>
        </w:rPr>
      </w:pPr>
      <w:hyperlink w:anchor="_Toc195951946" w:history="1">
        <w:r w:rsidR="00F31D72" w:rsidRPr="00F31D72">
          <w:rPr>
            <w:rStyle w:val="Hyperlink"/>
            <w:b w:val="0"/>
          </w:rPr>
          <w:t>Gambar 4.57.</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rPr>
          <w:t>Dashboard</w:t>
        </w:r>
        <w:r w:rsidR="00F31D72" w:rsidRPr="00F31D72">
          <w:rPr>
            <w:rStyle w:val="Hyperlink"/>
            <w:b w:val="0"/>
          </w:rPr>
          <w:t xml:space="preserve"> Pembina</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6 \h </w:instrText>
        </w:r>
        <w:r w:rsidR="00F31D72" w:rsidRPr="00F31D72">
          <w:rPr>
            <w:b w:val="0"/>
            <w:webHidden/>
          </w:rPr>
        </w:r>
        <w:r w:rsidR="00F31D72" w:rsidRPr="00F31D72">
          <w:rPr>
            <w:b w:val="0"/>
            <w:webHidden/>
          </w:rPr>
          <w:fldChar w:fldCharType="separate"/>
        </w:r>
        <w:r w:rsidR="006A152C">
          <w:rPr>
            <w:b w:val="0"/>
            <w:webHidden/>
          </w:rPr>
          <w:t>141</w:t>
        </w:r>
        <w:r w:rsidR="00F31D72" w:rsidRPr="00F31D72">
          <w:rPr>
            <w:b w:val="0"/>
            <w:webHidden/>
          </w:rPr>
          <w:fldChar w:fldCharType="end"/>
        </w:r>
      </w:hyperlink>
    </w:p>
    <w:p w14:paraId="22F55130" w14:textId="77777777" w:rsidR="00F31D72" w:rsidRPr="00F31D72" w:rsidRDefault="009679D2" w:rsidP="00F31D72">
      <w:pPr>
        <w:pStyle w:val="TOC1"/>
        <w:rPr>
          <w:rFonts w:eastAsiaTheme="minorEastAsia"/>
          <w:b w:val="0"/>
          <w:sz w:val="22"/>
          <w:szCs w:val="22"/>
          <w:lang w:val="en-US"/>
        </w:rPr>
      </w:pPr>
      <w:hyperlink w:anchor="_Toc195951947" w:history="1">
        <w:r w:rsidR="00F31D72" w:rsidRPr="00F31D72">
          <w:rPr>
            <w:rStyle w:val="Hyperlink"/>
            <w:b w:val="0"/>
          </w:rPr>
          <w:t>Gambar 4.58.</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Presence</w:t>
        </w:r>
        <w:r w:rsidR="00F31D72" w:rsidRPr="00F31D72">
          <w:rPr>
            <w:rStyle w:val="Hyperlink"/>
            <w:b w:val="0"/>
            <w:lang w:val="en-US"/>
          </w:rPr>
          <w:t xml:space="preserve"> </w:t>
        </w:r>
        <w:r w:rsidR="00F31D72" w:rsidRPr="00F31D72">
          <w:rPr>
            <w:rStyle w:val="Hyperlink"/>
            <w:b w:val="0"/>
            <w:i/>
            <w:lang w:val="en-US"/>
          </w:rPr>
          <w:t>Repor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7 \h </w:instrText>
        </w:r>
        <w:r w:rsidR="00F31D72" w:rsidRPr="00F31D72">
          <w:rPr>
            <w:b w:val="0"/>
            <w:webHidden/>
          </w:rPr>
        </w:r>
        <w:r w:rsidR="00F31D72" w:rsidRPr="00F31D72">
          <w:rPr>
            <w:b w:val="0"/>
            <w:webHidden/>
          </w:rPr>
          <w:fldChar w:fldCharType="separate"/>
        </w:r>
        <w:r w:rsidR="006A152C">
          <w:rPr>
            <w:b w:val="0"/>
            <w:webHidden/>
          </w:rPr>
          <w:t>141</w:t>
        </w:r>
        <w:r w:rsidR="00F31D72" w:rsidRPr="00F31D72">
          <w:rPr>
            <w:b w:val="0"/>
            <w:webHidden/>
          </w:rPr>
          <w:fldChar w:fldCharType="end"/>
        </w:r>
      </w:hyperlink>
    </w:p>
    <w:p w14:paraId="3838567C" w14:textId="77777777" w:rsidR="00F31D72" w:rsidRPr="00F31D72" w:rsidRDefault="009679D2" w:rsidP="00F31D72">
      <w:pPr>
        <w:pStyle w:val="TOC1"/>
        <w:rPr>
          <w:rFonts w:eastAsiaTheme="minorEastAsia"/>
          <w:b w:val="0"/>
          <w:sz w:val="22"/>
          <w:szCs w:val="22"/>
          <w:lang w:val="en-US"/>
        </w:rPr>
      </w:pPr>
      <w:hyperlink w:anchor="_Toc195951948" w:history="1">
        <w:r w:rsidR="00F31D72" w:rsidRPr="00F31D72">
          <w:rPr>
            <w:rStyle w:val="Hyperlink"/>
            <w:b w:val="0"/>
          </w:rPr>
          <w:t>Gambar 4.59.</w:t>
        </w:r>
        <w:r w:rsidR="00F31D72" w:rsidRPr="00F31D72">
          <w:rPr>
            <w:rFonts w:eastAsiaTheme="minorEastAsia"/>
            <w:b w:val="0"/>
            <w:sz w:val="22"/>
            <w:szCs w:val="22"/>
            <w:lang w:val="en-US"/>
          </w:rPr>
          <w:tab/>
        </w:r>
        <w:r w:rsidR="00F31D72" w:rsidRPr="00F31D72">
          <w:rPr>
            <w:rStyle w:val="Hyperlink"/>
            <w:b w:val="0"/>
          </w:rPr>
          <w:t xml:space="preserve">Halaman </w:t>
        </w:r>
        <w:r w:rsidR="00F31D72" w:rsidRPr="00F31D72">
          <w:rPr>
            <w:rStyle w:val="Hyperlink"/>
            <w:b w:val="0"/>
            <w:i/>
            <w:lang w:val="en-US"/>
          </w:rPr>
          <w:t>Assessment</w:t>
        </w:r>
        <w:r w:rsidR="00F31D72" w:rsidRPr="00F31D72">
          <w:rPr>
            <w:rStyle w:val="Hyperlink"/>
            <w:b w:val="0"/>
            <w:lang w:val="en-US"/>
          </w:rPr>
          <w:t xml:space="preserve"> </w:t>
        </w:r>
        <w:r w:rsidR="00F31D72" w:rsidRPr="00F31D72">
          <w:rPr>
            <w:rStyle w:val="Hyperlink"/>
            <w:b w:val="0"/>
            <w:i/>
            <w:lang w:val="en-US"/>
          </w:rPr>
          <w:t>Report</w:t>
        </w:r>
        <w:r w:rsidR="00F31D72" w:rsidRPr="00F31D72">
          <w:rPr>
            <w:b w:val="0"/>
            <w:webHidden/>
          </w:rPr>
          <w:tab/>
        </w:r>
        <w:r w:rsidR="00F31D72" w:rsidRPr="00F31D72">
          <w:rPr>
            <w:b w:val="0"/>
            <w:webHidden/>
          </w:rPr>
          <w:fldChar w:fldCharType="begin"/>
        </w:r>
        <w:r w:rsidR="00F31D72" w:rsidRPr="00F31D72">
          <w:rPr>
            <w:b w:val="0"/>
            <w:webHidden/>
          </w:rPr>
          <w:instrText xml:space="preserve"> PAGEREF _Toc195951948 \h </w:instrText>
        </w:r>
        <w:r w:rsidR="00F31D72" w:rsidRPr="00F31D72">
          <w:rPr>
            <w:b w:val="0"/>
            <w:webHidden/>
          </w:rPr>
        </w:r>
        <w:r w:rsidR="00F31D72" w:rsidRPr="00F31D72">
          <w:rPr>
            <w:b w:val="0"/>
            <w:webHidden/>
          </w:rPr>
          <w:fldChar w:fldCharType="separate"/>
        </w:r>
        <w:r w:rsidR="006A152C">
          <w:rPr>
            <w:b w:val="0"/>
            <w:webHidden/>
          </w:rPr>
          <w:t>142</w:t>
        </w:r>
        <w:r w:rsidR="00F31D72" w:rsidRPr="00F31D72">
          <w:rPr>
            <w:b w:val="0"/>
            <w:webHidden/>
          </w:rPr>
          <w:fldChar w:fldCharType="end"/>
        </w:r>
      </w:hyperlink>
    </w:p>
    <w:p w14:paraId="1620A1EA" w14:textId="77777777" w:rsidR="001E0260" w:rsidRPr="00641C67" w:rsidRDefault="001E0260" w:rsidP="00301B97">
      <w:pPr>
        <w:pStyle w:val="NoSpacing"/>
        <w:rPr>
          <w:rFonts w:ascii="Times New Roman" w:hAnsi="Times New Roman" w:cs="Times New Roman"/>
          <w:sz w:val="24"/>
          <w:szCs w:val="24"/>
          <w:lang w:val="id-ID"/>
        </w:rPr>
      </w:pPr>
      <w:r w:rsidRPr="00F31D72">
        <w:rPr>
          <w:rFonts w:ascii="Times New Roman" w:hAnsi="Times New Roman" w:cs="Times New Roman"/>
          <w:sz w:val="24"/>
          <w:szCs w:val="24"/>
          <w:lang w:val="id-ID"/>
        </w:rPr>
        <w:fldChar w:fldCharType="end"/>
      </w:r>
    </w:p>
    <w:p w14:paraId="7CF03F15" w14:textId="77777777" w:rsidR="001E0260" w:rsidRPr="00641C67" w:rsidRDefault="001E0260" w:rsidP="00301B97">
      <w:pPr>
        <w:pStyle w:val="NoSpacing"/>
        <w:rPr>
          <w:rFonts w:ascii="Times New Roman" w:hAnsi="Times New Roman" w:cs="Times New Roman"/>
          <w:lang w:val="id-ID"/>
        </w:rPr>
      </w:pPr>
    </w:p>
    <w:p w14:paraId="27B107DC" w14:textId="77777777" w:rsidR="00470B7F" w:rsidRPr="005B6F36" w:rsidRDefault="00470B7F" w:rsidP="00301B97">
      <w:pPr>
        <w:pStyle w:val="NoSpacing"/>
        <w:rPr>
          <w:rFonts w:ascii="Times New Roman" w:hAnsi="Times New Roman" w:cs="Times New Roman"/>
        </w:rPr>
      </w:pPr>
    </w:p>
    <w:p w14:paraId="4D8746E2" w14:textId="77777777" w:rsidR="00470B7F" w:rsidRPr="002A1762" w:rsidRDefault="00470B7F" w:rsidP="00301B97">
      <w:pPr>
        <w:pStyle w:val="NoSpacing"/>
        <w:rPr>
          <w:rFonts w:ascii="Times New Roman" w:hAnsi="Times New Roman" w:cs="Times New Roman"/>
          <w:lang w:val="id-ID"/>
        </w:rPr>
      </w:pPr>
    </w:p>
    <w:p w14:paraId="59B71C46" w14:textId="77777777" w:rsidR="00E510D8" w:rsidRPr="002A1762" w:rsidRDefault="00E510D8" w:rsidP="00301B97">
      <w:pPr>
        <w:pStyle w:val="NoSpacing"/>
        <w:rPr>
          <w:rFonts w:ascii="Times New Roman" w:hAnsi="Times New Roman" w:cs="Times New Roman"/>
          <w:lang w:val="id-ID"/>
        </w:rPr>
      </w:pPr>
    </w:p>
    <w:p w14:paraId="60C490E7" w14:textId="04878517" w:rsidR="00E510D8" w:rsidRPr="002A1762" w:rsidRDefault="00E510D8" w:rsidP="00301B97">
      <w:pPr>
        <w:pStyle w:val="NoSpacing"/>
        <w:rPr>
          <w:rFonts w:ascii="Times New Roman" w:hAnsi="Times New Roman" w:cs="Times New Roman"/>
          <w:lang w:val="id-ID"/>
        </w:rPr>
      </w:pPr>
    </w:p>
    <w:p w14:paraId="6FF7E833" w14:textId="77777777" w:rsidR="00E510D8" w:rsidRPr="002A1762" w:rsidRDefault="00E510D8" w:rsidP="00301B97">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1493D727" w14:textId="77777777" w:rsidR="00470B7F" w:rsidRDefault="00470B7F" w:rsidP="00DD215B">
      <w:pPr>
        <w:pStyle w:val="Heading1"/>
        <w:rPr>
          <w:rFonts w:cs="Times New Roman"/>
          <w:lang w:val="id-ID"/>
        </w:rPr>
      </w:pPr>
      <w:bookmarkStart w:id="13" w:name="_Toc195952464"/>
      <w:r w:rsidRPr="002A1762">
        <w:rPr>
          <w:rFonts w:cs="Times New Roman"/>
          <w:lang w:val="id-ID"/>
        </w:rPr>
        <w:lastRenderedPageBreak/>
        <w:t>DAFTAR LAMPIRAN</w:t>
      </w:r>
      <w:bookmarkEnd w:id="13"/>
    </w:p>
    <w:p w14:paraId="06B1B8EE" w14:textId="3147C493" w:rsidR="00470B7F" w:rsidRPr="006632E3" w:rsidRDefault="00470B7F" w:rsidP="00CB4760">
      <w:pPr>
        <w:pStyle w:val="NoSpacing"/>
        <w:rPr>
          <w:rFonts w:ascii="Times New Roman" w:hAnsi="Times New Roman" w:cs="Times New Roman"/>
          <w:color w:val="FF0000"/>
          <w:sz w:val="24"/>
        </w:rPr>
      </w:pPr>
    </w:p>
    <w:p w14:paraId="6B103A0E" w14:textId="0B45FE4A" w:rsidR="005B6F36" w:rsidRPr="006632E3" w:rsidRDefault="005B6F36" w:rsidP="00CB4760">
      <w:pPr>
        <w:pStyle w:val="NoSpacing"/>
        <w:rPr>
          <w:rFonts w:ascii="Times New Roman" w:hAnsi="Times New Roman" w:cs="Times New Roman"/>
          <w:color w:val="FF0000"/>
          <w:sz w:val="24"/>
        </w:rPr>
      </w:pPr>
    </w:p>
    <w:p w14:paraId="689022BF" w14:textId="37CE9564" w:rsidR="001E0260" w:rsidRPr="00F31D72" w:rsidRDefault="00F31D72" w:rsidP="00CB4760">
      <w:pPr>
        <w:pStyle w:val="NoSpacing"/>
        <w:jc w:val="right"/>
        <w:rPr>
          <w:rFonts w:ascii="Times New Roman" w:hAnsi="Times New Roman" w:cs="Times New Roman"/>
          <w:sz w:val="24"/>
          <w:szCs w:val="24"/>
        </w:rPr>
      </w:pPr>
      <w:r w:rsidRPr="00F31D72">
        <w:rPr>
          <w:rFonts w:ascii="Times New Roman" w:hAnsi="Times New Roman" w:cs="Times New Roman"/>
          <w:sz w:val="24"/>
          <w:szCs w:val="24"/>
        </w:rPr>
        <w:t>Halaman</w:t>
      </w:r>
    </w:p>
    <w:p w14:paraId="3D9F4D6B" w14:textId="77777777" w:rsidR="00D17771" w:rsidRPr="0066454D" w:rsidRDefault="006E100C" w:rsidP="00F31D72">
      <w:pPr>
        <w:pStyle w:val="TOC1"/>
        <w:rPr>
          <w:rFonts w:asciiTheme="minorHAnsi" w:eastAsiaTheme="minorEastAsia" w:hAnsiTheme="minorHAnsi" w:cstheme="minorBidi"/>
          <w:b w:val="0"/>
          <w:sz w:val="22"/>
          <w:szCs w:val="22"/>
          <w:lang w:val="en-US"/>
        </w:rPr>
      </w:pPr>
      <w:r w:rsidRPr="00D17771">
        <w:fldChar w:fldCharType="begin"/>
      </w:r>
      <w:r w:rsidRPr="00D17771">
        <w:instrText xml:space="preserve"> TOC \h \z \u \t "Heading 4;1" </w:instrText>
      </w:r>
      <w:r w:rsidRPr="00D17771">
        <w:fldChar w:fldCharType="separate"/>
      </w:r>
      <w:hyperlink w:anchor="_Toc195951409" w:history="1">
        <w:r w:rsidR="00D17771" w:rsidRPr="0066454D">
          <w:rPr>
            <w:rStyle w:val="Hyperlink"/>
            <w:b w:val="0"/>
          </w:rPr>
          <w:t>Lampiran 1. Surat Ijin penelitian</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09 \h </w:instrText>
        </w:r>
        <w:r w:rsidR="00D17771" w:rsidRPr="0066454D">
          <w:rPr>
            <w:b w:val="0"/>
            <w:webHidden/>
          </w:rPr>
        </w:r>
        <w:r w:rsidR="00D17771" w:rsidRPr="0066454D">
          <w:rPr>
            <w:b w:val="0"/>
            <w:webHidden/>
          </w:rPr>
          <w:fldChar w:fldCharType="separate"/>
        </w:r>
        <w:r w:rsidR="006A152C">
          <w:rPr>
            <w:b w:val="0"/>
            <w:webHidden/>
          </w:rPr>
          <w:t>175</w:t>
        </w:r>
        <w:r w:rsidR="00D17771" w:rsidRPr="0066454D">
          <w:rPr>
            <w:b w:val="0"/>
            <w:webHidden/>
          </w:rPr>
          <w:fldChar w:fldCharType="end"/>
        </w:r>
      </w:hyperlink>
    </w:p>
    <w:p w14:paraId="2369D8B7" w14:textId="77777777" w:rsidR="00D17771" w:rsidRPr="0066454D" w:rsidRDefault="009679D2" w:rsidP="00F31D72">
      <w:pPr>
        <w:pStyle w:val="TOC1"/>
        <w:rPr>
          <w:rFonts w:asciiTheme="minorHAnsi" w:eastAsiaTheme="minorEastAsia" w:hAnsiTheme="minorHAnsi" w:cstheme="minorBidi"/>
          <w:b w:val="0"/>
          <w:sz w:val="22"/>
          <w:szCs w:val="22"/>
          <w:lang w:val="en-US"/>
        </w:rPr>
      </w:pPr>
      <w:hyperlink w:anchor="_Toc195951410" w:history="1">
        <w:r w:rsidR="00D17771" w:rsidRPr="0066454D">
          <w:rPr>
            <w:rStyle w:val="Hyperlink"/>
            <w:b w:val="0"/>
          </w:rPr>
          <w:t>Lampiran 2. Wawancara dengan pembina dan pelatih</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0 \h </w:instrText>
        </w:r>
        <w:r w:rsidR="00D17771" w:rsidRPr="0066454D">
          <w:rPr>
            <w:b w:val="0"/>
            <w:webHidden/>
          </w:rPr>
        </w:r>
        <w:r w:rsidR="00D17771" w:rsidRPr="0066454D">
          <w:rPr>
            <w:b w:val="0"/>
            <w:webHidden/>
          </w:rPr>
          <w:fldChar w:fldCharType="separate"/>
        </w:r>
        <w:r w:rsidR="006A152C">
          <w:rPr>
            <w:b w:val="0"/>
            <w:webHidden/>
          </w:rPr>
          <w:t>176</w:t>
        </w:r>
        <w:r w:rsidR="00D17771" w:rsidRPr="0066454D">
          <w:rPr>
            <w:b w:val="0"/>
            <w:webHidden/>
          </w:rPr>
          <w:fldChar w:fldCharType="end"/>
        </w:r>
      </w:hyperlink>
    </w:p>
    <w:p w14:paraId="2EABABF7" w14:textId="77777777" w:rsidR="00D17771" w:rsidRPr="0066454D" w:rsidRDefault="009679D2" w:rsidP="00F31D72">
      <w:pPr>
        <w:pStyle w:val="TOC1"/>
        <w:rPr>
          <w:rFonts w:asciiTheme="minorHAnsi" w:eastAsiaTheme="minorEastAsia" w:hAnsiTheme="minorHAnsi" w:cstheme="minorBidi"/>
          <w:b w:val="0"/>
          <w:sz w:val="22"/>
          <w:szCs w:val="22"/>
          <w:lang w:val="en-US"/>
        </w:rPr>
      </w:pPr>
      <w:hyperlink w:anchor="_Toc195951411" w:history="1">
        <w:r w:rsidR="00D17771" w:rsidRPr="0066454D">
          <w:rPr>
            <w:rStyle w:val="Hyperlink"/>
            <w:b w:val="0"/>
          </w:rPr>
          <w:t>Lampiran 3. Surat penerimaan penelitian</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1 \h </w:instrText>
        </w:r>
        <w:r w:rsidR="00D17771" w:rsidRPr="0066454D">
          <w:rPr>
            <w:b w:val="0"/>
            <w:webHidden/>
          </w:rPr>
        </w:r>
        <w:r w:rsidR="00D17771" w:rsidRPr="0066454D">
          <w:rPr>
            <w:b w:val="0"/>
            <w:webHidden/>
          </w:rPr>
          <w:fldChar w:fldCharType="separate"/>
        </w:r>
        <w:r w:rsidR="006A152C">
          <w:rPr>
            <w:b w:val="0"/>
            <w:webHidden/>
          </w:rPr>
          <w:t>177</w:t>
        </w:r>
        <w:r w:rsidR="00D17771" w:rsidRPr="0066454D">
          <w:rPr>
            <w:b w:val="0"/>
            <w:webHidden/>
          </w:rPr>
          <w:fldChar w:fldCharType="end"/>
        </w:r>
      </w:hyperlink>
    </w:p>
    <w:p w14:paraId="0AF0E126" w14:textId="77777777" w:rsidR="00D17771" w:rsidRPr="0066454D" w:rsidRDefault="009679D2" w:rsidP="00F31D72">
      <w:pPr>
        <w:pStyle w:val="TOC1"/>
        <w:rPr>
          <w:rFonts w:asciiTheme="minorHAnsi" w:eastAsiaTheme="minorEastAsia" w:hAnsiTheme="minorHAnsi" w:cstheme="minorBidi"/>
          <w:b w:val="0"/>
          <w:sz w:val="22"/>
          <w:szCs w:val="22"/>
          <w:lang w:val="en-US"/>
        </w:rPr>
      </w:pPr>
      <w:hyperlink w:anchor="_Toc195951412" w:history="1">
        <w:r w:rsidR="00D17771" w:rsidRPr="0066454D">
          <w:rPr>
            <w:rStyle w:val="Hyperlink"/>
            <w:b w:val="0"/>
          </w:rPr>
          <w:t>Lampiran 4. Hasil wawancara dengan pembina MB Oasis Mans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2 \h </w:instrText>
        </w:r>
        <w:r w:rsidR="00D17771" w:rsidRPr="0066454D">
          <w:rPr>
            <w:b w:val="0"/>
            <w:webHidden/>
          </w:rPr>
        </w:r>
        <w:r w:rsidR="00D17771" w:rsidRPr="0066454D">
          <w:rPr>
            <w:b w:val="0"/>
            <w:webHidden/>
          </w:rPr>
          <w:fldChar w:fldCharType="separate"/>
        </w:r>
        <w:r w:rsidR="006A152C">
          <w:rPr>
            <w:b w:val="0"/>
            <w:webHidden/>
          </w:rPr>
          <w:t>178</w:t>
        </w:r>
        <w:r w:rsidR="00D17771" w:rsidRPr="0066454D">
          <w:rPr>
            <w:b w:val="0"/>
            <w:webHidden/>
          </w:rPr>
          <w:fldChar w:fldCharType="end"/>
        </w:r>
      </w:hyperlink>
    </w:p>
    <w:p w14:paraId="55FA2E0B" w14:textId="77777777" w:rsidR="00D17771" w:rsidRPr="0066454D" w:rsidRDefault="009679D2" w:rsidP="00F31D72">
      <w:pPr>
        <w:pStyle w:val="TOC1"/>
        <w:rPr>
          <w:rFonts w:asciiTheme="minorHAnsi" w:eastAsiaTheme="minorEastAsia" w:hAnsiTheme="minorHAnsi" w:cstheme="minorBidi"/>
          <w:b w:val="0"/>
          <w:sz w:val="22"/>
          <w:szCs w:val="22"/>
          <w:lang w:val="en-US"/>
        </w:rPr>
      </w:pPr>
      <w:hyperlink w:anchor="_Toc195951413" w:history="1">
        <w:r w:rsidR="00D17771" w:rsidRPr="0066454D">
          <w:rPr>
            <w:rStyle w:val="Hyperlink"/>
            <w:b w:val="0"/>
          </w:rPr>
          <w:t>Lampiran 5. Hasil wawacara dengan pelatih MB Oasis Mans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3 \h </w:instrText>
        </w:r>
        <w:r w:rsidR="00D17771" w:rsidRPr="0066454D">
          <w:rPr>
            <w:b w:val="0"/>
            <w:webHidden/>
          </w:rPr>
        </w:r>
        <w:r w:rsidR="00D17771" w:rsidRPr="0066454D">
          <w:rPr>
            <w:b w:val="0"/>
            <w:webHidden/>
          </w:rPr>
          <w:fldChar w:fldCharType="separate"/>
        </w:r>
        <w:r w:rsidR="006A152C">
          <w:rPr>
            <w:b w:val="0"/>
            <w:webHidden/>
          </w:rPr>
          <w:t>179</w:t>
        </w:r>
        <w:r w:rsidR="00D17771" w:rsidRPr="0066454D">
          <w:rPr>
            <w:b w:val="0"/>
            <w:webHidden/>
          </w:rPr>
          <w:fldChar w:fldCharType="end"/>
        </w:r>
      </w:hyperlink>
    </w:p>
    <w:p w14:paraId="79C54185" w14:textId="77777777" w:rsidR="00D17771" w:rsidRPr="0066454D" w:rsidRDefault="009679D2" w:rsidP="00F31D72">
      <w:pPr>
        <w:pStyle w:val="TOC1"/>
        <w:rPr>
          <w:rFonts w:asciiTheme="minorHAnsi" w:eastAsiaTheme="minorEastAsia" w:hAnsiTheme="minorHAnsi" w:cstheme="minorBidi"/>
          <w:b w:val="0"/>
          <w:sz w:val="22"/>
          <w:szCs w:val="22"/>
          <w:lang w:val="en-US"/>
        </w:rPr>
      </w:pPr>
      <w:hyperlink w:anchor="_Toc195951414" w:history="1">
        <w:r w:rsidR="00D17771" w:rsidRPr="0066454D">
          <w:rPr>
            <w:rStyle w:val="Hyperlink"/>
            <w:b w:val="0"/>
          </w:rPr>
          <w:t>Lampiran 6. Hasil Pengujian Blackbox Testing (Pembin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4 \h </w:instrText>
        </w:r>
        <w:r w:rsidR="00D17771" w:rsidRPr="0066454D">
          <w:rPr>
            <w:b w:val="0"/>
            <w:webHidden/>
          </w:rPr>
        </w:r>
        <w:r w:rsidR="00D17771" w:rsidRPr="0066454D">
          <w:rPr>
            <w:b w:val="0"/>
            <w:webHidden/>
          </w:rPr>
          <w:fldChar w:fldCharType="separate"/>
        </w:r>
        <w:r w:rsidR="006A152C">
          <w:rPr>
            <w:b w:val="0"/>
            <w:webHidden/>
          </w:rPr>
          <w:t>180</w:t>
        </w:r>
        <w:r w:rsidR="00D17771" w:rsidRPr="0066454D">
          <w:rPr>
            <w:b w:val="0"/>
            <w:webHidden/>
          </w:rPr>
          <w:fldChar w:fldCharType="end"/>
        </w:r>
      </w:hyperlink>
    </w:p>
    <w:p w14:paraId="1F6F903E" w14:textId="77777777" w:rsidR="00D17771" w:rsidRPr="0066454D" w:rsidRDefault="009679D2" w:rsidP="00F31D72">
      <w:pPr>
        <w:pStyle w:val="TOC1"/>
        <w:rPr>
          <w:rFonts w:asciiTheme="minorHAnsi" w:eastAsiaTheme="minorEastAsia" w:hAnsiTheme="minorHAnsi" w:cstheme="minorBidi"/>
          <w:b w:val="0"/>
          <w:sz w:val="22"/>
          <w:szCs w:val="22"/>
          <w:lang w:val="en-US"/>
        </w:rPr>
      </w:pPr>
      <w:hyperlink w:anchor="_Toc195951415" w:history="1">
        <w:r w:rsidR="00D17771" w:rsidRPr="0066454D">
          <w:rPr>
            <w:rStyle w:val="Hyperlink"/>
            <w:b w:val="0"/>
          </w:rPr>
          <w:t>Lampiran 7. Hasil Pengujian Blackbox Testing (Pelatih)</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5 \h </w:instrText>
        </w:r>
        <w:r w:rsidR="00D17771" w:rsidRPr="0066454D">
          <w:rPr>
            <w:b w:val="0"/>
            <w:webHidden/>
          </w:rPr>
        </w:r>
        <w:r w:rsidR="00D17771" w:rsidRPr="0066454D">
          <w:rPr>
            <w:b w:val="0"/>
            <w:webHidden/>
          </w:rPr>
          <w:fldChar w:fldCharType="separate"/>
        </w:r>
        <w:r w:rsidR="006A152C">
          <w:rPr>
            <w:b w:val="0"/>
            <w:webHidden/>
          </w:rPr>
          <w:t>182</w:t>
        </w:r>
        <w:r w:rsidR="00D17771" w:rsidRPr="0066454D">
          <w:rPr>
            <w:b w:val="0"/>
            <w:webHidden/>
          </w:rPr>
          <w:fldChar w:fldCharType="end"/>
        </w:r>
      </w:hyperlink>
    </w:p>
    <w:p w14:paraId="15FD56FE" w14:textId="77777777" w:rsidR="00D17771" w:rsidRPr="0066454D" w:rsidRDefault="009679D2" w:rsidP="00F31D72">
      <w:pPr>
        <w:pStyle w:val="TOC1"/>
        <w:rPr>
          <w:rFonts w:asciiTheme="minorHAnsi" w:eastAsiaTheme="minorEastAsia" w:hAnsiTheme="minorHAnsi" w:cstheme="minorBidi"/>
          <w:b w:val="0"/>
          <w:sz w:val="22"/>
          <w:szCs w:val="22"/>
          <w:lang w:val="en-US"/>
        </w:rPr>
      </w:pPr>
      <w:hyperlink w:anchor="_Toc195951416" w:history="1">
        <w:r w:rsidR="00D17771" w:rsidRPr="0066454D">
          <w:rPr>
            <w:rStyle w:val="Hyperlink"/>
            <w:b w:val="0"/>
          </w:rPr>
          <w:t>Lampiran 8. Hasil Pengujian Bet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6 \h </w:instrText>
        </w:r>
        <w:r w:rsidR="00D17771" w:rsidRPr="0066454D">
          <w:rPr>
            <w:b w:val="0"/>
            <w:webHidden/>
          </w:rPr>
        </w:r>
        <w:r w:rsidR="00D17771" w:rsidRPr="0066454D">
          <w:rPr>
            <w:b w:val="0"/>
            <w:webHidden/>
          </w:rPr>
          <w:fldChar w:fldCharType="separate"/>
        </w:r>
        <w:r w:rsidR="006A152C">
          <w:rPr>
            <w:b w:val="0"/>
            <w:webHidden/>
          </w:rPr>
          <w:t>185</w:t>
        </w:r>
        <w:r w:rsidR="00D17771" w:rsidRPr="0066454D">
          <w:rPr>
            <w:b w:val="0"/>
            <w:webHidden/>
          </w:rPr>
          <w:fldChar w:fldCharType="end"/>
        </w:r>
      </w:hyperlink>
    </w:p>
    <w:p w14:paraId="32FF1827" w14:textId="77777777" w:rsidR="00D17771" w:rsidRPr="0066454D" w:rsidRDefault="009679D2" w:rsidP="00F31D72">
      <w:pPr>
        <w:pStyle w:val="TOC1"/>
        <w:rPr>
          <w:rFonts w:asciiTheme="minorHAnsi" w:eastAsiaTheme="minorEastAsia" w:hAnsiTheme="minorHAnsi" w:cstheme="minorBidi"/>
          <w:b w:val="0"/>
          <w:sz w:val="22"/>
          <w:szCs w:val="22"/>
          <w:lang w:val="en-US"/>
        </w:rPr>
      </w:pPr>
      <w:hyperlink w:anchor="_Toc195951417" w:history="1">
        <w:r w:rsidR="00D17771" w:rsidRPr="0066454D">
          <w:rPr>
            <w:rStyle w:val="Hyperlink"/>
            <w:b w:val="0"/>
          </w:rPr>
          <w:t xml:space="preserve">Lampiran 9. Dokumentasi Pengujian </w:t>
        </w:r>
        <w:r w:rsidR="00D17771" w:rsidRPr="0066454D">
          <w:rPr>
            <w:rStyle w:val="Hyperlink"/>
            <w:b w:val="0"/>
            <w:i/>
          </w:rPr>
          <w:t>Blackbox</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7 \h </w:instrText>
        </w:r>
        <w:r w:rsidR="00D17771" w:rsidRPr="0066454D">
          <w:rPr>
            <w:b w:val="0"/>
            <w:webHidden/>
          </w:rPr>
        </w:r>
        <w:r w:rsidR="00D17771" w:rsidRPr="0066454D">
          <w:rPr>
            <w:b w:val="0"/>
            <w:webHidden/>
          </w:rPr>
          <w:fldChar w:fldCharType="separate"/>
        </w:r>
        <w:r w:rsidR="006A152C">
          <w:rPr>
            <w:b w:val="0"/>
            <w:webHidden/>
          </w:rPr>
          <w:t>190</w:t>
        </w:r>
        <w:r w:rsidR="00D17771" w:rsidRPr="0066454D">
          <w:rPr>
            <w:b w:val="0"/>
            <w:webHidden/>
          </w:rPr>
          <w:fldChar w:fldCharType="end"/>
        </w:r>
      </w:hyperlink>
    </w:p>
    <w:p w14:paraId="7F4E6DC0" w14:textId="77777777" w:rsidR="00D17771" w:rsidRPr="0066454D" w:rsidRDefault="009679D2" w:rsidP="00F31D72">
      <w:pPr>
        <w:pStyle w:val="TOC1"/>
        <w:rPr>
          <w:rFonts w:asciiTheme="minorHAnsi" w:eastAsiaTheme="minorEastAsia" w:hAnsiTheme="minorHAnsi" w:cstheme="minorBidi"/>
          <w:b w:val="0"/>
          <w:sz w:val="22"/>
          <w:szCs w:val="22"/>
          <w:lang w:val="en-US"/>
        </w:rPr>
      </w:pPr>
      <w:hyperlink w:anchor="_Toc195951418" w:history="1">
        <w:r w:rsidR="00D17771" w:rsidRPr="0066454D">
          <w:rPr>
            <w:rStyle w:val="Hyperlink"/>
            <w:b w:val="0"/>
          </w:rPr>
          <w:t>Lampiran 10. Dokumentasi Pengujian Bet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8 \h </w:instrText>
        </w:r>
        <w:r w:rsidR="00D17771" w:rsidRPr="0066454D">
          <w:rPr>
            <w:b w:val="0"/>
            <w:webHidden/>
          </w:rPr>
        </w:r>
        <w:r w:rsidR="00D17771" w:rsidRPr="0066454D">
          <w:rPr>
            <w:b w:val="0"/>
            <w:webHidden/>
          </w:rPr>
          <w:fldChar w:fldCharType="separate"/>
        </w:r>
        <w:r w:rsidR="006A152C">
          <w:rPr>
            <w:b w:val="0"/>
            <w:webHidden/>
          </w:rPr>
          <w:t>191</w:t>
        </w:r>
        <w:r w:rsidR="00D17771" w:rsidRPr="0066454D">
          <w:rPr>
            <w:b w:val="0"/>
            <w:webHidden/>
          </w:rPr>
          <w:fldChar w:fldCharType="end"/>
        </w:r>
      </w:hyperlink>
    </w:p>
    <w:p w14:paraId="1F1896D3" w14:textId="77777777" w:rsidR="00470B7F" w:rsidRPr="00641C67" w:rsidRDefault="006E100C" w:rsidP="00F31D72">
      <w:pPr>
        <w:pStyle w:val="NoSpacing"/>
        <w:rPr>
          <w:rFonts w:ascii="Times New Roman" w:hAnsi="Times New Roman" w:cs="Times New Roman"/>
          <w:sz w:val="24"/>
          <w:szCs w:val="24"/>
          <w:lang w:val="id-ID"/>
        </w:rPr>
      </w:pPr>
      <w:r w:rsidRPr="00D17771">
        <w:rPr>
          <w:rFonts w:ascii="Times New Roman" w:hAnsi="Times New Roman" w:cs="Times New Roman"/>
          <w:sz w:val="24"/>
          <w:szCs w:val="24"/>
          <w:lang w:val="id-ID"/>
        </w:rPr>
        <w:fldChar w:fldCharType="end"/>
      </w:r>
    </w:p>
    <w:p w14:paraId="0D5ED441" w14:textId="77777777" w:rsidR="00470B7F" w:rsidRPr="00641C67" w:rsidRDefault="00470B7F" w:rsidP="00CB4760">
      <w:pPr>
        <w:pStyle w:val="NoSpacing"/>
        <w:rPr>
          <w:rFonts w:ascii="Times New Roman" w:hAnsi="Times New Roman" w:cs="Times New Roman"/>
          <w:lang w:val="id-ID"/>
        </w:rPr>
      </w:pPr>
    </w:p>
    <w:p w14:paraId="0A01838E" w14:textId="5E0975EE" w:rsidR="00470B7F" w:rsidRPr="00641C67" w:rsidRDefault="00470B7F" w:rsidP="00D71885">
      <w:pPr>
        <w:pStyle w:val="NoSpacing"/>
        <w:spacing w:line="360" w:lineRule="auto"/>
        <w:rPr>
          <w:rFonts w:ascii="Times New Roman" w:hAnsi="Times New Roman" w:cs="Times New Roman"/>
          <w:lang w:val="id-ID"/>
        </w:rPr>
      </w:pPr>
    </w:p>
    <w:p w14:paraId="77208C10" w14:textId="77777777" w:rsidR="00DE3812" w:rsidRDefault="00DE3812" w:rsidP="00D71885">
      <w:pPr>
        <w:pStyle w:val="NoSpacing"/>
        <w:spacing w:line="360" w:lineRule="auto"/>
        <w:rPr>
          <w:rFonts w:ascii="Times New Roman" w:hAnsi="Times New Roman" w:cs="Times New Roman"/>
          <w:lang w:val="id-ID"/>
        </w:rPr>
        <w:sectPr w:rsidR="00DE3812" w:rsidSect="002D34F0">
          <w:pgSz w:w="11907" w:h="16840" w:code="9"/>
          <w:pgMar w:top="1985" w:right="1418" w:bottom="1418" w:left="1985" w:header="709" w:footer="709" w:gutter="0"/>
          <w:pgNumType w:fmt="lowerRoman"/>
          <w:cols w:space="708"/>
          <w:docGrid w:linePitch="360"/>
        </w:sectPr>
      </w:pPr>
    </w:p>
    <w:p w14:paraId="5118EFB6" w14:textId="77777777" w:rsidR="00DE3812" w:rsidRPr="000F2B8E" w:rsidRDefault="00DE3812" w:rsidP="006632E3">
      <w:pPr>
        <w:pStyle w:val="Heading1"/>
        <w:spacing w:line="240" w:lineRule="auto"/>
        <w:rPr>
          <w:rFonts w:cs="Times New Roman"/>
        </w:rPr>
      </w:pPr>
      <w:bookmarkStart w:id="14" w:name="_Toc94799377"/>
      <w:bookmarkStart w:id="15" w:name="_Toc94805794"/>
      <w:bookmarkStart w:id="16" w:name="_Toc195952465"/>
      <w:r>
        <w:rPr>
          <w:rFonts w:cs="Times New Roman"/>
          <w:lang w:val="id-ID"/>
        </w:rPr>
        <w:lastRenderedPageBreak/>
        <w:t xml:space="preserve">DAFTAR </w:t>
      </w:r>
      <w:r>
        <w:rPr>
          <w:rFonts w:cs="Times New Roman"/>
        </w:rPr>
        <w:t>SINGKATAN</w:t>
      </w:r>
      <w:bookmarkEnd w:id="14"/>
      <w:bookmarkEnd w:id="15"/>
      <w:bookmarkEnd w:id="16"/>
    </w:p>
    <w:p w14:paraId="396A0766"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33AAA26E"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675FA3D5" w14:textId="77777777" w:rsidR="005A2150" w:rsidRPr="009075BB" w:rsidRDefault="005A2150" w:rsidP="005A2150">
      <w:pPr>
        <w:pStyle w:val="NoSpacing"/>
        <w:tabs>
          <w:tab w:val="right" w:pos="8504"/>
        </w:tabs>
        <w:spacing w:line="276" w:lineRule="auto"/>
        <w:rPr>
          <w:rFonts w:ascii="Times New Roman" w:hAnsi="Times New Roman" w:cs="Times New Roman"/>
          <w:sz w:val="24"/>
          <w:szCs w:val="24"/>
        </w:rPr>
      </w:pPr>
      <w:r w:rsidRPr="009075BB">
        <w:rPr>
          <w:rFonts w:ascii="Times New Roman" w:hAnsi="Times New Roman" w:cs="Times New Roman"/>
          <w:sz w:val="24"/>
          <w:szCs w:val="24"/>
        </w:rPr>
        <w:t>MB Oasis Mansa</w:t>
      </w:r>
      <w:r w:rsidRPr="009075BB">
        <w:rPr>
          <w:rFonts w:ascii="Times New Roman" w:hAnsi="Times New Roman" w:cs="Times New Roman"/>
          <w:sz w:val="24"/>
          <w:szCs w:val="24"/>
        </w:rPr>
        <w:tab/>
      </w:r>
      <w:r w:rsidRPr="009075BB">
        <w:rPr>
          <w:rFonts w:ascii="Times New Roman" w:hAnsi="Times New Roman" w:cs="Times New Roman"/>
          <w:i/>
          <w:sz w:val="24"/>
          <w:szCs w:val="24"/>
        </w:rPr>
        <w:t>Marching Band</w:t>
      </w:r>
      <w:r w:rsidRPr="009075BB">
        <w:rPr>
          <w:rFonts w:ascii="Times New Roman" w:hAnsi="Times New Roman" w:cs="Times New Roman"/>
          <w:sz w:val="24"/>
          <w:szCs w:val="24"/>
        </w:rPr>
        <w:t xml:space="preserve"> Gema Oasis Man 1 Samarinda</w:t>
      </w:r>
    </w:p>
    <w:p w14:paraId="5B1D1997"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sz w:val="24"/>
          <w:szCs w:val="24"/>
        </w:rPr>
        <w:t xml:space="preserve">MAN </w:t>
      </w:r>
      <w:r w:rsidRPr="009075BB">
        <w:rPr>
          <w:rFonts w:ascii="Times New Roman" w:hAnsi="Times New Roman" w:cs="Times New Roman"/>
          <w:sz w:val="24"/>
          <w:szCs w:val="24"/>
        </w:rPr>
        <w:tab/>
        <w:t>Madrasah Aliyah Negeri</w:t>
      </w:r>
    </w:p>
    <w:p w14:paraId="066B8F53" w14:textId="77777777" w:rsidR="005A2150" w:rsidRPr="009075BB" w:rsidRDefault="005A2150" w:rsidP="005A2150">
      <w:pPr>
        <w:pStyle w:val="NoSpacing"/>
        <w:tabs>
          <w:tab w:val="right" w:pos="8504"/>
        </w:tabs>
        <w:spacing w:line="276" w:lineRule="auto"/>
        <w:rPr>
          <w:rFonts w:ascii="Times New Roman" w:hAnsi="Times New Roman" w:cs="Times New Roman"/>
          <w:bCs/>
          <w:color w:val="202124"/>
          <w:sz w:val="24"/>
          <w:szCs w:val="24"/>
          <w:shd w:val="clear" w:color="auto" w:fill="FFFFFF"/>
        </w:rPr>
      </w:pPr>
      <w:r w:rsidRPr="009075BB">
        <w:rPr>
          <w:rFonts w:ascii="Times New Roman" w:hAnsi="Times New Roman" w:cs="Times New Roman"/>
          <w:bCs/>
          <w:color w:val="202124"/>
          <w:sz w:val="24"/>
          <w:szCs w:val="24"/>
          <w:shd w:val="clear" w:color="auto" w:fill="FFFFFF"/>
        </w:rPr>
        <w:t>PHP</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Hypertext Preprocessor</w:t>
      </w:r>
    </w:p>
    <w:p w14:paraId="676611FB"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bCs/>
          <w:color w:val="202124"/>
          <w:sz w:val="24"/>
          <w:szCs w:val="24"/>
          <w:shd w:val="clear" w:color="auto" w:fill="FFFFFF"/>
        </w:rPr>
        <w:t>HTML</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HyperText</w:t>
      </w:r>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Markup</w:t>
      </w:r>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Language</w:t>
      </w:r>
    </w:p>
    <w:p w14:paraId="51CCB82D"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ERD</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Entity Relationship Diagram</w:t>
      </w:r>
    </w:p>
    <w:p w14:paraId="35C28910"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UAT</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User Acceptance Testing</w:t>
      </w:r>
    </w:p>
    <w:p w14:paraId="038870DF" w14:textId="77777777" w:rsidR="00DE3812" w:rsidRDefault="00DE3812" w:rsidP="00DE3812">
      <w:pPr>
        <w:pStyle w:val="NoSpacing"/>
        <w:spacing w:line="360" w:lineRule="auto"/>
        <w:rPr>
          <w:rFonts w:ascii="Times New Roman" w:hAnsi="Times New Roman" w:cs="Times New Roman"/>
          <w:lang w:val="id-ID"/>
        </w:rPr>
      </w:pPr>
    </w:p>
    <w:p w14:paraId="245ED250" w14:textId="77777777" w:rsidR="00DE3812" w:rsidRDefault="00DE3812" w:rsidP="00D71885">
      <w:pPr>
        <w:pStyle w:val="NoSpacing"/>
        <w:spacing w:line="360" w:lineRule="auto"/>
        <w:rPr>
          <w:rFonts w:ascii="Times New Roman" w:hAnsi="Times New Roman" w:cs="Times New Roman"/>
          <w:lang w:val="id-ID"/>
        </w:rPr>
      </w:pPr>
    </w:p>
    <w:p w14:paraId="64B6FC7C" w14:textId="77777777" w:rsidR="00DE3812" w:rsidRDefault="00DE3812" w:rsidP="00D71885">
      <w:pPr>
        <w:pStyle w:val="NoSpacing"/>
        <w:spacing w:line="360" w:lineRule="auto"/>
        <w:rPr>
          <w:rFonts w:ascii="Times New Roman" w:hAnsi="Times New Roman" w:cs="Times New Roman"/>
          <w:lang w:val="id-ID"/>
        </w:rPr>
      </w:pPr>
    </w:p>
    <w:p w14:paraId="5B010E71" w14:textId="77777777" w:rsidR="00DE3812" w:rsidRPr="002A1762" w:rsidRDefault="00DE3812" w:rsidP="00D71885">
      <w:pPr>
        <w:pStyle w:val="NoSpacing"/>
        <w:spacing w:line="360" w:lineRule="auto"/>
        <w:rPr>
          <w:rFonts w:ascii="Times New Roman" w:hAnsi="Times New Roman" w:cs="Times New Roman"/>
          <w:lang w:val="id-ID"/>
        </w:rPr>
      </w:pPr>
    </w:p>
    <w:p w14:paraId="5293E662" w14:textId="77777777" w:rsidR="00470B7F" w:rsidRPr="002A1762" w:rsidRDefault="00470B7F" w:rsidP="00D71885">
      <w:pPr>
        <w:pStyle w:val="NoSpacing"/>
        <w:spacing w:line="360" w:lineRule="auto"/>
        <w:rPr>
          <w:rFonts w:ascii="Times New Roman" w:hAnsi="Times New Roman" w:cs="Times New Roman"/>
          <w:lang w:val="id-ID"/>
        </w:rPr>
      </w:pPr>
    </w:p>
    <w:p w14:paraId="0EFA1592" w14:textId="4E9C246C" w:rsidR="00470B7F" w:rsidRPr="002A1762" w:rsidRDefault="00470B7F" w:rsidP="00D71885">
      <w:pPr>
        <w:pStyle w:val="NoSpacing"/>
        <w:spacing w:line="360" w:lineRule="auto"/>
        <w:rPr>
          <w:rFonts w:ascii="Times New Roman" w:hAnsi="Times New Roman" w:cs="Times New Roman"/>
          <w:lang w:val="id-ID"/>
        </w:rPr>
      </w:pPr>
    </w:p>
    <w:p w14:paraId="2B1A3EF5" w14:textId="77777777" w:rsidR="00470B7F" w:rsidRPr="002A1762" w:rsidRDefault="00470B7F" w:rsidP="00301B97">
      <w:pPr>
        <w:pStyle w:val="NoSpacing"/>
        <w:rPr>
          <w:rFonts w:ascii="Times New Roman" w:hAnsi="Times New Roman" w:cs="Times New Roman"/>
          <w:lang w:val="id-ID"/>
        </w:rPr>
        <w:sectPr w:rsidR="00470B7F" w:rsidRPr="002A1762" w:rsidSect="002D34F0">
          <w:pgSz w:w="11907" w:h="16840" w:code="9"/>
          <w:pgMar w:top="1985" w:right="1418" w:bottom="1418" w:left="1985" w:header="709" w:footer="709" w:gutter="0"/>
          <w:pgNumType w:fmt="lowerRoman"/>
          <w:cols w:space="708"/>
          <w:docGrid w:linePitch="360"/>
        </w:sectPr>
      </w:pPr>
    </w:p>
    <w:p w14:paraId="28EE0A55" w14:textId="77777777" w:rsidR="00301B97" w:rsidRDefault="00E510D8" w:rsidP="006632E3">
      <w:pPr>
        <w:pStyle w:val="Heading1"/>
        <w:spacing w:line="240" w:lineRule="auto"/>
        <w:rPr>
          <w:rFonts w:cs="Times New Roman"/>
          <w:lang w:val="id-ID"/>
        </w:rPr>
      </w:pPr>
      <w:bookmarkStart w:id="17" w:name="_Toc195952466"/>
      <w:r w:rsidRPr="002A1762">
        <w:rPr>
          <w:rFonts w:cs="Times New Roman"/>
          <w:lang w:val="id-ID"/>
        </w:rPr>
        <w:lastRenderedPageBreak/>
        <w:t xml:space="preserve">BAB I </w:t>
      </w:r>
      <w:r w:rsidR="00860B6E" w:rsidRPr="002A1762">
        <w:rPr>
          <w:rFonts w:cs="Times New Roman"/>
          <w:lang w:val="id-ID"/>
        </w:rPr>
        <w:br/>
      </w:r>
      <w:r w:rsidRPr="002A1762">
        <w:rPr>
          <w:rFonts w:cs="Times New Roman"/>
          <w:lang w:val="id-ID"/>
        </w:rPr>
        <w:t>PENDAHULUAN</w:t>
      </w:r>
      <w:bookmarkEnd w:id="17"/>
    </w:p>
    <w:p w14:paraId="4FBF9144" w14:textId="77777777" w:rsidR="004240F6" w:rsidRDefault="004240F6" w:rsidP="004240F6">
      <w:pPr>
        <w:pStyle w:val="NoSpacing"/>
        <w:rPr>
          <w:lang w:val="id-ID"/>
        </w:rPr>
      </w:pPr>
    </w:p>
    <w:p w14:paraId="0334BDB1" w14:textId="77777777" w:rsidR="004240F6" w:rsidRPr="004240F6" w:rsidRDefault="004240F6" w:rsidP="004240F6">
      <w:pPr>
        <w:pStyle w:val="NoSpacing"/>
        <w:rPr>
          <w:lang w:val="id-ID"/>
        </w:rPr>
      </w:pPr>
    </w:p>
    <w:p w14:paraId="57FC350C" w14:textId="77777777" w:rsidR="004240F6" w:rsidRPr="009075BB" w:rsidRDefault="004240F6" w:rsidP="004240F6">
      <w:pPr>
        <w:pStyle w:val="Heading2"/>
        <w:numPr>
          <w:ilvl w:val="1"/>
          <w:numId w:val="1"/>
        </w:numPr>
        <w:ind w:left="567" w:hanging="567"/>
        <w:rPr>
          <w:rFonts w:cs="Times New Roman"/>
          <w:szCs w:val="24"/>
          <w:lang w:val="id-ID"/>
        </w:rPr>
      </w:pPr>
      <w:bookmarkStart w:id="18" w:name="_Toc192654553"/>
      <w:bookmarkStart w:id="19" w:name="_Toc195952467"/>
      <w:r w:rsidRPr="009075BB">
        <w:rPr>
          <w:rFonts w:cs="Times New Roman"/>
          <w:szCs w:val="24"/>
        </w:rPr>
        <w:t>Latar Belakang</w:t>
      </w:r>
      <w:bookmarkEnd w:id="18"/>
      <w:bookmarkEnd w:id="19"/>
    </w:p>
    <w:p w14:paraId="018BEBB3" w14:textId="77777777" w:rsidR="004240F6" w:rsidRPr="009075BB" w:rsidRDefault="004240F6" w:rsidP="004240F6">
      <w:pPr>
        <w:pStyle w:val="NoSpacing"/>
        <w:rPr>
          <w:rFonts w:ascii="Times New Roman" w:hAnsi="Times New Roman" w:cs="Times New Roman"/>
          <w:color w:val="FF0000"/>
          <w:sz w:val="24"/>
        </w:rPr>
      </w:pPr>
    </w:p>
    <w:p w14:paraId="6FDDF071" w14:textId="77777777" w:rsidR="004240F6" w:rsidRPr="009075BB" w:rsidRDefault="004240F6" w:rsidP="004240F6">
      <w:pPr>
        <w:pStyle w:val="BodyText"/>
        <w:rPr>
          <w:color w:val="auto"/>
        </w:rPr>
      </w:pPr>
      <w:r w:rsidRPr="009075BB">
        <w:rPr>
          <w:color w:val="auto"/>
        </w:rPr>
        <w:t xml:space="preserve">Penyebaran informasi dan pengelolaan internal yang efektif sangat penting dalam mendukung kinerja organisasi di era digital. Penggunaan teknologi memungkinkan informasi disampaikan secara cepat dan akurat, mempercepat proses komunikasi, serta meminimalisir potensi kesalahan yang mungkin terjadi dalam pengelolaan manual. Salah satu bentuk implementasi dari perubahan tersebut adalah pengadopsian sistem informasi yang berperan sebagai pusat pengelolaan dan penyebaran informasi dalam organisasi </w:t>
      </w:r>
      <w:r w:rsidRPr="009075BB">
        <w:rPr>
          <w:i/>
          <w:color w:val="auto"/>
        </w:rPr>
        <w:t>marching</w:t>
      </w:r>
      <w:r w:rsidRPr="009075BB">
        <w:rPr>
          <w:color w:val="auto"/>
        </w:rPr>
        <w:t xml:space="preserve"> </w:t>
      </w:r>
      <w:r w:rsidRPr="009075BB">
        <w:rPr>
          <w:i/>
          <w:color w:val="auto"/>
        </w:rPr>
        <w:t>band</w:t>
      </w:r>
      <w:r w:rsidRPr="009075BB">
        <w:rPr>
          <w:color w:val="auto"/>
        </w:rPr>
        <w:t xml:space="preserve">. </w:t>
      </w:r>
    </w:p>
    <w:p w14:paraId="305E04A8" w14:textId="77777777" w:rsidR="004240F6" w:rsidRPr="009075BB" w:rsidRDefault="004240F6" w:rsidP="004240F6">
      <w:pPr>
        <w:pStyle w:val="BodyText"/>
      </w:pPr>
      <w:r w:rsidRPr="009075BB">
        <w:rPr>
          <w:i/>
          <w:color w:val="auto"/>
        </w:rPr>
        <w:t>Marching band</w:t>
      </w:r>
      <w:r w:rsidRPr="009075BB">
        <w:rPr>
          <w:color w:val="auto"/>
        </w:rPr>
        <w:t xml:space="preserve"> (MB) merupakan kelompok musik yang terdiri dari sejumlah orang yang memainkan alat musik sambil melakukan gerakan berbaris. </w:t>
      </w:r>
      <w:r w:rsidRPr="009075BB">
        <w:rPr>
          <w:i/>
          <w:color w:val="auto"/>
        </w:rPr>
        <w:t>Marching band</w:t>
      </w:r>
      <w:r w:rsidRPr="009075BB">
        <w:rPr>
          <w:color w:val="auto"/>
        </w:rPr>
        <w:t xml:space="preserve"> merupakan sekelompok barisan orang yang memainkan satu atau beberapa lagu dengan menggunakan alat musik sambil berbaris, bergerak dan berjalan membentuk berbagai visualisai gerakan. </w:t>
      </w:r>
      <w:r w:rsidRPr="009075BB">
        <w:rPr>
          <w:color w:val="auto"/>
        </w:rPr>
        <w:fldChar w:fldCharType="begin" w:fldLock="1"/>
      </w:r>
      <w:r w:rsidRPr="009075BB">
        <w:rPr>
          <w:color w:val="auto"/>
        </w:rPr>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Purnamasari, and Roekmana 2024)","plainTextFormattedCitation":"(Faradila, Purnamasari, and Roekmana 2024)","previouslyFormattedCitation":"(Faradila, Purnamasari, and Roekmana 2024)"},"properties":{"noteIndex":0},"schema":"https://github.com/citation-style-language/schema/raw/master/csl-citation.json"}</w:instrText>
      </w:r>
      <w:r w:rsidRPr="009075BB">
        <w:rPr>
          <w:color w:val="auto"/>
        </w:rPr>
        <w:fldChar w:fldCharType="separate"/>
      </w:r>
      <w:r w:rsidRPr="009075BB">
        <w:rPr>
          <w:noProof/>
          <w:color w:val="auto"/>
        </w:rPr>
        <w:t>(Faradila, Purnamasari, and Roekmana 2024)</w:t>
      </w:r>
      <w:r w:rsidRPr="009075BB">
        <w:rPr>
          <w:color w:val="auto"/>
        </w:rPr>
        <w:fldChar w:fldCharType="end"/>
      </w:r>
      <w:r w:rsidRPr="009075BB">
        <w:t xml:space="preserve"> </w:t>
      </w:r>
    </w:p>
    <w:p w14:paraId="21E56BBD" w14:textId="77777777" w:rsidR="004240F6" w:rsidRPr="009075BB" w:rsidRDefault="004240F6" w:rsidP="004240F6">
      <w:pPr>
        <w:pStyle w:val="BodyText"/>
        <w:rPr>
          <w:color w:val="FF0000"/>
        </w:rPr>
      </w:pPr>
      <w:r w:rsidRPr="009075BB">
        <w:rPr>
          <w:color w:val="auto"/>
        </w:rPr>
        <w:t xml:space="preserve">Berdasarkan hasil observasi, MB Oasis Mansa, atau </w:t>
      </w:r>
      <w:r w:rsidRPr="009075BB">
        <w:rPr>
          <w:i/>
          <w:color w:val="auto"/>
        </w:rPr>
        <w:t>Marching Band</w:t>
      </w:r>
      <w:r w:rsidRPr="009075BB">
        <w:rPr>
          <w:color w:val="auto"/>
        </w:rPr>
        <w:t xml:space="preserve"> Gema Oasis MAN 1 Samarinda, merupakan salah satu unit ekstrakurikuler di Madrasah Aliyah Negeri 1 Samarinda yang didirikan pada tahun 2006. MB Oasis Mansa saat ini masih mengandalkan sistem manual dalam beberapa aspek kegiatannya.</w:t>
      </w:r>
      <w:r w:rsidRPr="009075BB">
        <w:rPr>
          <w:color w:val="FF0000"/>
        </w:rPr>
        <w:t xml:space="preserve"> </w:t>
      </w:r>
      <w:r w:rsidRPr="009075BB">
        <w:rPr>
          <w:color w:val="auto"/>
        </w:rPr>
        <w:t xml:space="preserve">Sistem pengelolaan dan penyebaran informasi di MB Oasis Mansa masih terbatas, informasi mengenai pendaftaran, kegiatan, dan jadwal lomba </w:t>
      </w:r>
      <w:r w:rsidRPr="009075BB">
        <w:rPr>
          <w:i/>
          <w:color w:val="auto"/>
        </w:rPr>
        <w:t>marching band</w:t>
      </w:r>
      <w:r w:rsidRPr="009075BB">
        <w:rPr>
          <w:color w:val="auto"/>
        </w:rPr>
        <w:t xml:space="preserve"> di Samarinda saat ini masih disampaikan melalui pemberitahuan dari mulut ke mulut ataupun melalui pesan </w:t>
      </w:r>
      <w:r w:rsidRPr="009075BB">
        <w:rPr>
          <w:i/>
          <w:color w:val="auto"/>
        </w:rPr>
        <w:t>WhatsApp</w:t>
      </w:r>
      <w:r w:rsidRPr="009075BB">
        <w:rPr>
          <w:color w:val="auto"/>
        </w:rPr>
        <w:t xml:space="preserve">. </w:t>
      </w:r>
    </w:p>
    <w:p w14:paraId="7962E8CE" w14:textId="77777777" w:rsidR="004240F6" w:rsidRPr="009075BB" w:rsidRDefault="004240F6" w:rsidP="004240F6">
      <w:pPr>
        <w:pStyle w:val="BodyText"/>
        <w:rPr>
          <w:color w:val="FF0000"/>
        </w:rPr>
      </w:pPr>
      <w:r w:rsidRPr="009075BB">
        <w:rPr>
          <w:color w:val="auto"/>
        </w:rPr>
        <w:t xml:space="preserve">Ketiadaan sistem yang terstruktur dalam pengelolaan absensi dan penilaian anggota menyebabkan informasi yang dibutuhkan oleh pelatih dan pembina tidak terorganisir dengan baik. Kondisi ini menghambat proses evaluasi performa anggota secara sistematis dan efektif. Penggunaan sistem absensi manual dinilai kurang efisien karena sering menghadapi berbagai kendala, seperti ketidakakuratan pencatatan dan risiko kehilangan data. Sistem absensi manual masih kurang efektif dan efisien karena masih banyak masalah yang menghambat kinerja guru atau pembina untuk mengetahui tingkat absensi siswa </w:t>
      </w:r>
      <w:r w:rsidRPr="009075BB">
        <w:rPr>
          <w:color w:val="auto"/>
        </w:rPr>
        <w:fldChar w:fldCharType="begin" w:fldLock="1"/>
      </w:r>
      <w:r w:rsidRPr="009075BB">
        <w:rPr>
          <w:color w:val="auto"/>
        </w:rPr>
        <w:instrText>ADDIN CSL_CITATION {"citationItems":[{"id":"ITEM-1","itemData":{"DOI":"https://doi.org/10.59141/jist.v2i01.68","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listion","given":"D.","non-dropping-particle":"","parse-names":false,"suffix":""},{"dropping-particle":"","family":"Nugroho","given":"A.","non-dropping-particle":"","parse-names":false,"suffix":""},{"dropping-particle":"","family":"R.Yulianto","given":"","non-dropping-particle":"","parse-names":false,"suffix":""},{"dropping-particle":"","family":"Martini","given":"","non-dropping-particle":"","parse-names":false,"suffix":""},{"dropping-particle":"","family":"Murtina","given":"H.","non-dropping-particle":"","parse-names":false,"suffix":""}],"container-title":"Jurnal Indonesia Sosial Teknologi","id":"ITEM-1","issue":"1","issued":{"date-parts":[["2021"]]},"page":"39–48","title":"Sistem Absensi Berbasis Fingerprint Dan Sms Gateway (Sate) Dalam Meningkatkan Kedisiplinan Siswa","type":"article-journal","volume":"2"},"uris":["http://www.mendeley.com/documents/?uuid=e36d4917-b9e3-42d9-aa67-751432d91ee0"]}],"mendeley":{"formattedCitation":"(Sulistion et al. 2021)","plainTextFormattedCitation":"(Sulistion et al. 2021)","previouslyFormattedCitation":"(Sulistion et al. 2021)"},"properties":{"noteIndex":0},"schema":"https://github.com/citation-style-language/schema/raw/master/csl-citation.json"}</w:instrText>
      </w:r>
      <w:r w:rsidRPr="009075BB">
        <w:rPr>
          <w:color w:val="auto"/>
        </w:rPr>
        <w:fldChar w:fldCharType="separate"/>
      </w:r>
      <w:r w:rsidRPr="009075BB">
        <w:rPr>
          <w:noProof/>
          <w:color w:val="auto"/>
        </w:rPr>
        <w:t>(Sulistion et al. 2021)</w:t>
      </w:r>
      <w:r w:rsidRPr="009075BB">
        <w:rPr>
          <w:color w:val="auto"/>
        </w:rPr>
        <w:fldChar w:fldCharType="end"/>
      </w:r>
      <w:r w:rsidRPr="009075BB">
        <w:rPr>
          <w:color w:val="auto"/>
        </w:rPr>
        <w:t xml:space="preserve">. Hal ini berpotensi menghambat pemantauan perkembangan </w:t>
      </w:r>
      <w:r w:rsidRPr="009075BB">
        <w:rPr>
          <w:color w:val="auto"/>
        </w:rPr>
        <w:lastRenderedPageBreak/>
        <w:t>anggota secara berkala dan komprehensif.</w:t>
      </w:r>
      <w:r w:rsidRPr="009075BB">
        <w:t xml:space="preserve"> </w:t>
      </w:r>
      <w:r w:rsidRPr="009075BB">
        <w:rPr>
          <w:color w:val="auto"/>
        </w:rPr>
        <w:t>Selain itu, keterbatasan dalam penyebaran informasi mengenai kegiatan MB Oasis Mansa juga berdampak pada masyarakat yang ingin tahu lebih banyak tentang unit ekstrakurikuler ini. Tanpa adanya platform yang lebih terstruktur, masyarakat atau calon anggota yang berminat untuk bergabung dengan MB Oasis Mansa kesulitan mendapatkan informasi yang akurat dan terkini mengenai jadwal, proses pendaftaran, serta kegiatan yang sedang berlangsung.</w:t>
      </w:r>
    </w:p>
    <w:p w14:paraId="628A1B0C" w14:textId="77777777" w:rsidR="004240F6" w:rsidRPr="009075BB" w:rsidRDefault="004240F6" w:rsidP="004240F6">
      <w:pPr>
        <w:pStyle w:val="BodyText"/>
        <w:rPr>
          <w:color w:val="000000"/>
          <w:lang w:val="en-ID"/>
        </w:rPr>
      </w:pPr>
      <w:r w:rsidRPr="009075BB">
        <w:rPr>
          <w:color w:val="000000"/>
          <w:lang w:val="en-ID"/>
        </w:rPr>
        <w:t xml:space="preserve">Pengembangan sistem serupa telah dilakukan oleh berbagai peneliti sebelumnya. Salah satu contoh adalah penelitian yang dilakukan oleh </w:t>
      </w:r>
      <w:r w:rsidRPr="009075BB">
        <w:rPr>
          <w:color w:val="000000"/>
          <w:lang w:val="en-ID"/>
        </w:rPr>
        <w:fldChar w:fldCharType="begin" w:fldLock="1"/>
      </w:r>
      <w:r w:rsidRPr="009075BB">
        <w:rPr>
          <w:color w:val="000000"/>
          <w:lang w:val="en-ID"/>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vanita, and Riadi 2024)","manualFormatting":"Syukron et al. (2024)","plainTextFormattedCitation":"(Syukron, Evanita, and Riadi 2024)","previouslyFormattedCitation":"(Syukron, Evanita, and Riadi 2024)"},"properties":{"noteIndex":0},"schema":"https://github.com/citation-style-language/schema/raw/master/csl-citation.json"}</w:instrText>
      </w:r>
      <w:r w:rsidRPr="009075BB">
        <w:rPr>
          <w:color w:val="000000"/>
          <w:lang w:val="en-ID"/>
        </w:rPr>
        <w:fldChar w:fldCharType="separate"/>
      </w:r>
      <w:r w:rsidRPr="009075BB">
        <w:rPr>
          <w:noProof/>
          <w:color w:val="000000"/>
          <w:lang w:val="en-ID"/>
        </w:rPr>
        <w:t>Syukron et al. (2024)</w:t>
      </w:r>
      <w:r w:rsidRPr="009075BB">
        <w:rPr>
          <w:color w:val="000000"/>
          <w:lang w:val="en-ID"/>
        </w:rPr>
        <w:fldChar w:fldCharType="end"/>
      </w:r>
      <w:r w:rsidRPr="009075BB">
        <w:rPr>
          <w:color w:val="000000"/>
          <w:lang w:val="en-ID"/>
        </w:rPr>
        <w:t xml:space="preserve"> mengenai Aplikasi Pengelolaan Ekstrakurikuler </w:t>
      </w:r>
      <w:r w:rsidRPr="009075BB">
        <w:rPr>
          <w:i/>
          <w:color w:val="000000"/>
          <w:lang w:val="en-ID"/>
        </w:rPr>
        <w:t>Marching</w:t>
      </w:r>
      <w:r w:rsidRPr="009075BB">
        <w:rPr>
          <w:color w:val="000000"/>
          <w:lang w:val="en-ID"/>
        </w:rPr>
        <w:t xml:space="preserve"> </w:t>
      </w:r>
      <w:r w:rsidRPr="009075BB">
        <w:rPr>
          <w:i/>
          <w:color w:val="000000"/>
          <w:lang w:val="en-ID"/>
        </w:rPr>
        <w:t>Band</w:t>
      </w:r>
      <w:r w:rsidRPr="009075BB">
        <w:rPr>
          <w:color w:val="000000"/>
          <w:lang w:val="en-ID"/>
        </w:rPr>
        <w:t xml:space="preserve"> Berbasis </w:t>
      </w:r>
      <w:r w:rsidRPr="009075BB">
        <w:rPr>
          <w:i/>
          <w:color w:val="000000"/>
          <w:lang w:val="en-ID"/>
        </w:rPr>
        <w:t>Web</w:t>
      </w:r>
      <w:r w:rsidRPr="009075BB">
        <w:rPr>
          <w:color w:val="000000"/>
          <w:lang w:val="en-ID"/>
        </w:rPr>
        <w:t xml:space="preserve">. Pada Penelitian tersebut mengadopsi metode pengembangan sistem </w:t>
      </w:r>
      <w:r w:rsidRPr="009075BB">
        <w:rPr>
          <w:i/>
          <w:color w:val="000000"/>
          <w:lang w:val="en-ID"/>
        </w:rPr>
        <w:t xml:space="preserve">waterfall </w:t>
      </w:r>
      <w:r w:rsidRPr="009075BB">
        <w:rPr>
          <w:color w:val="000000"/>
          <w:lang w:val="en-ID"/>
        </w:rPr>
        <w:t xml:space="preserve">dengan menggunakan </w:t>
      </w:r>
      <w:r w:rsidRPr="009075BB">
        <w:rPr>
          <w:i/>
          <w:color w:val="000000"/>
          <w:lang w:val="en-ID"/>
        </w:rPr>
        <w:t>framework</w:t>
      </w:r>
      <w:r w:rsidRPr="009075BB">
        <w:rPr>
          <w:color w:val="000000"/>
          <w:lang w:val="en-ID"/>
        </w:rPr>
        <w:t xml:space="preserve"> </w:t>
      </w:r>
      <w:r w:rsidRPr="009075BB">
        <w:rPr>
          <w:i/>
        </w:rPr>
        <w:t>CodeIgniter</w:t>
      </w:r>
      <w:r w:rsidRPr="009075BB">
        <w:rPr>
          <w:color w:val="000000"/>
          <w:lang w:val="en-ID"/>
        </w:rPr>
        <w:t>.</w:t>
      </w:r>
    </w:p>
    <w:p w14:paraId="673C9112" w14:textId="77777777" w:rsidR="004240F6" w:rsidRPr="009075BB" w:rsidRDefault="004240F6" w:rsidP="004240F6">
      <w:pPr>
        <w:pStyle w:val="BodyText"/>
        <w:rPr>
          <w:color w:val="000000"/>
          <w:lang w:val="en-ID"/>
        </w:rPr>
      </w:pPr>
      <w:r w:rsidRPr="009075BB">
        <w:rPr>
          <w:color w:val="000000"/>
          <w:lang w:val="en-ID"/>
        </w:rPr>
        <w:t xml:space="preserve">Metode </w:t>
      </w:r>
      <w:r w:rsidRPr="009075BB">
        <w:rPr>
          <w:i/>
          <w:color w:val="000000"/>
          <w:lang w:val="en-ID"/>
        </w:rPr>
        <w:t>waterfall</w:t>
      </w:r>
      <w:r w:rsidRPr="009075BB">
        <w:rPr>
          <w:color w:val="000000"/>
          <w:lang w:val="en-ID"/>
        </w:rPr>
        <w:t xml:space="preserve"> merupakan salah satu metode pengembangan sistem yang dilakukan secara sistematis dan berurutan. Adapun kelebihan dari metode </w:t>
      </w:r>
      <w:r w:rsidRPr="009075BB">
        <w:rPr>
          <w:i/>
          <w:color w:val="000000"/>
          <w:lang w:val="en-ID"/>
        </w:rPr>
        <w:t>waterfall</w:t>
      </w:r>
      <w:r w:rsidRPr="009075BB">
        <w:rPr>
          <w:color w:val="000000"/>
          <w:lang w:val="en-ID"/>
        </w:rPr>
        <w:t xml:space="preserve"> yaitu Proses pengembangan model fase o</w:t>
      </w:r>
      <w:r w:rsidRPr="009075BB">
        <w:rPr>
          <w:i/>
          <w:color w:val="000000"/>
          <w:lang w:val="en-ID"/>
        </w:rPr>
        <w:t>ne by one</w:t>
      </w:r>
      <w:r w:rsidRPr="009075BB">
        <w:rPr>
          <w:color w:val="000000"/>
          <w:lang w:val="en-ID"/>
        </w:rPr>
        <w:t xml:space="preserve"> dimana setiap tahapannya harus diselesaikan terlebih dahulu sebelum dilanjutkan ketahap selanjutnya, sehingga meminimalisir kesalahan yang mungkin akan terjadi </w:t>
      </w:r>
      <w:r w:rsidRPr="009075BB">
        <w:rPr>
          <w:color w:val="000000"/>
          <w:lang w:val="en-ID"/>
        </w:rPr>
        <w:fldChar w:fldCharType="begin" w:fldLock="1"/>
      </w:r>
      <w:r w:rsidRPr="009075BB">
        <w:rPr>
          <w:color w:val="000000"/>
          <w:lang w:val="en-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color w:val="000000"/>
          <w:lang w:val="en-ID"/>
        </w:rPr>
        <w:fldChar w:fldCharType="separate"/>
      </w:r>
      <w:r w:rsidRPr="009075BB">
        <w:rPr>
          <w:noProof/>
          <w:color w:val="000000"/>
          <w:lang w:val="en-ID"/>
        </w:rPr>
        <w:t>(A. A. Wahid 2020)</w:t>
      </w:r>
      <w:r w:rsidRPr="009075BB">
        <w:rPr>
          <w:color w:val="000000"/>
          <w:lang w:val="en-ID"/>
        </w:rPr>
        <w:fldChar w:fldCharType="end"/>
      </w:r>
      <w:r w:rsidRPr="009075BB">
        <w:rPr>
          <w:color w:val="000000"/>
          <w:lang w:val="en-ID"/>
        </w:rPr>
        <w:t xml:space="preserve">. Pada penelitian ini, pengembangan sistem menggunakan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guna memastikan struktur sistem yang lebih terorganisir, efisiensi dalam pengembangan, serta tampilan antarmuka yang responsif dan ramah pengguna.</w:t>
      </w:r>
    </w:p>
    <w:p w14:paraId="19964718" w14:textId="77777777" w:rsidR="004240F6" w:rsidRPr="009075BB" w:rsidRDefault="004240F6" w:rsidP="004240F6">
      <w:pPr>
        <w:pStyle w:val="BodyText"/>
        <w:rPr>
          <w:color w:val="000000"/>
          <w:lang w:val="en-ID"/>
        </w:rPr>
      </w:pPr>
      <w:r w:rsidRPr="009075BB">
        <w:rPr>
          <w:color w:val="000000"/>
          <w:lang w:val="en-ID"/>
        </w:rPr>
        <w:t xml:space="preserve">Beberapa penelitian telah membahas penggunaan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dalam pengembangan </w:t>
      </w:r>
      <w:r w:rsidRPr="009075BB">
        <w:rPr>
          <w:i/>
          <w:color w:val="000000"/>
          <w:lang w:val="en-ID"/>
        </w:rPr>
        <w:t>website</w:t>
      </w:r>
      <w:r w:rsidRPr="009075BB">
        <w:rPr>
          <w:color w:val="000000"/>
          <w:lang w:val="en-ID"/>
        </w:rPr>
        <w:t xml:space="preserve">. Penelitian yang dilakukan oleh Arya Hafizh Tofani dan Fadelis Sukya menunjukkan bahwa kombinasi kedua </w:t>
      </w:r>
      <w:r w:rsidRPr="009075BB">
        <w:rPr>
          <w:i/>
          <w:color w:val="000000"/>
          <w:lang w:val="en-ID"/>
        </w:rPr>
        <w:t>framework</w:t>
      </w:r>
      <w:r w:rsidRPr="009075BB">
        <w:rPr>
          <w:color w:val="000000"/>
          <w:lang w:val="en-ID"/>
        </w:rPr>
        <w:t xml:space="preserve"> tersebut dapat meningkatkan efisiensi pengembangan. </w:t>
      </w:r>
      <w:r w:rsidRPr="009075BB">
        <w:rPr>
          <w:i/>
          <w:color w:val="000000"/>
          <w:lang w:val="en-ID"/>
        </w:rPr>
        <w:t>Laravel</w:t>
      </w:r>
      <w:r w:rsidRPr="009075BB">
        <w:rPr>
          <w:color w:val="000000"/>
          <w:lang w:val="en-ID"/>
        </w:rPr>
        <w:t xml:space="preserve"> mendukung pengelolaan data yang terstruktur, sementara </w:t>
      </w:r>
      <w:r w:rsidRPr="009075BB">
        <w:rPr>
          <w:i/>
          <w:color w:val="000000"/>
          <w:lang w:val="en-ID"/>
        </w:rPr>
        <w:t>Bootstrap</w:t>
      </w:r>
      <w:r w:rsidRPr="009075BB">
        <w:rPr>
          <w:color w:val="000000"/>
          <w:lang w:val="en-ID"/>
        </w:rPr>
        <w:t xml:space="preserve"> mempermudah pembuatan antarmuka yang responsif. Dengan demikian, penggunaan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memungkinkan pengembangan aplikasi </w:t>
      </w:r>
      <w:r w:rsidRPr="009075BB">
        <w:rPr>
          <w:i/>
          <w:color w:val="000000"/>
          <w:lang w:val="en-ID"/>
        </w:rPr>
        <w:t>web</w:t>
      </w:r>
      <w:r w:rsidRPr="009075BB">
        <w:rPr>
          <w:color w:val="000000"/>
          <w:lang w:val="en-ID"/>
        </w:rPr>
        <w:t xml:space="preserve"> yang lebih efisien, terstruktur, dan mudah dipelihara </w:t>
      </w:r>
      <w:r w:rsidRPr="009075BB">
        <w:rPr>
          <w:color w:val="000000"/>
          <w:lang w:val="en-ID"/>
        </w:rPr>
        <w:fldChar w:fldCharType="begin" w:fldLock="1"/>
      </w:r>
      <w:r w:rsidRPr="009075BB">
        <w:rPr>
          <w:color w:val="000000"/>
          <w:lang w:val="en-ID"/>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color w:val="000000"/>
          <w:lang w:val="en-ID"/>
        </w:rPr>
        <w:fldChar w:fldCharType="separate"/>
      </w:r>
      <w:r w:rsidRPr="009075BB">
        <w:rPr>
          <w:noProof/>
          <w:color w:val="000000"/>
          <w:lang w:val="en-ID"/>
        </w:rPr>
        <w:t>(Arya Hafizh Tofani and Fadelis Sukya 2023)</w:t>
      </w:r>
      <w:r w:rsidRPr="009075BB">
        <w:rPr>
          <w:color w:val="000000"/>
          <w:lang w:val="en-ID"/>
        </w:rPr>
        <w:fldChar w:fldCharType="end"/>
      </w:r>
      <w:r w:rsidRPr="009075BB">
        <w:rPr>
          <w:color w:val="000000"/>
          <w:lang w:val="en-ID"/>
        </w:rPr>
        <w:t>.</w:t>
      </w:r>
    </w:p>
    <w:p w14:paraId="3532183F" w14:textId="77777777" w:rsidR="004240F6" w:rsidRPr="009075BB" w:rsidRDefault="004240F6" w:rsidP="004240F6">
      <w:pPr>
        <w:pStyle w:val="BodyText"/>
        <w:rPr>
          <w:lang w:val="en-ID"/>
        </w:rPr>
      </w:pPr>
      <w:r w:rsidRPr="009075BB">
        <w:rPr>
          <w:lang w:val="en-ID"/>
        </w:rPr>
        <w:t xml:space="preserve">Penelitian ini bertujuan mengembangkan Sistem Informasi </w:t>
      </w:r>
      <w:r w:rsidRPr="009075BB">
        <w:rPr>
          <w:i/>
          <w:lang w:val="en-ID"/>
        </w:rPr>
        <w:t>Marching</w:t>
      </w:r>
      <w:r w:rsidRPr="009075BB">
        <w:rPr>
          <w:lang w:val="en-ID"/>
        </w:rPr>
        <w:t xml:space="preserve"> </w:t>
      </w:r>
      <w:r w:rsidRPr="009075BB">
        <w:rPr>
          <w:i/>
          <w:lang w:val="en-ID"/>
        </w:rPr>
        <w:t>Band</w:t>
      </w:r>
      <w:r w:rsidRPr="009075BB">
        <w:rPr>
          <w:lang w:val="en-ID"/>
        </w:rPr>
        <w:t xml:space="preserve"> Gema Oasis MAN 1 Samarinda berbasis </w:t>
      </w:r>
      <w:r w:rsidRPr="009075BB">
        <w:rPr>
          <w:i/>
          <w:lang w:val="en-ID"/>
        </w:rPr>
        <w:t>website</w:t>
      </w:r>
      <w:r w:rsidRPr="009075BB">
        <w:rPr>
          <w:lang w:val="en-ID"/>
        </w:rPr>
        <w:t xml:space="preserve"> dengan metode </w:t>
      </w:r>
      <w:r w:rsidRPr="009075BB">
        <w:rPr>
          <w:i/>
          <w:lang w:val="en-ID"/>
        </w:rPr>
        <w:t>Waterfall</w:t>
      </w:r>
      <w:r w:rsidRPr="009075BB">
        <w:rPr>
          <w:lang w:val="en-ID"/>
        </w:rPr>
        <w:t>. Sistem ini mendukung pengelolaan organisasi melalui penyebaran informasi, absensi digital, dan penilaian anggota. Manfaat yang diharapkan meliputi kemudahan komunikasi, serta peningkatan efisiensi dalam pengelolaan kegiatan dan penilaian.</w:t>
      </w:r>
    </w:p>
    <w:p w14:paraId="5DD8E906" w14:textId="77777777" w:rsidR="004240F6" w:rsidRPr="009075BB" w:rsidRDefault="004240F6" w:rsidP="004240F6">
      <w:pPr>
        <w:pStyle w:val="Heading2"/>
        <w:numPr>
          <w:ilvl w:val="1"/>
          <w:numId w:val="1"/>
        </w:numPr>
        <w:ind w:left="567" w:hanging="567"/>
        <w:rPr>
          <w:rFonts w:cs="Times New Roman"/>
          <w:color w:val="FF0000"/>
        </w:rPr>
      </w:pPr>
      <w:bookmarkStart w:id="20" w:name="_Toc192654554"/>
      <w:bookmarkStart w:id="21" w:name="_Toc195952468"/>
      <w:r w:rsidRPr="009075BB">
        <w:rPr>
          <w:rFonts w:cs="Times New Roman"/>
          <w:szCs w:val="24"/>
        </w:rPr>
        <w:lastRenderedPageBreak/>
        <w:t>Rumusan Masalah</w:t>
      </w:r>
      <w:bookmarkEnd w:id="20"/>
      <w:bookmarkEnd w:id="21"/>
    </w:p>
    <w:p w14:paraId="65707799" w14:textId="77777777" w:rsidR="004240F6" w:rsidRPr="009075BB" w:rsidRDefault="004240F6" w:rsidP="004240F6">
      <w:pPr>
        <w:pStyle w:val="NoSpacing"/>
        <w:rPr>
          <w:rFonts w:ascii="Times New Roman" w:hAnsi="Times New Roman" w:cs="Times New Roman"/>
          <w:color w:val="FF0000"/>
          <w:sz w:val="24"/>
        </w:rPr>
      </w:pPr>
    </w:p>
    <w:p w14:paraId="26A9226B" w14:textId="77777777" w:rsidR="004240F6" w:rsidRPr="009075BB" w:rsidRDefault="004240F6" w:rsidP="004240F6">
      <w:pPr>
        <w:pStyle w:val="BodyText"/>
      </w:pPr>
      <w:r w:rsidRPr="009075BB">
        <w:t xml:space="preserve">Berdasarkan latar belakang penelitian, maka yang menjadi rumusan masalah dalam penelitian ini adalah “Bagaimana Membangun Sistem Informasi </w:t>
      </w:r>
      <w:r w:rsidRPr="009075BB">
        <w:rPr>
          <w:i/>
        </w:rPr>
        <w:t>Marching Band</w:t>
      </w:r>
      <w:r w:rsidRPr="009075BB">
        <w:t xml:space="preserve"> Gema Oasis MAN 1 Samarinda Berbasis </w:t>
      </w:r>
      <w:r w:rsidRPr="009075BB">
        <w:rPr>
          <w:i/>
        </w:rPr>
        <w:t>Website</w:t>
      </w:r>
      <w:r w:rsidRPr="009075BB">
        <w:t xml:space="preserve"> Dengan Menggunakan Metode Pengembangan </w:t>
      </w:r>
      <w:r w:rsidRPr="009075BB">
        <w:rPr>
          <w:i/>
        </w:rPr>
        <w:t>Waterfall?</w:t>
      </w:r>
      <w:r w:rsidRPr="009075BB">
        <w:t xml:space="preserve">”. </w:t>
      </w:r>
    </w:p>
    <w:p w14:paraId="419A23AF" w14:textId="77777777" w:rsidR="004240F6" w:rsidRPr="009075BB" w:rsidRDefault="004240F6" w:rsidP="004240F6">
      <w:pPr>
        <w:pStyle w:val="NoSpacing"/>
        <w:rPr>
          <w:rFonts w:ascii="Times New Roman" w:hAnsi="Times New Roman" w:cs="Times New Roman"/>
          <w:lang w:val="id"/>
        </w:rPr>
      </w:pPr>
    </w:p>
    <w:p w14:paraId="5157CEFC" w14:textId="77777777" w:rsidR="004240F6" w:rsidRPr="009075BB" w:rsidRDefault="004240F6" w:rsidP="004240F6">
      <w:pPr>
        <w:pStyle w:val="Heading2"/>
        <w:numPr>
          <w:ilvl w:val="1"/>
          <w:numId w:val="1"/>
        </w:numPr>
        <w:ind w:left="567" w:hanging="567"/>
        <w:rPr>
          <w:rFonts w:cs="Times New Roman"/>
          <w:szCs w:val="24"/>
        </w:rPr>
      </w:pPr>
      <w:bookmarkStart w:id="22" w:name="_Toc192654555"/>
      <w:bookmarkStart w:id="23" w:name="_Toc195952469"/>
      <w:r w:rsidRPr="009075BB">
        <w:rPr>
          <w:rFonts w:cs="Times New Roman"/>
          <w:szCs w:val="24"/>
        </w:rPr>
        <w:t>Batasan Masalah</w:t>
      </w:r>
      <w:bookmarkEnd w:id="22"/>
      <w:bookmarkEnd w:id="23"/>
    </w:p>
    <w:p w14:paraId="30AC6E4B" w14:textId="77777777" w:rsidR="004240F6" w:rsidRPr="009075BB" w:rsidRDefault="004240F6" w:rsidP="004240F6">
      <w:pPr>
        <w:pStyle w:val="NoSpacing"/>
        <w:rPr>
          <w:rFonts w:ascii="Times New Roman" w:hAnsi="Times New Roman" w:cs="Times New Roman"/>
          <w:color w:val="FF0000"/>
          <w:sz w:val="24"/>
        </w:rPr>
      </w:pPr>
    </w:p>
    <w:p w14:paraId="620FF76E" w14:textId="77777777" w:rsidR="004240F6" w:rsidRPr="009075BB" w:rsidRDefault="004240F6" w:rsidP="004240F6">
      <w:pPr>
        <w:pStyle w:val="BodyText"/>
      </w:pPr>
      <w:r w:rsidRPr="009075BB">
        <w:t>Penelitian ini disusun berdasarkan data-data yang diperoleh. Karena luasnya bidang yang dihadapi maka ruang lingkup masalah dibatasi sebagai berikut:</w:t>
      </w:r>
    </w:p>
    <w:p w14:paraId="19941C0B" w14:textId="77777777" w:rsidR="004240F6" w:rsidRPr="009075BB" w:rsidRDefault="004240F6" w:rsidP="004240F6">
      <w:pPr>
        <w:pStyle w:val="NoSpacing"/>
        <w:numPr>
          <w:ilvl w:val="3"/>
          <w:numId w:val="11"/>
        </w:numPr>
        <w:spacing w:line="360" w:lineRule="auto"/>
        <w:ind w:left="993" w:hanging="425"/>
        <w:rPr>
          <w:rFonts w:ascii="Times New Roman" w:hAnsi="Times New Roman" w:cs="Times New Roman"/>
          <w:sz w:val="24"/>
          <w:lang w:val="id"/>
        </w:rPr>
      </w:pPr>
      <w:r w:rsidRPr="009075BB">
        <w:rPr>
          <w:rFonts w:ascii="Times New Roman" w:hAnsi="Times New Roman" w:cs="Times New Roman"/>
          <w:sz w:val="24"/>
          <w:lang w:val="id"/>
        </w:rPr>
        <w:t xml:space="preserve">Penelitian dilakukan di Madrasah Aliyah Negeri 1 Samarinda. </w:t>
      </w:r>
    </w:p>
    <w:p w14:paraId="620486B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menggunakan bahasa pemrograman PHP untuk mengimplementasikan </w:t>
      </w:r>
      <w:r w:rsidRPr="009075BB">
        <w:rPr>
          <w:rFonts w:ascii="Times New Roman" w:hAnsi="Times New Roman" w:cs="Times New Roman"/>
          <w:i/>
          <w:sz w:val="24"/>
          <w:lang w:val="id"/>
        </w:rPr>
        <w:t>framework</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 xml:space="preserve">Laravel </w:t>
      </w:r>
      <w:r w:rsidRPr="009075BB">
        <w:rPr>
          <w:rFonts w:ascii="Times New Roman" w:hAnsi="Times New Roman" w:cs="Times New Roman"/>
          <w:sz w:val="24"/>
          <w:lang w:val="id"/>
        </w:rPr>
        <w:t xml:space="preserve">dan </w:t>
      </w:r>
      <w:r w:rsidRPr="009075BB">
        <w:rPr>
          <w:rFonts w:ascii="Times New Roman" w:hAnsi="Times New Roman" w:cs="Times New Roman"/>
          <w:i/>
          <w:sz w:val="24"/>
          <w:lang w:val="id"/>
        </w:rPr>
        <w:t>Bootstraps</w:t>
      </w:r>
      <w:r w:rsidRPr="009075BB">
        <w:rPr>
          <w:rFonts w:ascii="Times New Roman" w:hAnsi="Times New Roman" w:cs="Times New Roman"/>
          <w:sz w:val="24"/>
          <w:lang w:val="id"/>
        </w:rPr>
        <w:t>.</w:t>
      </w:r>
    </w:p>
    <w:p w14:paraId="62B2226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yang dirancang ini diperuntukkan bagi admin, anggota, pelatih dan pembina </w:t>
      </w:r>
      <w:r w:rsidRPr="009075BB">
        <w:rPr>
          <w:rFonts w:ascii="Times New Roman" w:hAnsi="Times New Roman" w:cs="Times New Roman"/>
          <w:i/>
          <w:sz w:val="24"/>
          <w:lang w:val="id"/>
        </w:rPr>
        <w:t>Marching</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Band</w:t>
      </w:r>
      <w:r w:rsidRPr="009075BB">
        <w:rPr>
          <w:rFonts w:ascii="Times New Roman" w:hAnsi="Times New Roman" w:cs="Times New Roman"/>
          <w:sz w:val="24"/>
          <w:lang w:val="id"/>
        </w:rPr>
        <w:t xml:space="preserve"> Gema Oasis MAN 1 Samarinda, serta masyarakat umum.</w:t>
      </w:r>
    </w:p>
    <w:p w14:paraId="66DFB604" w14:textId="77777777" w:rsidR="004240F6" w:rsidRPr="009075BB" w:rsidRDefault="004240F6" w:rsidP="004240F6">
      <w:pPr>
        <w:pStyle w:val="NoSpacing"/>
        <w:spacing w:line="360" w:lineRule="auto"/>
        <w:rPr>
          <w:rFonts w:ascii="Times New Roman" w:hAnsi="Times New Roman" w:cs="Times New Roman"/>
          <w:lang w:val="id-ID"/>
        </w:rPr>
      </w:pPr>
    </w:p>
    <w:p w14:paraId="2F56B269" w14:textId="77777777" w:rsidR="004240F6" w:rsidRPr="009075BB" w:rsidRDefault="004240F6" w:rsidP="004240F6">
      <w:pPr>
        <w:pStyle w:val="Heading2"/>
        <w:numPr>
          <w:ilvl w:val="1"/>
          <w:numId w:val="1"/>
        </w:numPr>
        <w:ind w:left="567" w:hanging="567"/>
        <w:rPr>
          <w:rFonts w:cs="Times New Roman"/>
          <w:szCs w:val="24"/>
        </w:rPr>
      </w:pPr>
      <w:bookmarkStart w:id="24" w:name="_Toc192654556"/>
      <w:bookmarkStart w:id="25" w:name="_Toc195952470"/>
      <w:r w:rsidRPr="009075BB">
        <w:rPr>
          <w:rFonts w:cs="Times New Roman"/>
          <w:szCs w:val="24"/>
        </w:rPr>
        <w:t>Tujuan Penelitian</w:t>
      </w:r>
      <w:bookmarkEnd w:id="24"/>
      <w:bookmarkEnd w:id="25"/>
    </w:p>
    <w:p w14:paraId="2C0742C2" w14:textId="77777777" w:rsidR="004240F6" w:rsidRPr="009075BB" w:rsidRDefault="004240F6" w:rsidP="004240F6">
      <w:pPr>
        <w:pStyle w:val="NoSpacing"/>
        <w:rPr>
          <w:rFonts w:ascii="Times New Roman" w:hAnsi="Times New Roman" w:cs="Times New Roman"/>
          <w:color w:val="FF0000"/>
          <w:sz w:val="24"/>
        </w:rPr>
      </w:pPr>
    </w:p>
    <w:p w14:paraId="2D98D36F" w14:textId="77777777" w:rsidR="004240F6" w:rsidRPr="009075BB" w:rsidRDefault="004240F6" w:rsidP="004240F6">
      <w:pPr>
        <w:pStyle w:val="BodyText"/>
      </w:pPr>
      <w:r w:rsidRPr="009075BB">
        <w:t xml:space="preserve">Tujuan penelitian ini adalah menghasilkan sebuah sistem informasi berbasis </w:t>
      </w:r>
      <w:r w:rsidRPr="009075BB">
        <w:rPr>
          <w:i/>
        </w:rPr>
        <w:t>website</w:t>
      </w:r>
      <w:r w:rsidRPr="009075BB">
        <w:t xml:space="preserve"> untuk </w:t>
      </w:r>
      <w:r w:rsidRPr="009075BB">
        <w:rPr>
          <w:i/>
        </w:rPr>
        <w:t>Marching</w:t>
      </w:r>
      <w:r w:rsidRPr="009075BB">
        <w:t xml:space="preserve"> </w:t>
      </w:r>
      <w:r w:rsidRPr="009075BB">
        <w:rPr>
          <w:i/>
        </w:rPr>
        <w:t>Band</w:t>
      </w:r>
      <w:r w:rsidRPr="009075BB">
        <w:t xml:space="preserve"> Gema Oasis MAN 1 Samarinda yang memudahkan anggota, pelatih, pembina, dan masyarakat dalam mengakses informasi serta mendukung pengelolaan internal organisasi secara efektif.</w:t>
      </w:r>
    </w:p>
    <w:p w14:paraId="5AF423B0" w14:textId="77777777" w:rsidR="004240F6" w:rsidRPr="009075BB" w:rsidRDefault="004240F6" w:rsidP="004240F6">
      <w:pPr>
        <w:pStyle w:val="NoSpacing"/>
        <w:spacing w:line="360" w:lineRule="auto"/>
        <w:rPr>
          <w:rFonts w:ascii="Times New Roman" w:hAnsi="Times New Roman" w:cs="Times New Roman"/>
          <w:sz w:val="24"/>
          <w:lang w:val="id-ID"/>
        </w:rPr>
      </w:pPr>
    </w:p>
    <w:p w14:paraId="6309F306" w14:textId="77777777" w:rsidR="004240F6" w:rsidRPr="009075BB" w:rsidRDefault="004240F6" w:rsidP="004240F6">
      <w:pPr>
        <w:pStyle w:val="Heading2"/>
        <w:numPr>
          <w:ilvl w:val="1"/>
          <w:numId w:val="1"/>
        </w:numPr>
        <w:ind w:left="567" w:hanging="567"/>
        <w:rPr>
          <w:rFonts w:cs="Times New Roman"/>
        </w:rPr>
      </w:pPr>
      <w:bookmarkStart w:id="26" w:name="_Toc192654557"/>
      <w:bookmarkStart w:id="27" w:name="_Toc195952471"/>
      <w:r w:rsidRPr="009075BB">
        <w:rPr>
          <w:rFonts w:cs="Times New Roman"/>
        </w:rPr>
        <w:t>Manfaat Penelitian</w:t>
      </w:r>
      <w:bookmarkEnd w:id="26"/>
      <w:bookmarkEnd w:id="27"/>
    </w:p>
    <w:p w14:paraId="0FBD1017" w14:textId="77777777" w:rsidR="004240F6" w:rsidRPr="009075BB" w:rsidRDefault="004240F6" w:rsidP="004240F6">
      <w:pPr>
        <w:pStyle w:val="NoSpacing"/>
        <w:rPr>
          <w:rFonts w:ascii="Times New Roman" w:hAnsi="Times New Roman" w:cs="Times New Roman"/>
          <w:color w:val="FF0000"/>
          <w:sz w:val="24"/>
        </w:rPr>
      </w:pPr>
    </w:p>
    <w:p w14:paraId="631EECD7" w14:textId="77777777" w:rsidR="004240F6" w:rsidRPr="009075BB" w:rsidRDefault="004240F6" w:rsidP="004240F6">
      <w:pPr>
        <w:pStyle w:val="BodyText"/>
        <w:rPr>
          <w:lang w:val="en-US"/>
        </w:rPr>
      </w:pPr>
      <w:r w:rsidRPr="009075BB">
        <w:rPr>
          <w:lang w:val="en-US"/>
        </w:rPr>
        <w:t>Dengan adanya penelitian ini maka diharapkan dapat memberikan manfaat bagi pihak yang terkait di antaranya:</w:t>
      </w:r>
    </w:p>
    <w:p w14:paraId="3470CD92" w14:textId="77777777" w:rsidR="004240F6" w:rsidRPr="009075BB" w:rsidRDefault="004240F6" w:rsidP="004240F6">
      <w:pPr>
        <w:pStyle w:val="Heading3"/>
        <w:numPr>
          <w:ilvl w:val="2"/>
          <w:numId w:val="1"/>
        </w:numPr>
        <w:spacing w:line="360" w:lineRule="auto"/>
        <w:ind w:left="1276" w:hanging="709"/>
        <w:rPr>
          <w:rFonts w:cs="Times New Roman"/>
        </w:rPr>
      </w:pPr>
      <w:bookmarkStart w:id="28" w:name="_Toc192654558"/>
      <w:bookmarkStart w:id="29" w:name="_Toc195952472"/>
      <w:r w:rsidRPr="009075BB">
        <w:rPr>
          <w:rFonts w:cs="Times New Roman"/>
        </w:rPr>
        <w:t>Bagi Masyarakat</w:t>
      </w:r>
      <w:bookmarkEnd w:id="28"/>
      <w:bookmarkEnd w:id="29"/>
    </w:p>
    <w:p w14:paraId="668B2F3B" w14:textId="77777777" w:rsidR="004240F6" w:rsidRPr="009075BB" w:rsidRDefault="004240F6" w:rsidP="004240F6">
      <w:pPr>
        <w:pStyle w:val="BodyText"/>
        <w:ind w:left="567" w:firstLine="720"/>
        <w:rPr>
          <w:lang w:val="en-US"/>
        </w:rPr>
      </w:pPr>
      <w:r w:rsidRPr="009075BB">
        <w:rPr>
          <w:lang w:val="en-US"/>
        </w:rPr>
        <w:t xml:space="preserve">Penelitian ini diharapkan dapat memberikan wawasan baru kepada masyarakat mengenai pentingnya peran sistem informasi dalam menunjang pengetahuan serta menyediakan informasi yang bermanfaat bagi kemajuan masyarakat, khususnya dalam komunitas </w:t>
      </w:r>
      <w:r w:rsidRPr="009075BB">
        <w:rPr>
          <w:i/>
          <w:lang w:val="en-US"/>
        </w:rPr>
        <w:t>marching</w:t>
      </w:r>
      <w:r w:rsidRPr="009075BB">
        <w:rPr>
          <w:lang w:val="en-US"/>
        </w:rPr>
        <w:t xml:space="preserve"> </w:t>
      </w:r>
      <w:r w:rsidRPr="009075BB">
        <w:rPr>
          <w:i/>
          <w:lang w:val="en-US"/>
        </w:rPr>
        <w:t>band</w:t>
      </w:r>
      <w:r w:rsidRPr="009075BB">
        <w:rPr>
          <w:lang w:val="en-US"/>
        </w:rPr>
        <w:t>.</w:t>
      </w:r>
    </w:p>
    <w:p w14:paraId="049FD86F" w14:textId="77777777" w:rsidR="004240F6" w:rsidRPr="009075BB" w:rsidRDefault="004240F6" w:rsidP="004240F6">
      <w:pPr>
        <w:pStyle w:val="NoSpacing"/>
        <w:rPr>
          <w:rFonts w:ascii="Times New Roman" w:hAnsi="Times New Roman" w:cs="Times New Roman"/>
        </w:rPr>
      </w:pPr>
    </w:p>
    <w:p w14:paraId="033EC051" w14:textId="77777777" w:rsidR="004240F6" w:rsidRPr="009075BB" w:rsidRDefault="004240F6" w:rsidP="004240F6">
      <w:pPr>
        <w:pStyle w:val="Heading3"/>
        <w:numPr>
          <w:ilvl w:val="2"/>
          <w:numId w:val="1"/>
        </w:numPr>
        <w:spacing w:line="360" w:lineRule="auto"/>
        <w:ind w:left="1276" w:hanging="709"/>
        <w:rPr>
          <w:rFonts w:cs="Times New Roman"/>
        </w:rPr>
      </w:pPr>
      <w:bookmarkStart w:id="30" w:name="_Toc192654559"/>
      <w:bookmarkStart w:id="31" w:name="_Toc195952473"/>
      <w:r w:rsidRPr="009075BB">
        <w:rPr>
          <w:rFonts w:cs="Times New Roman"/>
        </w:rPr>
        <w:lastRenderedPageBreak/>
        <w:t>Bagi Perguruan Tinggi</w:t>
      </w:r>
      <w:bookmarkEnd w:id="30"/>
      <w:bookmarkEnd w:id="31"/>
    </w:p>
    <w:p w14:paraId="19649A6D" w14:textId="77777777" w:rsidR="004240F6" w:rsidRPr="009075BB" w:rsidRDefault="004240F6" w:rsidP="004240F6">
      <w:pPr>
        <w:pStyle w:val="BodyText"/>
        <w:ind w:left="567" w:firstLine="720"/>
        <w:rPr>
          <w:lang w:val="en-US"/>
        </w:rPr>
      </w:pPr>
      <w:r w:rsidRPr="009075BB">
        <w:t>Memberikan</w:t>
      </w:r>
      <w:r w:rsidRPr="009075BB">
        <w:rPr>
          <w:lang w:val="en-US"/>
        </w:rPr>
        <w:t xml:space="preserve"> manfaat bagi perguruan tinggi untuk membina dan menghasilkan mahasiswa yang berkualitas, selain itu juga dapat dijadikan sebagai koleksi ilmiah bagi perpustakaan Universitas Mulawarman.</w:t>
      </w:r>
    </w:p>
    <w:p w14:paraId="43850784" w14:textId="77777777" w:rsidR="004240F6" w:rsidRPr="009075BB" w:rsidRDefault="004240F6" w:rsidP="004240F6">
      <w:pPr>
        <w:pStyle w:val="NoSpacing"/>
        <w:rPr>
          <w:rFonts w:ascii="Times New Roman" w:hAnsi="Times New Roman" w:cs="Times New Roman"/>
        </w:rPr>
      </w:pPr>
    </w:p>
    <w:p w14:paraId="617E1B1B" w14:textId="77777777" w:rsidR="004240F6" w:rsidRPr="009075BB" w:rsidRDefault="004240F6" w:rsidP="004240F6">
      <w:pPr>
        <w:pStyle w:val="Heading3"/>
        <w:numPr>
          <w:ilvl w:val="2"/>
          <w:numId w:val="1"/>
        </w:numPr>
        <w:spacing w:line="360" w:lineRule="auto"/>
        <w:ind w:left="1276" w:hanging="709"/>
        <w:rPr>
          <w:rFonts w:cs="Times New Roman"/>
        </w:rPr>
      </w:pPr>
      <w:bookmarkStart w:id="32" w:name="_Toc192654560"/>
      <w:bookmarkStart w:id="33" w:name="_Toc195952474"/>
      <w:r w:rsidRPr="009075BB">
        <w:rPr>
          <w:rFonts w:cs="Times New Roman"/>
        </w:rPr>
        <w:t xml:space="preserve">Bagi </w:t>
      </w:r>
      <w:r w:rsidRPr="009075BB">
        <w:rPr>
          <w:rFonts w:cs="Times New Roman"/>
          <w:i/>
        </w:rPr>
        <w:t>Marching Band</w:t>
      </w:r>
      <w:r w:rsidRPr="009075BB">
        <w:rPr>
          <w:rFonts w:cs="Times New Roman"/>
        </w:rPr>
        <w:t xml:space="preserve"> Gema Oasis MAN 1 Samarinda</w:t>
      </w:r>
      <w:bookmarkEnd w:id="32"/>
      <w:bookmarkEnd w:id="33"/>
    </w:p>
    <w:p w14:paraId="3DE2D7F0" w14:textId="77777777" w:rsidR="004240F6" w:rsidRPr="009075BB" w:rsidRDefault="004240F6" w:rsidP="004240F6">
      <w:pPr>
        <w:pStyle w:val="BodyText"/>
        <w:ind w:left="567" w:firstLine="720"/>
        <w:rPr>
          <w:lang w:val="en-US"/>
        </w:rPr>
      </w:pPr>
      <w:r w:rsidRPr="009075BB">
        <w:t>Memudahkan</w:t>
      </w:r>
      <w:r w:rsidRPr="009075BB">
        <w:rPr>
          <w:lang w:val="en-US"/>
        </w:rPr>
        <w:t xml:space="preserve"> penyediaan informasi yang jelas kepada anggota, pelatih dan pembina, serta mendukung pengelolaan internal organisasi secara lebih efisien.</w:t>
      </w:r>
    </w:p>
    <w:p w14:paraId="4282F910" w14:textId="77777777" w:rsidR="004240F6" w:rsidRPr="009075BB" w:rsidRDefault="004240F6" w:rsidP="004240F6">
      <w:pPr>
        <w:pStyle w:val="NoSpacing"/>
        <w:spacing w:line="360" w:lineRule="auto"/>
        <w:rPr>
          <w:rFonts w:ascii="Times New Roman" w:hAnsi="Times New Roman" w:cs="Times New Roman"/>
          <w:sz w:val="24"/>
        </w:rPr>
      </w:pPr>
    </w:p>
    <w:p w14:paraId="3599C3B7" w14:textId="77777777" w:rsidR="004240F6" w:rsidRPr="009075BB" w:rsidRDefault="004240F6" w:rsidP="004240F6">
      <w:pPr>
        <w:pStyle w:val="Heading2"/>
        <w:numPr>
          <w:ilvl w:val="1"/>
          <w:numId w:val="1"/>
        </w:numPr>
        <w:ind w:left="567" w:hanging="567"/>
        <w:rPr>
          <w:rFonts w:cs="Times New Roman"/>
          <w:szCs w:val="24"/>
        </w:rPr>
      </w:pPr>
      <w:bookmarkStart w:id="34" w:name="_Toc192654561"/>
      <w:bookmarkStart w:id="35" w:name="_Toc195952475"/>
      <w:r w:rsidRPr="009075BB">
        <w:rPr>
          <w:rFonts w:cs="Times New Roman"/>
          <w:szCs w:val="24"/>
        </w:rPr>
        <w:t>Kontribusi Penelitian</w:t>
      </w:r>
      <w:bookmarkEnd w:id="34"/>
      <w:bookmarkEnd w:id="35"/>
    </w:p>
    <w:p w14:paraId="66F60258" w14:textId="77777777" w:rsidR="004240F6" w:rsidRPr="009075BB" w:rsidRDefault="004240F6" w:rsidP="004240F6">
      <w:pPr>
        <w:pStyle w:val="NoSpacing"/>
        <w:rPr>
          <w:rFonts w:ascii="Times New Roman" w:hAnsi="Times New Roman" w:cs="Times New Roman"/>
          <w:color w:val="FF0000"/>
          <w:sz w:val="24"/>
        </w:rPr>
      </w:pPr>
    </w:p>
    <w:p w14:paraId="06C4D306" w14:textId="77777777" w:rsidR="004240F6" w:rsidRPr="009075BB" w:rsidRDefault="004240F6" w:rsidP="004240F6">
      <w:pPr>
        <w:pStyle w:val="BodyText"/>
      </w:pPr>
      <w:r w:rsidRPr="009075BB">
        <w:t>Dengan adanya penelitian ini, diharapkan dapat memberikan kontribusi dalam beberapa aspek, di antaranya:</w:t>
      </w:r>
    </w:p>
    <w:p w14:paraId="47E0339E" w14:textId="77777777" w:rsidR="004240F6" w:rsidRPr="009075BB" w:rsidRDefault="004240F6" w:rsidP="004240F6">
      <w:pPr>
        <w:pStyle w:val="Heading3"/>
        <w:numPr>
          <w:ilvl w:val="2"/>
          <w:numId w:val="1"/>
        </w:numPr>
        <w:spacing w:line="360" w:lineRule="auto"/>
        <w:ind w:left="1276" w:hanging="709"/>
        <w:rPr>
          <w:rFonts w:cs="Times New Roman"/>
        </w:rPr>
      </w:pPr>
      <w:bookmarkStart w:id="36" w:name="_Toc192654562"/>
      <w:bookmarkStart w:id="37" w:name="_Toc195952476"/>
      <w:r w:rsidRPr="009075BB">
        <w:rPr>
          <w:rFonts w:cs="Times New Roman"/>
        </w:rPr>
        <w:t>Kontribusi Penelitian Terhadap Ilmu Pengetahuan</w:t>
      </w:r>
      <w:bookmarkEnd w:id="36"/>
      <w:bookmarkEnd w:id="37"/>
    </w:p>
    <w:p w14:paraId="7F291534" w14:textId="77777777" w:rsidR="004240F6" w:rsidRPr="009075BB" w:rsidRDefault="004240F6" w:rsidP="004240F6">
      <w:pPr>
        <w:pStyle w:val="BodyText"/>
        <w:ind w:left="567" w:firstLine="720"/>
      </w:pPr>
      <w:r w:rsidRPr="009075BB">
        <w:t xml:space="preserve">Penelitian ini memberikan kontribusi sebagai referensi implementasi metode </w:t>
      </w:r>
      <w:r w:rsidRPr="009075BB">
        <w:rPr>
          <w:i/>
        </w:rPr>
        <w:t>Waterfall</w:t>
      </w:r>
      <w:r w:rsidRPr="009075BB">
        <w:t xml:space="preserve"> dalam pengembangan sistem informasi berbasis </w:t>
      </w:r>
      <w:r w:rsidRPr="009075BB">
        <w:rPr>
          <w:i/>
        </w:rPr>
        <w:t>website</w:t>
      </w:r>
      <w:r w:rsidRPr="009075BB">
        <w:t xml:space="preserve">, khususnya untuk mendukung pengelolaan ekstrakurikuler seperti </w:t>
      </w:r>
      <w:r w:rsidRPr="009075BB">
        <w:rPr>
          <w:i/>
        </w:rPr>
        <w:t>marching</w:t>
      </w:r>
      <w:r w:rsidRPr="009075BB">
        <w:t xml:space="preserve"> </w:t>
      </w:r>
      <w:r w:rsidRPr="009075BB">
        <w:rPr>
          <w:i/>
        </w:rPr>
        <w:t>band</w:t>
      </w:r>
      <w:r w:rsidRPr="009075BB">
        <w:t>.</w:t>
      </w:r>
    </w:p>
    <w:p w14:paraId="661F5FCD" w14:textId="77777777" w:rsidR="004240F6" w:rsidRPr="009075BB" w:rsidRDefault="004240F6" w:rsidP="004240F6">
      <w:pPr>
        <w:pStyle w:val="NoSpacing"/>
        <w:rPr>
          <w:rFonts w:ascii="Times New Roman" w:hAnsi="Times New Roman" w:cs="Times New Roman"/>
          <w:lang w:val="id"/>
        </w:rPr>
      </w:pPr>
    </w:p>
    <w:p w14:paraId="5CAB3BAC" w14:textId="77777777" w:rsidR="004240F6" w:rsidRPr="009075BB" w:rsidRDefault="004240F6" w:rsidP="004240F6">
      <w:pPr>
        <w:pStyle w:val="Heading3"/>
        <w:numPr>
          <w:ilvl w:val="2"/>
          <w:numId w:val="1"/>
        </w:numPr>
        <w:spacing w:line="360" w:lineRule="auto"/>
        <w:ind w:left="1276" w:hanging="709"/>
        <w:rPr>
          <w:rFonts w:cs="Times New Roman"/>
        </w:rPr>
      </w:pPr>
      <w:bookmarkStart w:id="38" w:name="_Toc192654563"/>
      <w:bookmarkStart w:id="39" w:name="_Toc195952477"/>
      <w:r w:rsidRPr="009075BB">
        <w:rPr>
          <w:rFonts w:cs="Times New Roman"/>
        </w:rPr>
        <w:t>Kontribusi Keilmuan Sistem Informasi</w:t>
      </w:r>
      <w:bookmarkEnd w:id="38"/>
      <w:bookmarkEnd w:id="39"/>
    </w:p>
    <w:p w14:paraId="301D2D85" w14:textId="77777777" w:rsidR="004240F6" w:rsidRPr="009075BB" w:rsidRDefault="004240F6" w:rsidP="004240F6">
      <w:pPr>
        <w:pStyle w:val="BodyText"/>
        <w:ind w:left="567" w:firstLine="720"/>
      </w:pPr>
      <w:r w:rsidRPr="009075BB">
        <w:t xml:space="preserve">Penelitian ini menyumbang kontribusi pada keilmuan sistem informasi melalui perancangan, pembangunan, dan implementasi sistem informasi berbasis </w:t>
      </w:r>
      <w:r w:rsidRPr="009075BB">
        <w:rPr>
          <w:i/>
        </w:rPr>
        <w:t>website</w:t>
      </w:r>
      <w:r w:rsidRPr="009075BB">
        <w:t xml:space="preserve"> dengan metode </w:t>
      </w:r>
      <w:r w:rsidRPr="009075BB">
        <w:rPr>
          <w:i/>
        </w:rPr>
        <w:t>Waterfall</w:t>
      </w:r>
      <w:r w:rsidRPr="009075BB">
        <w:t xml:space="preserve">. Melalui penerapan tahapan metode </w:t>
      </w:r>
      <w:r w:rsidRPr="009075BB">
        <w:rPr>
          <w:i/>
        </w:rPr>
        <w:t>Waterfall</w:t>
      </w:r>
      <w:r w:rsidRPr="009075BB">
        <w:t>, sistem ini meningkatkan efisiensi operasional, akurasi data, dan kemudahan akses informasi, sehingga dapat menjadi acuan pengembangan sistem serupa.</w:t>
      </w:r>
    </w:p>
    <w:p w14:paraId="6A6820B4" w14:textId="77777777" w:rsidR="004240F6" w:rsidRPr="009075BB" w:rsidRDefault="004240F6" w:rsidP="004240F6">
      <w:pPr>
        <w:pStyle w:val="NoSpacing"/>
        <w:rPr>
          <w:rFonts w:ascii="Times New Roman" w:hAnsi="Times New Roman" w:cs="Times New Roman"/>
          <w:lang w:val="id"/>
        </w:rPr>
      </w:pPr>
    </w:p>
    <w:p w14:paraId="37BB8DFB" w14:textId="77777777" w:rsidR="004240F6" w:rsidRPr="009075BB" w:rsidRDefault="004240F6" w:rsidP="004240F6">
      <w:pPr>
        <w:pStyle w:val="Heading3"/>
        <w:numPr>
          <w:ilvl w:val="2"/>
          <w:numId w:val="1"/>
        </w:numPr>
        <w:spacing w:line="360" w:lineRule="auto"/>
        <w:ind w:left="1276" w:hanging="709"/>
        <w:rPr>
          <w:rFonts w:cs="Times New Roman"/>
        </w:rPr>
      </w:pPr>
      <w:bookmarkStart w:id="40" w:name="_Toc192654564"/>
      <w:bookmarkStart w:id="41" w:name="_Toc195952478"/>
      <w:r w:rsidRPr="009075BB">
        <w:rPr>
          <w:rFonts w:cs="Times New Roman"/>
        </w:rPr>
        <w:t>Kontribusi Bisnis</w:t>
      </w:r>
      <w:bookmarkEnd w:id="40"/>
      <w:bookmarkEnd w:id="41"/>
    </w:p>
    <w:p w14:paraId="66F359B6" w14:textId="3142A1F0" w:rsidR="00D44CEA" w:rsidRDefault="004240F6" w:rsidP="004240F6">
      <w:pPr>
        <w:pStyle w:val="BodyText"/>
        <w:ind w:left="567" w:firstLine="720"/>
      </w:pPr>
      <w:r w:rsidRPr="009075BB">
        <w:t xml:space="preserve">Sistem informasi yang dibangun untuk MB Oasis Mansa berbasis </w:t>
      </w:r>
      <w:r w:rsidRPr="009075BB">
        <w:rPr>
          <w:i/>
        </w:rPr>
        <w:t>website</w:t>
      </w:r>
      <w:r w:rsidRPr="009075BB">
        <w:t xml:space="preserve"> ini akan mempermudah pengelolaan kegiatan </w:t>
      </w:r>
      <w:r w:rsidRPr="009075BB">
        <w:rPr>
          <w:i/>
        </w:rPr>
        <w:t>marching</w:t>
      </w:r>
      <w:r w:rsidRPr="009075BB">
        <w:t xml:space="preserve"> </w:t>
      </w:r>
      <w:r w:rsidRPr="009075BB">
        <w:rPr>
          <w:i/>
        </w:rPr>
        <w:t>band</w:t>
      </w:r>
      <w:r w:rsidRPr="009075BB">
        <w:t>, seperti penyebaran informasi, pencatatan absensi anggota, dan penilaian performa individu. Dengan adanya sistem ini, proses komunikasi antar anggota dan pelatih akan lebih cepat dan terorganisir, serta meminimalkan kesalahan yang dapat terjadi dalam pencatatan manual. Dengan demikian, sistem ini dapat meningkatkan efisiensi dalam pengelolaan organisasi, mempermudah pemantauan perkembangan anggota, serta mendukung digitalisasi dalam pengelolaan kegiatan.</w:t>
      </w:r>
    </w:p>
    <w:p w14:paraId="6ECEBFC3" w14:textId="77777777" w:rsidR="004240F6" w:rsidRPr="009075BB" w:rsidRDefault="004240F6" w:rsidP="004240F6">
      <w:pPr>
        <w:pStyle w:val="Heading2"/>
        <w:numPr>
          <w:ilvl w:val="1"/>
          <w:numId w:val="1"/>
        </w:numPr>
        <w:ind w:left="567" w:hanging="567"/>
        <w:rPr>
          <w:rFonts w:cs="Times New Roman"/>
        </w:rPr>
      </w:pPr>
      <w:bookmarkStart w:id="42" w:name="_Toc192654565"/>
      <w:bookmarkStart w:id="43" w:name="_Toc195952479"/>
      <w:r w:rsidRPr="009075BB">
        <w:rPr>
          <w:rFonts w:cs="Times New Roman"/>
        </w:rPr>
        <w:lastRenderedPageBreak/>
        <w:t>Keterbaruan Penelitian</w:t>
      </w:r>
      <w:bookmarkEnd w:id="42"/>
      <w:bookmarkEnd w:id="43"/>
    </w:p>
    <w:p w14:paraId="0C9F8D36" w14:textId="77777777" w:rsidR="004240F6" w:rsidRPr="009075BB" w:rsidRDefault="004240F6" w:rsidP="004240F6">
      <w:pPr>
        <w:pStyle w:val="NoSpacing"/>
        <w:rPr>
          <w:rFonts w:ascii="Times New Roman" w:hAnsi="Times New Roman" w:cs="Times New Roman"/>
          <w:color w:val="FF0000"/>
          <w:sz w:val="24"/>
        </w:rPr>
      </w:pPr>
    </w:p>
    <w:p w14:paraId="5FF8FD59" w14:textId="77777777" w:rsidR="004240F6" w:rsidRPr="009075BB" w:rsidRDefault="004240F6" w:rsidP="004240F6">
      <w:pPr>
        <w:pStyle w:val="BodyText"/>
      </w:pPr>
      <w:r w:rsidRPr="009075BB">
        <w:rPr>
          <w:color w:val="auto"/>
        </w:rPr>
        <w:t xml:space="preserve">Pengembangan sistem informasi serupa telah dilakukan pada penelitian sebelumnya, seperti dalam Aplikasi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Berbasis </w:t>
      </w:r>
      <w:r w:rsidRPr="009075BB">
        <w:rPr>
          <w:i/>
          <w:color w:val="auto"/>
        </w:rPr>
        <w:t>Web</w:t>
      </w:r>
      <w:r w:rsidRPr="009075BB">
        <w:rPr>
          <w:color w:val="auto"/>
        </w:rPr>
        <w:t xml:space="preserve"> </w:t>
      </w:r>
      <w:r w:rsidRPr="009075BB">
        <w:rPr>
          <w:color w:val="auto"/>
        </w:rPr>
        <w:fldChar w:fldCharType="begin" w:fldLock="1"/>
      </w:r>
      <w:r w:rsidRPr="009075BB">
        <w:rPr>
          <w:color w:val="auto"/>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color w:val="auto"/>
        </w:rPr>
        <w:fldChar w:fldCharType="separate"/>
      </w:r>
      <w:r w:rsidRPr="009075BB">
        <w:rPr>
          <w:noProof/>
          <w:color w:val="auto"/>
        </w:rPr>
        <w:t>(Syukron et al. 2024)</w:t>
      </w:r>
      <w:r w:rsidRPr="009075BB">
        <w:rPr>
          <w:color w:val="auto"/>
        </w:rPr>
        <w:fldChar w:fldCharType="end"/>
      </w:r>
      <w:r w:rsidRPr="009075BB">
        <w:rPr>
          <w:color w:val="auto"/>
        </w:rPr>
        <w:t xml:space="preserve">. Penelitian tersebut bertujuan untuk membantu dan mempermudah proses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Gita Caraka, yang mencakup pengelolaan surat, data alat, keanggotaan, dan keuangan. </w:t>
      </w:r>
      <w:r w:rsidRPr="009075BB">
        <w:t xml:space="preserve">Penelitian lainnya juga telah dilakukan oleh </w:t>
      </w:r>
      <w:r w:rsidRPr="009075BB">
        <w:fldChar w:fldCharType="begin" w:fldLock="1"/>
      </w:r>
      <w:r w:rsidRPr="009075BB">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Arisandi, and Sutrisno 2023)","manualFormatting":"Putri et al. (2023)","plainTextFormattedCitation":"(Putri, Arisandi, and Sutrisno 2023)","previouslyFormattedCitation":"(Putri, Arisandi, and Sutrisno 2023)"},"properties":{"noteIndex":0},"schema":"https://github.com/citation-style-language/schema/raw/master/csl-citation.json"}</w:instrText>
      </w:r>
      <w:r w:rsidRPr="009075BB">
        <w:fldChar w:fldCharType="separate"/>
      </w:r>
      <w:r w:rsidRPr="009075BB">
        <w:rPr>
          <w:noProof/>
        </w:rPr>
        <w:t>Putri et al. (2023)</w:t>
      </w:r>
      <w:r w:rsidRPr="009075BB">
        <w:fldChar w:fldCharType="end"/>
      </w:r>
      <w:r w:rsidRPr="009075BB">
        <w:t xml:space="preserve"> </w:t>
      </w:r>
      <w:r w:rsidRPr="009075BB">
        <w:rPr>
          <w:color w:val="auto"/>
        </w:rPr>
        <w:t>dengan judul penelitian yaitu</w:t>
      </w:r>
      <w:r w:rsidRPr="009075BB">
        <w:t xml:space="preserve"> Sistem Informasi Unit Kegiatan Mahasiswa (UKM) Universitas Tarumanagara Berbasis </w:t>
      </w:r>
      <w:r w:rsidRPr="009075BB">
        <w:rPr>
          <w:i/>
        </w:rPr>
        <w:t>Web</w:t>
      </w:r>
      <w:r w:rsidRPr="009075BB">
        <w:t xml:space="preserve">, </w:t>
      </w:r>
      <w:r w:rsidRPr="009075BB">
        <w:rPr>
          <w:color w:val="auto"/>
        </w:rPr>
        <w:t>penelitian ini bertujuan untuk mempermudah akses layanan informasi dan perekrutan anggota, sehingga membantu pengurus dalam mengelola organisasi serta memperlancar penyampaian informasi mengenai kegiatan UKM di Untar.</w:t>
      </w:r>
    </w:p>
    <w:p w14:paraId="3EC6E1BC" w14:textId="6E1C2A07" w:rsidR="004240F6" w:rsidRPr="004240F6" w:rsidRDefault="004240F6" w:rsidP="004240F6">
      <w:pPr>
        <w:pStyle w:val="BodyText"/>
      </w:pPr>
      <w:r w:rsidRPr="009075BB">
        <w:t xml:space="preserve">Keterbaruan penelitian ini terletak pada pengembangan sistem informasi berbasis </w:t>
      </w:r>
      <w:r w:rsidRPr="009075BB">
        <w:rPr>
          <w:i/>
        </w:rPr>
        <w:t>web</w:t>
      </w:r>
      <w:r w:rsidRPr="009075BB">
        <w:t xml:space="preserve"> yang dirancang khusus untuk memenuhi kebutuhan spesifik </w:t>
      </w:r>
      <w:r w:rsidRPr="009075BB">
        <w:rPr>
          <w:i/>
        </w:rPr>
        <w:t>Marching</w:t>
      </w:r>
      <w:r w:rsidRPr="009075BB">
        <w:t xml:space="preserve"> </w:t>
      </w:r>
      <w:r w:rsidRPr="009075BB">
        <w:rPr>
          <w:i/>
        </w:rPr>
        <w:t>Band</w:t>
      </w:r>
      <w:r w:rsidRPr="009075BB">
        <w:t xml:space="preserve"> Gema Oasis MAN 1 Samarinda. Berbeda dari penelitian sebelumnya, sistem ini mencakup digitalisasi absensi, penilaian performa anggota, dan penyebaran informasi terpusat terkait jadwal, kegiatan, serta pendaftaran, menggantikan metode manual seperti </w:t>
      </w:r>
      <w:r w:rsidRPr="009075BB">
        <w:rPr>
          <w:i/>
        </w:rPr>
        <w:t>WhatsApp</w:t>
      </w:r>
      <w:r w:rsidRPr="009075BB">
        <w:t xml:space="preserve"> atau penyampaian lisan.</w:t>
      </w:r>
    </w:p>
    <w:p w14:paraId="20C58DE9" w14:textId="77777777" w:rsidR="00301B97" w:rsidRPr="002A1762" w:rsidRDefault="00301B97" w:rsidP="00301B97">
      <w:pPr>
        <w:pStyle w:val="NoSpacing"/>
        <w:rPr>
          <w:rFonts w:ascii="Times New Roman" w:hAnsi="Times New Roman" w:cs="Times New Roman"/>
          <w:sz w:val="28"/>
          <w:szCs w:val="24"/>
          <w:lang w:val="id-ID"/>
        </w:rPr>
      </w:pPr>
    </w:p>
    <w:p w14:paraId="55E1E19C" w14:textId="77777777" w:rsidR="00E510D8" w:rsidRPr="002A1762" w:rsidRDefault="00E510D8" w:rsidP="00301B97">
      <w:pPr>
        <w:pStyle w:val="NoSpacing"/>
        <w:rPr>
          <w:rFonts w:ascii="Times New Roman" w:hAnsi="Times New Roman" w:cs="Times New Roman"/>
          <w:lang w:val="id-ID"/>
        </w:rPr>
        <w:sectPr w:rsidR="00E510D8" w:rsidRPr="002A1762" w:rsidSect="002D34F0">
          <w:footerReference w:type="even" r:id="rId13"/>
          <w:footerReference w:type="default" r:id="rId14"/>
          <w:pgSz w:w="11907" w:h="16840" w:code="9"/>
          <w:pgMar w:top="1985" w:right="1418" w:bottom="1418" w:left="1985" w:header="709" w:footer="709" w:gutter="0"/>
          <w:pgNumType w:start="1"/>
          <w:cols w:space="708"/>
          <w:docGrid w:linePitch="360"/>
        </w:sectPr>
      </w:pPr>
    </w:p>
    <w:p w14:paraId="5598FFD4" w14:textId="77777777" w:rsidR="00301B97" w:rsidRDefault="00E510D8" w:rsidP="006B1232">
      <w:pPr>
        <w:pStyle w:val="Heading1"/>
        <w:spacing w:line="240" w:lineRule="auto"/>
        <w:rPr>
          <w:rFonts w:cs="Times New Roman"/>
        </w:rPr>
      </w:pPr>
      <w:bookmarkStart w:id="44" w:name="_Toc195952480"/>
      <w:r w:rsidRPr="002A1762">
        <w:rPr>
          <w:rFonts w:cs="Times New Roman"/>
          <w:lang w:val="id-ID"/>
        </w:rPr>
        <w:lastRenderedPageBreak/>
        <w:t>BAB II</w:t>
      </w:r>
      <w:r w:rsidR="00745E27" w:rsidRPr="002A1762">
        <w:rPr>
          <w:rFonts w:cs="Times New Roman"/>
          <w:lang w:val="id-ID"/>
        </w:rPr>
        <w:t xml:space="preserve"> </w:t>
      </w:r>
      <w:r w:rsidR="00520866" w:rsidRPr="002A1762">
        <w:rPr>
          <w:rFonts w:cs="Times New Roman"/>
          <w:lang w:val="id-ID"/>
        </w:rPr>
        <w:t xml:space="preserve"> </w:t>
      </w:r>
      <w:r w:rsidR="00860B6E" w:rsidRPr="002A1762">
        <w:rPr>
          <w:rFonts w:cs="Times New Roman"/>
          <w:lang w:val="id-ID"/>
        </w:rPr>
        <w:br/>
      </w:r>
      <w:r w:rsidR="00836927">
        <w:rPr>
          <w:rFonts w:cs="Times New Roman"/>
        </w:rPr>
        <w:t>TINJAUAN PUSTAKA</w:t>
      </w:r>
      <w:bookmarkEnd w:id="44"/>
    </w:p>
    <w:p w14:paraId="5E4F7628" w14:textId="77777777" w:rsidR="00677A66" w:rsidRDefault="00677A66" w:rsidP="00677A66">
      <w:pPr>
        <w:pStyle w:val="NoSpacing"/>
      </w:pPr>
    </w:p>
    <w:p w14:paraId="2974BF5D" w14:textId="77777777" w:rsidR="00677A66" w:rsidRPr="00677A66" w:rsidRDefault="00677A66" w:rsidP="00677A66">
      <w:pPr>
        <w:pStyle w:val="NoSpacing"/>
      </w:pPr>
    </w:p>
    <w:p w14:paraId="623969A2" w14:textId="77777777" w:rsidR="004240F6" w:rsidRPr="009075BB" w:rsidRDefault="004240F6" w:rsidP="004240F6">
      <w:pPr>
        <w:pStyle w:val="Heading2"/>
        <w:numPr>
          <w:ilvl w:val="1"/>
          <w:numId w:val="4"/>
        </w:numPr>
        <w:ind w:left="567" w:hanging="567"/>
        <w:rPr>
          <w:rFonts w:cs="Times New Roman"/>
          <w:color w:val="FF0000"/>
        </w:rPr>
      </w:pPr>
      <w:bookmarkStart w:id="45" w:name="_Toc192654567"/>
      <w:bookmarkStart w:id="46" w:name="_Toc195952481"/>
      <w:r w:rsidRPr="009075BB">
        <w:rPr>
          <w:rFonts w:cs="Times New Roman"/>
          <w:szCs w:val="24"/>
        </w:rPr>
        <w:t>Penelitian Terkait</w:t>
      </w:r>
      <w:bookmarkEnd w:id="45"/>
      <w:bookmarkEnd w:id="46"/>
    </w:p>
    <w:p w14:paraId="4F96611D" w14:textId="77777777" w:rsidR="004240F6" w:rsidRPr="009075BB" w:rsidRDefault="004240F6" w:rsidP="004240F6">
      <w:pPr>
        <w:pStyle w:val="NoSpacing"/>
        <w:rPr>
          <w:rFonts w:ascii="Times New Roman" w:hAnsi="Times New Roman" w:cs="Times New Roman"/>
          <w:color w:val="FF0000"/>
          <w:sz w:val="24"/>
        </w:rPr>
      </w:pPr>
    </w:p>
    <w:p w14:paraId="571879A3" w14:textId="77777777" w:rsidR="004240F6" w:rsidRPr="009075BB" w:rsidRDefault="004240F6" w:rsidP="004240F6">
      <w:pPr>
        <w:spacing w:line="360" w:lineRule="auto"/>
        <w:ind w:firstLine="567"/>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Dalam rangka mendukung penelitian ini, maka dilakukan kajian dengan mempelajari penelitian-penelitian terkait yang telah dilakukan sebelumnya. Daftar penelitian terkait sebagai berikut:</w:t>
      </w:r>
    </w:p>
    <w:p w14:paraId="60FF55D4" w14:textId="77777777" w:rsidR="004240F6" w:rsidRPr="009075BB" w:rsidRDefault="004240F6" w:rsidP="004240F6">
      <w:pPr>
        <w:pStyle w:val="TabelBab2"/>
        <w:rPr>
          <w:rFonts w:eastAsia="Times New Roman"/>
          <w:i/>
        </w:rPr>
      </w:pPr>
      <w:bookmarkStart w:id="47" w:name="_Toc124751227"/>
      <w:bookmarkStart w:id="48" w:name="_Toc192653868"/>
      <w:bookmarkStart w:id="49" w:name="_Toc195951949"/>
      <w:r w:rsidRPr="009075BB">
        <w:t>Penelitian Terkait</w:t>
      </w:r>
      <w:bookmarkEnd w:id="47"/>
      <w:bookmarkEnd w:id="48"/>
      <w:bookmarkEnd w:id="49"/>
    </w:p>
    <w:tbl>
      <w:tblPr>
        <w:tblW w:w="8647" w:type="dxa"/>
        <w:tblLayout w:type="fixed"/>
        <w:tblLook w:val="04A0" w:firstRow="1" w:lastRow="0" w:firstColumn="1" w:lastColumn="0" w:noHBand="0" w:noVBand="1"/>
      </w:tblPr>
      <w:tblGrid>
        <w:gridCol w:w="562"/>
        <w:gridCol w:w="2415"/>
        <w:gridCol w:w="2126"/>
        <w:gridCol w:w="3544"/>
      </w:tblGrid>
      <w:tr w:rsidR="004240F6" w:rsidRPr="009075BB" w14:paraId="42AEBDC8" w14:textId="77777777" w:rsidTr="004240F6">
        <w:trPr>
          <w:trHeight w:val="209"/>
          <w:tblHeader/>
        </w:trPr>
        <w:tc>
          <w:tcPr>
            <w:tcW w:w="562" w:type="dxa"/>
            <w:tcBorders>
              <w:top w:val="single" w:sz="4" w:space="0" w:color="auto"/>
              <w:bottom w:val="single" w:sz="4" w:space="0" w:color="auto"/>
            </w:tcBorders>
            <w:shd w:val="clear" w:color="auto" w:fill="D9D9D9" w:themeFill="background1" w:themeFillShade="D9"/>
            <w:vAlign w:val="center"/>
          </w:tcPr>
          <w:p w14:paraId="3E8C8A45" w14:textId="77777777" w:rsidR="004240F6" w:rsidRPr="009075BB" w:rsidRDefault="004240F6" w:rsidP="004240F6">
            <w:pPr>
              <w:spacing w:line="360" w:lineRule="auto"/>
              <w:jc w:val="center"/>
              <w:rPr>
                <w:rFonts w:ascii="Times New Roman" w:eastAsia="Times New Roman" w:hAnsi="Times New Roman" w:cs="Times New Roman"/>
                <w:b/>
                <w:i/>
                <w:iCs/>
                <w:sz w:val="24"/>
              </w:rPr>
            </w:pPr>
            <w:r w:rsidRPr="009075BB">
              <w:rPr>
                <w:rFonts w:ascii="Times New Roman" w:eastAsia="Times New Roman" w:hAnsi="Times New Roman" w:cs="Times New Roman"/>
                <w:b/>
                <w:sz w:val="24"/>
              </w:rPr>
              <w:t>No</w:t>
            </w:r>
          </w:p>
        </w:tc>
        <w:tc>
          <w:tcPr>
            <w:tcW w:w="2415" w:type="dxa"/>
            <w:tcBorders>
              <w:top w:val="single" w:sz="4" w:space="0" w:color="auto"/>
              <w:bottom w:val="single" w:sz="4" w:space="0" w:color="auto"/>
            </w:tcBorders>
            <w:shd w:val="clear" w:color="auto" w:fill="D9D9D9" w:themeFill="background1" w:themeFillShade="D9"/>
            <w:vAlign w:val="center"/>
          </w:tcPr>
          <w:p w14:paraId="30A15441"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Judul / Peneliti</w:t>
            </w:r>
          </w:p>
        </w:tc>
        <w:tc>
          <w:tcPr>
            <w:tcW w:w="2126" w:type="dxa"/>
            <w:tcBorders>
              <w:top w:val="single" w:sz="4" w:space="0" w:color="auto"/>
              <w:bottom w:val="single" w:sz="4" w:space="0" w:color="auto"/>
            </w:tcBorders>
            <w:shd w:val="clear" w:color="auto" w:fill="D9D9D9" w:themeFill="background1" w:themeFillShade="D9"/>
            <w:vAlign w:val="center"/>
          </w:tcPr>
          <w:p w14:paraId="382A1DA0"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Variabel / Metode</w:t>
            </w:r>
          </w:p>
        </w:tc>
        <w:tc>
          <w:tcPr>
            <w:tcW w:w="3544" w:type="dxa"/>
            <w:tcBorders>
              <w:top w:val="single" w:sz="4" w:space="0" w:color="auto"/>
              <w:bottom w:val="single" w:sz="4" w:space="0" w:color="auto"/>
            </w:tcBorders>
            <w:shd w:val="clear" w:color="auto" w:fill="D9D9D9" w:themeFill="background1" w:themeFillShade="D9"/>
            <w:vAlign w:val="center"/>
          </w:tcPr>
          <w:p w14:paraId="42BF5F10"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Hasil dan Kesimpulan</w:t>
            </w:r>
          </w:p>
        </w:tc>
      </w:tr>
      <w:tr w:rsidR="004240F6" w:rsidRPr="009075BB" w14:paraId="0B1B36E5" w14:textId="77777777" w:rsidTr="00480701">
        <w:trPr>
          <w:trHeight w:val="6356"/>
        </w:trPr>
        <w:tc>
          <w:tcPr>
            <w:tcW w:w="562" w:type="dxa"/>
            <w:tcBorders>
              <w:top w:val="single" w:sz="4" w:space="0" w:color="auto"/>
              <w:bottom w:val="single" w:sz="4" w:space="0" w:color="auto"/>
            </w:tcBorders>
          </w:tcPr>
          <w:p w14:paraId="44B37ABF"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w:t>
            </w:r>
          </w:p>
        </w:tc>
        <w:tc>
          <w:tcPr>
            <w:tcW w:w="2415" w:type="dxa"/>
            <w:tcBorders>
              <w:top w:val="single" w:sz="4" w:space="0" w:color="auto"/>
              <w:bottom w:val="single" w:sz="4" w:space="0" w:color="auto"/>
            </w:tcBorders>
          </w:tcPr>
          <w:p w14:paraId="3478CA1A"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gelolaan Ekstrakurikuler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Berbasis Web</w:t>
            </w:r>
          </w:p>
          <w:p w14:paraId="18EE23AF"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yukron et al. 2024)</w:t>
            </w:r>
            <w:r w:rsidRPr="009075BB">
              <w:rPr>
                <w:rFonts w:ascii="Times New Roman" w:hAnsi="Times New Roman" w:cs="Times New Roman"/>
                <w:sz w:val="24"/>
                <w:szCs w:val="24"/>
              </w:rPr>
              <w:fldChar w:fldCharType="end"/>
            </w:r>
          </w:p>
          <w:p w14:paraId="02DBBB0F" w14:textId="77777777" w:rsidR="004240F6" w:rsidRPr="009075BB" w:rsidRDefault="004240F6" w:rsidP="00480701">
            <w:pPr>
              <w:spacing w:after="0" w:line="276" w:lineRule="auto"/>
              <w:rPr>
                <w:rFonts w:ascii="Times New Roman" w:eastAsia="Times New Roman" w:hAnsi="Times New Roman" w:cs="Times New Roman"/>
                <w:b/>
                <w:bCs/>
                <w:color w:val="C00000"/>
              </w:rPr>
            </w:pPr>
          </w:p>
        </w:tc>
        <w:tc>
          <w:tcPr>
            <w:tcW w:w="2126" w:type="dxa"/>
            <w:tcBorders>
              <w:top w:val="single" w:sz="4" w:space="0" w:color="auto"/>
              <w:bottom w:val="single" w:sz="4" w:space="0" w:color="auto"/>
            </w:tcBorders>
          </w:tcPr>
          <w:p w14:paraId="42A3D0B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p w14:paraId="2189F085" w14:textId="77777777" w:rsidR="004240F6" w:rsidRPr="009075BB" w:rsidRDefault="004240F6" w:rsidP="00480701">
            <w:pPr>
              <w:spacing w:after="0" w:line="276" w:lineRule="auto"/>
              <w:jc w:val="both"/>
              <w:rPr>
                <w:rFonts w:ascii="Times New Roman" w:hAnsi="Times New Roman" w:cs="Times New Roman"/>
                <w:iCs/>
                <w:sz w:val="24"/>
                <w:szCs w:val="24"/>
              </w:rPr>
            </w:pPr>
          </w:p>
        </w:tc>
        <w:tc>
          <w:tcPr>
            <w:tcW w:w="3544" w:type="dxa"/>
            <w:tcBorders>
              <w:top w:val="single" w:sz="4" w:space="0" w:color="auto"/>
              <w:bottom w:val="single" w:sz="4" w:space="0" w:color="auto"/>
            </w:tcBorders>
          </w:tcPr>
          <w:p w14:paraId="43DCDD1B"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sz w:val="24"/>
                <w:szCs w:val="24"/>
              </w:rPr>
              <w:t xml:space="preserve">Penelitian ini bertujuan untuk mempermudah proses pengelolaan ekstrakurikuler Gita Caraka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di Madrasah Matholi’ul Huda Pucakwangi, yang meliputi pengelolaan surat, data alat, keanggotaan, dan keuangan. Metode pengembangan sistem yang digunakan adalah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engan PHP sebagai bahasa pemrograman,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sebagai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dan MySQL sebagai </w:t>
            </w:r>
            <w:r w:rsidRPr="009075BB">
              <w:rPr>
                <w:rFonts w:ascii="Times New Roman" w:hAnsi="Times New Roman" w:cs="Times New Roman"/>
                <w:i/>
                <w:sz w:val="24"/>
                <w:szCs w:val="24"/>
              </w:rPr>
              <w:t>database</w:t>
            </w:r>
            <w:r w:rsidRPr="009075BB">
              <w:rPr>
                <w:rFonts w:ascii="Times New Roman" w:hAnsi="Times New Roman" w:cs="Times New Roman"/>
                <w:sz w:val="24"/>
                <w:szCs w:val="24"/>
              </w:rPr>
              <w:t>. Hasil penelitian menunjukkan bahwa sistem yang dikembangkan mampu mempermudah proses pengelolaan ekstrakurikuler, seperti pendataan anggota, alat, seragam, surat menyurat, izin dispensasi, dan penyusunan laporan keuangan.</w:t>
            </w:r>
          </w:p>
        </w:tc>
      </w:tr>
      <w:tr w:rsidR="004240F6" w:rsidRPr="009075BB" w14:paraId="3E8CE751" w14:textId="77777777" w:rsidTr="004240F6">
        <w:trPr>
          <w:trHeight w:val="70"/>
        </w:trPr>
        <w:tc>
          <w:tcPr>
            <w:tcW w:w="562" w:type="dxa"/>
            <w:tcBorders>
              <w:top w:val="single" w:sz="4" w:space="0" w:color="auto"/>
              <w:bottom w:val="single" w:sz="4" w:space="0" w:color="auto"/>
            </w:tcBorders>
          </w:tcPr>
          <w:p w14:paraId="2E1599C1"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2</w:t>
            </w:r>
          </w:p>
        </w:tc>
        <w:tc>
          <w:tcPr>
            <w:tcW w:w="2415" w:type="dxa"/>
            <w:tcBorders>
              <w:top w:val="single" w:sz="4" w:space="0" w:color="auto"/>
              <w:bottom w:val="single" w:sz="4" w:space="0" w:color="auto"/>
            </w:tcBorders>
          </w:tcPr>
          <w:p w14:paraId="0DB83B30"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daftaran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di Smk Pasundan Majalaya</w:t>
            </w:r>
          </w:p>
          <w:p w14:paraId="6FC34B25"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plainTextFormattedCitation":"(Maulana and Faza 2022)","previouslyFormattedCitation":"(Maulana and Faz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aulana and Faz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226B8D0"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28CCC79"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ningkatkan efisiensi dalam pengelolaan informasi pendaftaran ekstrakurikuler dan data siswa agar lebih cepat, tepat, dan akurat melalui pengembangan aplikasi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w:t>
            </w:r>
          </w:p>
        </w:tc>
      </w:tr>
      <w:tr w:rsidR="004240F6" w:rsidRPr="009075BB" w14:paraId="467A773C" w14:textId="77777777" w:rsidTr="004240F6">
        <w:trPr>
          <w:trHeight w:val="70"/>
        </w:trPr>
        <w:tc>
          <w:tcPr>
            <w:tcW w:w="562" w:type="dxa"/>
            <w:tcBorders>
              <w:top w:val="single" w:sz="4" w:space="0" w:color="auto"/>
              <w:bottom w:val="single" w:sz="4" w:space="0" w:color="auto"/>
            </w:tcBorders>
          </w:tcPr>
          <w:p w14:paraId="3E92F275"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3</w:t>
            </w:r>
          </w:p>
        </w:tc>
        <w:tc>
          <w:tcPr>
            <w:tcW w:w="2415" w:type="dxa"/>
            <w:tcBorders>
              <w:top w:val="single" w:sz="4" w:space="0" w:color="auto"/>
              <w:bottom w:val="single" w:sz="4" w:space="0" w:color="auto"/>
            </w:tcBorders>
          </w:tcPr>
          <w:p w14:paraId="266C38CA"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Sistem Informasi Unit Kegiatan Mahasiswa (UKM) Universitas Tarumanagara Berbasis </w:t>
            </w:r>
            <w:r w:rsidRPr="009075BB">
              <w:rPr>
                <w:rFonts w:ascii="Times New Roman" w:hAnsi="Times New Roman" w:cs="Times New Roman"/>
                <w:i/>
                <w:sz w:val="24"/>
                <w:szCs w:val="24"/>
              </w:rPr>
              <w:t>Web</w:t>
            </w:r>
          </w:p>
          <w:p w14:paraId="20CB5F66"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et al. 2023)","plainTextFormattedCitation":"(Putri et al. 2023)","previouslyFormattedCitation":"(Putri et al.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tri et al.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517808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61A9B465"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mpermudah akses layanan informasi dan perekrutan anggota, sehingga membantu pengurus dalam mengelola organisasi serta memperlancar penyampaian informasi mengenai kegiatan UKM di Untar. </w:t>
            </w:r>
            <w:r w:rsidRPr="009075BB">
              <w:rPr>
                <w:rFonts w:ascii="Times New Roman" w:hAnsi="Times New Roman" w:cs="Times New Roman"/>
                <w:iCs/>
                <w:sz w:val="24"/>
                <w:szCs w:val="24"/>
              </w:rPr>
              <w:t xml:space="preserve">Sistem dikembangkan menggunakan metode </w:t>
            </w:r>
            <w:r w:rsidRPr="009075BB">
              <w:rPr>
                <w:rFonts w:ascii="Times New Roman" w:hAnsi="Times New Roman" w:cs="Times New Roman"/>
                <w:i/>
                <w:iCs/>
                <w:sz w:val="24"/>
                <w:szCs w:val="24"/>
              </w:rPr>
              <w:t>Waterfall</w:t>
            </w:r>
            <w:r w:rsidRPr="009075BB">
              <w:rPr>
                <w:rFonts w:ascii="Times New Roman" w:hAnsi="Times New Roman" w:cs="Times New Roman"/>
                <w:iCs/>
                <w:sz w:val="24"/>
                <w:szCs w:val="24"/>
              </w:rPr>
              <w:t xml:space="preserve">, dengan PHP sebagai bahasa pemrograman dan MySQL sebagai </w:t>
            </w:r>
            <w:r w:rsidRPr="009075BB">
              <w:rPr>
                <w:rFonts w:ascii="Times New Roman" w:hAnsi="Times New Roman" w:cs="Times New Roman"/>
                <w:i/>
                <w:iCs/>
                <w:sz w:val="24"/>
                <w:szCs w:val="24"/>
              </w:rPr>
              <w:t>database</w:t>
            </w:r>
            <w:r w:rsidRPr="009075BB">
              <w:rPr>
                <w:rFonts w:ascii="Times New Roman" w:hAnsi="Times New Roman" w:cs="Times New Roman"/>
                <w:iCs/>
                <w:sz w:val="24"/>
                <w:szCs w:val="24"/>
              </w:rPr>
              <w:t>.</w:t>
            </w:r>
          </w:p>
        </w:tc>
      </w:tr>
      <w:tr w:rsidR="004240F6" w:rsidRPr="009075BB" w14:paraId="306C6454" w14:textId="77777777" w:rsidTr="004240F6">
        <w:trPr>
          <w:trHeight w:val="70"/>
        </w:trPr>
        <w:tc>
          <w:tcPr>
            <w:tcW w:w="562" w:type="dxa"/>
            <w:tcBorders>
              <w:top w:val="single" w:sz="4" w:space="0" w:color="auto"/>
              <w:bottom w:val="single" w:sz="4" w:space="0" w:color="auto"/>
            </w:tcBorders>
          </w:tcPr>
          <w:p w14:paraId="633D0BE4"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4</w:t>
            </w:r>
          </w:p>
        </w:tc>
        <w:tc>
          <w:tcPr>
            <w:tcW w:w="2415" w:type="dxa"/>
            <w:tcBorders>
              <w:top w:val="single" w:sz="4" w:space="0" w:color="auto"/>
              <w:bottom w:val="single" w:sz="4" w:space="0" w:color="auto"/>
            </w:tcBorders>
          </w:tcPr>
          <w:p w14:paraId="37FE1487"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Menagemen Kegiatan Ukm Teater Pangestu Berbasis </w:t>
            </w:r>
            <w:r w:rsidRPr="009075BB">
              <w:rPr>
                <w:rFonts w:ascii="Times New Roman" w:hAnsi="Times New Roman" w:cs="Times New Roman"/>
                <w:i/>
                <w:sz w:val="24"/>
                <w:szCs w:val="24"/>
              </w:rPr>
              <w:t>Web</w:t>
            </w:r>
          </w:p>
          <w:p w14:paraId="29664BB2"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34/jsk.v8i01.238","abstract":"Proses perekrutan anggota baru, penyebaran informasi dan pengelolaan data-data kepengurusan Unit Kegiatan Mahasiswa (UKM) Universitas Islam Madura(UIM). menjadi satu permasalahan bagi pengurus UKM di kampus tersebut. Dibutuhkan suatu sistem informasi yang dapat mengelola proses kegiatan UKM, serta pengaturan berkas data-data laporan pengurus UKM yang lebih tertata. Tujuan dari penelitian ini untuk merancang sebuah sistem informasi berbasis web yang dapat mempermudah manajemen kegiatan UKM Universitas Islam Madura (UIM) serta mempermudah dalam melakukan perekrutan anggota baru. Terdapat beberapa menu mengakses sistem ini, Masing-masing diantaranya memiliki peran yang berbeda. Halaman user memuat beberapa informasi seperti profil UKM. Pengumuman, informasi kegiatan dan berita seputar UKM. menu profil UKM berisi tentang sejarah terbentuknya UKM teater Pangestu, struktur pengurus dan anggota hingga makna dari lambang UKM teater pangestu yang bisa dilihat oleh user/pengunjung website, sementara admin memiliki akses penuh untuk mengelola data. Jenis penelitian deskriptif kualitatif yang digunakan adalah Design and Creation yaitu untuk mengembangkan produk di bidang teknologi informasi dan komunikasi, Metode waterfal digunakan dalam pengembangan sistem, sistem yang dibangun diuji menggunakan metode black box testing, Hasil pengujian sistem 100% berjalan sesuai perencanaan. Sehingga penelitian ini akan berkonstribusi dalam menyediakan pusat informasi bagi anggota maupun calon anggota untuk mencari Segala informasi terkait dengan UKM Teater Pangestu, terlebih kepada kegiatan yang akan dilaksanakan.","author":[{"dropping-particle":"","family":"Rifqi","given":"Mohamad","non-dropping-particle":"","parse-names":false,"suffix":""}],"container-title":"Jurnal Satya Informatika","id":"ITEM-1","issue":"01","issued":{"date-parts":[["2023"]]},"page":"50-63","title":"Rancang Bangun Sistem Informasi Menagemen Kegiatan Ukm Teater Pangestu Berbasis Web","type":"article-journal","volume":"8"},"uris":["http://www.mendeley.com/documents/?uuid=f3e71d10-7443-4507-abf3-9338e89212a7"]}],"mendeley":{"formattedCitation":"(Rifqi 2023)","plainTextFormattedCitation":"(Rifqi 2023)","previouslyFormattedCitation":"(Rifqi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fqi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472BE89"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1046390"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engan dukungan bahasa pemrograman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 Tujuan dari penelitian ini adalah merancang sistem informasi berbasis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dapat meningkatkan efisiensi manajemen kegiatan Unit Kegiatan Mahasiswa (UKM) Teater Pangestu di Universitas Islam Madura (UIM). Selain itu, sistem ini juga dikembangkan untuk mempermudah proses perekrutan anggota baru secara lebih terstruktur dan efektif.</w:t>
            </w:r>
          </w:p>
        </w:tc>
      </w:tr>
      <w:tr w:rsidR="004240F6" w:rsidRPr="009075BB" w14:paraId="4FF7575B" w14:textId="77777777" w:rsidTr="004240F6">
        <w:trPr>
          <w:trHeight w:val="70"/>
        </w:trPr>
        <w:tc>
          <w:tcPr>
            <w:tcW w:w="562" w:type="dxa"/>
            <w:tcBorders>
              <w:top w:val="single" w:sz="4" w:space="0" w:color="auto"/>
              <w:bottom w:val="single" w:sz="4" w:space="0" w:color="auto"/>
            </w:tcBorders>
          </w:tcPr>
          <w:p w14:paraId="4951BC4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5</w:t>
            </w:r>
          </w:p>
        </w:tc>
        <w:tc>
          <w:tcPr>
            <w:tcW w:w="2415" w:type="dxa"/>
            <w:tcBorders>
              <w:top w:val="single" w:sz="4" w:space="0" w:color="auto"/>
              <w:bottom w:val="single" w:sz="4" w:space="0" w:color="auto"/>
            </w:tcBorders>
          </w:tcPr>
          <w:p w14:paraId="5FB036B2"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daftaran Ekstrakurikuler Berbasis Web Dengan Metode </w:t>
            </w:r>
            <w:r w:rsidRPr="009075BB">
              <w:rPr>
                <w:rFonts w:ascii="Times New Roman" w:hAnsi="Times New Roman" w:cs="Times New Roman"/>
                <w:i/>
                <w:sz w:val="24"/>
                <w:szCs w:val="24"/>
              </w:rPr>
              <w:t>Waterfall</w:t>
            </w:r>
          </w:p>
          <w:p w14:paraId="062F3B23"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Susanto, and Ilyas 2023)","plainTextFormattedCitation":"(Mulyanto, Susanto, and Ilyas 2023)","previouslyFormattedCitation":"(Mulyanto, Susanto, and Ilyas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ulyanto, Susanto, and Ilyas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CFC537A"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71B5E23"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ibantu dengan bahasa pemrograman PHP deng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dan </w:t>
            </w:r>
            <w:r w:rsidRPr="009075BB">
              <w:rPr>
                <w:rFonts w:ascii="Times New Roman" w:hAnsi="Times New Roman" w:cs="Times New Roman"/>
                <w:i/>
                <w:sz w:val="24"/>
                <w:szCs w:val="24"/>
              </w:rPr>
              <w:t xml:space="preserve">database Maria </w:t>
            </w:r>
            <w:r w:rsidRPr="009075BB">
              <w:rPr>
                <w:rFonts w:ascii="Times New Roman" w:hAnsi="Times New Roman" w:cs="Times New Roman"/>
                <w:sz w:val="24"/>
                <w:szCs w:val="24"/>
              </w:rPr>
              <w:t xml:space="preserve">DB. Pengembangan aplikasi bertujuan membantu proses pendaftaran ekstrakurikuler bagi siswa-siswi sehingga dapat mengurangi penggunaan kertas yang berlebihan dan kinerja dari unit kesiswaan sehingga tidak perlu </w:t>
            </w:r>
            <w:r w:rsidRPr="009075BB">
              <w:rPr>
                <w:rFonts w:ascii="Times New Roman" w:hAnsi="Times New Roman" w:cs="Times New Roman"/>
                <w:sz w:val="24"/>
                <w:szCs w:val="24"/>
              </w:rPr>
              <w:lastRenderedPageBreak/>
              <w:t>lagi melakukan pendataan secara manual dan berulang.</w:t>
            </w:r>
          </w:p>
        </w:tc>
      </w:tr>
      <w:tr w:rsidR="004240F6" w:rsidRPr="009075BB" w14:paraId="2965F73D" w14:textId="77777777" w:rsidTr="004240F6">
        <w:trPr>
          <w:trHeight w:val="70"/>
        </w:trPr>
        <w:tc>
          <w:tcPr>
            <w:tcW w:w="562" w:type="dxa"/>
            <w:tcBorders>
              <w:top w:val="single" w:sz="4" w:space="0" w:color="auto"/>
              <w:bottom w:val="single" w:sz="4" w:space="0" w:color="auto"/>
            </w:tcBorders>
          </w:tcPr>
          <w:p w14:paraId="5EDF147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6</w:t>
            </w:r>
          </w:p>
        </w:tc>
        <w:tc>
          <w:tcPr>
            <w:tcW w:w="2415" w:type="dxa"/>
            <w:tcBorders>
              <w:top w:val="single" w:sz="4" w:space="0" w:color="auto"/>
              <w:bottom w:val="single" w:sz="4" w:space="0" w:color="auto"/>
            </w:tcBorders>
          </w:tcPr>
          <w:p w14:paraId="2F206A2D"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Ekstrakurikuler smk Yappika Legok Tangerang</w:t>
            </w:r>
          </w:p>
          <w:p w14:paraId="0996177E"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41/jist.v1i04.39","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Susila","given":"Mochamad Nandi","non-dropping-particle":"","parse-names":false,"suffix":""},{"dropping-particle":"","family":"Badriyah","given":"","non-dropping-particle":"","parse-names":false,"suffix":""},{"dropping-particle":"","family":"Siregar","given":"Andronias","non-dropping-particle":"","parse-names":false,"suffix":""},{"dropping-particle":"","family":"Darussalam","given":"Muhammad","non-dropping-particle":"","parse-names":false,"suffix":""}],"container-title":"Jurnal Indonesia Sosial Teknologi","id":"ITEM-1","issue":"4","issued":{"date-parts":[["2020"]]},"page":"275–284","title":"Rancang Bangun Sistem Informasi Website Ekstrakurikuler smk Yappika Legok Tangerang","type":"article-journal","volume":"1"},"uris":["http://www.mendeley.com/documents/?uuid=f6e2d606-3c91-4ea4-bd08-b5a03c7871dd"]}],"mendeley":{"formattedCitation":"(Susila et al. 2020)","plainTextFormattedCitation":"(Susila et al. 2020)","previouslyFormattedCitation":"(Susila et al.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usila et al.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E0FF9C3"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5EDA880"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ibantu dengan bahasa pemrograman PHP deng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Penelitian ini menghasilkan sebuah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memberikan kemudahan dalam pengelolaan kegiatan ekstrakurikuler, seperti percepatan proses pendaftaran anggota (siswa), pemantauan absensi kegiatan, hingga pemberian nilai oleh pelatih, kini dapat dilakukan secara digital.</w:t>
            </w:r>
          </w:p>
        </w:tc>
      </w:tr>
      <w:tr w:rsidR="004240F6" w:rsidRPr="009075BB" w14:paraId="651CDCFF" w14:textId="77777777" w:rsidTr="004240F6">
        <w:trPr>
          <w:trHeight w:val="70"/>
        </w:trPr>
        <w:tc>
          <w:tcPr>
            <w:tcW w:w="562" w:type="dxa"/>
            <w:tcBorders>
              <w:top w:val="single" w:sz="4" w:space="0" w:color="auto"/>
              <w:bottom w:val="single" w:sz="4" w:space="0" w:color="auto"/>
            </w:tcBorders>
          </w:tcPr>
          <w:p w14:paraId="47CAB69A"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7</w:t>
            </w:r>
          </w:p>
        </w:tc>
        <w:tc>
          <w:tcPr>
            <w:tcW w:w="2415" w:type="dxa"/>
            <w:tcBorders>
              <w:top w:val="single" w:sz="4" w:space="0" w:color="auto"/>
              <w:bottom w:val="single" w:sz="4" w:space="0" w:color="auto"/>
            </w:tcBorders>
          </w:tcPr>
          <w:p w14:paraId="46CC0ACF"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Sistem Informasi Manajemen Kegiatan UKM English Club PSDKU Polinema Di Kediri Berbasis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p>
          <w:p w14:paraId="1CC79160"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Arya Hafizh Tofani and Fadelis Sukya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2F20D21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19296BE5" w14:textId="67D7183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ngembangkan sistem informasi manajemen kegiatan Unit Kegiatan Mahasiswa (UKM) </w:t>
            </w:r>
            <w:r w:rsidRPr="009075BB">
              <w:rPr>
                <w:rFonts w:ascii="Times New Roman" w:hAnsi="Times New Roman" w:cs="Times New Roman"/>
                <w:i/>
                <w:sz w:val="24"/>
                <w:szCs w:val="24"/>
              </w:rPr>
              <w:t>English</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lub</w:t>
            </w:r>
            <w:r w:rsidRPr="009075BB">
              <w:rPr>
                <w:rFonts w:ascii="Times New Roman" w:hAnsi="Times New Roman" w:cs="Times New Roman"/>
                <w:sz w:val="24"/>
                <w:szCs w:val="24"/>
              </w:rPr>
              <w:t xml:space="preserve"> PSDKU Politeknik Negeri Malang (Polinema) di Kediri. Sistem ini dibangun menggunak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r w:rsidRPr="009075BB">
              <w:rPr>
                <w:rFonts w:ascii="Times New Roman" w:hAnsi="Times New Roman" w:cs="Times New Roman"/>
                <w:sz w:val="24"/>
                <w:szCs w:val="24"/>
              </w:rPr>
              <w:t xml:space="preserve"> dengan bahasa pemrograman PHP serta memanfaatk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greSQL untuk mendukung pengelolaan data secara efisien dan terstruktur.</w:t>
            </w:r>
          </w:p>
        </w:tc>
      </w:tr>
      <w:tr w:rsidR="004240F6" w:rsidRPr="009075BB" w14:paraId="46406633" w14:textId="77777777" w:rsidTr="004240F6">
        <w:trPr>
          <w:trHeight w:val="70"/>
        </w:trPr>
        <w:tc>
          <w:tcPr>
            <w:tcW w:w="562" w:type="dxa"/>
            <w:tcBorders>
              <w:top w:val="single" w:sz="4" w:space="0" w:color="auto"/>
              <w:bottom w:val="single" w:sz="4" w:space="0" w:color="auto"/>
            </w:tcBorders>
          </w:tcPr>
          <w:p w14:paraId="1F57144E"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8</w:t>
            </w:r>
          </w:p>
        </w:tc>
        <w:tc>
          <w:tcPr>
            <w:tcW w:w="2415" w:type="dxa"/>
            <w:tcBorders>
              <w:top w:val="single" w:sz="4" w:space="0" w:color="auto"/>
              <w:bottom w:val="single" w:sz="4" w:space="0" w:color="auto"/>
            </w:tcBorders>
          </w:tcPr>
          <w:p w14:paraId="6AB2BCDD"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Perancangan Sistem Informasi Manajemen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Pada Sekolah Menengah Kejuruan Negeri 5 Kota Bandung</w:t>
            </w:r>
          </w:p>
          <w:p w14:paraId="660463E4"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Nuryansyah and Hermawan 2021)</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1791A76"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DF90BA4"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ujuan penelitian ini untuk menyelesaikan permasalahan tidak terstrukturnya informasi yang ada di ekstrakurikuler SMK Negeri 5 Bandung. Penelitian ini terfokus pada informasi tentang list ekstrakurikuler, berita kegiatan, galeri kegiatan, jadwal kegiatan, nilai anggota ekstrakurikuler, dan informasi alumni setiap ekstrakurikuler. Sistem dibuat menggunakan bahasa </w:t>
            </w:r>
            <w:r w:rsidRPr="009075BB">
              <w:rPr>
                <w:rFonts w:ascii="Times New Roman" w:hAnsi="Times New Roman" w:cs="Times New Roman"/>
                <w:sz w:val="24"/>
                <w:szCs w:val="24"/>
              </w:rPr>
              <w:lastRenderedPageBreak/>
              <w:t xml:space="preserve">pemrograman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w:t>
            </w:r>
          </w:p>
        </w:tc>
      </w:tr>
      <w:tr w:rsidR="004240F6" w:rsidRPr="009075BB" w14:paraId="101141E1" w14:textId="77777777" w:rsidTr="004240F6">
        <w:trPr>
          <w:trHeight w:val="70"/>
        </w:trPr>
        <w:tc>
          <w:tcPr>
            <w:tcW w:w="562" w:type="dxa"/>
            <w:tcBorders>
              <w:top w:val="single" w:sz="4" w:space="0" w:color="auto"/>
              <w:bottom w:val="single" w:sz="4" w:space="0" w:color="auto"/>
            </w:tcBorders>
          </w:tcPr>
          <w:p w14:paraId="2F9D8147"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9</w:t>
            </w:r>
          </w:p>
        </w:tc>
        <w:tc>
          <w:tcPr>
            <w:tcW w:w="2415" w:type="dxa"/>
            <w:tcBorders>
              <w:top w:val="single" w:sz="4" w:space="0" w:color="auto"/>
              <w:bottom w:val="single" w:sz="4" w:space="0" w:color="auto"/>
            </w:tcBorders>
          </w:tcPr>
          <w:p w14:paraId="2954F251" w14:textId="77777777" w:rsidR="00480701" w:rsidRDefault="004240F6" w:rsidP="00480701">
            <w:pPr>
              <w:spacing w:after="0" w:line="276" w:lineRule="auto"/>
              <w:rPr>
                <w:rFonts w:ascii="Times New Roman" w:hAnsi="Times New Roman" w:cs="Times New Roman"/>
                <w:i/>
                <w:sz w:val="24"/>
                <w:szCs w:val="24"/>
              </w:rPr>
            </w:pPr>
            <w:r w:rsidRPr="009075BB">
              <w:rPr>
                <w:rFonts w:ascii="Times New Roman" w:hAnsi="Times New Roman" w:cs="Times New Roman"/>
                <w:sz w:val="24"/>
                <w:szCs w:val="24"/>
              </w:rPr>
              <w:t xml:space="preserve">Rancang Bangun Aplikasi Pendaftaran Ekstrakurikuler Tari Saman Sma Negeri 32 Jakarta Menggunakan Model </w:t>
            </w:r>
            <w:r w:rsidRPr="009075BB">
              <w:rPr>
                <w:rFonts w:ascii="Times New Roman" w:hAnsi="Times New Roman" w:cs="Times New Roman"/>
                <w:i/>
                <w:sz w:val="24"/>
                <w:szCs w:val="24"/>
              </w:rPr>
              <w:t>Prototype</w:t>
            </w:r>
            <w:r w:rsidRPr="009075BB">
              <w:rPr>
                <w:rFonts w:ascii="Times New Roman" w:hAnsi="Times New Roman" w:cs="Times New Roman"/>
                <w:sz w:val="24"/>
                <w:szCs w:val="24"/>
              </w:rPr>
              <w:t xml:space="preserve"> Berbasis </w:t>
            </w:r>
            <w:r w:rsidRPr="009075BB">
              <w:rPr>
                <w:rFonts w:ascii="Times New Roman" w:hAnsi="Times New Roman" w:cs="Times New Roman"/>
                <w:i/>
                <w:sz w:val="24"/>
                <w:szCs w:val="24"/>
              </w:rPr>
              <w:t>Web</w:t>
            </w:r>
          </w:p>
          <w:p w14:paraId="5895F0DC" w14:textId="3AE0CF3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Irawati, and Chandra 2022)","plainTextFormattedCitation":"(Riastuti, Irawati, and Chandra 2022)","previouslyFormattedCitation":"(Riastuti, Irawati, and Chandr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astuti, Irawati, and Chandr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0B460B6E"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93136D5"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mbuat aplikasi pendaftaran ekstrakurikuler Tari Saman SMA Negeri 32 Jakarta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sehingga dapat mempermudah proses pendaftaran dan memerlukan waktu yang relatif lebih singkat. Metode penelitian yang digunakan adalah </w:t>
            </w:r>
            <w:r w:rsidRPr="009075BB">
              <w:rPr>
                <w:rFonts w:ascii="Times New Roman" w:hAnsi="Times New Roman" w:cs="Times New Roman"/>
                <w:i/>
                <w:iCs/>
                <w:sz w:val="24"/>
                <w:szCs w:val="24"/>
              </w:rPr>
              <w:t>Prototype.</w:t>
            </w:r>
          </w:p>
        </w:tc>
      </w:tr>
      <w:tr w:rsidR="004240F6" w:rsidRPr="009075BB" w14:paraId="7F3E7D66" w14:textId="77777777" w:rsidTr="004240F6">
        <w:trPr>
          <w:trHeight w:val="70"/>
        </w:trPr>
        <w:tc>
          <w:tcPr>
            <w:tcW w:w="562" w:type="dxa"/>
            <w:tcBorders>
              <w:top w:val="single" w:sz="4" w:space="0" w:color="auto"/>
              <w:bottom w:val="single" w:sz="4" w:space="0" w:color="auto"/>
            </w:tcBorders>
          </w:tcPr>
          <w:p w14:paraId="01190692"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0</w:t>
            </w:r>
          </w:p>
        </w:tc>
        <w:tc>
          <w:tcPr>
            <w:tcW w:w="2415" w:type="dxa"/>
            <w:tcBorders>
              <w:top w:val="single" w:sz="4" w:space="0" w:color="auto"/>
              <w:bottom w:val="single" w:sz="4" w:space="0" w:color="auto"/>
            </w:tcBorders>
          </w:tcPr>
          <w:p w14:paraId="3A7156EC" w14:textId="77777777" w:rsidR="00480701"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Stu</w:t>
            </w:r>
            <w:r w:rsidR="00480701">
              <w:rPr>
                <w:rFonts w:ascii="Times New Roman" w:hAnsi="Times New Roman" w:cs="Times New Roman"/>
                <w:sz w:val="24"/>
                <w:szCs w:val="24"/>
              </w:rPr>
              <w:t>di Kasus : SMA Negeri 6 Bekasi)</w:t>
            </w:r>
          </w:p>
          <w:p w14:paraId="67888176" w14:textId="292063BE"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Muliawati, and Wahyono 2020)","plainTextFormattedCitation":"(Khalda, Muliawati, and Wahyono 2020)","previouslyFormattedCitation":"(Khalda, Muliawati, and Wahyono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Khalda, Muliawati, and Wahyono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7ADB83A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52576EB2"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rancang sistem informasi ekstrakurikuler yang mencakup pendaftaran online, pencatatan absensi, pengelolaan data prestasi, dan nilai siswa dalam kegiatan ekstrakurikuler. Metode penelitian yang digunakan adalah metode </w:t>
            </w:r>
            <w:r w:rsidRPr="009075BB">
              <w:rPr>
                <w:rFonts w:ascii="Times New Roman" w:hAnsi="Times New Roman" w:cs="Times New Roman"/>
                <w:i/>
                <w:sz w:val="24"/>
                <w:szCs w:val="24"/>
              </w:rPr>
              <w:t>prototyping</w:t>
            </w:r>
            <w:r w:rsidRPr="009075BB">
              <w:rPr>
                <w:rFonts w:ascii="Times New Roman" w:hAnsi="Times New Roman" w:cs="Times New Roman"/>
                <w:sz w:val="24"/>
                <w:szCs w:val="24"/>
              </w:rPr>
              <w:t>, yang meliputi tahapan pengumpulan data, perancangan sistem, pengkodean menggunakan bahasa pemrograman PHP, dan pengujian sistem.</w:t>
            </w:r>
          </w:p>
        </w:tc>
      </w:tr>
    </w:tbl>
    <w:p w14:paraId="1B5DB0FC" w14:textId="77777777" w:rsidR="004240F6" w:rsidRPr="009075BB" w:rsidRDefault="004240F6" w:rsidP="004240F6">
      <w:pPr>
        <w:spacing w:after="0" w:line="360" w:lineRule="auto"/>
        <w:jc w:val="both"/>
        <w:rPr>
          <w:rFonts w:ascii="Times New Roman" w:eastAsia="Times New Roman" w:hAnsi="Times New Roman" w:cs="Times New Roman"/>
          <w:sz w:val="24"/>
          <w:szCs w:val="24"/>
          <w:lang w:val="id-ID"/>
        </w:rPr>
      </w:pPr>
    </w:p>
    <w:p w14:paraId="6BCE528F" w14:textId="65423AD9" w:rsidR="00480701" w:rsidRPr="00480701" w:rsidRDefault="004240F6" w:rsidP="00480701">
      <w:pPr>
        <w:pStyle w:val="BodyText"/>
        <w:rPr>
          <w:lang w:val="id-ID"/>
        </w:rPr>
      </w:pPr>
      <w:r w:rsidRPr="009075BB">
        <w:rPr>
          <w:lang w:val="id-ID"/>
        </w:rPr>
        <w:t xml:space="preserve">Berdasarkan beberapa penelitian terkait yang melibatkan pengembangan sistem, pemilihan metode </w:t>
      </w:r>
      <w:r w:rsidRPr="009075BB">
        <w:rPr>
          <w:i/>
          <w:lang w:val="id-ID"/>
        </w:rPr>
        <w:t>Waterfall</w:t>
      </w:r>
      <w:r w:rsidRPr="009075BB">
        <w:rPr>
          <w:lang w:val="id-ID"/>
        </w:rPr>
        <w:t xml:space="preserve"> dalam penelitian ini didasarkan pada kejelasan kebutuhan sistem sejak awal, yang diperkirakan tidak akan mengalami banyak perubahan selama proses pengembangan. Penelitian yang dilakukan oleh </w:t>
      </w:r>
      <w:r w:rsidRPr="009075BB">
        <w:rPr>
          <w:lang w:val="id-ID"/>
        </w:rPr>
        <w:fldChar w:fldCharType="begin" w:fldLock="1"/>
      </w:r>
      <w:r w:rsidRPr="009075BB">
        <w:rPr>
          <w:lang w:val="id-ID"/>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manualFormatting":"Maulana &amp; Faza (2022)","plainTextFormattedCitation":"(Maulana and Faza 2022)","previouslyFormattedCitation":"(Maulana and Faza 2022)"},"properties":{"noteIndex":0},"schema":"https://github.com/citation-style-language/schema/raw/master/csl-citation.json"}</w:instrText>
      </w:r>
      <w:r w:rsidRPr="009075BB">
        <w:rPr>
          <w:lang w:val="id-ID"/>
        </w:rPr>
        <w:fldChar w:fldCharType="separate"/>
      </w:r>
      <w:r w:rsidRPr="009075BB">
        <w:rPr>
          <w:noProof/>
          <w:lang w:val="id-ID"/>
        </w:rPr>
        <w:t xml:space="preserve">Maulana &amp; Faza </w:t>
      </w:r>
      <w:r w:rsidRPr="009075BB">
        <w:rPr>
          <w:noProof/>
          <w:lang w:val="en-US"/>
        </w:rPr>
        <w:t>(</w:t>
      </w:r>
      <w:r w:rsidRPr="009075BB">
        <w:rPr>
          <w:noProof/>
          <w:lang w:val="id-ID"/>
        </w:rPr>
        <w:t>2022)</w:t>
      </w:r>
      <w:r w:rsidRPr="009075BB">
        <w:rPr>
          <w:lang w:val="id-ID"/>
        </w:rPr>
        <w:fldChar w:fldCharType="end"/>
      </w:r>
      <w:r w:rsidRPr="009075BB">
        <w:rPr>
          <w:lang w:val="id-ID"/>
        </w:rPr>
        <w:t xml:space="preserve">, </w:t>
      </w:r>
      <w:r w:rsidRPr="009075BB">
        <w:rPr>
          <w:lang w:val="en-US"/>
        </w:rPr>
        <w:t xml:space="preserve"> </w:t>
      </w:r>
      <w:r w:rsidRPr="009075BB">
        <w:rPr>
          <w:lang w:val="en-US"/>
        </w:rPr>
        <w:fldChar w:fldCharType="begin" w:fldLock="1"/>
      </w:r>
      <w:r w:rsidRPr="009075BB">
        <w:rPr>
          <w:lang w:val="en-US"/>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et al. 2022)","manualFormatting":"Riastuti et al.(2022)","plainTextFormattedCitation":"(Riastuti et al. 2022)","previouslyFormattedCitation":"(Riastuti et al. 2022)"},"properties":{"noteIndex":0},"schema":"https://github.com/citation-style-language/schema/raw/master/csl-citation.json"}</w:instrText>
      </w:r>
      <w:r w:rsidRPr="009075BB">
        <w:rPr>
          <w:lang w:val="en-US"/>
        </w:rPr>
        <w:fldChar w:fldCharType="separate"/>
      </w:r>
      <w:r w:rsidRPr="009075BB">
        <w:rPr>
          <w:noProof/>
          <w:lang w:val="en-US"/>
        </w:rPr>
        <w:t>Riastuti et al.(2022)</w:t>
      </w:r>
      <w:r w:rsidRPr="009075BB">
        <w:rPr>
          <w:lang w:val="en-US"/>
        </w:rPr>
        <w:fldChar w:fldCharType="end"/>
      </w:r>
      <w:r w:rsidRPr="009075BB">
        <w:rPr>
          <w:lang w:val="id-ID"/>
        </w:rPr>
        <w:t xml:space="preserve">, dan </w:t>
      </w:r>
      <w:r w:rsidRPr="009075BB">
        <w:rPr>
          <w:lang w:val="id-ID"/>
        </w:rPr>
        <w:fldChar w:fldCharType="begin" w:fldLock="1"/>
      </w:r>
      <w:r w:rsidRPr="009075BB">
        <w:rPr>
          <w:lang w:val="id-ID"/>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et al. 2020)","manualFormatting":"Khalda et al. (2020)","plainTextFormattedCitation":"(Khalda et al. 2020)","previouslyFormattedCitation":"(Khalda et al. 2020)"},"properties":{"noteIndex":0},"schema":"https://github.com/citation-style-language/schema/raw/master/csl-citation.json"}</w:instrText>
      </w:r>
      <w:r w:rsidRPr="009075BB">
        <w:rPr>
          <w:lang w:val="id-ID"/>
        </w:rPr>
        <w:fldChar w:fldCharType="separate"/>
      </w:r>
      <w:r w:rsidRPr="009075BB">
        <w:rPr>
          <w:noProof/>
          <w:lang w:val="id-ID"/>
        </w:rPr>
        <w:t xml:space="preserve">Khalda et al. </w:t>
      </w:r>
      <w:r w:rsidRPr="009075BB">
        <w:rPr>
          <w:noProof/>
          <w:lang w:val="en-US"/>
        </w:rPr>
        <w:t>(</w:t>
      </w:r>
      <w:r w:rsidRPr="009075BB">
        <w:rPr>
          <w:noProof/>
          <w:lang w:val="id-ID"/>
        </w:rPr>
        <w:t>2020)</w:t>
      </w:r>
      <w:r w:rsidRPr="009075BB">
        <w:rPr>
          <w:lang w:val="id-ID"/>
        </w:rPr>
        <w:fldChar w:fldCharType="end"/>
      </w:r>
      <w:r w:rsidRPr="009075BB">
        <w:rPr>
          <w:lang w:val="en-US"/>
        </w:rPr>
        <w:t xml:space="preserve"> </w:t>
      </w:r>
      <w:r w:rsidRPr="009075BB">
        <w:rPr>
          <w:lang w:val="id-ID"/>
        </w:rPr>
        <w:t xml:space="preserve">menggunakan </w:t>
      </w:r>
      <w:r w:rsidRPr="009075BB">
        <w:t>metode</w:t>
      </w:r>
      <w:r w:rsidRPr="009075BB">
        <w:rPr>
          <w:lang w:val="id-ID"/>
        </w:rPr>
        <w:t xml:space="preserve"> </w:t>
      </w:r>
      <w:r w:rsidRPr="009075BB">
        <w:rPr>
          <w:i/>
          <w:lang w:val="id-ID"/>
        </w:rPr>
        <w:t>Prototype</w:t>
      </w:r>
      <w:r w:rsidRPr="009075BB">
        <w:rPr>
          <w:lang w:val="id-ID"/>
        </w:rPr>
        <w:t>,</w:t>
      </w:r>
      <w:r w:rsidRPr="009075BB">
        <w:rPr>
          <w:lang w:val="en-US"/>
        </w:rPr>
        <w:t xml:space="preserve"> metode</w:t>
      </w:r>
      <w:r w:rsidRPr="009075BB">
        <w:rPr>
          <w:lang w:val="id-ID"/>
        </w:rPr>
        <w:t xml:space="preserve"> yang memiliki kelemahan dalam hal biaya dan waktu pengembangan. Hal ini disebabkan oleh kebutuhan untuk membuat prototipe dari setiap fitur utama sebelum melanjutkan ke fitur berikutnya, dengan proses yang bergantung pada persetujuan pengguna. Akibatnya, biaya dan waktu pengembangan dapat meningkat secara signifikan apabila terdapat banyak revisi. Selain itu, risiko pemborosan waktu juga dapat terjadi jika pengguna tidak puas pada tahap awal pengembangan </w:t>
      </w:r>
      <w:r w:rsidRPr="009075BB">
        <w:rPr>
          <w:lang w:val="id-ID"/>
        </w:rPr>
        <w:fldChar w:fldCharType="begin" w:fldLock="1"/>
      </w:r>
      <w:r w:rsidRPr="009075BB">
        <w:rPr>
          <w:lang w:val="id-ID"/>
        </w:rPr>
        <w:instrText>ADDIN CSL_CITATION {"citationItems":[{"id":"ITEM-1","itemData":{"DOI":"https://doi.org/10.32832/inova-tif.v5i1.7927","ISSN":"2654-5535","abstract":"Design of learning applications that use Development Methods (Research and Development/R&amp;D) using a commonly used system development methodology, namely SDLC (System Development Life Cycle). Several stages of SDLC consist of planning, analysis, design, implementation to system maintenance. The SDLC concept is the basis of various types of software development models to form a framework in planning and controlling information systems. The SDLC model that is often used in research and development (R&amp;D) research for the development of Android -based learning applications is a waterfall and prototyping model. The comparison of the two models states that the waterfall model is more suitable for a system or software that is generic or in the form of software that can provide services to the buyer. While prototyping is more suitable for customize systems or software, meaning software made based on demand and needs (even certain situations and conditions). In accordance with the analysis obtained, the two methods have the advantages and disadvantages of each, so that the developer can choose which method is more suitable for the development of the software.","author":[{"dropping-particle":"","family":"Rachma","given":"Nur","non-dropping-particle":"","parse-names":false,"suffix":""},{"dropping-particle":"","family":"Muhlas","given":"Itawiranda","non-dropping-particle":"","parse-names":false,"suffix":""}],"container-title":"Jurnal Inovatif : Inovasi Teknologi Informasi dan Informatika","id":"ITEM-1","issue":"1","issued":{"date-parts":[["2022"]]},"page":"36-39","title":"Comparison Of Waterfall And Prototyping Models In Research And Development (R&amp;D) Methods For Android-Based Learning Application Design","type":"article-journal","volume":"5"},"uris":["http://www.mendeley.com/documents/?uuid=80bf3386-0757-4750-9ee4-5cfdcce2cd77"]}],"mendeley":{"formattedCitation":"(Rachma and Muhlas 2022)","plainTextFormattedCitation":"(Rachma and Muhlas 2022)","previouslyFormattedCitation":"(Rachma and Muhlas 2022)"},"properties":{"noteIndex":0},"schema":"https://github.com/citation-style-language/schema/raw/master/csl-citation.json"}</w:instrText>
      </w:r>
      <w:r w:rsidRPr="009075BB">
        <w:rPr>
          <w:lang w:val="id-ID"/>
        </w:rPr>
        <w:fldChar w:fldCharType="separate"/>
      </w:r>
      <w:r w:rsidRPr="009075BB">
        <w:rPr>
          <w:noProof/>
          <w:lang w:val="id-ID"/>
        </w:rPr>
        <w:t>(Rachma and Muhlas 2022)</w:t>
      </w:r>
      <w:r w:rsidRPr="009075BB">
        <w:rPr>
          <w:lang w:val="id-ID"/>
        </w:rPr>
        <w:fldChar w:fldCharType="end"/>
      </w:r>
      <w:r w:rsidRPr="009075BB">
        <w:rPr>
          <w:lang w:val="id-ID"/>
        </w:rPr>
        <w:t>.</w:t>
      </w:r>
    </w:p>
    <w:p w14:paraId="3B26C760" w14:textId="77777777" w:rsidR="004240F6" w:rsidRPr="009075BB" w:rsidRDefault="004240F6" w:rsidP="004240F6">
      <w:pPr>
        <w:pStyle w:val="BodyText"/>
        <w:rPr>
          <w:lang w:val="id-ID"/>
        </w:rPr>
      </w:pPr>
      <w:r w:rsidRPr="009075BB">
        <w:rPr>
          <w:lang w:val="id-ID"/>
        </w:rPr>
        <w:lastRenderedPageBreak/>
        <w:t xml:space="preserve">Pemilihan metode </w:t>
      </w:r>
      <w:r w:rsidRPr="009075BB">
        <w:rPr>
          <w:i/>
          <w:lang w:val="id-ID"/>
        </w:rPr>
        <w:t>Waterfall</w:t>
      </w:r>
      <w:r w:rsidRPr="009075BB">
        <w:rPr>
          <w:lang w:val="id-ID"/>
        </w:rPr>
        <w:t xml:space="preserve"> dalam penelitian ini didasarkan pada kejelasan tahapan serta ketelitian dalam dokumentasi. Metode ini menerapkan pendekatan linear dan berurutan, di mana setiap tahap harus diselesaikan sebelum melanjutkan ke tahap berikutnya. Pengembangan dilakukan secara bertahap (</w:t>
      </w:r>
      <w:r w:rsidRPr="009075BB">
        <w:rPr>
          <w:i/>
          <w:lang w:val="id-ID"/>
        </w:rPr>
        <w:t>one by one</w:t>
      </w:r>
      <w:r w:rsidRPr="009075BB">
        <w:rPr>
          <w:lang w:val="id-ID"/>
        </w:rPr>
        <w:t xml:space="preserve">) untuk meminimalkan potensi kesalahan </w:t>
      </w:r>
      <w:r w:rsidRPr="009075BB">
        <w:rPr>
          <w:lang w:val="id-ID"/>
        </w:rPr>
        <w:fldChar w:fldCharType="begin" w:fldLock="1"/>
      </w:r>
      <w:r w:rsidRPr="009075BB">
        <w:rPr>
          <w:lang w:val="id-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lang w:val="id-ID"/>
        </w:rPr>
        <w:fldChar w:fldCharType="separate"/>
      </w:r>
      <w:r w:rsidRPr="009075BB">
        <w:rPr>
          <w:noProof/>
          <w:lang w:val="id-ID"/>
        </w:rPr>
        <w:t>(A. A. Wahid 2020)</w:t>
      </w:r>
      <w:r w:rsidRPr="009075BB">
        <w:rPr>
          <w:lang w:val="id-ID"/>
        </w:rPr>
        <w:fldChar w:fldCharType="end"/>
      </w:r>
      <w:r w:rsidRPr="009075BB">
        <w:rPr>
          <w:lang w:val="id-ID"/>
        </w:rPr>
        <w:t xml:space="preserve">. Dengan </w:t>
      </w:r>
      <w:r w:rsidRPr="009075BB">
        <w:rPr>
          <w:lang w:val="en-US"/>
        </w:rPr>
        <w:t>metode</w:t>
      </w:r>
      <w:r w:rsidRPr="009075BB">
        <w:rPr>
          <w:lang w:val="id-ID"/>
        </w:rPr>
        <w:t xml:space="preserve"> ini, sistem dikembangkan mulai dari analisis kebutuhan hingga pemeliharaan, memastikan setiap komponen telah diuji sebelum diterapkan.</w:t>
      </w:r>
      <w:r w:rsidRPr="009075BB">
        <w:t xml:space="preserve"> </w:t>
      </w:r>
      <w:r w:rsidRPr="009075BB">
        <w:rPr>
          <w:lang w:val="id-ID"/>
        </w:rPr>
        <w:t xml:space="preserve">Dengan struktur yang sistematis dan terdokumentasi dengan baik, metode ini memungkinkan pengembangan sistem yang lebih stabil dan dapat diandalkan. Oleh karena itu, metode </w:t>
      </w:r>
      <w:r w:rsidRPr="009075BB">
        <w:rPr>
          <w:i/>
          <w:lang w:val="id-ID"/>
        </w:rPr>
        <w:t>Waterfall</w:t>
      </w:r>
      <w:r w:rsidRPr="009075BB">
        <w:rPr>
          <w:lang w:val="id-ID"/>
        </w:rPr>
        <w:t xml:space="preserve"> dipilih sebagai pendekatan yang tepat dalam penelitian ini.</w:t>
      </w:r>
    </w:p>
    <w:p w14:paraId="59BB7787" w14:textId="77777777" w:rsidR="004240F6" w:rsidRPr="009075BB" w:rsidRDefault="004240F6" w:rsidP="004240F6">
      <w:pPr>
        <w:pStyle w:val="NoSpacing"/>
        <w:rPr>
          <w:rFonts w:ascii="Times New Roman" w:hAnsi="Times New Roman" w:cs="Times New Roman"/>
          <w:lang w:val="id-ID"/>
        </w:rPr>
      </w:pPr>
    </w:p>
    <w:p w14:paraId="07E56517" w14:textId="77777777" w:rsidR="004240F6" w:rsidRPr="009075BB" w:rsidRDefault="004240F6" w:rsidP="004240F6">
      <w:pPr>
        <w:pStyle w:val="Heading2"/>
        <w:numPr>
          <w:ilvl w:val="1"/>
          <w:numId w:val="4"/>
        </w:numPr>
        <w:ind w:left="567" w:hanging="567"/>
        <w:rPr>
          <w:rFonts w:cs="Times New Roman"/>
          <w:color w:val="FF0000"/>
        </w:rPr>
      </w:pPr>
      <w:bookmarkStart w:id="50" w:name="_Toc192654568"/>
      <w:bookmarkStart w:id="51" w:name="_Toc195952482"/>
      <w:r w:rsidRPr="009075BB">
        <w:rPr>
          <w:rFonts w:cs="Times New Roman"/>
          <w:i/>
          <w:szCs w:val="24"/>
        </w:rPr>
        <w:t>Marching</w:t>
      </w:r>
      <w:r w:rsidRPr="009075BB">
        <w:rPr>
          <w:rFonts w:cs="Times New Roman"/>
          <w:szCs w:val="24"/>
        </w:rPr>
        <w:t xml:space="preserve"> </w:t>
      </w:r>
      <w:r w:rsidRPr="009075BB">
        <w:rPr>
          <w:rFonts w:cs="Times New Roman"/>
          <w:i/>
          <w:szCs w:val="24"/>
        </w:rPr>
        <w:t>Band</w:t>
      </w:r>
      <w:bookmarkEnd w:id="50"/>
      <w:bookmarkEnd w:id="51"/>
    </w:p>
    <w:p w14:paraId="0663DE2E" w14:textId="77777777" w:rsidR="004240F6" w:rsidRPr="009075BB" w:rsidRDefault="004240F6" w:rsidP="004240F6">
      <w:pPr>
        <w:pStyle w:val="NoSpacing"/>
        <w:rPr>
          <w:rFonts w:ascii="Times New Roman" w:hAnsi="Times New Roman" w:cs="Times New Roman"/>
          <w:color w:val="FF0000"/>
          <w:sz w:val="24"/>
        </w:rPr>
      </w:pPr>
    </w:p>
    <w:p w14:paraId="404F2E61"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merupakan sekelompok barisan orang yang memainkan satu atau beberapa lagu dengan menggunakan alat musik sambil berbaris, bergerak dan berjalan membentuk berbagai visualisai gerakan </w:t>
      </w:r>
      <w:r w:rsidRPr="009075BB">
        <w:fldChar w:fldCharType="begin" w:fldLock="1"/>
      </w:r>
      <w:r w:rsidRPr="009075BB">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et al. 2024)","plainTextFormattedCitation":"(Faradila et al. 2024)","previouslyFormattedCitation":"(Faradila et al. 2024)"},"properties":{"noteIndex":0},"schema":"https://github.com/citation-style-language/schema/raw/master/csl-citation.json"}</w:instrText>
      </w:r>
      <w:r w:rsidRPr="009075BB">
        <w:fldChar w:fldCharType="separate"/>
      </w:r>
      <w:r w:rsidRPr="009075BB">
        <w:rPr>
          <w:noProof/>
        </w:rPr>
        <w:t>(Faradila et al. 2024)</w:t>
      </w:r>
      <w:r w:rsidRPr="009075BB">
        <w:fldChar w:fldCharType="end"/>
      </w:r>
      <w:r w:rsidRPr="009075BB">
        <w:t>.</w:t>
      </w:r>
    </w:p>
    <w:p w14:paraId="38B30466"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juga dapat didefinisikan sebagai sekelompok orang yang memainkan beberapa alat musik dengan sebuah lagu serta koreografi secara bersama-sama sambil berjalan, sehingga menarik untuk dilihat dan didengar </w:t>
      </w:r>
      <w:r w:rsidRPr="009075BB">
        <w:fldChar w:fldCharType="begin" w:fldLock="1"/>
      </w:r>
      <w:r w:rsidRPr="009075BB">
        <w:instrText>ADDIN CSL_CITATION {"citationItems":[{"id":"ITEM-1","itemData":{"DOI":"https://doi.org/10.47861/jkpu-nalanda.v1i5.450","ISSN":"2985-9573","abstract":"This study aims to describe the extracurricular implementation of marching band in Man 3 Padang until now. This type of research is qualitative research with descriptive methods. This research instrument is the researcher himself and is assisted by supporting instruments such as stationery and cameras. Data collection techniques are carried out by observation, literature study, interviews and documentation. The steps of analyzing data are collecting data, describing the data and inferring the data. The results showed that the implementation of the Marching Band Extracurricular at MAN 3 Padang had taken place 4 times with a number of challenges faced. There are some drawbacks to note. One of them is the inconsistent absence of members at each meeting. The absence of members at some meetings affects the uniformity of understanding of the material, and absent members have to catch up with delays in understanding the material that has been delivered. At some meetings, there are a number of members who are absent without clear information, which can have an impact on the smooth implementation of the exercise. Technical obstacles also arise in the implementation such as in the song Indonesia Raya, the distance between the notations on the pianika played far away so that the pianika played by students who play on the pianika instrument delay / late produced and the song Mengheningkan Cipta percussion members play an unstable tempo because the tempo in the song is slow.","author":[{"dropping-particle":"","family":"Dodi Febrian","given":"","non-dropping-particle":"","parse-names":false,"suffix":""},{"dropping-particle":"","family":"Syeilendra Syeilendra","given":"","non-dropping-particle":"","parse-names":false,"suffix":""}],"container-title":"Jurnal Kajian dan Penelitian Umum","id":"ITEM-1","issue":"5","issued":{"date-parts":[["2023"]]},"page":"214-222","title":"Pelaksanaan Ekstrakurikuler Marching Band Di MAN 3 Padang","type":"article-journal","volume":"1"},"uris":["http://www.mendeley.com/documents/?uuid=dba5b2e8-9755-4137-8f55-fafc5d9aa2b5"]}],"mendeley":{"formattedCitation":"(Dodi Febrian and Syeilendra Syeilendra 2023)","plainTextFormattedCitation":"(Dodi Febrian and Syeilendra Syeilendra 2023)","previouslyFormattedCitation":"(Dodi Febrian and Syeilendra Syeilendra 2023)"},"properties":{"noteIndex":0},"schema":"https://github.com/citation-style-language/schema/raw/master/csl-citation.json"}</w:instrText>
      </w:r>
      <w:r w:rsidRPr="009075BB">
        <w:fldChar w:fldCharType="separate"/>
      </w:r>
      <w:r w:rsidRPr="009075BB">
        <w:rPr>
          <w:noProof/>
        </w:rPr>
        <w:t>(Dodi Febrian and Syeilendra Syeilendra 2023)</w:t>
      </w:r>
      <w:r w:rsidRPr="009075BB">
        <w:fldChar w:fldCharType="end"/>
      </w:r>
      <w:r w:rsidRPr="009075BB">
        <w:t>.</w:t>
      </w:r>
    </w:p>
    <w:p w14:paraId="46BC89A2" w14:textId="77777777" w:rsidR="004240F6" w:rsidRPr="009075BB" w:rsidRDefault="004240F6" w:rsidP="004240F6">
      <w:pPr>
        <w:pStyle w:val="BodyText"/>
        <w:rPr>
          <w:color w:val="FF0000"/>
        </w:rPr>
      </w:pPr>
      <w:r w:rsidRPr="009075BB">
        <w:t xml:space="preserve">Dari penjelasan di atas, </w:t>
      </w:r>
      <w:r w:rsidRPr="009075BB">
        <w:rPr>
          <w:i/>
        </w:rPr>
        <w:t>marching</w:t>
      </w:r>
      <w:r w:rsidRPr="009075BB">
        <w:t xml:space="preserve"> </w:t>
      </w:r>
      <w:r w:rsidRPr="009075BB">
        <w:rPr>
          <w:i/>
        </w:rPr>
        <w:t>band</w:t>
      </w:r>
      <w:r w:rsidRPr="009075BB">
        <w:t xml:space="preserve"> dapat dipahami sebagai sebuah kelompok musik yang mengombinasikan permainan alat musik dengan elemen visual melalui gerakan baris-berbaris dan koreografi tertentu. Selain berfungsi sebagai hiburan, </w:t>
      </w:r>
      <w:r w:rsidRPr="009075BB">
        <w:rPr>
          <w:i/>
        </w:rPr>
        <w:t>marching</w:t>
      </w:r>
      <w:r w:rsidRPr="009075BB">
        <w:t xml:space="preserve"> </w:t>
      </w:r>
      <w:r w:rsidRPr="009075BB">
        <w:rPr>
          <w:i/>
        </w:rPr>
        <w:t>band</w:t>
      </w:r>
      <w:r w:rsidRPr="009075BB">
        <w:t xml:space="preserve"> juga memiliki nilai artistik dan kedisiplinan tinggi karena memerlukan koordinasi yang baik antara musik, gerakan, serta formasi yang dibentuk. </w:t>
      </w:r>
    </w:p>
    <w:p w14:paraId="49F8D7C1" w14:textId="77777777" w:rsidR="004240F6" w:rsidRPr="009075BB" w:rsidRDefault="004240F6" w:rsidP="004240F6">
      <w:pPr>
        <w:pStyle w:val="NoSpacing"/>
        <w:spacing w:line="360" w:lineRule="auto"/>
        <w:ind w:left="1080"/>
        <w:jc w:val="both"/>
        <w:rPr>
          <w:rFonts w:ascii="Times New Roman" w:hAnsi="Times New Roman" w:cs="Times New Roman"/>
          <w:sz w:val="24"/>
          <w:szCs w:val="24"/>
          <w:lang w:val="id"/>
        </w:rPr>
      </w:pPr>
    </w:p>
    <w:p w14:paraId="6A79E106" w14:textId="77777777" w:rsidR="004240F6" w:rsidRPr="009075BB" w:rsidRDefault="004240F6" w:rsidP="004240F6">
      <w:pPr>
        <w:pStyle w:val="Heading2"/>
        <w:numPr>
          <w:ilvl w:val="1"/>
          <w:numId w:val="4"/>
        </w:numPr>
        <w:ind w:left="567" w:hanging="567"/>
        <w:rPr>
          <w:rFonts w:cs="Times New Roman"/>
          <w:szCs w:val="24"/>
          <w:lang w:val="id-ID"/>
        </w:rPr>
      </w:pPr>
      <w:bookmarkStart w:id="52" w:name="_Toc192654569"/>
      <w:bookmarkStart w:id="53" w:name="_Toc195952483"/>
      <w:r w:rsidRPr="009075BB">
        <w:rPr>
          <w:rFonts w:cs="Times New Roman"/>
          <w:szCs w:val="24"/>
        </w:rPr>
        <w:t>Sistem Informasi</w:t>
      </w:r>
      <w:bookmarkEnd w:id="52"/>
      <w:bookmarkEnd w:id="53"/>
    </w:p>
    <w:p w14:paraId="60BAA22E" w14:textId="77777777" w:rsidR="004240F6" w:rsidRPr="009075BB" w:rsidRDefault="004240F6" w:rsidP="004240F6">
      <w:pPr>
        <w:pStyle w:val="NoSpacing"/>
        <w:rPr>
          <w:rFonts w:ascii="Times New Roman" w:hAnsi="Times New Roman" w:cs="Times New Roman"/>
          <w:color w:val="FF0000"/>
          <w:sz w:val="24"/>
        </w:rPr>
      </w:pPr>
    </w:p>
    <w:p w14:paraId="72ECBA57" w14:textId="77777777" w:rsidR="004240F6" w:rsidRPr="009075BB" w:rsidRDefault="004240F6" w:rsidP="004240F6">
      <w:pPr>
        <w:pStyle w:val="BodyText"/>
      </w:pPr>
      <w:r w:rsidRPr="009075BB">
        <w:t xml:space="preserve">Sistem informasi merupakan gabungan dari berbagai komponen teknologi informasi yang saling bekerjasama dan menghasilkan suatu informasi guna untuk memperoleh satu jalur komunikasi dalam suatu organisasi atau kelompok </w:t>
      </w:r>
      <w:r w:rsidRPr="009075BB">
        <w:fldChar w:fldCharType="begin" w:fldLock="1"/>
      </w:r>
      <w:r w:rsidRPr="009075BB">
        <w:instrText>ADDIN CSL_CITATION {"citationItems":[{"id":"ITEM-1","itemData":{"DOI":"https://ejournal.upbatam.ac.id/index.php/comasiejournal/article/view/2029","abstract":"Inventory is one of most important asset which the data collection must be managed and saved with good condition by the company. It is likewise happen at CV Batam Jaya, a company that serve rental for heavy equipment keeps many kinds of spare parts which is can't be fully memorized with head. That inventory data management still applied in a manual method, such as write the name, the specification, and the quantity on the particular book. Indeed, that method provokes a bunch of problems like have a high possibility on cause inaccurate data content, data loss and no back-up, so the other job can be hampered. the purposes of this research are to contrive and build a computerized inventory information system because system that controlled by computer may escalate the effectiveness and the flexibility of managing, finding the data easily and quickly. research that involving formalization of the matter until system design will be held by using System Development Life Cycle (SDLC) with Waterfall Model, whilst the system development will be done by making some interfaces in accordance with the design that made by Unified Model Language (UML) model. The development also followed by object oriented-programming using Visual Studio 2019 and MySQL for the database. the expectation of this project is by having an inventory information system, conservation of the storage becomes more thrifty and have a simple data management.","author":[{"dropping-particle":"","family":"Seah","given":"Jonny","non-dropping-particle":"","parse-names":false,"suffix":""},{"dropping-particle":"","family":"Ridho","given":"Muhammat Rasid","non-dropping-particle":"","parse-names":false,"suffix":""}],"container-title":"Comasie","id":"ITEM-1","issue":"2","issued":{"date-parts":[["2020"]]},"page":"1–9","title":"Perancangan Sistem Informasi Persediaan Suku Cadang Untuk Alat Berat Berbasis Desktop Pada Cv Batam Jaya","type":"article-journal","volume":"3"},"uris":["http://www.mendeley.com/documents/?uuid=9b9f11eb-d868-47a5-af79-abde5db137b1"]}],"mendeley":{"formattedCitation":"(Seah and Ridho 2020)","plainTextFormattedCitation":"(Seah and Ridho 2020)","previouslyFormattedCitation":"(Seah and Ridho 2020)"},"properties":{"noteIndex":0},"schema":"https://github.com/citation-style-language/schema/raw/master/csl-citation.json"}</w:instrText>
      </w:r>
      <w:r w:rsidRPr="009075BB">
        <w:fldChar w:fldCharType="separate"/>
      </w:r>
      <w:r w:rsidRPr="009075BB">
        <w:rPr>
          <w:noProof/>
        </w:rPr>
        <w:t>(Seah and Ridho 2020)</w:t>
      </w:r>
      <w:r w:rsidRPr="009075BB">
        <w:fldChar w:fldCharType="end"/>
      </w:r>
      <w:r w:rsidRPr="009075BB">
        <w:t xml:space="preserve">. </w:t>
      </w:r>
    </w:p>
    <w:p w14:paraId="7EB59091" w14:textId="77777777" w:rsidR="004240F6" w:rsidRPr="009075BB" w:rsidRDefault="004240F6" w:rsidP="004240F6">
      <w:pPr>
        <w:pStyle w:val="BodyText"/>
      </w:pPr>
      <w:r w:rsidRPr="009075BB">
        <w:t xml:space="preserve">Menurut Yakub dalam </w:t>
      </w:r>
      <w:r w:rsidRPr="009075BB">
        <w:fldChar w:fldCharType="begin" w:fldLock="1"/>
      </w:r>
      <w:r w:rsidRPr="009075BB">
        <w:instrText>ADDIN CSL_CITATION {"citationItems":[{"id":"ITEM-1","itemData":{"DOI":"https://doi.org/10.37601/jneti.v10i1.183","abstract":"… User merupakan pengguna yang hanya mendapatkan hak akses penerima informasi program Sistem Informasi Manajemen Inventori. Administrator merupakan pemegang hak akses …","author":[{"dropping-particle":"","family":"Widiyanto","given":"D","non-dropping-particle":"","parse-names":false,"suffix":""}],"container-title":"Jurnal Ekonomi dan Teknik Informatika","id":"ITEM-1","issue":"1","issued":{"date-parts":[["2022"]]},"page":"24-31","title":"Perancangan Sistem Informasi Manajemen Inventori Berbasis Web (Studi Kasus: Smk Ypt Purworejo)","type":"article-journal","volume":"10"},"uris":["http://www.mendeley.com/documents/?uuid=2a969a1c-1455-4543-80fe-59fecb9536fc"]}],"mendeley":{"formattedCitation":"(Widiyanto 2022)","manualFormatting":"Widiyanto (2022)","plainTextFormattedCitation":"(Widiyanto 2022)","previouslyFormattedCitation":"(Widiyanto 2022)"},"properties":{"noteIndex":0},"schema":"https://github.com/citation-style-language/schema/raw/master/csl-citation.json"}</w:instrText>
      </w:r>
      <w:r w:rsidRPr="009075BB">
        <w:fldChar w:fldCharType="separate"/>
      </w:r>
      <w:r w:rsidRPr="009075BB">
        <w:rPr>
          <w:noProof/>
        </w:rPr>
        <w:t>Widiyanto (2022)</w:t>
      </w:r>
      <w:r w:rsidRPr="009075BB">
        <w:fldChar w:fldCharType="end"/>
      </w:r>
      <w:r w:rsidRPr="009075BB">
        <w:t xml:space="preserve"> menyatakan bahwa sistem informasi merupakan kombinasi teratur dari orang-orang, perangkat keras (</w:t>
      </w:r>
      <w:r w:rsidRPr="009075BB">
        <w:rPr>
          <w:i/>
        </w:rPr>
        <w:t>hardware</w:t>
      </w:r>
      <w:r w:rsidRPr="009075BB">
        <w:t xml:space="preserve">), perangkat </w:t>
      </w:r>
      <w:r w:rsidRPr="009075BB">
        <w:lastRenderedPageBreak/>
        <w:t>lunak (</w:t>
      </w:r>
      <w:r w:rsidRPr="009075BB">
        <w:rPr>
          <w:i/>
        </w:rPr>
        <w:t>software</w:t>
      </w:r>
      <w:r w:rsidRPr="009075BB">
        <w:t>), jaringan komunikasi, dan sumber daya data yang mengumpulkan, mengubah, dan menyebarkan informasi dalam sebuah organisasi.</w:t>
      </w:r>
    </w:p>
    <w:p w14:paraId="1677F959" w14:textId="77777777" w:rsidR="004240F6" w:rsidRPr="009075BB" w:rsidRDefault="004240F6" w:rsidP="004240F6">
      <w:pPr>
        <w:pStyle w:val="BodyText"/>
      </w:pPr>
      <w:r w:rsidRPr="009075BB">
        <w:t>Dari penjelasan di atas, sistem informasi bertujuan untuk mendukung terciptanya komunikasi yang efisien dan efektif di dalam suatu organisasi atau kelompok. Keberadaan sistem informasi memungkinkan proses pengolahan data menjadi lebih terstruktur, sehingga informasi yang dihasilkan dapat digunakan untuk mendukung pengambilan keputusan secara tepat.</w:t>
      </w:r>
    </w:p>
    <w:p w14:paraId="13A589C0" w14:textId="77777777" w:rsidR="004240F6" w:rsidRPr="009075BB" w:rsidRDefault="004240F6" w:rsidP="004240F6">
      <w:pPr>
        <w:pStyle w:val="NoSpacing"/>
        <w:spacing w:line="360" w:lineRule="auto"/>
        <w:ind w:left="567"/>
        <w:jc w:val="both"/>
        <w:rPr>
          <w:rFonts w:ascii="Times New Roman" w:hAnsi="Times New Roman" w:cs="Times New Roman"/>
          <w:sz w:val="24"/>
          <w:szCs w:val="24"/>
          <w:lang w:val="id"/>
        </w:rPr>
      </w:pPr>
    </w:p>
    <w:p w14:paraId="50A249FD" w14:textId="77777777" w:rsidR="004240F6" w:rsidRPr="009075BB" w:rsidRDefault="004240F6" w:rsidP="004240F6">
      <w:pPr>
        <w:pStyle w:val="Heading2"/>
        <w:numPr>
          <w:ilvl w:val="1"/>
          <w:numId w:val="4"/>
        </w:numPr>
        <w:ind w:left="567" w:hanging="567"/>
        <w:rPr>
          <w:rFonts w:cs="Times New Roman"/>
          <w:szCs w:val="24"/>
          <w:lang w:val="id-ID"/>
        </w:rPr>
      </w:pPr>
      <w:bookmarkStart w:id="54" w:name="_Toc192654570"/>
      <w:bookmarkStart w:id="55" w:name="_Toc195952484"/>
      <w:r w:rsidRPr="009075BB">
        <w:rPr>
          <w:rFonts w:cs="Times New Roman"/>
          <w:szCs w:val="24"/>
        </w:rPr>
        <w:t>MAN 1 Samarinda</w:t>
      </w:r>
      <w:bookmarkEnd w:id="54"/>
      <w:bookmarkEnd w:id="55"/>
    </w:p>
    <w:p w14:paraId="7CFD546F" w14:textId="77777777" w:rsidR="004240F6" w:rsidRPr="009075BB" w:rsidRDefault="004240F6" w:rsidP="004240F6">
      <w:pPr>
        <w:pStyle w:val="NoSpacing"/>
        <w:rPr>
          <w:rFonts w:ascii="Times New Roman" w:hAnsi="Times New Roman" w:cs="Times New Roman"/>
          <w:color w:val="FF0000"/>
          <w:sz w:val="24"/>
        </w:rPr>
      </w:pPr>
    </w:p>
    <w:p w14:paraId="1D9D2B40" w14:textId="77777777" w:rsidR="004240F6" w:rsidRPr="009075BB" w:rsidRDefault="004240F6" w:rsidP="004240F6">
      <w:pPr>
        <w:pStyle w:val="BodyText"/>
      </w:pPr>
      <w:r w:rsidRPr="009075BB">
        <w:t xml:space="preserve">Madrasah Aliyah Negeri 1 Samarinda Plus Keterampilan dan Riset, adalah madrasah aliyah negeri yang yang membekali lulusannya dengan </w:t>
      </w:r>
      <w:r w:rsidRPr="009075BB">
        <w:rPr>
          <w:i/>
        </w:rPr>
        <w:t>life skills</w:t>
      </w:r>
      <w:r w:rsidRPr="009075BB">
        <w:t xml:space="preserve"> karena memiliki keunggulan dalam bidang ketrampilan/vokasi. MAN 1 Samarinda berdiri pada tahun 1978, dan ditetapkan sebagai madrasah aliyah plus ketrampilan oleh Dirjen Pendidikan Islam pada tahun 2016. </w:t>
      </w:r>
    </w:p>
    <w:p w14:paraId="3190F2B8" w14:textId="77777777" w:rsidR="004240F6" w:rsidRPr="009075BB" w:rsidRDefault="004240F6" w:rsidP="004240F6">
      <w:pPr>
        <w:pStyle w:val="BodyText"/>
      </w:pPr>
      <w:r w:rsidRPr="009075BB">
        <w:t xml:space="preserve">Madrasah ini berlokasi di Jl. Pangeran Suryanata, Kelurahan Air Putih, Kecamatan Samarinda Ulu, Kota Samarinda, Provinsi Kalimantan Timur. MAN 1 Samarinda menawarkan lima program ketrampilan utama, yaitu Tata Boga, Tata Busana, Teknik Kendaraan Ringan Otomotif, Teknik Pengelasan, Teknik Komputer dan  Jaringan. Selain itu, Madrasah ini juga memiliki 33 kegiatan ekstrakulikuler yang aktif, salah satunya adalah </w:t>
      </w:r>
      <w:r w:rsidRPr="009075BB">
        <w:rPr>
          <w:i/>
        </w:rPr>
        <w:t>Marching</w:t>
      </w:r>
      <w:r w:rsidRPr="009075BB">
        <w:t xml:space="preserve"> </w:t>
      </w:r>
      <w:r w:rsidRPr="009075BB">
        <w:rPr>
          <w:i/>
        </w:rPr>
        <w:t>Band</w:t>
      </w:r>
      <w:r w:rsidRPr="009075BB">
        <w:t xml:space="preserve"> GEMA OASIS MAN 1 Samarinda.</w:t>
      </w:r>
    </w:p>
    <w:p w14:paraId="20BC46BA" w14:textId="77777777" w:rsidR="004240F6" w:rsidRPr="009075BB" w:rsidRDefault="004240F6" w:rsidP="004240F6">
      <w:pPr>
        <w:pStyle w:val="NoSpacing"/>
        <w:rPr>
          <w:rFonts w:ascii="Times New Roman" w:hAnsi="Times New Roman" w:cs="Times New Roman"/>
          <w:color w:val="FF0000"/>
          <w:sz w:val="24"/>
        </w:rPr>
      </w:pPr>
    </w:p>
    <w:p w14:paraId="71F204CA" w14:textId="77777777" w:rsidR="004240F6" w:rsidRPr="009075BB" w:rsidRDefault="004240F6" w:rsidP="004240F6">
      <w:pPr>
        <w:pStyle w:val="NoSpacing"/>
        <w:jc w:val="center"/>
        <w:rPr>
          <w:rFonts w:ascii="Times New Roman" w:hAnsi="Times New Roman" w:cs="Times New Roman"/>
          <w:color w:val="FF0000"/>
          <w:sz w:val="24"/>
        </w:rPr>
      </w:pPr>
      <w:r w:rsidRPr="009075BB">
        <w:rPr>
          <w:rFonts w:ascii="Times New Roman" w:hAnsi="Times New Roman" w:cs="Times New Roman"/>
          <w:noProof/>
          <w:color w:val="FF0000"/>
          <w:sz w:val="24"/>
        </w:rPr>
        <w:drawing>
          <wp:inline distT="0" distB="0" distL="0" distR="0" wp14:anchorId="54662B73" wp14:editId="6E9DCE77">
            <wp:extent cx="2520000" cy="2520000"/>
            <wp:effectExtent l="0" t="0" r="0" b="0"/>
            <wp:docPr id="222088062" name="Picture 222088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2" name="LOGO-MAN.jpg"/>
                    <pic:cNvPicPr/>
                  </pic:nvPicPr>
                  <pic:blipFill>
                    <a:blip r:embed="rId15" cstate="email">
                      <a:extLst>
                        <a:ext uri="{28A0092B-C50C-407E-A947-70E740481C1C}">
                          <a14:useLocalDpi xmlns:a14="http://schemas.microsoft.com/office/drawing/2010/main"/>
                        </a:ext>
                      </a:extLst>
                    </a:blip>
                    <a:stretch>
                      <a:fillRect/>
                    </a:stretch>
                  </pic:blipFill>
                  <pic:spPr>
                    <a:xfrm>
                      <a:off x="0" y="0"/>
                      <a:ext cx="2520000" cy="2520000"/>
                    </a:xfrm>
                    <a:prstGeom prst="rect">
                      <a:avLst/>
                    </a:prstGeom>
                  </pic:spPr>
                </pic:pic>
              </a:graphicData>
            </a:graphic>
          </wp:inline>
        </w:drawing>
      </w:r>
    </w:p>
    <w:p w14:paraId="6CAEB490" w14:textId="77777777" w:rsidR="004240F6" w:rsidRPr="009075BB" w:rsidRDefault="004240F6" w:rsidP="004240F6">
      <w:pPr>
        <w:pStyle w:val="Gambar21"/>
      </w:pPr>
      <w:bookmarkStart w:id="56" w:name="_Toc192234280"/>
      <w:bookmarkStart w:id="57" w:name="_Toc195951816"/>
      <w:r w:rsidRPr="009075BB">
        <w:t>Logo MAN 1 Samarinda</w:t>
      </w:r>
      <w:bookmarkEnd w:id="56"/>
      <w:bookmarkEnd w:id="57"/>
    </w:p>
    <w:p w14:paraId="0551E9D5"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umber : man1samarinda.sch.id)</w:t>
      </w:r>
    </w:p>
    <w:p w14:paraId="32844B0D" w14:textId="77777777" w:rsidR="004240F6" w:rsidRPr="009075BB" w:rsidRDefault="004240F6" w:rsidP="004240F6">
      <w:pPr>
        <w:pStyle w:val="Heading2"/>
        <w:numPr>
          <w:ilvl w:val="1"/>
          <w:numId w:val="4"/>
        </w:numPr>
        <w:ind w:left="567" w:hanging="567"/>
        <w:rPr>
          <w:rFonts w:cs="Times New Roman"/>
          <w:color w:val="FF0000"/>
        </w:rPr>
      </w:pPr>
      <w:bookmarkStart w:id="58" w:name="_Toc192654571"/>
      <w:bookmarkStart w:id="59" w:name="_Toc195952485"/>
      <w:r w:rsidRPr="009075BB">
        <w:rPr>
          <w:rFonts w:cs="Times New Roman"/>
          <w:i/>
          <w:szCs w:val="24"/>
        </w:rPr>
        <w:lastRenderedPageBreak/>
        <w:t>Website</w:t>
      </w:r>
      <w:bookmarkEnd w:id="58"/>
      <w:bookmarkEnd w:id="59"/>
    </w:p>
    <w:p w14:paraId="183FEDD1" w14:textId="77777777" w:rsidR="004240F6" w:rsidRPr="009075BB" w:rsidRDefault="004240F6" w:rsidP="004240F6">
      <w:pPr>
        <w:pStyle w:val="NoSpacing"/>
        <w:rPr>
          <w:rFonts w:ascii="Times New Roman" w:hAnsi="Times New Roman" w:cs="Times New Roman"/>
          <w:color w:val="FF0000"/>
          <w:sz w:val="24"/>
        </w:rPr>
      </w:pPr>
    </w:p>
    <w:p w14:paraId="67933853" w14:textId="77777777" w:rsidR="004240F6" w:rsidRPr="009075BB" w:rsidRDefault="004240F6" w:rsidP="004240F6">
      <w:pPr>
        <w:pStyle w:val="BodyText"/>
      </w:pPr>
      <w:r w:rsidRPr="009075BB">
        <w:rPr>
          <w:i/>
        </w:rPr>
        <w:t>Website</w:t>
      </w:r>
      <w:r w:rsidRPr="009075BB">
        <w:t xml:space="preserve"> adalah sekumpulan halaman yang berisi informasi berbentuk digital. Informasi tersebut bisa berupa teks, gambar, audio, video, animasi atau gabungan dari semuanya </w:t>
      </w:r>
      <w:r w:rsidRPr="009075BB">
        <w:fldChar w:fldCharType="begin" w:fldLock="1"/>
      </w:r>
      <w:r w:rsidRPr="009075BB">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et al. 2023)","plainTextFormattedCitation":"(Mulyanto et al. 2023)","previouslyFormattedCitation":"(Mulyanto et al. 2023)"},"properties":{"noteIndex":0},"schema":"https://github.com/citation-style-language/schema/raw/master/csl-citation.json"}</w:instrText>
      </w:r>
      <w:r w:rsidRPr="009075BB">
        <w:fldChar w:fldCharType="separate"/>
      </w:r>
      <w:r w:rsidRPr="009075BB">
        <w:rPr>
          <w:noProof/>
        </w:rPr>
        <w:t>(Mulyanto et al. 2023)</w:t>
      </w:r>
      <w:r w:rsidRPr="009075BB">
        <w:fldChar w:fldCharType="end"/>
      </w:r>
      <w:r w:rsidRPr="009075BB">
        <w:t xml:space="preserve">. </w:t>
      </w:r>
    </w:p>
    <w:p w14:paraId="15E4BA59" w14:textId="77777777" w:rsidR="004240F6" w:rsidRPr="009075BB" w:rsidRDefault="004240F6" w:rsidP="004240F6">
      <w:pPr>
        <w:pStyle w:val="BodyText"/>
      </w:pPr>
      <w:r w:rsidRPr="009075BB">
        <w:t xml:space="preserve">Website merupakan kumpulan halaman yang berada dalam satu domain dan dapat diakses oleh individu, kelompok, bisnis, maupun organisasi untuk berbagai tujuan. Website memiliki manfaat sosial bagi masyarakat dan dapat diakses secara gratis, seperti sebagai sumber informasi, sarana akses layanan publik, media penggalangan aksi sosial, alat publikasi, serta sebagai sarana komunikasi </w:t>
      </w:r>
      <w:r w:rsidRPr="009075BB">
        <w:fldChar w:fldCharType="begin" w:fldLock="1"/>
      </w:r>
      <w:r w:rsidRPr="009075BB">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fldChar w:fldCharType="separate"/>
      </w:r>
      <w:r w:rsidRPr="009075BB">
        <w:rPr>
          <w:noProof/>
        </w:rPr>
        <w:t>(Syukron et al. 2024)</w:t>
      </w:r>
      <w:r w:rsidRPr="009075BB">
        <w:fldChar w:fldCharType="end"/>
      </w:r>
      <w:r w:rsidRPr="009075BB">
        <w:t>.</w:t>
      </w:r>
    </w:p>
    <w:p w14:paraId="02CD94EB" w14:textId="77777777" w:rsidR="004240F6" w:rsidRPr="009075BB" w:rsidRDefault="004240F6" w:rsidP="004240F6">
      <w:pPr>
        <w:pStyle w:val="BodyText"/>
        <w:rPr>
          <w:color w:val="FF0000"/>
        </w:rPr>
      </w:pPr>
      <w:r w:rsidRPr="009075BB">
        <w:t xml:space="preserve">Dari penjelasan di atas, </w:t>
      </w:r>
      <w:r w:rsidRPr="009075BB">
        <w:rPr>
          <w:i/>
        </w:rPr>
        <w:t>website</w:t>
      </w:r>
      <w:r w:rsidRPr="009075BB">
        <w:t xml:space="preserve"> berfungsi sebagai sarana untuk menyampaikan informasi secara efektif dalam format digital yang dapat diakses oleh pengguna melalui jaringan internet.</w:t>
      </w:r>
    </w:p>
    <w:p w14:paraId="23D6B1C5" w14:textId="77777777" w:rsidR="004240F6" w:rsidRPr="009075BB" w:rsidRDefault="004240F6" w:rsidP="004240F6">
      <w:pPr>
        <w:pStyle w:val="NoSpacing"/>
        <w:rPr>
          <w:rFonts w:ascii="Times New Roman" w:hAnsi="Times New Roman" w:cs="Times New Roman"/>
          <w:lang w:val="id"/>
        </w:rPr>
      </w:pPr>
    </w:p>
    <w:p w14:paraId="7E6EA776" w14:textId="77777777" w:rsidR="004240F6" w:rsidRPr="009075BB" w:rsidRDefault="004240F6" w:rsidP="004240F6">
      <w:pPr>
        <w:pStyle w:val="Heading2"/>
        <w:numPr>
          <w:ilvl w:val="1"/>
          <w:numId w:val="4"/>
        </w:numPr>
        <w:ind w:left="567" w:hanging="567"/>
        <w:rPr>
          <w:rFonts w:cs="Times New Roman"/>
          <w:szCs w:val="24"/>
        </w:rPr>
      </w:pPr>
      <w:bookmarkStart w:id="60" w:name="_Toc192654572"/>
      <w:bookmarkStart w:id="61" w:name="_Toc195952486"/>
      <w:r w:rsidRPr="009075BB">
        <w:rPr>
          <w:rFonts w:cs="Times New Roman"/>
          <w:lang w:val="id"/>
        </w:rPr>
        <w:t xml:space="preserve">Metode </w:t>
      </w:r>
      <w:r w:rsidRPr="009075BB">
        <w:rPr>
          <w:rFonts w:cs="Times New Roman"/>
          <w:i/>
          <w:szCs w:val="24"/>
        </w:rPr>
        <w:t>Waterfall</w:t>
      </w:r>
      <w:bookmarkEnd w:id="60"/>
      <w:bookmarkEnd w:id="61"/>
    </w:p>
    <w:p w14:paraId="761B42FD" w14:textId="77777777" w:rsidR="004240F6" w:rsidRPr="009075BB" w:rsidRDefault="004240F6" w:rsidP="004240F6">
      <w:pPr>
        <w:pStyle w:val="NoSpacing"/>
        <w:rPr>
          <w:rFonts w:ascii="Times New Roman" w:hAnsi="Times New Roman" w:cs="Times New Roman"/>
        </w:rPr>
      </w:pPr>
    </w:p>
    <w:p w14:paraId="0EE5DE1F" w14:textId="77777777" w:rsidR="004240F6" w:rsidRPr="009075BB" w:rsidRDefault="004240F6" w:rsidP="004240F6">
      <w:pPr>
        <w:pStyle w:val="BodyText"/>
      </w:pPr>
      <w:r w:rsidRPr="009075BB">
        <w:t xml:space="preserve">Metodologi </w:t>
      </w:r>
      <w:r w:rsidRPr="009075BB">
        <w:rPr>
          <w:i/>
        </w:rPr>
        <w:t>System Development Life Cycle</w:t>
      </w:r>
      <w:r w:rsidRPr="009075BB">
        <w:t xml:space="preserve"> (SDLC) merupakan suatu proses yang digunakan untuk menciptakan, mengubah, dan mengembangkan sistem atau perangkat lunak. SDLC melibatkan berbagai tahapan yang terstruktur, termasuk perencanaan (</w:t>
      </w:r>
      <w:r w:rsidRPr="009075BB">
        <w:rPr>
          <w:i/>
        </w:rPr>
        <w:t>planning</w:t>
      </w:r>
      <w:r w:rsidRPr="009075BB">
        <w:t>), analisis (</w:t>
      </w:r>
      <w:r w:rsidRPr="009075BB">
        <w:rPr>
          <w:i/>
        </w:rPr>
        <w:t>analysis</w:t>
      </w:r>
      <w:r w:rsidRPr="009075BB">
        <w:t>), perancangan (</w:t>
      </w:r>
      <w:r w:rsidRPr="009075BB">
        <w:rPr>
          <w:i/>
        </w:rPr>
        <w:t>design</w:t>
      </w:r>
      <w:r w:rsidRPr="009075BB">
        <w:t>), implementasi (</w:t>
      </w:r>
      <w:r w:rsidRPr="009075BB">
        <w:rPr>
          <w:i/>
        </w:rPr>
        <w:t>implementation</w:t>
      </w:r>
      <w:r w:rsidRPr="009075BB">
        <w:t>), pengujian (</w:t>
      </w:r>
      <w:r w:rsidRPr="009075BB">
        <w:rPr>
          <w:i/>
        </w:rPr>
        <w:t>testing</w:t>
      </w:r>
      <w:r w:rsidRPr="009075BB">
        <w:t>), dan pemeliharaan (</w:t>
      </w:r>
      <w:r w:rsidRPr="009075BB">
        <w:rPr>
          <w:i/>
        </w:rPr>
        <w:t>maintenance</w:t>
      </w:r>
      <w:r w:rsidRPr="009075BB">
        <w:t xml:space="preserve">). Metodologi ini bertujuan untuk memastikan pengembangan sistem berjalan secara efektif dan efisien. </w:t>
      </w:r>
    </w:p>
    <w:p w14:paraId="238708A1" w14:textId="77777777" w:rsidR="004240F6" w:rsidRPr="009075BB" w:rsidRDefault="004240F6" w:rsidP="004240F6">
      <w:pPr>
        <w:pStyle w:val="BodyText"/>
      </w:pPr>
      <w:r w:rsidRPr="009075BB">
        <w:t xml:space="preserve">Model yang digunakan dalam penelitian ini adalah model </w:t>
      </w:r>
      <w:r w:rsidRPr="009075BB">
        <w:rPr>
          <w:i/>
        </w:rPr>
        <w:t>waterfall</w:t>
      </w:r>
      <w:r w:rsidRPr="009075BB">
        <w:t xml:space="preserve">, yaitu pendekatan pengembangan sistem yang dilakukan secara sistematis dan berurutan. Model ini disebut </w:t>
      </w:r>
      <w:r w:rsidRPr="009075BB">
        <w:rPr>
          <w:i/>
        </w:rPr>
        <w:t>waterfall</w:t>
      </w:r>
      <w:r w:rsidRPr="009075BB">
        <w:t xml:space="preserve"> karena setiap tahapan dalam pengembangan harus diselesaikan sepenuhnya sebelum berlanjut ke tahap berikutnya. Pendekatan ini memastikan bahwa proses pengembangan sistem berjalan secara terstruktur dan terorganisir </w:t>
      </w:r>
      <w:r w:rsidRPr="009075BB">
        <w:fldChar w:fldCharType="begin" w:fldLock="1"/>
      </w:r>
      <w:r w:rsidRPr="009075BB">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fldChar w:fldCharType="separate"/>
      </w:r>
      <w:r w:rsidRPr="009075BB">
        <w:rPr>
          <w:noProof/>
        </w:rPr>
        <w:t>(A. A. Wahid 2020)</w:t>
      </w:r>
      <w:r w:rsidRPr="009075BB">
        <w:fldChar w:fldCharType="end"/>
      </w:r>
      <w:r w:rsidRPr="009075BB">
        <w:t xml:space="preserve">. </w:t>
      </w:r>
    </w:p>
    <w:p w14:paraId="0E62D944" w14:textId="77777777" w:rsidR="004240F6" w:rsidRPr="009075BB" w:rsidRDefault="004240F6" w:rsidP="004240F6">
      <w:pPr>
        <w:pStyle w:val="BodyText"/>
      </w:pPr>
      <w:r w:rsidRPr="009075BB">
        <w:t xml:space="preserve">Model </w:t>
      </w:r>
      <w:r w:rsidRPr="009075BB">
        <w:rPr>
          <w:i/>
        </w:rPr>
        <w:t>waterfall</w:t>
      </w:r>
      <w:r w:rsidRPr="009075BB">
        <w:t xml:space="preserve"> memiliki beberapa keunggulan dalam pengembangan sistem informasi. Pertama, kualitas sistem yang dihasilkan lebih baik karena setiap tahap diselesaikan secara optimal. Kedua, pendekatan </w:t>
      </w:r>
      <w:r w:rsidRPr="009075BB">
        <w:rPr>
          <w:i/>
        </w:rPr>
        <w:t>one-by-one</w:t>
      </w:r>
      <w:r w:rsidRPr="009075BB">
        <w:t xml:space="preserve"> </w:t>
      </w:r>
      <w:r w:rsidRPr="009075BB">
        <w:rPr>
          <w:i/>
        </w:rPr>
        <w:t>phase</w:t>
      </w:r>
      <w:r w:rsidRPr="009075BB">
        <w:t xml:space="preserve"> memungkinkan deteksi dan perbaikan kesalahan sejak dini, sehingga meminimalkan risiko pada tahap berikutnya. Ketiga, dokumentasi pengembangan lebih terorganisir, mempermudah pemeliharaan serta memastikan setiap aspek pengembangan terdokumentasi dengan baik.</w:t>
      </w:r>
    </w:p>
    <w:p w14:paraId="0135B1D7" w14:textId="77777777" w:rsidR="004240F6" w:rsidRPr="009075BB" w:rsidRDefault="004240F6" w:rsidP="004240F6">
      <w:pPr>
        <w:pStyle w:val="BodyText"/>
      </w:pPr>
      <w:r w:rsidRPr="009075BB">
        <w:lastRenderedPageBreak/>
        <w:t xml:space="preserve">Ada beberapa tahapan dari model </w:t>
      </w:r>
      <w:r w:rsidRPr="009075BB">
        <w:rPr>
          <w:i/>
        </w:rPr>
        <w:t>waterfall</w:t>
      </w:r>
      <w:r w:rsidRPr="009075BB">
        <w:t>, yaitu</w:t>
      </w:r>
    </w:p>
    <w:p w14:paraId="03F43810" w14:textId="77777777" w:rsidR="004240F6" w:rsidRPr="009075BB" w:rsidRDefault="004240F6" w:rsidP="004240F6">
      <w:pPr>
        <w:tabs>
          <w:tab w:val="left" w:pos="1111"/>
        </w:tabs>
        <w:rPr>
          <w:rFonts w:ascii="Times New Roman" w:hAnsi="Times New Roman" w:cs="Times New Roman"/>
          <w:lang w:val="id"/>
        </w:rPr>
      </w:pPr>
    </w:p>
    <w:p w14:paraId="4B175EB5" w14:textId="77777777" w:rsidR="004240F6" w:rsidRPr="009075BB" w:rsidRDefault="004240F6" w:rsidP="004240F6">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7069674" wp14:editId="12C6B749">
            <wp:extent cx="3600000" cy="2098755"/>
            <wp:effectExtent l="0" t="0" r="635" b="0"/>
            <wp:docPr id="222088063" name="Picture 222088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3" name="Waterfall-BAB2.drawio.png"/>
                    <pic:cNvPicPr/>
                  </pic:nvPicPr>
                  <pic:blipFill>
                    <a:blip r:embed="rId16" cstate="email">
                      <a:extLst>
                        <a:ext uri="{28A0092B-C50C-407E-A947-70E740481C1C}">
                          <a14:useLocalDpi xmlns:a14="http://schemas.microsoft.com/office/drawing/2010/main"/>
                        </a:ext>
                      </a:extLst>
                    </a:blip>
                    <a:stretch>
                      <a:fillRect/>
                    </a:stretch>
                  </pic:blipFill>
                  <pic:spPr>
                    <a:xfrm>
                      <a:off x="0" y="0"/>
                      <a:ext cx="3600000" cy="2098755"/>
                    </a:xfrm>
                    <a:prstGeom prst="rect">
                      <a:avLst/>
                    </a:prstGeom>
                  </pic:spPr>
                </pic:pic>
              </a:graphicData>
            </a:graphic>
          </wp:inline>
        </w:drawing>
      </w:r>
    </w:p>
    <w:p w14:paraId="5A99211F" w14:textId="77777777" w:rsidR="004240F6" w:rsidRPr="009075BB" w:rsidRDefault="004240F6" w:rsidP="004240F6">
      <w:pPr>
        <w:pStyle w:val="Gambar21"/>
        <w:rPr>
          <w:i/>
          <w:lang w:val="en-US"/>
        </w:rPr>
      </w:pPr>
      <w:bookmarkStart w:id="62" w:name="_Toc192234281"/>
      <w:bookmarkStart w:id="63" w:name="_Toc195951817"/>
      <w:r w:rsidRPr="009075BB">
        <w:t xml:space="preserve">Metode </w:t>
      </w:r>
      <w:r w:rsidRPr="009075BB">
        <w:rPr>
          <w:i/>
        </w:rPr>
        <w:t>Waterfall</w:t>
      </w:r>
      <w:bookmarkEnd w:id="62"/>
      <w:bookmarkEnd w:id="63"/>
    </w:p>
    <w:p w14:paraId="3F989B45" w14:textId="77777777" w:rsidR="004240F6" w:rsidRPr="009075BB"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 xml:space="preserve">(Sumber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manualFormatting":"A. A. Wahid 2020","plainTextFormattedCitation":"(A. A. Wahid 2020)","previouslyFormattedCitation":"(A. A. Wahid 2020)"},"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A. A. Wahid 2020</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5C898D51" w14:textId="77777777" w:rsidR="004240F6" w:rsidRPr="009075BB" w:rsidRDefault="004240F6" w:rsidP="004240F6">
      <w:pPr>
        <w:pStyle w:val="NoSpacing"/>
        <w:jc w:val="center"/>
        <w:rPr>
          <w:rFonts w:ascii="Times New Roman" w:hAnsi="Times New Roman" w:cs="Times New Roman"/>
          <w:sz w:val="24"/>
        </w:rPr>
      </w:pPr>
    </w:p>
    <w:p w14:paraId="23FF41CE"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Requirement</w:t>
      </w:r>
    </w:p>
    <w:p w14:paraId="128C4C76" w14:textId="77777777" w:rsidR="004240F6" w:rsidRPr="009075BB" w:rsidRDefault="004240F6" w:rsidP="004240F6">
      <w:pPr>
        <w:pStyle w:val="BodyText"/>
        <w:ind w:left="567"/>
      </w:pPr>
      <w:r w:rsidRPr="009075BB">
        <w:t xml:space="preserve">Tahapan </w:t>
      </w:r>
      <w:r w:rsidRPr="009075BB">
        <w:rPr>
          <w:i/>
        </w:rPr>
        <w:t>requirement</w:t>
      </w:r>
      <w:r w:rsidRPr="009075BB">
        <w:t xml:space="preserve"> merupakan tahap awal dalam pengembangan sistem, di mana pengembang melakukan komunikasi dengan pengguna untuk mengidentifikasi kebutuhan serta batasan pada sistem yang akan dibangun. Proses ini dilakukan melalui berbagai metode, seperti survei, observasi, diskusi, atau wawancara, guna memastikan kebutuhan pengguna dapat dipenuhi secara optimal.</w:t>
      </w:r>
    </w:p>
    <w:p w14:paraId="2B5E0F6E" w14:textId="77777777" w:rsidR="004240F6" w:rsidRPr="009075BB" w:rsidRDefault="004240F6" w:rsidP="004240F6">
      <w:pPr>
        <w:pStyle w:val="NoSpacing"/>
        <w:rPr>
          <w:rFonts w:ascii="Times New Roman" w:hAnsi="Times New Roman" w:cs="Times New Roman"/>
          <w:lang w:val="id"/>
        </w:rPr>
      </w:pPr>
    </w:p>
    <w:p w14:paraId="5282AA27"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Design</w:t>
      </w:r>
    </w:p>
    <w:p w14:paraId="79C68709" w14:textId="77777777" w:rsidR="004240F6" w:rsidRPr="009075BB" w:rsidRDefault="004240F6" w:rsidP="004240F6">
      <w:pPr>
        <w:pStyle w:val="BodyText"/>
        <w:ind w:left="567"/>
      </w:pPr>
      <w:r w:rsidRPr="009075BB">
        <w:t xml:space="preserve">Tahap </w:t>
      </w:r>
      <w:r w:rsidRPr="009075BB">
        <w:rPr>
          <w:i/>
        </w:rPr>
        <w:t>design</w:t>
      </w:r>
      <w:r w:rsidRPr="009075BB">
        <w:t xml:space="preserve"> merupakan tahap perancangan sistem yang bertujuan untuk menentukan kebutuhan perangkat keras dan perangkat lunak yang diperlukan. Selain itu, tahap ini juga berfungsi untuk merancang arsitektur sistem secara keseluruhan guna memastikan bahwa sistem yang akan dibangun dapat berjalan sesuai dengan kebutuhan yang telah ditentukan.</w:t>
      </w:r>
    </w:p>
    <w:p w14:paraId="5037618D" w14:textId="77777777" w:rsidR="004240F6" w:rsidRPr="009075BB" w:rsidRDefault="004240F6" w:rsidP="004240F6">
      <w:pPr>
        <w:pStyle w:val="NoSpacing"/>
        <w:rPr>
          <w:rFonts w:ascii="Times New Roman" w:hAnsi="Times New Roman" w:cs="Times New Roman"/>
          <w:lang w:val="id"/>
        </w:rPr>
      </w:pPr>
    </w:p>
    <w:p w14:paraId="77A62CAB"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Implementation</w:t>
      </w:r>
    </w:p>
    <w:p w14:paraId="3D0CA324" w14:textId="77777777" w:rsidR="004240F6" w:rsidRPr="009075BB" w:rsidRDefault="004240F6" w:rsidP="004240F6">
      <w:pPr>
        <w:pStyle w:val="BodyText"/>
        <w:ind w:left="567"/>
      </w:pPr>
      <w:r w:rsidRPr="009075BB">
        <w:t xml:space="preserve">Tahap </w:t>
      </w:r>
      <w:r w:rsidRPr="009075BB">
        <w:rPr>
          <w:i/>
        </w:rPr>
        <w:t>implementation</w:t>
      </w:r>
      <w:r w:rsidRPr="009075BB">
        <w:t xml:space="preserve"> merupakan tahap pengkodean (</w:t>
      </w:r>
      <w:r w:rsidRPr="009075BB">
        <w:rPr>
          <w:i/>
        </w:rPr>
        <w:t>coding</w:t>
      </w:r>
      <w:r w:rsidRPr="009075BB">
        <w:t>) yang dilakukan oleh pengembang sistem menggunakan alat (</w:t>
      </w:r>
      <w:r w:rsidRPr="009075BB">
        <w:rPr>
          <w:i/>
        </w:rPr>
        <w:t>tools</w:t>
      </w:r>
      <w:r w:rsidRPr="009075BB">
        <w:t>) dan bahasa pemrograman yang sesuai. Pada tahap ini, dilakukan pula pemeriksaan secara detail terhadap arsitektur sistem yang telah dirancang untuk memastikan bahwa seluruh fungsi sistem berjalan dengan baik dan sesuai dengan kebutuhan yang telah ditentukan.</w:t>
      </w:r>
    </w:p>
    <w:p w14:paraId="28DB8235"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lastRenderedPageBreak/>
        <w:t>Verification</w:t>
      </w:r>
    </w:p>
    <w:p w14:paraId="081EF4D6" w14:textId="77777777" w:rsidR="004240F6" w:rsidRPr="009075BB" w:rsidRDefault="004240F6" w:rsidP="004240F6">
      <w:pPr>
        <w:pStyle w:val="BodyText"/>
        <w:ind w:left="567"/>
      </w:pPr>
      <w:r w:rsidRPr="009075BB">
        <w:t xml:space="preserve">Tahap </w:t>
      </w:r>
      <w:r w:rsidRPr="009075BB">
        <w:rPr>
          <w:i/>
        </w:rPr>
        <w:t>verification</w:t>
      </w:r>
      <w:r w:rsidRPr="009075BB">
        <w:t xml:space="preserve"> merupakan tahap pengujian untuk memastikan apakah sistem dapat berjalan secara keseluruhan atau sebagian serta telah memenuhi kebutuhan yang telah ditentukan. Pengujian ini juga berfungsi untuk membantu pengembang sistem dalam mencegah terjadinya kesalahan (</w:t>
      </w:r>
      <w:r w:rsidRPr="009075BB">
        <w:rPr>
          <w:i/>
        </w:rPr>
        <w:t>error</w:t>
      </w:r>
      <w:r w:rsidRPr="009075BB">
        <w:t>) atau kerusakan (</w:t>
      </w:r>
      <w:r w:rsidRPr="009075BB">
        <w:rPr>
          <w:i/>
        </w:rPr>
        <w:t>bug</w:t>
      </w:r>
      <w:r w:rsidRPr="009075BB">
        <w:t>) pada sistem.</w:t>
      </w:r>
    </w:p>
    <w:p w14:paraId="26A37775" w14:textId="77777777" w:rsidR="004240F6" w:rsidRPr="009075BB" w:rsidRDefault="004240F6" w:rsidP="004240F6">
      <w:pPr>
        <w:pStyle w:val="NoSpacing"/>
        <w:rPr>
          <w:rFonts w:ascii="Times New Roman" w:hAnsi="Times New Roman" w:cs="Times New Roman"/>
          <w:lang w:val="id"/>
        </w:rPr>
      </w:pPr>
    </w:p>
    <w:p w14:paraId="682A8271" w14:textId="77777777" w:rsidR="004240F6" w:rsidRPr="009075BB" w:rsidRDefault="004240F6" w:rsidP="000A7C4F">
      <w:pPr>
        <w:pStyle w:val="NoSpacing"/>
        <w:numPr>
          <w:ilvl w:val="0"/>
          <w:numId w:val="20"/>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Maintenance</w:t>
      </w:r>
    </w:p>
    <w:p w14:paraId="41DB1912" w14:textId="77777777" w:rsidR="004240F6" w:rsidRPr="009075BB" w:rsidRDefault="004240F6" w:rsidP="004240F6">
      <w:pPr>
        <w:pStyle w:val="BodyText"/>
        <w:ind w:left="567"/>
      </w:pPr>
      <w:r w:rsidRPr="009075BB">
        <w:t xml:space="preserve">Tahap </w:t>
      </w:r>
      <w:r w:rsidRPr="009075BB">
        <w:rPr>
          <w:i/>
        </w:rPr>
        <w:t>maintenance</w:t>
      </w:r>
      <w:r w:rsidRPr="009075BB">
        <w:t xml:space="preserve"> merupakan tahap akhir pada model </w:t>
      </w:r>
      <w:r w:rsidRPr="009075BB">
        <w:rPr>
          <w:i/>
        </w:rPr>
        <w:t>waterfall</w:t>
      </w:r>
      <w:r w:rsidRPr="009075BB">
        <w:t xml:space="preserve">. Pada tahap ini, sistem telah siap digunakan sepenuhnya oleh pengguna, dan dilakukan pemeliharaan secara berkelanjutan untuk memperbaiki </w:t>
      </w:r>
      <w:r w:rsidRPr="009075BB">
        <w:rPr>
          <w:i/>
        </w:rPr>
        <w:t>bug</w:t>
      </w:r>
      <w:r w:rsidRPr="009075BB">
        <w:t>, serta melakukan pembaruan sistem dan penambahan fitur yang diperlukan di masa mendatang.</w:t>
      </w:r>
    </w:p>
    <w:p w14:paraId="0D5D9039" w14:textId="77777777" w:rsidR="004240F6" w:rsidRPr="009075BB" w:rsidRDefault="004240F6" w:rsidP="004240F6">
      <w:pPr>
        <w:pStyle w:val="NoSpacing"/>
        <w:rPr>
          <w:rFonts w:ascii="Times New Roman" w:hAnsi="Times New Roman" w:cs="Times New Roman"/>
          <w:lang w:val="id"/>
        </w:rPr>
      </w:pPr>
    </w:p>
    <w:p w14:paraId="59729586" w14:textId="77777777" w:rsidR="004240F6" w:rsidRPr="009075BB" w:rsidRDefault="004240F6" w:rsidP="004240F6">
      <w:pPr>
        <w:pStyle w:val="Heading2"/>
        <w:numPr>
          <w:ilvl w:val="1"/>
          <w:numId w:val="4"/>
        </w:numPr>
        <w:ind w:left="567" w:hanging="567"/>
        <w:rPr>
          <w:rFonts w:cs="Times New Roman"/>
          <w:szCs w:val="24"/>
        </w:rPr>
      </w:pPr>
      <w:bookmarkStart w:id="64" w:name="_Toc192654573"/>
      <w:bookmarkStart w:id="65" w:name="_Toc195952487"/>
      <w:r w:rsidRPr="009075BB">
        <w:rPr>
          <w:rFonts w:cs="Times New Roman"/>
          <w:i/>
          <w:szCs w:val="24"/>
        </w:rPr>
        <w:t>Database</w:t>
      </w:r>
      <w:bookmarkEnd w:id="64"/>
      <w:bookmarkEnd w:id="65"/>
    </w:p>
    <w:p w14:paraId="1BDF2613" w14:textId="77777777" w:rsidR="004240F6" w:rsidRPr="009075BB" w:rsidRDefault="004240F6" w:rsidP="004240F6">
      <w:pPr>
        <w:pStyle w:val="NoSpacing"/>
        <w:rPr>
          <w:rFonts w:ascii="Times New Roman" w:hAnsi="Times New Roman" w:cs="Times New Roman"/>
        </w:rPr>
      </w:pPr>
    </w:p>
    <w:p w14:paraId="5AC46C0F" w14:textId="77777777" w:rsidR="004240F6" w:rsidRPr="009075BB" w:rsidRDefault="004240F6" w:rsidP="004240F6">
      <w:pPr>
        <w:pStyle w:val="BodyText"/>
      </w:pPr>
      <w:r w:rsidRPr="009075BB">
        <w:t>Basis data (</w:t>
      </w:r>
      <w:r w:rsidRPr="009075BB">
        <w:rPr>
          <w:i/>
        </w:rPr>
        <w:t>database</w:t>
      </w:r>
      <w:r w:rsidRPr="009075BB">
        <w:t>) secara umum adalah kumpulan item data yang saling berhubungan satu dengan yang lainnya, yang diorganisasikan berdasarkan skema atau struktur tertentu. Data ini dapat disimpan dalam perangkat keras (</w:t>
      </w:r>
      <w:r w:rsidRPr="009075BB">
        <w:rPr>
          <w:i/>
        </w:rPr>
        <w:t>hardware</w:t>
      </w:r>
      <w:r w:rsidRPr="009075BB">
        <w:t>) dan dimanipulasi menggunakan perangkat lunak (</w:t>
      </w:r>
      <w:r w:rsidRPr="009075BB">
        <w:rPr>
          <w:i/>
        </w:rPr>
        <w:t>software</w:t>
      </w:r>
      <w:r w:rsidRPr="009075BB">
        <w:t xml:space="preserve">) untuk memenuhi kegunaan tertentu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 xml:space="preserve">. </w:t>
      </w:r>
    </w:p>
    <w:p w14:paraId="3C726E64" w14:textId="77777777" w:rsidR="004240F6" w:rsidRPr="009075BB" w:rsidRDefault="004240F6" w:rsidP="004240F6">
      <w:pPr>
        <w:pStyle w:val="BodyText"/>
      </w:pPr>
      <w:r w:rsidRPr="009075BB">
        <w:t>Dari penjelasan di atas, dapat disimpulkan bahwa basis data merupakan sistem yang dirancang untuk mendukung penyimpanan, pengaturan, dan pengambilan data secara efisien. Struktur data yang terorganisasi dengan baik mempermudah akses dan pencarian informasi, sehingga menjadikannya elemen penting dalam berbagai bidang, dengan dukungan perangkat keras dan perangkat lunak sebagai komponen utama pengelolaannya.</w:t>
      </w:r>
    </w:p>
    <w:p w14:paraId="0D01BE3C" w14:textId="77777777" w:rsidR="004240F6" w:rsidRPr="009075BB" w:rsidRDefault="004240F6" w:rsidP="004240F6">
      <w:pPr>
        <w:pStyle w:val="NoSpacing"/>
        <w:rPr>
          <w:rFonts w:ascii="Times New Roman" w:hAnsi="Times New Roman" w:cs="Times New Roman"/>
          <w:lang w:val="id"/>
        </w:rPr>
      </w:pPr>
    </w:p>
    <w:p w14:paraId="16EBB75A" w14:textId="77777777" w:rsidR="004240F6" w:rsidRPr="009075BB" w:rsidRDefault="004240F6" w:rsidP="004240F6">
      <w:pPr>
        <w:pStyle w:val="Heading2"/>
        <w:numPr>
          <w:ilvl w:val="1"/>
          <w:numId w:val="4"/>
        </w:numPr>
        <w:ind w:left="567" w:hanging="567"/>
        <w:rPr>
          <w:rFonts w:cs="Times New Roman"/>
          <w:szCs w:val="24"/>
        </w:rPr>
      </w:pPr>
      <w:bookmarkStart w:id="66" w:name="_Toc192654574"/>
      <w:bookmarkStart w:id="67" w:name="_Toc195952488"/>
      <w:r w:rsidRPr="009075BB">
        <w:rPr>
          <w:rFonts w:cs="Times New Roman"/>
          <w:szCs w:val="24"/>
        </w:rPr>
        <w:t>MySQL</w:t>
      </w:r>
      <w:bookmarkEnd w:id="66"/>
      <w:bookmarkEnd w:id="67"/>
    </w:p>
    <w:p w14:paraId="6BE5A9F8" w14:textId="77777777" w:rsidR="004240F6" w:rsidRPr="009075BB" w:rsidRDefault="004240F6" w:rsidP="004240F6">
      <w:pPr>
        <w:pStyle w:val="NoSpacing"/>
        <w:rPr>
          <w:rFonts w:ascii="Times New Roman" w:hAnsi="Times New Roman" w:cs="Times New Roman"/>
        </w:rPr>
      </w:pPr>
    </w:p>
    <w:p w14:paraId="64B68AB9" w14:textId="77777777" w:rsidR="004240F6" w:rsidRPr="009075BB" w:rsidRDefault="004240F6" w:rsidP="004240F6">
      <w:pPr>
        <w:pStyle w:val="BodyText"/>
      </w:pPr>
      <w:r w:rsidRPr="009075BB">
        <w:rPr>
          <w:i/>
        </w:rPr>
        <w:t>Database Management System</w:t>
      </w:r>
      <w:r w:rsidRPr="009075BB">
        <w:t xml:space="preserve"> (DBMS) adalah sebuah perangkat lunak yang dirancang untuk melakukan pemrosesan suatu basis data dan menjalankan operasi yang diminta oleh pengguna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w:t>
      </w:r>
    </w:p>
    <w:p w14:paraId="49F4D052" w14:textId="77777777" w:rsidR="004240F6" w:rsidRPr="009075BB" w:rsidRDefault="004240F6" w:rsidP="004240F6">
      <w:pPr>
        <w:pStyle w:val="BodyText"/>
      </w:pPr>
      <w:r w:rsidRPr="009075BB">
        <w:t xml:space="preserve">MySQL merupakan sebuah sistem basis data relasional yang mampu mengklasifikasikan informasi ke dalam tabel-tabel yang saling terhubung. Setiap tabel dapat memuat berbagai bidang yang merepresentasikan masing-masing bagian informasi </w:t>
      </w:r>
      <w:r w:rsidRPr="009075BB">
        <w:lastRenderedPageBreak/>
        <w:t xml:space="preserve">secara terpisah. Dengan memanfaatkan indeks, MySQL dapat mempercepat proses pencarian dan penelusuran terhadap informasi tertentu, sehingga meningkatkan efisiensi dalam pengelolaan basis data </w:t>
      </w:r>
      <w:r w:rsidRPr="009075BB">
        <w:fldChar w:fldCharType="begin" w:fldLock="1"/>
      </w:r>
      <w:r w:rsidRPr="009075BB">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fldChar w:fldCharType="separate"/>
      </w:r>
      <w:r w:rsidRPr="009075BB">
        <w:rPr>
          <w:noProof/>
        </w:rPr>
        <w:t>(Nuryansyah and Hermawan 2021)</w:t>
      </w:r>
      <w:r w:rsidRPr="009075BB">
        <w:fldChar w:fldCharType="end"/>
      </w:r>
      <w:r w:rsidRPr="009075BB">
        <w:t>.</w:t>
      </w:r>
    </w:p>
    <w:p w14:paraId="4FE8AFF5" w14:textId="77777777" w:rsidR="004240F6" w:rsidRPr="009075BB" w:rsidRDefault="004240F6" w:rsidP="004240F6">
      <w:pPr>
        <w:pStyle w:val="BodyText"/>
        <w:rPr>
          <w:color w:val="auto"/>
        </w:rPr>
      </w:pPr>
      <w:r w:rsidRPr="009075BB">
        <w:t xml:space="preserve">MySQL </w:t>
      </w:r>
      <w:r w:rsidRPr="009075BB">
        <w:rPr>
          <w:color w:val="auto"/>
        </w:rPr>
        <w:t xml:space="preserve">sangat baik untuk digunakan karena dapat menangani lapisan </w:t>
      </w:r>
      <w:r w:rsidRPr="009075BB">
        <w:rPr>
          <w:i/>
          <w:color w:val="auto"/>
        </w:rPr>
        <w:t>security</w:t>
      </w:r>
      <w:r w:rsidRPr="009075BB">
        <w:rPr>
          <w:color w:val="auto"/>
        </w:rPr>
        <w:t xml:space="preserve">, seperti nama </w:t>
      </w:r>
      <w:r w:rsidRPr="009075BB">
        <w:rPr>
          <w:i/>
          <w:color w:val="auto"/>
        </w:rPr>
        <w:t>host</w:t>
      </w:r>
      <w:r w:rsidRPr="009075BB">
        <w:rPr>
          <w:color w:val="auto"/>
        </w:rPr>
        <w:t xml:space="preserve">, izin akses dalam mengakses level </w:t>
      </w:r>
      <w:r w:rsidRPr="009075BB">
        <w:rPr>
          <w:i/>
          <w:color w:val="auto"/>
        </w:rPr>
        <w:t>subnetmask</w:t>
      </w:r>
      <w:r w:rsidRPr="009075BB">
        <w:rPr>
          <w:color w:val="auto"/>
        </w:rPr>
        <w:t xml:space="preserve">, kata sandi, dan terpenting bersifat gratis </w:t>
      </w:r>
      <w:r w:rsidRPr="009075BB">
        <w:rPr>
          <w:color w:val="auto"/>
        </w:rPr>
        <w:fldChar w:fldCharType="begin" w:fldLock="1"/>
      </w:r>
      <w:r w:rsidRPr="009075BB">
        <w:rPr>
          <w:color w:val="auto"/>
        </w:rPr>
        <w:instrText>ADDIN CSL_CITATION {"citationItems":[{"id":"ITEM-1","itemData":{"DOI":"https://journal.uib.ac.id/index.php/combines/article/view/4518","abstract":"Sistem informasi pelayanan order pada restoran berbasis web mobile dapat memudahkan proses antar pengunjung dan pemilik restoran dalam terjadinya sebuah transaksi. Pengunjung dapat langsung memilih dan memesan menu yang diinginkan saat duduk dimeja, tidak perlu menunggu pelayan mendatangi meja maupun menuju antrian pada meja kasir. Metode waterfall digunakan agar dapat mengurangi kesalahan yang terjadi saat pengembangan sistem, dimana melakukannya secara bertahap dan berurutan. Hasil dari penelitian ini merupakan sistem yang dapat diakses pelanggan, kasir, dan dapur sehingga dapat membantu mengurangi tingkat human error dan meringankan pekerjaan dari restoran dan agar lebih efektif.","author":[{"dropping-particle":"","family":"Sama","given":"Hendi","non-dropping-particle":"","parse-names":false,"suffix":""},{"dropping-particle":"","family":"David","given":"","non-dropping-particle":"","parse-names":false,"suffix":""}],"container-title":"Conference on Management, Business, Innovation, Education and Social Science","id":"ITEM-1","issue":"1","issued":{"date-parts":[["2021"]]},"page":"892-902","title":"Perancangan Sıstem Informası Pelayanan Order Pada Restoran Berbasıs Mobıle Web","type":"article-journal","volume":"1"},"uris":["http://www.mendeley.com/documents/?uuid=fdca972a-8315-4f8c-998d-9373ec5c8c4d"]}],"mendeley":{"formattedCitation":"(Sama and David 2021)","plainTextFormattedCitation":"(Sama and David 2021)","previouslyFormattedCitation":"(Sama and David 2021)"},"properties":{"noteIndex":0},"schema":"https://github.com/citation-style-language/schema/raw/master/csl-citation.json"}</w:instrText>
      </w:r>
      <w:r w:rsidRPr="009075BB">
        <w:rPr>
          <w:color w:val="auto"/>
        </w:rPr>
        <w:fldChar w:fldCharType="separate"/>
      </w:r>
      <w:r w:rsidRPr="009075BB">
        <w:rPr>
          <w:noProof/>
          <w:color w:val="auto"/>
        </w:rPr>
        <w:t>(Sama and David 2021)</w:t>
      </w:r>
      <w:r w:rsidRPr="009075BB">
        <w:rPr>
          <w:color w:val="auto"/>
        </w:rPr>
        <w:fldChar w:fldCharType="end"/>
      </w:r>
      <w:r w:rsidRPr="009075BB">
        <w:rPr>
          <w:color w:val="auto"/>
        </w:rPr>
        <w:t>.</w:t>
      </w:r>
    </w:p>
    <w:p w14:paraId="2CB31F80" w14:textId="77777777" w:rsidR="004240F6" w:rsidRPr="009075BB" w:rsidRDefault="004240F6" w:rsidP="004240F6">
      <w:pPr>
        <w:pStyle w:val="NoSpacing"/>
        <w:rPr>
          <w:rFonts w:ascii="Times New Roman" w:hAnsi="Times New Roman" w:cs="Times New Roman"/>
          <w:lang w:val="id"/>
        </w:rPr>
      </w:pPr>
    </w:p>
    <w:p w14:paraId="6ECC2EA4" w14:textId="77777777" w:rsidR="004240F6" w:rsidRPr="009075BB" w:rsidRDefault="004240F6" w:rsidP="004240F6">
      <w:pPr>
        <w:pStyle w:val="Heading2"/>
        <w:numPr>
          <w:ilvl w:val="1"/>
          <w:numId w:val="4"/>
        </w:numPr>
        <w:ind w:left="567" w:hanging="567"/>
        <w:rPr>
          <w:rFonts w:cs="Times New Roman"/>
          <w:szCs w:val="24"/>
        </w:rPr>
      </w:pPr>
      <w:bookmarkStart w:id="68" w:name="_Toc192654575"/>
      <w:bookmarkStart w:id="69" w:name="_Toc195952489"/>
      <w:r w:rsidRPr="009075BB">
        <w:rPr>
          <w:rFonts w:cs="Times New Roman"/>
          <w:i/>
        </w:rPr>
        <w:t>Hypertext Preprocessor</w:t>
      </w:r>
      <w:r w:rsidRPr="009075BB">
        <w:rPr>
          <w:rFonts w:cs="Times New Roman"/>
          <w:szCs w:val="24"/>
        </w:rPr>
        <w:t xml:space="preserve"> (PHP)</w:t>
      </w:r>
      <w:bookmarkEnd w:id="68"/>
      <w:bookmarkEnd w:id="69"/>
    </w:p>
    <w:p w14:paraId="2A262BD0" w14:textId="77777777" w:rsidR="004240F6" w:rsidRPr="009075BB" w:rsidRDefault="004240F6" w:rsidP="004240F6">
      <w:pPr>
        <w:pStyle w:val="NoSpacing"/>
        <w:rPr>
          <w:rFonts w:ascii="Times New Roman" w:hAnsi="Times New Roman" w:cs="Times New Roman"/>
        </w:rPr>
      </w:pPr>
    </w:p>
    <w:p w14:paraId="156B8323" w14:textId="77777777" w:rsidR="004240F6" w:rsidRPr="009075BB" w:rsidRDefault="004240F6" w:rsidP="004240F6">
      <w:pPr>
        <w:pStyle w:val="BodyText"/>
      </w:pPr>
      <w:r w:rsidRPr="009075BB">
        <w:rPr>
          <w:i/>
        </w:rPr>
        <w:t>Hypertext Preprocessor</w:t>
      </w:r>
      <w:r w:rsidRPr="009075BB">
        <w:t xml:space="preserve"> (PHP) adalah bahasa pemrograman skrip sisi server yang dirancang khusus untuk pengembangan web. Sebagai perangkat lunak sumber terbuka, PHP memungkinkan pengembang untuk membuat halaman web dinamis dan interaktif dengan mudah. Keunggulan utama PHP terletak pada kemampuannya untuk disematkan langsung ke dalam HTML, sehingga memudahkan integrasi antara kode pemrograman dan konten web </w:t>
      </w:r>
      <w:r w:rsidRPr="009075BB">
        <w:fldChar w:fldCharType="begin" w:fldLock="1"/>
      </w:r>
      <w:r w:rsidRPr="009075BB">
        <w:instrText>ADDIN CSL_CITATION {"citationItems":[{"id":"ITEM-1","itemData":{"URL":"https://www.geeksforgeeks.org/php-introduction/","accessed":{"date-parts":[["2025","1","8"]]},"author":[{"dropping-particle":"","family":"GeeksforGeeks","given":"","non-dropping-particle":"","parse-names":false,"suffix":""}],"id":"ITEM-1","issued":{"date-parts":[["2024"]]},"title":"PHP Introduction","type":"webpage"},"uris":["http://www.mendeley.com/documents/?uuid=0e4d6fc2-75d7-4b76-92b4-80f1706bb22e"]}],"mendeley":{"formattedCitation":"(GeeksforGeeks 2024b)","plainTextFormattedCitation":"(GeeksforGeeks 2024b)","previouslyFormattedCitation":"(GeeksforGeeks 2024b)"},"properties":{"noteIndex":0},"schema":"https://github.com/citation-style-language/schema/raw/master/csl-citation.json"}</w:instrText>
      </w:r>
      <w:r w:rsidRPr="009075BB">
        <w:fldChar w:fldCharType="separate"/>
      </w:r>
      <w:r w:rsidRPr="009075BB">
        <w:rPr>
          <w:noProof/>
        </w:rPr>
        <w:t>(GeeksforGeeks 2024b)</w:t>
      </w:r>
      <w:r w:rsidRPr="009075BB">
        <w:fldChar w:fldCharType="end"/>
      </w:r>
      <w:r w:rsidRPr="009075BB">
        <w:t>.</w:t>
      </w:r>
    </w:p>
    <w:p w14:paraId="58928E82" w14:textId="77777777" w:rsidR="004240F6" w:rsidRPr="009075BB" w:rsidRDefault="004240F6" w:rsidP="004240F6">
      <w:pPr>
        <w:pStyle w:val="BodyText"/>
        <w:rPr>
          <w:color w:val="FF0000"/>
        </w:rPr>
      </w:pPr>
      <w:r w:rsidRPr="009075BB">
        <w:t>PHP (</w:t>
      </w:r>
      <w:r w:rsidRPr="009075BB">
        <w:rPr>
          <w:i/>
        </w:rPr>
        <w:t>Hypertext Preprocessor</w:t>
      </w:r>
      <w:r w:rsidRPr="009075BB">
        <w:t xml:space="preserve">) pertama kali dikembangkan pada tahun 1994 oleh Rasmus Lerdorf. Pada awalnya, PHP dirancang sebagai sekumpulan </w:t>
      </w:r>
      <w:r w:rsidRPr="009075BB">
        <w:rPr>
          <w:i/>
        </w:rPr>
        <w:t xml:space="preserve">skrip Common Gateway Interface </w:t>
      </w:r>
      <w:r w:rsidRPr="009075BB">
        <w:t xml:space="preserve">(CGI) yang ditulis dalam bahasa pemrograman </w:t>
      </w:r>
      <w:r w:rsidRPr="009075BB">
        <w:rPr>
          <w:i/>
        </w:rPr>
        <w:t>C</w:t>
      </w:r>
      <w:r w:rsidRPr="009075BB">
        <w:t xml:space="preserve">. Skrip ini digunakan untuk melacak aktivitas kunjungan pada situs web pribadinya. Pada masa itu, PHP dikenal dengan nama </w:t>
      </w:r>
      <w:r w:rsidRPr="009075BB">
        <w:rPr>
          <w:i/>
        </w:rPr>
        <w:t>Personal Home Page</w:t>
      </w:r>
      <w:r w:rsidRPr="009075BB">
        <w:t xml:space="preserve">. </w:t>
      </w:r>
    </w:p>
    <w:p w14:paraId="0972054B" w14:textId="77777777" w:rsidR="004240F6" w:rsidRPr="009075BB" w:rsidRDefault="004240F6" w:rsidP="004240F6">
      <w:pPr>
        <w:pStyle w:val="NoSpacing"/>
        <w:rPr>
          <w:rFonts w:ascii="Times New Roman" w:hAnsi="Times New Roman" w:cs="Times New Roman"/>
          <w:lang w:val="id"/>
        </w:rPr>
      </w:pPr>
    </w:p>
    <w:p w14:paraId="7641CF95" w14:textId="77777777" w:rsidR="004240F6" w:rsidRPr="009075BB" w:rsidRDefault="004240F6" w:rsidP="004240F6">
      <w:pPr>
        <w:pStyle w:val="Heading2"/>
        <w:numPr>
          <w:ilvl w:val="1"/>
          <w:numId w:val="4"/>
        </w:numPr>
        <w:ind w:left="567" w:hanging="567"/>
        <w:rPr>
          <w:rFonts w:cs="Times New Roman"/>
          <w:szCs w:val="24"/>
        </w:rPr>
      </w:pPr>
      <w:bookmarkStart w:id="70" w:name="_Toc192654576"/>
      <w:bookmarkStart w:id="71" w:name="_Toc195952490"/>
      <w:r w:rsidRPr="009075BB">
        <w:rPr>
          <w:rFonts w:cs="Times New Roman"/>
          <w:i/>
          <w:szCs w:val="24"/>
        </w:rPr>
        <w:t>Laravel</w:t>
      </w:r>
      <w:bookmarkEnd w:id="70"/>
      <w:bookmarkEnd w:id="71"/>
    </w:p>
    <w:p w14:paraId="55C56FF4" w14:textId="77777777" w:rsidR="004240F6" w:rsidRPr="009075BB" w:rsidRDefault="004240F6" w:rsidP="004240F6">
      <w:pPr>
        <w:pStyle w:val="NoSpacing"/>
        <w:rPr>
          <w:rFonts w:ascii="Times New Roman" w:hAnsi="Times New Roman" w:cs="Times New Roman"/>
          <w:lang w:val="id-ID"/>
        </w:rPr>
      </w:pPr>
    </w:p>
    <w:p w14:paraId="1264C1FA" w14:textId="77777777" w:rsidR="004240F6" w:rsidRPr="009075BB" w:rsidRDefault="004240F6" w:rsidP="004240F6">
      <w:pPr>
        <w:pStyle w:val="BodyText"/>
      </w:pPr>
      <w:r w:rsidRPr="009075BB">
        <w:rPr>
          <w:i/>
        </w:rPr>
        <w:t>Laravel</w:t>
      </w:r>
      <w:r w:rsidRPr="009075BB">
        <w:t xml:space="preserve"> merupakan </w:t>
      </w:r>
      <w:r w:rsidRPr="009075BB">
        <w:rPr>
          <w:i/>
        </w:rPr>
        <w:t>framework</w:t>
      </w:r>
      <w:r w:rsidRPr="009075BB">
        <w:t xml:space="preserve"> PHP </w:t>
      </w:r>
      <w:r w:rsidRPr="009075BB">
        <w:rPr>
          <w:i/>
        </w:rPr>
        <w:t>open-source</w:t>
      </w:r>
      <w:r w:rsidRPr="009075BB">
        <w:t xml:space="preserve"> yang dirancang untuk mempermudah dan mempercepat proses pengembangan </w:t>
      </w:r>
      <w:r w:rsidRPr="009075BB">
        <w:rPr>
          <w:i/>
        </w:rPr>
        <w:t>web</w:t>
      </w:r>
      <w:r w:rsidRPr="009075BB">
        <w:t xml:space="preserve">. Secara bawaan, </w:t>
      </w:r>
      <w:r w:rsidRPr="009075BB">
        <w:rPr>
          <w:i/>
        </w:rPr>
        <w:t>framework</w:t>
      </w:r>
      <w:r w:rsidRPr="009075BB">
        <w:t xml:space="preserve"> ini menerapkan pola arsitektur </w:t>
      </w:r>
      <w:r w:rsidRPr="009075BB">
        <w:rPr>
          <w:i/>
        </w:rPr>
        <w:t>Model-View-Controller</w:t>
      </w:r>
      <w:r w:rsidRPr="009075BB">
        <w:t xml:space="preserve"> (MVC), yang memungkinkan pemisahan antara logika aplikasi, tampilan, dan pengelolaan data. Pendekatan ini meningkatkan keteraturan kode serta mempermudah proses pemeliharaan dan pengembangan aplikasi di masa mendatang. </w:t>
      </w:r>
    </w:p>
    <w:p w14:paraId="3E726199" w14:textId="57EC596A" w:rsidR="004240F6" w:rsidRPr="009075BB" w:rsidRDefault="004240F6" w:rsidP="004240F6">
      <w:pPr>
        <w:pStyle w:val="BodyText"/>
      </w:pPr>
      <w:r w:rsidRPr="009075BB">
        <w:t xml:space="preserve">Selain itu, </w:t>
      </w:r>
      <w:r w:rsidRPr="009075BB">
        <w:rPr>
          <w:i/>
        </w:rPr>
        <w:t>Laravel</w:t>
      </w:r>
      <w:r w:rsidRPr="009075BB">
        <w:t xml:space="preserve"> menyediakan berbagai alat dan pustaka yang mendukung pengembang dalam menangani berbagai aspek pengembangan </w:t>
      </w:r>
      <w:r w:rsidRPr="009075BB">
        <w:rPr>
          <w:i/>
        </w:rPr>
        <w:t>web</w:t>
      </w:r>
      <w:r w:rsidRPr="009075BB">
        <w:t xml:space="preserve">, seperti </w:t>
      </w:r>
      <w:r w:rsidRPr="009075BB">
        <w:rPr>
          <w:i/>
        </w:rPr>
        <w:t>routing</w:t>
      </w:r>
      <w:r w:rsidRPr="009075BB">
        <w:t xml:space="preserve">, otentikasi, dan manajemen basis data. Dengan fitur-fitur tersebut, </w:t>
      </w:r>
      <w:r w:rsidRPr="009075BB">
        <w:rPr>
          <w:i/>
        </w:rPr>
        <w:t>Laravel</w:t>
      </w:r>
      <w:r w:rsidRPr="009075BB">
        <w:t xml:space="preserve"> dapat meningkatkan efisiensi pengembangan serta memungkinkan implementasi berbagai fungsi dalam aplikasi </w:t>
      </w:r>
      <w:r w:rsidRPr="009075BB">
        <w:rPr>
          <w:i/>
        </w:rPr>
        <w:t>web</w:t>
      </w:r>
      <w:r w:rsidRPr="009075BB">
        <w:t xml:space="preserve"> secara lebih mudah dan terstruktur </w:t>
      </w:r>
      <w:r w:rsidRPr="009075BB">
        <w:fldChar w:fldCharType="begin" w:fldLock="1"/>
      </w:r>
      <w:r w:rsidR="00AB369A">
        <w:instrText>ADDIN CSL_CITATION {"citationItems":[{"id":"ITEM-1","itemData":{"URL":"https://www.geeksforgeeks.org/introduction-to-laravel-and-mvc-framework/","accessed":{"date-parts":[["2025","1","8"]]},"author":[{"dropping-particle":"","family":"GeeksforGeeks","given":"","non-dropping-particle":"","parse-names":false,"suffix":""}],"id":"ITEM-1","issued":{"date-parts":[["2024"]]},"title":"Introduction to Laravel and MVC Framework","type":"webpage"},"uris":["http://www.mendeley.com/documents/?uuid=ff3aa1a7-68c6-4c56-ad5a-6b84b4f37ba6"]}],"mendeley":{"formattedCitation":"(GeeksforGeeks 2024a)","plainTextFormattedCitation":"(GeeksforGeeks 2024a)","previouslyFormattedCitation":"(GeeksforGeeks 2024a)"},"properties":{"noteIndex":0},"schema":"https://github.com/citation-style-language/schema/raw/master/csl-citation.json"}</w:instrText>
      </w:r>
      <w:r w:rsidRPr="009075BB">
        <w:fldChar w:fldCharType="separate"/>
      </w:r>
      <w:r w:rsidRPr="009075BB">
        <w:rPr>
          <w:noProof/>
        </w:rPr>
        <w:t>(GeeksforGeeks 2024a)</w:t>
      </w:r>
      <w:r w:rsidRPr="009075BB">
        <w:fldChar w:fldCharType="end"/>
      </w:r>
      <w:r w:rsidRPr="009075BB">
        <w:t>.</w:t>
      </w:r>
    </w:p>
    <w:p w14:paraId="4516F2E3" w14:textId="77777777" w:rsidR="004240F6" w:rsidRPr="009075BB" w:rsidRDefault="004240F6" w:rsidP="004240F6">
      <w:pPr>
        <w:pStyle w:val="NoSpacing"/>
        <w:rPr>
          <w:rFonts w:ascii="Times New Roman" w:hAnsi="Times New Roman" w:cs="Times New Roman"/>
          <w:lang w:val="id"/>
        </w:rPr>
      </w:pPr>
    </w:p>
    <w:p w14:paraId="1C70D32C" w14:textId="77777777" w:rsidR="004240F6" w:rsidRPr="009075BB" w:rsidRDefault="004240F6" w:rsidP="004240F6">
      <w:pPr>
        <w:pStyle w:val="NoSpacing"/>
        <w:rPr>
          <w:rFonts w:ascii="Times New Roman" w:hAnsi="Times New Roman" w:cs="Times New Roman"/>
          <w:lang w:val="id"/>
        </w:rPr>
      </w:pPr>
      <w:r w:rsidRPr="009075BB">
        <w:rPr>
          <w:rFonts w:ascii="Times New Roman" w:hAnsi="Times New Roman" w:cs="Times New Roman"/>
          <w:noProof/>
        </w:rPr>
        <w:drawing>
          <wp:inline distT="0" distB="0" distL="0" distR="0" wp14:anchorId="6C722882" wp14:editId="7288FDE2">
            <wp:extent cx="5393061" cy="1649999"/>
            <wp:effectExtent l="0" t="0" r="0" b="7620"/>
            <wp:docPr id="19" name="Picture 19" descr="https://academy.alterra.id/blog/wp-content/uploads/2022/03/Lara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cademy.alterra.id/blog/wp-content/uploads/2022/03/Laravel.png"/>
                    <pic:cNvPicPr>
                      <a:picLocks noChangeAspect="1" noChangeArrowheads="1"/>
                    </pic:cNvPicPr>
                  </pic:nvPicPr>
                  <pic:blipFill rotWithShape="1">
                    <a:blip r:embed="rId17" cstate="email">
                      <a:extLst>
                        <a:ext uri="{28A0092B-C50C-407E-A947-70E740481C1C}">
                          <a14:useLocalDpi xmlns:a14="http://schemas.microsoft.com/office/drawing/2010/main"/>
                        </a:ext>
                      </a:extLst>
                    </a:blip>
                    <a:srcRect/>
                    <a:stretch/>
                  </pic:blipFill>
                  <pic:spPr bwMode="auto">
                    <a:xfrm>
                      <a:off x="0" y="0"/>
                      <a:ext cx="5409109" cy="1654909"/>
                    </a:xfrm>
                    <a:prstGeom prst="rect">
                      <a:avLst/>
                    </a:prstGeom>
                    <a:noFill/>
                    <a:ln>
                      <a:noFill/>
                    </a:ln>
                    <a:extLst>
                      <a:ext uri="{53640926-AAD7-44D8-BBD7-CCE9431645EC}">
                        <a14:shadowObscured xmlns:a14="http://schemas.microsoft.com/office/drawing/2010/main"/>
                      </a:ext>
                    </a:extLst>
                  </pic:spPr>
                </pic:pic>
              </a:graphicData>
            </a:graphic>
          </wp:inline>
        </w:drawing>
      </w:r>
    </w:p>
    <w:p w14:paraId="2F61F742" w14:textId="77777777" w:rsidR="004240F6" w:rsidRPr="009075BB" w:rsidRDefault="004240F6" w:rsidP="004240F6">
      <w:pPr>
        <w:pStyle w:val="Gambar21"/>
      </w:pPr>
      <w:bookmarkStart w:id="72" w:name="_Toc192234282"/>
      <w:bookmarkStart w:id="73" w:name="_Toc195951818"/>
      <w:r w:rsidRPr="009075BB">
        <w:rPr>
          <w:lang w:val="id"/>
        </w:rPr>
        <w:t xml:space="preserve">Logo </w:t>
      </w:r>
      <w:r w:rsidRPr="009075BB">
        <w:rPr>
          <w:i/>
        </w:rPr>
        <w:t>Laravel</w:t>
      </w:r>
      <w:bookmarkEnd w:id="72"/>
      <w:bookmarkEnd w:id="73"/>
    </w:p>
    <w:p w14:paraId="5C57624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 xml:space="preserve">(Sumber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academy.alterra.id/blog/laravel-adalah/","accessed":{"date-parts":[["2025","3","6"]]},"author":[{"dropping-particle":"","family":"Puspa","given":"Ryane","non-dropping-particle":"","parse-names":false,"suffix":""}],"container-title":"alterra academy blog","id":"ITEM-1","issued":{"date-parts":[["2022"]]},"title":"Laravel adalah: Pengertian, Kelebihan, dan Fitur","type":"webpage"},"uris":["http://www.mendeley.com/documents/?uuid=9d122e20-4703-4cef-9450-59c81163fa75"]}],"mendeley":{"formattedCitation":"(Puspa 2022)","manualFormatting":"Puspa 2022","plainTextFormattedCitation":"(Puspa 2022)","previouslyFormattedCitation":"(Pusp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spa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1F618287" w14:textId="77777777" w:rsidR="004240F6" w:rsidRPr="009075BB" w:rsidRDefault="004240F6" w:rsidP="004240F6">
      <w:pPr>
        <w:pStyle w:val="NoSpacing"/>
        <w:jc w:val="center"/>
        <w:rPr>
          <w:rFonts w:ascii="Times New Roman" w:hAnsi="Times New Roman" w:cs="Times New Roman"/>
          <w:sz w:val="24"/>
          <w:szCs w:val="24"/>
        </w:rPr>
      </w:pPr>
    </w:p>
    <w:p w14:paraId="7AD934E1" w14:textId="77777777" w:rsidR="004240F6" w:rsidRPr="009075BB" w:rsidRDefault="004240F6" w:rsidP="004240F6">
      <w:pPr>
        <w:pStyle w:val="BodyText"/>
      </w:pPr>
      <w:r w:rsidRPr="009075BB">
        <w:rPr>
          <w:i/>
        </w:rPr>
        <w:t>Laravel</w:t>
      </w:r>
      <w:r w:rsidRPr="009075BB">
        <w:t xml:space="preserve"> memiliki berbagai keunggulan yang menjadikannya salah satu </w:t>
      </w:r>
      <w:r w:rsidRPr="009075BB">
        <w:rPr>
          <w:i/>
        </w:rPr>
        <w:t>framework</w:t>
      </w:r>
      <w:r w:rsidRPr="009075BB">
        <w:t xml:space="preserve"> PHP paling populer di kalangan pengembang, antara lain:</w:t>
      </w:r>
    </w:p>
    <w:p w14:paraId="79CE92A5" w14:textId="77777777" w:rsidR="004240F6" w:rsidRPr="009075BB" w:rsidRDefault="004240F6" w:rsidP="000A7C4F">
      <w:pPr>
        <w:pStyle w:val="BodyText"/>
        <w:numPr>
          <w:ilvl w:val="0"/>
          <w:numId w:val="19"/>
        </w:numPr>
        <w:ind w:left="1134" w:hanging="567"/>
      </w:pPr>
      <w:r w:rsidRPr="009075BB">
        <w:t xml:space="preserve">Produktivitas Tinggi, </w:t>
      </w:r>
      <w:r w:rsidRPr="009075BB">
        <w:rPr>
          <w:i/>
        </w:rPr>
        <w:t>Laravel</w:t>
      </w:r>
      <w:r w:rsidRPr="009075BB">
        <w:t xml:space="preserve"> menyediakan berbagai alat dan pustaka bawaan yang memungkinkan pengembang meningkatkan produktivitas secara signifikan. Tugas-tugas umum, seperti otentikasi, validasi data, dan pengelolaan basis data, dapat diselesaikan dengan cepat dan efisien. Hal ini meminimalkan waktu pengembangan dan memungkinkan pengembang untuk fokus pada fitur inti aplikasi.</w:t>
      </w:r>
    </w:p>
    <w:p w14:paraId="04DCCE57" w14:textId="77777777" w:rsidR="004240F6" w:rsidRPr="009075BB" w:rsidRDefault="004240F6" w:rsidP="000A7C4F">
      <w:pPr>
        <w:pStyle w:val="BodyText"/>
        <w:numPr>
          <w:ilvl w:val="0"/>
          <w:numId w:val="19"/>
        </w:numPr>
        <w:ind w:left="1134" w:hanging="567"/>
      </w:pPr>
      <w:r w:rsidRPr="009075BB">
        <w:t xml:space="preserve">Komunitas yang Aktif, </w:t>
      </w:r>
      <w:r w:rsidRPr="009075BB">
        <w:rPr>
          <w:i/>
        </w:rPr>
        <w:t>Laravel</w:t>
      </w:r>
      <w:r w:rsidRPr="009075BB">
        <w:t xml:space="preserve"> didukung oleh komunitas pengembang yang besar dan aktif. Beragam sumber daya, seperti dokumentasi resmi, tutorial, dan forum diskusi, tersedia untuk membantu pengembang memecahkan masalah teknis serta meningkatkan keterampilan mereka. Dukungan komunitas yang luas ini menjadikan </w:t>
      </w:r>
      <w:r w:rsidRPr="009075BB">
        <w:rPr>
          <w:i/>
        </w:rPr>
        <w:t>Laravel</w:t>
      </w:r>
      <w:r w:rsidRPr="009075BB">
        <w:t xml:space="preserve"> sebagai salah satu kerangka kerja yang mudah diakses, baik bagi pemula maupun profesional.</w:t>
      </w:r>
    </w:p>
    <w:p w14:paraId="25E47F9A" w14:textId="77777777" w:rsidR="004240F6" w:rsidRPr="009075BB" w:rsidRDefault="004240F6" w:rsidP="000A7C4F">
      <w:pPr>
        <w:pStyle w:val="BodyText"/>
        <w:numPr>
          <w:ilvl w:val="0"/>
          <w:numId w:val="19"/>
        </w:numPr>
        <w:ind w:left="1134" w:hanging="567"/>
      </w:pPr>
      <w:r w:rsidRPr="009075BB">
        <w:t xml:space="preserve">Keamanan, </w:t>
      </w:r>
      <w:r w:rsidRPr="009075BB">
        <w:rPr>
          <w:i/>
        </w:rPr>
        <w:t>Laravel</w:t>
      </w:r>
      <w:r w:rsidRPr="009075BB">
        <w:t xml:space="preserve"> menawarkan berbagai fitur keamanan bawaan, seperti perlindungan terhadap serangan </w:t>
      </w:r>
      <w:r w:rsidRPr="009075BB">
        <w:rPr>
          <w:i/>
        </w:rPr>
        <w:t>Cross-Site Request Forgery</w:t>
      </w:r>
      <w:r w:rsidRPr="009075BB">
        <w:t xml:space="preserve"> (CSRF) dan enkripsi data. Fitur-fitur ini membantu pengembang membangun aplikasi yang lebih aman tanpa perlu menulis mekanisme keamanan dari awal.</w:t>
      </w:r>
    </w:p>
    <w:p w14:paraId="49FFFFED" w14:textId="77777777" w:rsidR="004240F6" w:rsidRPr="009075BB" w:rsidRDefault="004240F6" w:rsidP="000A7C4F">
      <w:pPr>
        <w:pStyle w:val="BodyText"/>
        <w:numPr>
          <w:ilvl w:val="0"/>
          <w:numId w:val="19"/>
        </w:numPr>
        <w:ind w:left="1134" w:hanging="567"/>
      </w:pPr>
      <w:r w:rsidRPr="009075BB">
        <w:t xml:space="preserve">Skalabilitas, Arsitektur modular </w:t>
      </w:r>
      <w:r w:rsidRPr="009075BB">
        <w:rPr>
          <w:i/>
        </w:rPr>
        <w:t>Laravel</w:t>
      </w:r>
      <w:r w:rsidRPr="009075BB">
        <w:t xml:space="preserve"> dirancang untuk menangani aplikasi dengan berbagai skala, mulai dari aplikasi kecil hingga aplikasi besar dan kompleks. Pengembang dapat dengan mudah menambahkan atau memodifikasi komponen aplikasi tanpa memengaruhi bagian lain dari sistem, sehingga mendukung pertumbuhan aplikasi sesuai dengan kebutuhan.</w:t>
      </w:r>
    </w:p>
    <w:p w14:paraId="7D09FDC9" w14:textId="77777777" w:rsidR="004240F6" w:rsidRPr="009075BB" w:rsidRDefault="004240F6" w:rsidP="004240F6">
      <w:pPr>
        <w:pStyle w:val="Heading2"/>
        <w:numPr>
          <w:ilvl w:val="1"/>
          <w:numId w:val="4"/>
        </w:numPr>
        <w:ind w:left="567" w:hanging="567"/>
        <w:rPr>
          <w:rFonts w:cs="Times New Roman"/>
          <w:i/>
          <w:szCs w:val="24"/>
        </w:rPr>
      </w:pPr>
      <w:bookmarkStart w:id="74" w:name="_Toc192654577"/>
      <w:bookmarkStart w:id="75" w:name="_Toc195952491"/>
      <w:r w:rsidRPr="009075BB">
        <w:rPr>
          <w:rFonts w:cs="Times New Roman"/>
          <w:i/>
          <w:szCs w:val="24"/>
        </w:rPr>
        <w:lastRenderedPageBreak/>
        <w:t>Bootstraps</w:t>
      </w:r>
      <w:bookmarkEnd w:id="74"/>
      <w:bookmarkEnd w:id="75"/>
    </w:p>
    <w:p w14:paraId="035A0E4C" w14:textId="77777777" w:rsidR="004240F6" w:rsidRPr="009075BB" w:rsidRDefault="004240F6" w:rsidP="004240F6">
      <w:pPr>
        <w:pStyle w:val="NoSpacing"/>
        <w:rPr>
          <w:rFonts w:ascii="Times New Roman" w:hAnsi="Times New Roman" w:cs="Times New Roman"/>
        </w:rPr>
      </w:pPr>
    </w:p>
    <w:p w14:paraId="30E319E8" w14:textId="77777777" w:rsidR="004240F6" w:rsidRPr="009075BB" w:rsidRDefault="004240F6" w:rsidP="004240F6">
      <w:pPr>
        <w:pStyle w:val="BodyText"/>
      </w:pPr>
      <w:r w:rsidRPr="009075BB">
        <w:rPr>
          <w:i/>
        </w:rPr>
        <w:t>Bootstraps</w:t>
      </w:r>
      <w:r w:rsidRPr="009075BB">
        <w:t xml:space="preserve"> merupakan </w:t>
      </w:r>
      <w:r w:rsidRPr="009075BB">
        <w:rPr>
          <w:i/>
        </w:rPr>
        <w:t>framework</w:t>
      </w:r>
      <w:r w:rsidRPr="009075BB">
        <w:t xml:space="preserve"> CSS (</w:t>
      </w:r>
      <w:r w:rsidRPr="009075BB">
        <w:rPr>
          <w:i/>
        </w:rPr>
        <w:t>Cascading</w:t>
      </w:r>
      <w:r w:rsidRPr="009075BB">
        <w:t xml:space="preserve"> </w:t>
      </w:r>
      <w:r w:rsidRPr="009075BB">
        <w:rPr>
          <w:i/>
        </w:rPr>
        <w:t>Style</w:t>
      </w:r>
      <w:r w:rsidRPr="009075BB">
        <w:t xml:space="preserve"> </w:t>
      </w:r>
      <w:r w:rsidRPr="009075BB">
        <w:rPr>
          <w:i/>
        </w:rPr>
        <w:t>Sheet</w:t>
      </w:r>
      <w:r w:rsidRPr="009075BB">
        <w:t xml:space="preserve">) yang digunakan untuk merancang dan mengembangkan antarmuka situs web. Sebagai sebuah alat yang sangat berguna bagi pengembang, </w:t>
      </w:r>
      <w:r w:rsidRPr="009075BB">
        <w:rPr>
          <w:i/>
        </w:rPr>
        <w:t>Bootstraps</w:t>
      </w:r>
      <w:r w:rsidRPr="009075BB">
        <w:t xml:space="preserve"> menyediakan berbagai komponen, seperti tipografi, tombol, navigasi, dan elemen antarmuka lainnya. Selain itu, </w:t>
      </w:r>
      <w:r w:rsidRPr="009075BB">
        <w:rPr>
          <w:i/>
        </w:rPr>
        <w:t>Bootstraps</w:t>
      </w:r>
      <w:r w:rsidRPr="009075BB">
        <w:t xml:space="preserve"> juga dilengkapi dengan fitur JavaScript yang mendukung pengembangan antarmuka yang lebih interaktif, stabil, dan efisien. Dengan adanya </w:t>
      </w:r>
      <w:r w:rsidRPr="009075BB">
        <w:rPr>
          <w:i/>
        </w:rPr>
        <w:t>Bootstraps</w:t>
      </w:r>
      <w:r w:rsidRPr="009075BB">
        <w:t xml:space="preserve">, proses pengembangan situs web menjadi lebih cepat dan terstruktur </w:t>
      </w:r>
      <w:r w:rsidRPr="009075BB">
        <w:fldChar w:fldCharType="begin" w:fldLock="1"/>
      </w:r>
      <w:r w:rsidRPr="009075BB">
        <w:instrText>ADDIN CSL_CITATION {"citationItems":[{"id":"ITEM-1","itemData":{"DOI":"https://jurnal.universal.ac.id/index.php/teknikinformatika/article/view/13","ISSN":"2797-9504","author":[{"dropping-particle":"","family":"Hasibuan","given":"Mega","non-dropping-particle":"","parse-names":false,"suffix":""},{"dropping-particle":"","family":"Wulandari","given":"Desy","non-dropping-particle":"","parse-names":false,"suffix":""}],"container-title":"Jurnal Teknik Informatika Komputer Universal","id":"ITEM-1","issue":"1","issued":{"date-parts":[["2023"]]},"page":"29–36","title":"Perancangan Web Aplikasi Keuangan Menggunakan Framework Bootstrap Di Kampus Itbi Cabang Milenial","type":"article-journal","volume":"3"},"uris":["http://www.mendeley.com/documents/?uuid=69d39b6d-bc7b-4aa5-9372-0be36a23530d"]}],"mendeley":{"formattedCitation":"(Hasibuan and Wulandari 2023)","plainTextFormattedCitation":"(Hasibuan and Wulandari 2023)","previouslyFormattedCitation":"(Hasibuan and Wulandari 2023)"},"properties":{"noteIndex":0},"schema":"https://github.com/citation-style-language/schema/raw/master/csl-citation.json"}</w:instrText>
      </w:r>
      <w:r w:rsidRPr="009075BB">
        <w:fldChar w:fldCharType="separate"/>
      </w:r>
      <w:r w:rsidRPr="009075BB">
        <w:rPr>
          <w:noProof/>
        </w:rPr>
        <w:t>(Hasibuan and Wulandari 2023)</w:t>
      </w:r>
      <w:r w:rsidRPr="009075BB">
        <w:fldChar w:fldCharType="end"/>
      </w:r>
      <w:r w:rsidRPr="009075BB">
        <w:t>.</w:t>
      </w:r>
    </w:p>
    <w:p w14:paraId="136597C6" w14:textId="77777777" w:rsidR="004240F6" w:rsidRPr="009075BB" w:rsidRDefault="004240F6" w:rsidP="004240F6">
      <w:pPr>
        <w:pStyle w:val="NoSpacing"/>
        <w:rPr>
          <w:rFonts w:ascii="Times New Roman" w:hAnsi="Times New Roman" w:cs="Times New Roman"/>
          <w:lang w:val="id"/>
        </w:rPr>
      </w:pPr>
    </w:p>
    <w:p w14:paraId="3B7C4D23"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C80AE48" wp14:editId="3FAAB847">
            <wp:extent cx="2468880" cy="2072831"/>
            <wp:effectExtent l="0" t="0" r="0" b="3810"/>
            <wp:docPr id="21" name="Picture 21" descr="https://blogs.powercode.id/wp-content/uploads/2022/02/Bootstrap-768x6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logs.powercode.id/wp-content/uploads/2022/02/Bootstrap-768x645.png"/>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2482580" cy="2084333"/>
                    </a:xfrm>
                    <a:prstGeom prst="rect">
                      <a:avLst/>
                    </a:prstGeom>
                    <a:noFill/>
                    <a:ln>
                      <a:noFill/>
                    </a:ln>
                  </pic:spPr>
                </pic:pic>
              </a:graphicData>
            </a:graphic>
          </wp:inline>
        </w:drawing>
      </w:r>
    </w:p>
    <w:p w14:paraId="2AA81920" w14:textId="77777777" w:rsidR="004240F6" w:rsidRPr="009075BB" w:rsidRDefault="004240F6" w:rsidP="004240F6">
      <w:pPr>
        <w:pStyle w:val="Gambar21"/>
        <w:rPr>
          <w:lang w:val="id"/>
        </w:rPr>
      </w:pPr>
      <w:bookmarkStart w:id="76" w:name="_Toc192234283"/>
      <w:bookmarkStart w:id="77" w:name="_Toc195951819"/>
      <w:r w:rsidRPr="009075BB">
        <w:rPr>
          <w:lang w:val="id"/>
        </w:rPr>
        <w:t>Logo Bootstraps</w:t>
      </w:r>
      <w:bookmarkEnd w:id="76"/>
      <w:bookmarkEnd w:id="77"/>
    </w:p>
    <w:p w14:paraId="0DD8993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 xml:space="preserve">(Sumber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blogs.powercode.id/pengertian-bootstrapfungsi-dan-manfaatnya/","accessed":{"date-parts":[["2025","3","6"]]},"author":[{"dropping-particle":"","family":"Gifari","given":"Sadewa Abidzal","non-dropping-particle":"","parse-names":false,"suffix":""}],"container-title":"powercode blog","id":"ITEM-1","issued":{"date-parts":[["2022"]]},"title":"Pengertian Bootstrap,Fungsi dan Manfaatnya","type":"webpage"},"uris":["http://www.mendeley.com/documents/?uuid=823768da-43e7-40f4-8cf0-a6a217ca2ba0"]}],"mendeley":{"formattedCitation":"(Gifari 2022)","manualFormatting":"Gifari 2022","plainTextFormattedCitation":"(Gifari 2022)","previouslyFormattedCitation":"(Gifari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Gifari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4979F253" w14:textId="77777777" w:rsidR="004240F6" w:rsidRPr="009075BB" w:rsidRDefault="004240F6" w:rsidP="004240F6">
      <w:pPr>
        <w:pStyle w:val="NoSpacing"/>
        <w:rPr>
          <w:rFonts w:ascii="Times New Roman" w:hAnsi="Times New Roman" w:cs="Times New Roman"/>
          <w:lang w:val="id"/>
        </w:rPr>
      </w:pPr>
    </w:p>
    <w:p w14:paraId="665227DA" w14:textId="77777777" w:rsidR="004240F6" w:rsidRPr="009075BB" w:rsidRDefault="004240F6" w:rsidP="004240F6">
      <w:pPr>
        <w:pStyle w:val="BodyText"/>
      </w:pPr>
      <w:r w:rsidRPr="009075BB">
        <w:rPr>
          <w:i/>
        </w:rPr>
        <w:t>Bootstraps</w:t>
      </w:r>
      <w:r w:rsidRPr="009075BB">
        <w:t xml:space="preserve"> mendukung desain responsif melalui sistem grid yang terdiri atas container, baris, dan kolom. Sistem ini memungkinkan tata letak situs web yang dikembangkan menggunakan </w:t>
      </w:r>
      <w:r w:rsidRPr="009075BB">
        <w:rPr>
          <w:i/>
        </w:rPr>
        <w:t>Bootstraps</w:t>
      </w:r>
      <w:r w:rsidRPr="009075BB">
        <w:t xml:space="preserve"> untuk tetap rapi dan konsisten pada berbagai perangkat, seperti </w:t>
      </w:r>
      <w:r w:rsidRPr="009075BB">
        <w:rPr>
          <w:i/>
        </w:rPr>
        <w:t>smartphone</w:t>
      </w:r>
      <w:r w:rsidRPr="009075BB">
        <w:t xml:space="preserve">, tablet, dan laptop. Dengan demikian, </w:t>
      </w:r>
      <w:r w:rsidRPr="009075BB">
        <w:rPr>
          <w:i/>
        </w:rPr>
        <w:t>Bootstraps</w:t>
      </w:r>
      <w:r w:rsidRPr="009075BB">
        <w:t xml:space="preserve"> berperan dalam meningkatkan pengalaman pengguna dengan memastikan tampilan yang optimal pada berbagai ukuran layar </w:t>
      </w:r>
      <w:r w:rsidRPr="009075BB">
        <w:fldChar w:fldCharType="begin" w:fldLock="1"/>
      </w:r>
      <w:r w:rsidRPr="009075BB">
        <w:instrText>ADDIN CSL_CITATION {"citationItems":[{"id":"ITEM-1","itemData":{"DOI":"http://dx.doi.org/10.30865/pengabdian.v4i2.6777","abstract":"Kegiatan Kuliah Kerja Nyata atau disingkat dengan KKN, telah dilaksanakan pada Desa Karangbinangun Kabupaten Lamongan. Sekolah MI Tahdzibul Akhlaq lebih tepatnya merupakan sekolah tingkat dasar yang terdaftar secara resmi pada kemendikbud dibawah naungan kementerian agama dan memiliki peringkat akreditasi A. Permasalahan dari sekolah adalah tidak memiliki sistem informasi sekolah berbasis digital. Sehingga kami memberikan solusi sebagai bentuk kontribusi mahasiswa Teknik Informatika untuk masyarakat desa dalam penerapan ilmu akademik telah membuat sebuah sistem informasi pada sekolah tersebut.. Bootstrap memiliki keutamaan open source dan gratis, serta mendukung mobile view memberikan banyak keuntungan dalam pembuatan sistem informasi ini. Untuk mendapatkan hasil kerja yang terurut, ketepatan waktu dan predictable maka pembuatan sistem menggunakan metode SDLC (Software Development Life Cycle). Beberapa fitur informasi di dalam website telah dibuat seperti Beranda, Tentang, Foto Kegiatan, Susunan Personalia, Ekstrakulikuler dan Kontak Sekolah. Website informasi yang dibuat selanjutnya dipublikasikan secara online, dengan kemudahan akses dimanapun dan dengan perangkat mobile seperti handphone maka sistem informasi ini dapat memberikan manfaat baik dari pihak sekolah dan pihak luar.","author":[{"dropping-particle":"","family":"Mujilahwati","given":"Siti","non-dropping-particle":"","parse-names":false,"suffix":""},{"dropping-particle":"","family":"Suko","given":"Dimas Lugiantoro","non-dropping-particle":"","parse-names":false,"suffix":""},{"dropping-particle":"","family":"Laksana","given":"Rizki Iwan","non-dropping-particle":"","parse-names":false,"suffix":""},{"dropping-particle":"","family":"Syafrizal","given":"M Ari Zidan","non-dropping-particle":"","parse-names":false,"suffix":""}],"container-title":"Jurnal ABDIMAS (Pengabdian Masyarakat) Budi Darma","id":"ITEM-1","issue":"2","issued":{"date-parts":[["2024"]]},"page":"36-42","title":"Implementasi Framework Bootstrap untuk Sistem Infromasi Sekolah (Study Kasus : MI Tahdzibul Akhlaq Lamongan)","type":"article-journal","volume":"4"},"uris":["http://www.mendeley.com/documents/?uuid=c3db95e4-ae3d-4111-b064-ab42b40905c2"]}],"mendeley":{"formattedCitation":"(Mujilahwati et al. 2024)","plainTextFormattedCitation":"(Mujilahwati et al. 2024)","previouslyFormattedCitation":"(Mujilahwati et al. 2024)"},"properties":{"noteIndex":0},"schema":"https://github.com/citation-style-language/schema/raw/master/csl-citation.json"}</w:instrText>
      </w:r>
      <w:r w:rsidRPr="009075BB">
        <w:fldChar w:fldCharType="separate"/>
      </w:r>
      <w:r w:rsidRPr="009075BB">
        <w:rPr>
          <w:noProof/>
        </w:rPr>
        <w:t>(Mujilahwati et al. 2024)</w:t>
      </w:r>
      <w:r w:rsidRPr="009075BB">
        <w:fldChar w:fldCharType="end"/>
      </w:r>
      <w:r w:rsidRPr="009075BB">
        <w:t>.</w:t>
      </w:r>
    </w:p>
    <w:p w14:paraId="78CFBDE5" w14:textId="77777777" w:rsidR="004240F6" w:rsidRPr="009075BB" w:rsidRDefault="004240F6" w:rsidP="004240F6">
      <w:pPr>
        <w:pStyle w:val="BodyText"/>
      </w:pPr>
      <w:r w:rsidRPr="009075BB">
        <w:rPr>
          <w:i/>
        </w:rPr>
        <w:t>Bootstraps</w:t>
      </w:r>
      <w:r w:rsidRPr="009075BB">
        <w:t xml:space="preserve"> memiliki berbagai keunggulan yang menjadikannya salah satu </w:t>
      </w:r>
      <w:r w:rsidRPr="009075BB">
        <w:rPr>
          <w:i/>
        </w:rPr>
        <w:t>framework</w:t>
      </w:r>
      <w:r w:rsidRPr="009075BB">
        <w:t xml:space="preserve"> CSS paling populer di kalangan pengembang, antara lain:</w:t>
      </w:r>
    </w:p>
    <w:p w14:paraId="54B4E304" w14:textId="77777777" w:rsidR="004240F6" w:rsidRPr="009075BB" w:rsidRDefault="004240F6" w:rsidP="000A7C4F">
      <w:pPr>
        <w:pStyle w:val="BodyText"/>
        <w:numPr>
          <w:ilvl w:val="0"/>
          <w:numId w:val="27"/>
        </w:numPr>
        <w:ind w:left="1134" w:hanging="567"/>
      </w:pPr>
      <w:r w:rsidRPr="009075BB">
        <w:t>Menghemat waktu dalam proses development aplikasi.</w:t>
      </w:r>
    </w:p>
    <w:p w14:paraId="3A75EECA" w14:textId="77777777" w:rsidR="004240F6" w:rsidRPr="009075BB" w:rsidRDefault="004240F6" w:rsidP="000A7C4F">
      <w:pPr>
        <w:pStyle w:val="BodyText"/>
        <w:numPr>
          <w:ilvl w:val="0"/>
          <w:numId w:val="27"/>
        </w:numPr>
        <w:ind w:left="1134" w:hanging="567"/>
      </w:pPr>
      <w:r w:rsidRPr="009075BB">
        <w:t xml:space="preserve">Desain konsisten, </w:t>
      </w:r>
      <w:r w:rsidRPr="009075BB">
        <w:rPr>
          <w:i/>
        </w:rPr>
        <w:t>bootstraps</w:t>
      </w:r>
      <w:r w:rsidRPr="009075BB">
        <w:t xml:space="preserve"> menyediakan layanan CSS yang telah dikemas dalam </w:t>
      </w:r>
      <w:r w:rsidRPr="009075BB">
        <w:rPr>
          <w:i/>
        </w:rPr>
        <w:t>class</w:t>
      </w:r>
      <w:r w:rsidRPr="009075BB">
        <w:t>-</w:t>
      </w:r>
      <w:r w:rsidRPr="009075BB">
        <w:rPr>
          <w:i/>
        </w:rPr>
        <w:t>class</w:t>
      </w:r>
      <w:r w:rsidRPr="009075BB">
        <w:t xml:space="preserve"> yang memiliki kesamaan sintaks di setiap versinya.</w:t>
      </w:r>
    </w:p>
    <w:p w14:paraId="59568928" w14:textId="77777777" w:rsidR="004240F6" w:rsidRPr="009075BB" w:rsidRDefault="004240F6" w:rsidP="000A7C4F">
      <w:pPr>
        <w:pStyle w:val="BodyText"/>
        <w:numPr>
          <w:ilvl w:val="0"/>
          <w:numId w:val="27"/>
        </w:numPr>
        <w:ind w:left="1134" w:hanging="567"/>
      </w:pPr>
      <w:r w:rsidRPr="009075BB">
        <w:t>Mudah dalam mengimplementasikan dalam proses pengembangan aplikasi.</w:t>
      </w:r>
    </w:p>
    <w:p w14:paraId="67D8B233" w14:textId="77777777" w:rsidR="004240F6" w:rsidRPr="009075BB" w:rsidRDefault="004240F6" w:rsidP="000A7C4F">
      <w:pPr>
        <w:pStyle w:val="BodyText"/>
        <w:numPr>
          <w:ilvl w:val="0"/>
          <w:numId w:val="27"/>
        </w:numPr>
        <w:ind w:left="1134" w:hanging="567"/>
      </w:pPr>
      <w:r w:rsidRPr="009075BB">
        <w:t xml:space="preserve">Didukung oleh hamper seluruh </w:t>
      </w:r>
      <w:r w:rsidRPr="009075BB">
        <w:rPr>
          <w:i/>
        </w:rPr>
        <w:t>web</w:t>
      </w:r>
      <w:r w:rsidRPr="009075BB">
        <w:t xml:space="preserve"> </w:t>
      </w:r>
      <w:r w:rsidRPr="009075BB">
        <w:rPr>
          <w:i/>
        </w:rPr>
        <w:t>browser.</w:t>
      </w:r>
    </w:p>
    <w:p w14:paraId="7F39333A" w14:textId="77777777" w:rsidR="004240F6" w:rsidRPr="009075BB" w:rsidRDefault="004240F6" w:rsidP="004240F6">
      <w:pPr>
        <w:pStyle w:val="Heading2"/>
        <w:numPr>
          <w:ilvl w:val="1"/>
          <w:numId w:val="4"/>
        </w:numPr>
        <w:ind w:left="567" w:hanging="567"/>
        <w:rPr>
          <w:rFonts w:cs="Times New Roman"/>
          <w:i/>
          <w:szCs w:val="24"/>
        </w:rPr>
      </w:pPr>
      <w:bookmarkStart w:id="78" w:name="_Toc192654578"/>
      <w:bookmarkStart w:id="79" w:name="_Toc195952492"/>
      <w:r w:rsidRPr="009075BB">
        <w:rPr>
          <w:rFonts w:cs="Times New Roman"/>
          <w:i/>
          <w:szCs w:val="24"/>
        </w:rPr>
        <w:lastRenderedPageBreak/>
        <w:t>Visual Studio Code</w:t>
      </w:r>
      <w:bookmarkEnd w:id="78"/>
      <w:bookmarkEnd w:id="79"/>
    </w:p>
    <w:p w14:paraId="506F3D11" w14:textId="77777777" w:rsidR="004240F6" w:rsidRPr="009075BB" w:rsidRDefault="004240F6" w:rsidP="004240F6">
      <w:pPr>
        <w:pStyle w:val="NoSpacing"/>
        <w:rPr>
          <w:rFonts w:ascii="Times New Roman" w:hAnsi="Times New Roman" w:cs="Times New Roman"/>
        </w:rPr>
      </w:pPr>
    </w:p>
    <w:p w14:paraId="56869EE6" w14:textId="77777777" w:rsidR="004240F6" w:rsidRPr="009075BB" w:rsidRDefault="004240F6" w:rsidP="004240F6">
      <w:pPr>
        <w:pStyle w:val="BodyText"/>
      </w:pPr>
      <w:r w:rsidRPr="009075BB">
        <w:t xml:space="preserve">Menurut Ummy Gusti Salamah dalam </w:t>
      </w:r>
      <w:r w:rsidRPr="009075BB">
        <w:fldChar w:fldCharType="begin" w:fldLock="1"/>
      </w:r>
      <w:r w:rsidRPr="009075BB">
        <w:instrText>ADDIN CSL_CITATION {"citationItems":[{"id":"ITEM-1","itemData":{"DOI":"https://journal.unmaha.ac.id/index.php/jik/article/view/74","ISBN":"0735326169","abstract":"-Right now, information technology is growing rapidly.So that its existence becomes one of the means to complete work effectively and efficiently. The Mahakarya Asia University Library at the Baturaja campus still uses a manual attendance system. So the researchers conducted a study that aims to create a website based presence information system by utilizing the development of the QR Code.This research begins with collecting data first.Then make a plan and prepare everything needed. Finally realized it in the form of a website program.This research resulted in a website for the Presence of the Mahakarya Asia University Library that utilizes the QR Code. Made using PHP and MySQL with the help of the Codeigniter 3 framework.","author":[{"dropping-particle":"","family":"Saputro","given":"Haris","non-dropping-particle":"","parse-names":false,"suffix":""}],"container-title":"Jurnal Informatika dan Komputer","id":"ITEM-1","issue":"2","issued":{"date-parts":[["2021"]]},"page":"81-90","title":"Membangun Sistem Informasi Presensi Pengunjung Perpustakaan Universitas Mahakarya Asia Dengan Memanfaatkan QR Code Menggunakan Codeigniter 3","type":"article-journal","volume":"12"},"uris":["http://www.mendeley.com/documents/?uuid=70c06b3f-c74c-45a5-9764-d37c083dd01a"]}],"mendeley":{"formattedCitation":"(Saputro 2021)","manualFormatting":"Saputro (2021)","plainTextFormattedCitation":"(Saputro 2021)","previouslyFormattedCitation":"(Saputro 2021)"},"properties":{"noteIndex":0},"schema":"https://github.com/citation-style-language/schema/raw/master/csl-citation.json"}</w:instrText>
      </w:r>
      <w:r w:rsidRPr="009075BB">
        <w:fldChar w:fldCharType="separate"/>
      </w:r>
      <w:r w:rsidRPr="009075BB">
        <w:rPr>
          <w:noProof/>
        </w:rPr>
        <w:t>Saputro (2021)</w:t>
      </w:r>
      <w:r w:rsidRPr="009075BB">
        <w:fldChar w:fldCharType="end"/>
      </w:r>
      <w:r w:rsidRPr="009075BB">
        <w:t xml:space="preserve"> </w:t>
      </w:r>
      <w:r w:rsidRPr="009075BB">
        <w:rPr>
          <w:i/>
        </w:rPr>
        <w:t>Visual Studio Code</w:t>
      </w:r>
      <w:r w:rsidRPr="009075BB">
        <w:t xml:space="preserve"> (VS Code) ini adalah sebuah teks editor ringan dan handal yang dibuat oleh Microsoft untuk sistem operasi multiplatform, artinya tersedia juga untuk versi Linux, Mac, dan Windows. </w:t>
      </w:r>
    </w:p>
    <w:p w14:paraId="058AC2B6" w14:textId="77777777" w:rsidR="004240F6" w:rsidRPr="009075BB" w:rsidRDefault="004240F6" w:rsidP="004240F6">
      <w:pPr>
        <w:pStyle w:val="NoSpacing"/>
        <w:rPr>
          <w:rFonts w:ascii="Times New Roman" w:hAnsi="Times New Roman" w:cs="Times New Roman"/>
          <w:lang w:val="id"/>
        </w:rPr>
      </w:pPr>
    </w:p>
    <w:p w14:paraId="375C7BD6" w14:textId="77777777" w:rsidR="004240F6" w:rsidRPr="009075BB" w:rsidRDefault="004240F6" w:rsidP="004240F6">
      <w:pPr>
        <w:pStyle w:val="BodyText"/>
        <w:jc w:val="center"/>
      </w:pPr>
      <w:r w:rsidRPr="009075BB">
        <w:rPr>
          <w:noProof/>
          <w:lang w:val="en-US"/>
        </w:rPr>
        <w:drawing>
          <wp:inline distT="0" distB="0" distL="0" distR="0" wp14:anchorId="136C5782" wp14:editId="3E65D64A">
            <wp:extent cx="1711960" cy="1711960"/>
            <wp:effectExtent l="0" t="0" r="2540" b="2540"/>
            <wp:docPr id="222088039" name="Picture 222088039" descr="https://upload.wikimedia.org/wikipedia/commons/thumb/9/9a/Visual_Studio_Code_1.35_icon.svg/768px-Visual_Studio_Code_1.35_ic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thumb/9/9a/Visual_Studio_Code_1.35_icon.svg/768px-Visual_Studio_Code_1.35_icon.svg.png"/>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1711960" cy="1711960"/>
                    </a:xfrm>
                    <a:prstGeom prst="rect">
                      <a:avLst/>
                    </a:prstGeom>
                    <a:noFill/>
                    <a:ln>
                      <a:noFill/>
                    </a:ln>
                  </pic:spPr>
                </pic:pic>
              </a:graphicData>
            </a:graphic>
          </wp:inline>
        </w:drawing>
      </w:r>
    </w:p>
    <w:p w14:paraId="720791A9" w14:textId="77777777" w:rsidR="004240F6" w:rsidRPr="009075BB" w:rsidRDefault="004240F6" w:rsidP="004240F6">
      <w:pPr>
        <w:pStyle w:val="Gambar21"/>
        <w:rPr>
          <w:lang w:val="id"/>
        </w:rPr>
      </w:pPr>
      <w:bookmarkStart w:id="80" w:name="_Toc192234284"/>
      <w:bookmarkStart w:id="81" w:name="_Toc195951820"/>
      <w:r w:rsidRPr="009075BB">
        <w:rPr>
          <w:lang w:val="id"/>
        </w:rPr>
        <w:t>Logo Visual Studio Code</w:t>
      </w:r>
      <w:bookmarkEnd w:id="80"/>
      <w:bookmarkEnd w:id="81"/>
    </w:p>
    <w:p w14:paraId="276C0731" w14:textId="77777777" w:rsidR="004240F6" w:rsidRPr="009075BB" w:rsidRDefault="004240F6" w:rsidP="004240F6">
      <w:pPr>
        <w:pStyle w:val="NoSpacing"/>
        <w:jc w:val="center"/>
        <w:rPr>
          <w:rFonts w:ascii="Times New Roman" w:hAnsi="Times New Roman" w:cs="Times New Roman"/>
          <w:sz w:val="24"/>
          <w:lang w:val="id"/>
        </w:rPr>
      </w:pPr>
      <w:r w:rsidRPr="009075BB">
        <w:rPr>
          <w:rFonts w:ascii="Times New Roman" w:hAnsi="Times New Roman" w:cs="Times New Roman"/>
          <w:sz w:val="24"/>
          <w:lang w:val="id"/>
        </w:rPr>
        <w:t xml:space="preserve">(Sumber : </w:t>
      </w:r>
      <w:r w:rsidRPr="009075BB">
        <w:rPr>
          <w:rFonts w:ascii="Times New Roman" w:hAnsi="Times New Roman" w:cs="Times New Roman"/>
          <w:sz w:val="24"/>
          <w:lang w:val="id"/>
        </w:rPr>
        <w:fldChar w:fldCharType="begin" w:fldLock="1"/>
      </w:r>
      <w:r w:rsidRPr="009075BB">
        <w:rPr>
          <w:rFonts w:ascii="Times New Roman" w:hAnsi="Times New Roman" w:cs="Times New Roman"/>
          <w:sz w:val="24"/>
          <w:lang w:val="id"/>
        </w:rPr>
        <w:instrText>ADDIN CSL_CITATION {"citationItems":[{"id":"ITEM-1","itemData":{"URL":"https://dcloud.co.id/blog/kenali-vscode-pengertian-cara-kerja-dan-fiturnya.html","accessed":{"date-parts":[["2025","3","6"]]},"author":[{"dropping-particle":"","family":"Hashina","given":"Nika Halida","non-dropping-particle":"","parse-names":false,"suffix":""}],"container-title":"dcloud","id":"ITEM-1","issued":{"date-parts":[["2024"]]},"title":"Kenali VSCODE: Pengertian, Cara Kerja, dan Fitur-fiturnya","type":"webpage"},"uris":["http://www.mendeley.com/documents/?uuid=c9270867-6cc7-4804-afbe-b85863904083"]}],"mendeley":{"formattedCitation":"(Hashina 2024)","manualFormatting":"Hashina 2024","plainTextFormattedCitation":"(Hashina 2024)","previouslyFormattedCitation":"(Hashina 2024)"},"properties":{"noteIndex":0},"schema":"https://github.com/citation-style-language/schema/raw/master/csl-citation.json"}</w:instrText>
      </w:r>
      <w:r w:rsidRPr="009075BB">
        <w:rPr>
          <w:rFonts w:ascii="Times New Roman" w:hAnsi="Times New Roman" w:cs="Times New Roman"/>
          <w:sz w:val="24"/>
          <w:lang w:val="id"/>
        </w:rPr>
        <w:fldChar w:fldCharType="separate"/>
      </w:r>
      <w:r w:rsidRPr="009075BB">
        <w:rPr>
          <w:rFonts w:ascii="Times New Roman" w:hAnsi="Times New Roman" w:cs="Times New Roman"/>
          <w:noProof/>
          <w:sz w:val="24"/>
          <w:lang w:val="id"/>
        </w:rPr>
        <w:t>Hashina 2024</w:t>
      </w:r>
      <w:r w:rsidRPr="009075BB">
        <w:rPr>
          <w:rFonts w:ascii="Times New Roman" w:hAnsi="Times New Roman" w:cs="Times New Roman"/>
          <w:sz w:val="24"/>
          <w:lang w:val="id"/>
        </w:rPr>
        <w:fldChar w:fldCharType="end"/>
      </w:r>
      <w:r w:rsidRPr="009075BB">
        <w:rPr>
          <w:rFonts w:ascii="Times New Roman" w:hAnsi="Times New Roman" w:cs="Times New Roman"/>
          <w:sz w:val="24"/>
          <w:lang w:val="id"/>
        </w:rPr>
        <w:t>)</w:t>
      </w:r>
    </w:p>
    <w:p w14:paraId="765CB3F2" w14:textId="77777777" w:rsidR="004240F6" w:rsidRPr="009075BB" w:rsidRDefault="004240F6" w:rsidP="004240F6">
      <w:pPr>
        <w:pStyle w:val="NoSpacing"/>
        <w:jc w:val="center"/>
        <w:rPr>
          <w:rFonts w:ascii="Times New Roman" w:hAnsi="Times New Roman" w:cs="Times New Roman"/>
          <w:sz w:val="24"/>
          <w:lang w:val="id"/>
        </w:rPr>
      </w:pPr>
    </w:p>
    <w:p w14:paraId="5D704040" w14:textId="77777777" w:rsidR="004240F6" w:rsidRPr="009075BB" w:rsidRDefault="004240F6" w:rsidP="004240F6">
      <w:pPr>
        <w:pStyle w:val="BodyText"/>
      </w:pPr>
      <w:r w:rsidRPr="009075BB">
        <w:t xml:space="preserve">Teks editor ini secara langsung mendukung bahasa pemrograman JavaScript, Typescript, dan Node.js, serta bahasa pemrograman lainnya dengan bantuan </w:t>
      </w:r>
      <w:r w:rsidRPr="009075BB">
        <w:rPr>
          <w:i/>
        </w:rPr>
        <w:t>plugin</w:t>
      </w:r>
      <w:r w:rsidRPr="009075BB">
        <w:t xml:space="preserve"> yang dapat dipasang via </w:t>
      </w:r>
      <w:r w:rsidRPr="009075BB">
        <w:rPr>
          <w:i/>
        </w:rPr>
        <w:t>marketplace Visual Studio Code</w:t>
      </w:r>
      <w:r w:rsidRPr="009075BB">
        <w:t xml:space="preserve"> (seperti C++, C#, Python, Go, Java, dst).</w:t>
      </w:r>
    </w:p>
    <w:p w14:paraId="365DC279" w14:textId="77777777" w:rsidR="004240F6" w:rsidRPr="009075BB" w:rsidRDefault="004240F6" w:rsidP="004240F6">
      <w:pPr>
        <w:pStyle w:val="NoSpacing"/>
        <w:rPr>
          <w:rFonts w:ascii="Times New Roman" w:hAnsi="Times New Roman" w:cs="Times New Roman"/>
          <w:lang w:val="id"/>
        </w:rPr>
      </w:pPr>
    </w:p>
    <w:p w14:paraId="45FA7306" w14:textId="77777777" w:rsidR="004240F6" w:rsidRPr="009075BB" w:rsidRDefault="004240F6" w:rsidP="004240F6">
      <w:pPr>
        <w:pStyle w:val="Heading2"/>
        <w:numPr>
          <w:ilvl w:val="1"/>
          <w:numId w:val="4"/>
        </w:numPr>
        <w:ind w:left="567" w:hanging="567"/>
        <w:rPr>
          <w:rFonts w:cs="Times New Roman"/>
        </w:rPr>
      </w:pPr>
      <w:bookmarkStart w:id="82" w:name="_Toc192654579"/>
      <w:bookmarkStart w:id="83" w:name="_Toc195952493"/>
      <w:r w:rsidRPr="009075BB">
        <w:rPr>
          <w:rFonts w:cs="Times New Roman"/>
          <w:i/>
        </w:rPr>
        <w:t>Unified Model Language</w:t>
      </w:r>
      <w:r w:rsidRPr="009075BB">
        <w:rPr>
          <w:rFonts w:cs="Times New Roman"/>
        </w:rPr>
        <w:t xml:space="preserve"> (UML)</w:t>
      </w:r>
      <w:bookmarkEnd w:id="82"/>
      <w:bookmarkEnd w:id="83"/>
    </w:p>
    <w:p w14:paraId="341B8991" w14:textId="77777777" w:rsidR="004240F6" w:rsidRPr="009075BB" w:rsidRDefault="004240F6" w:rsidP="004240F6">
      <w:pPr>
        <w:pStyle w:val="NoSpacing"/>
        <w:rPr>
          <w:rFonts w:ascii="Times New Roman" w:hAnsi="Times New Roman" w:cs="Times New Roman"/>
        </w:rPr>
      </w:pPr>
    </w:p>
    <w:p w14:paraId="1F795818" w14:textId="77777777" w:rsidR="004240F6" w:rsidRPr="009075BB" w:rsidRDefault="004240F6" w:rsidP="004240F6">
      <w:pPr>
        <w:pStyle w:val="BodyText"/>
      </w:pPr>
      <w:r w:rsidRPr="009075BB">
        <w:rPr>
          <w:i/>
        </w:rPr>
        <w:t>Unified Model Language</w:t>
      </w:r>
      <w:r w:rsidRPr="009075BB">
        <w:t xml:space="preserve"> (UML) merupakan suatu standar bahasa permodelan yang digunakan untuk menspesifikkan, mendokumentasikan, dan membangun perangkat lunak </w:t>
      </w:r>
      <w:r w:rsidRPr="009075BB">
        <w:fldChar w:fldCharType="begin" w:fldLock="1"/>
      </w:r>
      <w:r w:rsidRPr="009075BB">
        <w:instrText>ADDIN CSL_CITATION {"citationItems":[{"id":"ITEM-1","itemData":{"DOI":"https://doi.org/10.26594/register.v8i1.2248","ISSN":"25023357","abstract":"Every piece of software uses a model to derive its operational, auxiliary, and functional procedures. Unified Modeling Language (UML) is a standard displaying language for determining, recording, and building a software product. Several algorithms have been used by researchers to measure similarities between UML artifacts. However, there no literature studies have considered measurements of UML diagram similarities. This paper presents the results of a systematic literature review concerning similarity measurements between the UML diagrams of different software products. The study reviews and identifies similarity measurements of UML artifacts, with class diagram, sequence diagram, statechart diagram, and use case diagram being UML diagrams that are widely used as research objects for measuring similarity. Measuring similarity enables resolution of the problem domains of software reuse, similarity measurement, and clone detection. The instruments used to measure similarity are semantic and structural similarity. The findings indicate opportunities for future research regarding calculating other UML diagrams, compiling calculation information for each diagram, adapting semantic and structural similarity calculation methods, determining the best weight for each item in the diagram, testing novel proposed methods, and building or finding good datasets for use as testing material.","author":[{"dropping-particle":"","family":"Triandini","given":"Evi","non-dropping-particle":"","parse-names":false,"suffix":""},{"dropping-particle":"","family":"Fauzan","given":"Reza","non-dropping-particle":"","parse-names":false,"suffix":""},{"dropping-particle":"","family":"Siahaan","given":"Daniel O.","non-dropping-particle":"","parse-names":false,"suffix":""},{"dropping-particle":"","family":"Rochimah","given":"Siti","non-dropping-particle":"","parse-names":false,"suffix":""},{"dropping-particle":"","family":"Suardika","given":"I. Gede","non-dropping-particle":"","parse-names":false,"suffix":""},{"dropping-particle":"","family":"Karolita","given":"Devi","non-dropping-particle":"","parse-names":false,"suffix":""}],"container-title":"Register: Jurnal Ilmiah Teknologi Sistem Informasi","id":"ITEM-1","issue":"1","issued":{"date-parts":[["2022"]]},"page":"10-23","title":"Software similarity measurements using UML diagrams: A systematic literature review","type":"article-journal","volume":"8"},"uris":["http://www.mendeley.com/documents/?uuid=5f560936-5f4b-4b81-9fc5-1b6327572aa5"]}],"mendeley":{"formattedCitation":"(Triandini et al. 2022)","plainTextFormattedCitation":"(Triandini et al. 2022)","previouslyFormattedCitation":"(Triandini et al. 2022)"},"properties":{"noteIndex":0},"schema":"https://github.com/citation-style-language/schema/raw/master/csl-citation.json"}</w:instrText>
      </w:r>
      <w:r w:rsidRPr="009075BB">
        <w:fldChar w:fldCharType="separate"/>
      </w:r>
      <w:r w:rsidRPr="009075BB">
        <w:rPr>
          <w:noProof/>
        </w:rPr>
        <w:t>(Triandini et al. 2022)</w:t>
      </w:r>
      <w:r w:rsidRPr="009075BB">
        <w:fldChar w:fldCharType="end"/>
      </w:r>
      <w:r w:rsidRPr="009075BB">
        <w:t xml:space="preserve">. Perancangan perangkat lunak menggunakan UML dapat mempermudah pengembang untuk memahami alur dari perangkat lunak yang akan dibuat. Pemodelan menggunakan UML juga merupakan salah satu upaya untuk menghindari miskomunikasi antar tiap pihak yang terlibat dalam pembangunan perangkat lunak. </w:t>
      </w:r>
    </w:p>
    <w:p w14:paraId="0D355116" w14:textId="77777777" w:rsidR="004240F6" w:rsidRPr="009075BB" w:rsidRDefault="004240F6" w:rsidP="004240F6">
      <w:pPr>
        <w:pStyle w:val="BodyText"/>
      </w:pPr>
      <w:r w:rsidRPr="009075BB">
        <w:t>UML terbagi menjadi beberapa diagram yang memiliki tujuan, fungsi, dan notasinya masing-masing.</w:t>
      </w:r>
    </w:p>
    <w:p w14:paraId="51746D97" w14:textId="77777777" w:rsidR="004240F6" w:rsidRPr="009075BB" w:rsidRDefault="004240F6" w:rsidP="004240F6">
      <w:pPr>
        <w:pStyle w:val="NoSpacing"/>
        <w:rPr>
          <w:rFonts w:ascii="Times New Roman" w:hAnsi="Times New Roman" w:cs="Times New Roman"/>
          <w:lang w:val="id"/>
        </w:rPr>
      </w:pPr>
    </w:p>
    <w:p w14:paraId="7A9D2753" w14:textId="77777777" w:rsidR="004240F6" w:rsidRPr="009075BB" w:rsidRDefault="004240F6" w:rsidP="004240F6">
      <w:pPr>
        <w:pStyle w:val="Heading3"/>
        <w:numPr>
          <w:ilvl w:val="2"/>
          <w:numId w:val="4"/>
        </w:numPr>
        <w:spacing w:line="360" w:lineRule="auto"/>
        <w:ind w:left="1276" w:hanging="709"/>
        <w:rPr>
          <w:rFonts w:cs="Times New Roman"/>
        </w:rPr>
      </w:pPr>
      <w:bookmarkStart w:id="84" w:name="_Toc192654580"/>
      <w:bookmarkStart w:id="85" w:name="_Toc195952494"/>
      <w:r w:rsidRPr="009075BB">
        <w:rPr>
          <w:rFonts w:cs="Times New Roman"/>
          <w:i/>
          <w:lang w:val="id"/>
        </w:rPr>
        <w:t xml:space="preserve">Use </w:t>
      </w:r>
      <w:r w:rsidRPr="009075BB">
        <w:rPr>
          <w:rFonts w:cs="Times New Roman"/>
          <w:i/>
        </w:rPr>
        <w:t>Case</w:t>
      </w:r>
      <w:r w:rsidRPr="009075BB">
        <w:rPr>
          <w:rFonts w:cs="Times New Roman"/>
          <w:lang w:val="id"/>
        </w:rPr>
        <w:t xml:space="preserve"> </w:t>
      </w:r>
      <w:r w:rsidRPr="009075BB">
        <w:rPr>
          <w:rFonts w:cs="Times New Roman"/>
          <w:i/>
        </w:rPr>
        <w:t>Diagram</w:t>
      </w:r>
      <w:bookmarkEnd w:id="84"/>
      <w:bookmarkEnd w:id="85"/>
    </w:p>
    <w:p w14:paraId="79FA8373" w14:textId="77777777" w:rsidR="004240F6" w:rsidRPr="009075BB" w:rsidRDefault="004240F6" w:rsidP="004240F6">
      <w:pPr>
        <w:pStyle w:val="BodyText"/>
        <w:ind w:left="567" w:firstLine="709"/>
      </w:pPr>
      <w:r w:rsidRPr="009075BB">
        <w:t xml:space="preserve">Diagram </w:t>
      </w:r>
      <w:r w:rsidRPr="009075BB">
        <w:rPr>
          <w:i/>
        </w:rPr>
        <w:t>use case</w:t>
      </w:r>
      <w:r w:rsidRPr="009075BB">
        <w:t xml:space="preserve"> menjelaskan semua skenario penggunaan yang akan dikembangkan sistem, yaitu tentang fungsi-fungsi apa yang sistem bisa atau harus </w:t>
      </w:r>
      <w:r w:rsidRPr="009075BB">
        <w:lastRenderedPageBreak/>
        <w:t xml:space="preserve">dilakukan, tetapi tidak membahas aspek detail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1A91CCFD" w14:textId="77777777" w:rsidR="004240F6" w:rsidRPr="009075BB" w:rsidRDefault="004240F6" w:rsidP="004240F6">
      <w:pPr>
        <w:pStyle w:val="BodyText"/>
        <w:ind w:left="567" w:firstLine="709"/>
        <w:rPr>
          <w:lang w:val="en-ID"/>
        </w:rPr>
      </w:pPr>
      <w:r w:rsidRPr="009075BB">
        <w:rPr>
          <w:i/>
        </w:rPr>
        <w:t>Use</w:t>
      </w:r>
      <w:r w:rsidRPr="009075BB">
        <w:t xml:space="preserve"> </w:t>
      </w:r>
      <w:r w:rsidRPr="009075BB">
        <w:rPr>
          <w:i/>
        </w:rPr>
        <w:t>case</w:t>
      </w:r>
      <w:r w:rsidRPr="009075BB">
        <w:t xml:space="preserve"> ditentukan berdasarkan keinginan dan kebutuhan dari pihak pengguna. Apabila </w:t>
      </w:r>
      <w:r w:rsidRPr="009075BB">
        <w:rPr>
          <w:i/>
        </w:rPr>
        <w:t>use</w:t>
      </w:r>
      <w:r w:rsidRPr="009075BB">
        <w:t xml:space="preserve"> </w:t>
      </w:r>
      <w:r w:rsidRPr="009075BB">
        <w:rPr>
          <w:i/>
        </w:rPr>
        <w:t>case</w:t>
      </w:r>
      <w:r w:rsidRPr="009075BB">
        <w:t xml:space="preserve"> tidak dianalisa dan tidak ditentukan secara tepat, kedepannya akan berdampak pada proses pembangunan perangkat lunak, seperti biaya pengembangan dan pemeliharaan yang meningkat atau perombakan besar-besaran dari perangkat lunak yang dikembangkan.</w:t>
      </w:r>
      <w:r w:rsidRPr="009075BB">
        <w:rPr>
          <w:lang w:val="en-ID"/>
        </w:rPr>
        <w:t xml:space="preserve"> </w:t>
      </w:r>
    </w:p>
    <w:p w14:paraId="6671C346" w14:textId="77777777" w:rsidR="004240F6" w:rsidRPr="009075BB" w:rsidRDefault="004240F6" w:rsidP="004240F6">
      <w:pPr>
        <w:pStyle w:val="BodyText"/>
        <w:ind w:left="567" w:firstLine="709"/>
        <w:rPr>
          <w:lang w:val="en-ID"/>
        </w:rPr>
      </w:pPr>
      <w:r w:rsidRPr="009075BB">
        <w:rPr>
          <w:lang w:val="en-ID"/>
        </w:rPr>
        <w:t xml:space="preserve">Diagram ini memiliki beberapa notasi yang memudahkan pembacaan dalam perancangan. Notasi </w:t>
      </w:r>
      <w:r w:rsidRPr="009075BB">
        <w:rPr>
          <w:i/>
          <w:iCs/>
          <w:lang w:val="en-ID"/>
        </w:rPr>
        <w:t xml:space="preserve">use case </w:t>
      </w:r>
      <w:r w:rsidRPr="009075BB">
        <w:rPr>
          <w:lang w:val="en-ID"/>
        </w:rPr>
        <w:t>dapat dilihat pada table 2.2.</w:t>
      </w:r>
    </w:p>
    <w:p w14:paraId="355D4B91" w14:textId="77777777" w:rsidR="004240F6" w:rsidRPr="009075BB" w:rsidRDefault="004240F6" w:rsidP="004240F6">
      <w:pPr>
        <w:pStyle w:val="NoSpacing"/>
        <w:rPr>
          <w:rFonts w:ascii="Times New Roman" w:hAnsi="Times New Roman" w:cs="Times New Roman"/>
          <w:lang w:val="en-ID"/>
        </w:rPr>
      </w:pPr>
    </w:p>
    <w:p w14:paraId="5728CC2C" w14:textId="77777777" w:rsidR="004240F6" w:rsidRPr="009075BB" w:rsidRDefault="004240F6" w:rsidP="004240F6">
      <w:pPr>
        <w:pStyle w:val="TabelBab2"/>
        <w:ind w:left="1134" w:hanging="1134"/>
        <w:rPr>
          <w:b/>
          <w:color w:val="FF0000"/>
          <w:lang w:val="en-US"/>
        </w:rPr>
      </w:pPr>
      <w:bookmarkStart w:id="86" w:name="_Toc192653869"/>
      <w:bookmarkStart w:id="87" w:name="_Toc195951950"/>
      <w:r w:rsidRPr="009075BB">
        <w:rPr>
          <w:lang w:val="en-US"/>
        </w:rPr>
        <w:t xml:space="preserve">Notasi </w:t>
      </w:r>
      <w:r w:rsidRPr="009075BB">
        <w:rPr>
          <w:i/>
          <w:lang w:val="en-US"/>
        </w:rPr>
        <w:t>Use</w:t>
      </w:r>
      <w:r w:rsidRPr="009075BB">
        <w:rPr>
          <w:lang w:val="en-US"/>
        </w:rPr>
        <w:t xml:space="preserve"> </w:t>
      </w:r>
      <w:r w:rsidRPr="009075BB">
        <w:rPr>
          <w:i/>
          <w:lang w:val="en-US"/>
        </w:rPr>
        <w:t>Case</w:t>
      </w:r>
      <w:bookmarkEnd w:id="86"/>
      <w:bookmarkEnd w:id="87"/>
    </w:p>
    <w:tbl>
      <w:tblPr>
        <w:tblW w:w="0" w:type="auto"/>
        <w:tblInd w:w="567"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67"/>
        <w:gridCol w:w="3142"/>
        <w:gridCol w:w="1540"/>
        <w:gridCol w:w="2688"/>
      </w:tblGrid>
      <w:tr w:rsidR="004240F6" w:rsidRPr="009075BB" w14:paraId="1A0F1961" w14:textId="77777777" w:rsidTr="004240F6">
        <w:trPr>
          <w:tblHeader/>
        </w:trPr>
        <w:tc>
          <w:tcPr>
            <w:tcW w:w="567" w:type="dxa"/>
            <w:tcBorders>
              <w:bottom w:val="single" w:sz="4" w:space="0" w:color="auto"/>
              <w:right w:val="nil"/>
            </w:tcBorders>
            <w:shd w:val="clear" w:color="auto" w:fill="E7E6E6" w:themeFill="background2"/>
            <w:vAlign w:val="center"/>
          </w:tcPr>
          <w:p w14:paraId="532D8D4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142" w:type="dxa"/>
            <w:tcBorders>
              <w:left w:val="nil"/>
              <w:bottom w:val="single" w:sz="4" w:space="0" w:color="auto"/>
              <w:right w:val="nil"/>
            </w:tcBorders>
            <w:shd w:val="clear" w:color="auto" w:fill="E7E6E6" w:themeFill="background2"/>
            <w:vAlign w:val="center"/>
          </w:tcPr>
          <w:p w14:paraId="15928A3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40" w:type="dxa"/>
            <w:tcBorders>
              <w:left w:val="nil"/>
              <w:bottom w:val="single" w:sz="4" w:space="0" w:color="auto"/>
              <w:right w:val="nil"/>
            </w:tcBorders>
            <w:shd w:val="clear" w:color="auto" w:fill="E7E6E6" w:themeFill="background2"/>
            <w:vAlign w:val="center"/>
          </w:tcPr>
          <w:p w14:paraId="31CDC94F"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688" w:type="dxa"/>
            <w:tcBorders>
              <w:left w:val="nil"/>
              <w:bottom w:val="single" w:sz="4" w:space="0" w:color="auto"/>
            </w:tcBorders>
            <w:shd w:val="clear" w:color="auto" w:fill="E7E6E6" w:themeFill="background2"/>
            <w:vAlign w:val="center"/>
          </w:tcPr>
          <w:p w14:paraId="3EB0A74D"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4DE04560" w14:textId="77777777" w:rsidTr="004240F6">
        <w:tc>
          <w:tcPr>
            <w:tcW w:w="567" w:type="dxa"/>
            <w:tcBorders>
              <w:right w:val="nil"/>
            </w:tcBorders>
          </w:tcPr>
          <w:p w14:paraId="504D6100"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142" w:type="dxa"/>
            <w:tcBorders>
              <w:left w:val="nil"/>
              <w:right w:val="nil"/>
            </w:tcBorders>
            <w:vAlign w:val="center"/>
          </w:tcPr>
          <w:p w14:paraId="438F10C5"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63DABA55" wp14:editId="592B4CD5">
                  <wp:extent cx="504825" cy="981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a:ext>
                            </a:extLst>
                          </a:blip>
                          <a:stretch>
                            <a:fillRect/>
                          </a:stretch>
                        </pic:blipFill>
                        <pic:spPr>
                          <a:xfrm>
                            <a:off x="0" y="0"/>
                            <a:ext cx="504825" cy="981075"/>
                          </a:xfrm>
                          <a:prstGeom prst="rect">
                            <a:avLst/>
                          </a:prstGeom>
                        </pic:spPr>
                      </pic:pic>
                    </a:graphicData>
                  </a:graphic>
                </wp:inline>
              </w:drawing>
            </w:r>
          </w:p>
        </w:tc>
        <w:tc>
          <w:tcPr>
            <w:tcW w:w="1540" w:type="dxa"/>
            <w:tcBorders>
              <w:left w:val="nil"/>
              <w:right w:val="nil"/>
            </w:tcBorders>
          </w:tcPr>
          <w:p w14:paraId="62833240"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688" w:type="dxa"/>
            <w:tcBorders>
              <w:left w:val="nil"/>
            </w:tcBorders>
          </w:tcPr>
          <w:p w14:paraId="5E2BB58A"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it-IT"/>
              </w:rPr>
              <w:t xml:space="preserve">Entitas yang berinteraksi dengan sistem. </w:t>
            </w:r>
            <w:r w:rsidRPr="009075BB">
              <w:rPr>
                <w:rFonts w:ascii="Times New Roman" w:hAnsi="Times New Roman" w:cs="Times New Roman"/>
                <w:sz w:val="24"/>
                <w:lang w:val="en-ID"/>
              </w:rPr>
              <w:t>Dapat berupa orang, sistem yang lain, atau perangkat keras.</w:t>
            </w:r>
          </w:p>
        </w:tc>
      </w:tr>
      <w:tr w:rsidR="004240F6" w:rsidRPr="009075BB" w14:paraId="437D7126" w14:textId="77777777" w:rsidTr="004240F6">
        <w:tc>
          <w:tcPr>
            <w:tcW w:w="567" w:type="dxa"/>
            <w:tcBorders>
              <w:right w:val="nil"/>
            </w:tcBorders>
          </w:tcPr>
          <w:p w14:paraId="2FD2505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142" w:type="dxa"/>
            <w:tcBorders>
              <w:left w:val="nil"/>
              <w:right w:val="nil"/>
            </w:tcBorders>
            <w:vAlign w:val="center"/>
          </w:tcPr>
          <w:p w14:paraId="3260D2A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477D26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6D2F6E2E" wp14:editId="4FA2BCA4">
                  <wp:extent cx="1171575" cy="6953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asis-usecase.drawio1.png"/>
                          <pic:cNvPicPr/>
                        </pic:nvPicPr>
                        <pic:blipFill>
                          <a:blip r:embed="rId21">
                            <a:extLst>
                              <a:ext uri="{28A0092B-C50C-407E-A947-70E740481C1C}">
                                <a14:useLocalDpi xmlns:a14="http://schemas.microsoft.com/office/drawing/2010/main"/>
                              </a:ext>
                            </a:extLst>
                          </a:blip>
                          <a:stretch>
                            <a:fillRect/>
                          </a:stretch>
                        </pic:blipFill>
                        <pic:spPr>
                          <a:xfrm>
                            <a:off x="0" y="0"/>
                            <a:ext cx="1171575" cy="695325"/>
                          </a:xfrm>
                          <a:prstGeom prst="rect">
                            <a:avLst/>
                          </a:prstGeom>
                        </pic:spPr>
                      </pic:pic>
                    </a:graphicData>
                  </a:graphic>
                </wp:inline>
              </w:drawing>
            </w:r>
          </w:p>
        </w:tc>
        <w:tc>
          <w:tcPr>
            <w:tcW w:w="1540" w:type="dxa"/>
            <w:tcBorders>
              <w:left w:val="nil"/>
              <w:right w:val="nil"/>
            </w:tcBorders>
          </w:tcPr>
          <w:p w14:paraId="2743AF46"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p>
        </w:tc>
        <w:tc>
          <w:tcPr>
            <w:tcW w:w="2688" w:type="dxa"/>
            <w:tcBorders>
              <w:left w:val="nil"/>
            </w:tcBorders>
          </w:tcPr>
          <w:p w14:paraId="6AA7D403"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wakili hal-hal spesifik yang dapat dilakukan dalam sistem.</w:t>
            </w:r>
          </w:p>
        </w:tc>
      </w:tr>
      <w:tr w:rsidR="004240F6" w:rsidRPr="009075BB" w14:paraId="6B570B2F" w14:textId="77777777" w:rsidTr="004240F6">
        <w:tc>
          <w:tcPr>
            <w:tcW w:w="567" w:type="dxa"/>
            <w:tcBorders>
              <w:right w:val="nil"/>
            </w:tcBorders>
          </w:tcPr>
          <w:p w14:paraId="3E6A948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142" w:type="dxa"/>
            <w:tcBorders>
              <w:left w:val="nil"/>
              <w:right w:val="nil"/>
            </w:tcBorders>
            <w:vAlign w:val="center"/>
          </w:tcPr>
          <w:p w14:paraId="19D0AA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312BC901" wp14:editId="77CAF4A4">
                  <wp:extent cx="1409700" cy="1809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asis-usecase.drawio1.png"/>
                          <pic:cNvPicPr/>
                        </pic:nvPicPr>
                        <pic:blipFill>
                          <a:blip r:embed="rId22">
                            <a:extLst>
                              <a:ext uri="{28A0092B-C50C-407E-A947-70E740481C1C}">
                                <a14:useLocalDpi xmlns:a14="http://schemas.microsoft.com/office/drawing/2010/main"/>
                              </a:ext>
                            </a:extLst>
                          </a:blip>
                          <a:stretch>
                            <a:fillRect/>
                          </a:stretch>
                        </pic:blipFill>
                        <pic:spPr>
                          <a:xfrm>
                            <a:off x="0" y="0"/>
                            <a:ext cx="1409700" cy="180975"/>
                          </a:xfrm>
                          <a:prstGeom prst="rect">
                            <a:avLst/>
                          </a:prstGeom>
                        </pic:spPr>
                      </pic:pic>
                    </a:graphicData>
                  </a:graphic>
                </wp:inline>
              </w:drawing>
            </w:r>
          </w:p>
        </w:tc>
        <w:tc>
          <w:tcPr>
            <w:tcW w:w="1540" w:type="dxa"/>
            <w:tcBorders>
              <w:left w:val="nil"/>
              <w:right w:val="nil"/>
            </w:tcBorders>
          </w:tcPr>
          <w:p w14:paraId="7532776F"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Generalisasi</w:t>
            </w:r>
          </w:p>
        </w:tc>
        <w:tc>
          <w:tcPr>
            <w:tcW w:w="2688" w:type="dxa"/>
            <w:tcBorders>
              <w:left w:val="nil"/>
            </w:tcBorders>
          </w:tcPr>
          <w:p w14:paraId="2C1CE3A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gidentifikasi peran aktor atau </w:t>
            </w:r>
            <w:r w:rsidRPr="009075BB">
              <w:rPr>
                <w:rFonts w:ascii="Times New Roman" w:hAnsi="Times New Roman" w:cs="Times New Roman"/>
                <w:i/>
                <w:sz w:val="24"/>
                <w:lang w:val="it-IT"/>
              </w:rPr>
              <w:t>use</w:t>
            </w:r>
            <w:r w:rsidRPr="009075BB">
              <w:rPr>
                <w:rFonts w:ascii="Times New Roman" w:hAnsi="Times New Roman" w:cs="Times New Roman"/>
                <w:sz w:val="24"/>
                <w:lang w:val="it-IT"/>
              </w:rPr>
              <w:t xml:space="preserve"> </w:t>
            </w:r>
            <w:r w:rsidRPr="009075BB">
              <w:rPr>
                <w:rFonts w:ascii="Times New Roman" w:hAnsi="Times New Roman" w:cs="Times New Roman"/>
                <w:i/>
                <w:sz w:val="24"/>
                <w:lang w:val="it-IT"/>
              </w:rPr>
              <w:t>case</w:t>
            </w:r>
            <w:r w:rsidRPr="009075BB">
              <w:rPr>
                <w:rFonts w:ascii="Times New Roman" w:hAnsi="Times New Roman" w:cs="Times New Roman"/>
                <w:sz w:val="24"/>
                <w:lang w:val="it-IT"/>
              </w:rPr>
              <w:t xml:space="preserve"> yang mewarisi properti dari aktivitas lainnya. </w:t>
            </w:r>
          </w:p>
        </w:tc>
      </w:tr>
      <w:tr w:rsidR="004240F6" w:rsidRPr="009075BB" w14:paraId="4ED12A01" w14:textId="77777777" w:rsidTr="004240F6">
        <w:tc>
          <w:tcPr>
            <w:tcW w:w="567" w:type="dxa"/>
            <w:tcBorders>
              <w:right w:val="nil"/>
            </w:tcBorders>
          </w:tcPr>
          <w:p w14:paraId="0554F1C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142" w:type="dxa"/>
            <w:tcBorders>
              <w:left w:val="nil"/>
              <w:right w:val="nil"/>
            </w:tcBorders>
            <w:vAlign w:val="center"/>
          </w:tcPr>
          <w:p w14:paraId="26CC21C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40182A25" wp14:editId="7A159CF0">
                  <wp:extent cx="1276350" cy="47625"/>
                  <wp:effectExtent l="0" t="0" r="0" b="9525"/>
                  <wp:docPr id="221926587" name="Picture 22192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7" name="oasis-usecase.drawio1.png"/>
                          <pic:cNvPicPr/>
                        </pic:nvPicPr>
                        <pic:blipFill>
                          <a:blip r:embed="rId23">
                            <a:extLst>
                              <a:ext uri="{28A0092B-C50C-407E-A947-70E740481C1C}">
                                <a14:useLocalDpi xmlns:a14="http://schemas.microsoft.com/office/drawing/2010/main"/>
                              </a:ext>
                            </a:extLst>
                          </a:blip>
                          <a:stretch>
                            <a:fillRect/>
                          </a:stretch>
                        </pic:blipFill>
                        <pic:spPr>
                          <a:xfrm>
                            <a:off x="0" y="0"/>
                            <a:ext cx="1276350" cy="47625"/>
                          </a:xfrm>
                          <a:prstGeom prst="rect">
                            <a:avLst/>
                          </a:prstGeom>
                        </pic:spPr>
                      </pic:pic>
                    </a:graphicData>
                  </a:graphic>
                </wp:inline>
              </w:drawing>
            </w:r>
          </w:p>
        </w:tc>
        <w:tc>
          <w:tcPr>
            <w:tcW w:w="1540" w:type="dxa"/>
            <w:tcBorders>
              <w:left w:val="nil"/>
              <w:right w:val="nil"/>
            </w:tcBorders>
          </w:tcPr>
          <w:p w14:paraId="0037C761"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Asosiasi</w:t>
            </w:r>
          </w:p>
        </w:tc>
        <w:tc>
          <w:tcPr>
            <w:tcW w:w="2688" w:type="dxa"/>
            <w:tcBorders>
              <w:left w:val="nil"/>
            </w:tcBorders>
          </w:tcPr>
          <w:p w14:paraId="76E874AE" w14:textId="77777777" w:rsidR="004240F6" w:rsidRPr="009075BB" w:rsidRDefault="004240F6" w:rsidP="004240F6">
            <w:pPr>
              <w:pStyle w:val="NoSpacing"/>
              <w:spacing w:line="276" w:lineRule="auto"/>
              <w:jc w:val="both"/>
              <w:rPr>
                <w:rFonts w:ascii="Times New Roman" w:hAnsi="Times New Roman" w:cs="Times New Roman"/>
                <w:lang w:val="en-ID"/>
              </w:rPr>
            </w:pPr>
            <w:r w:rsidRPr="009075BB">
              <w:rPr>
                <w:rFonts w:ascii="Times New Roman" w:hAnsi="Times New Roman" w:cs="Times New Roman"/>
                <w:sz w:val="24"/>
                <w:lang w:val="en-ID"/>
              </w:rPr>
              <w:t xml:space="preserve">Menunjukkan aktor berinteraksi terhadap </w:t>
            </w:r>
            <w:r w:rsidRPr="009075BB">
              <w:rPr>
                <w:rFonts w:ascii="Times New Roman" w:hAnsi="Times New Roman" w:cs="Times New Roman"/>
                <w:i/>
                <w:iCs/>
                <w:sz w:val="24"/>
                <w:lang w:val="en-ID"/>
              </w:rPr>
              <w:t xml:space="preserve">use case </w:t>
            </w:r>
            <w:r w:rsidRPr="009075BB">
              <w:rPr>
                <w:rFonts w:ascii="Times New Roman" w:hAnsi="Times New Roman" w:cs="Times New Roman"/>
                <w:sz w:val="24"/>
                <w:lang w:val="en-ID"/>
              </w:rPr>
              <w:t>tertentu.</w:t>
            </w:r>
          </w:p>
        </w:tc>
      </w:tr>
      <w:tr w:rsidR="004240F6" w:rsidRPr="009075BB" w14:paraId="66EDB89A" w14:textId="77777777" w:rsidTr="004240F6">
        <w:tc>
          <w:tcPr>
            <w:tcW w:w="567" w:type="dxa"/>
            <w:tcBorders>
              <w:right w:val="nil"/>
            </w:tcBorders>
          </w:tcPr>
          <w:p w14:paraId="494534B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5</w:t>
            </w:r>
          </w:p>
        </w:tc>
        <w:tc>
          <w:tcPr>
            <w:tcW w:w="3142" w:type="dxa"/>
            <w:tcBorders>
              <w:left w:val="nil"/>
              <w:right w:val="nil"/>
            </w:tcBorders>
            <w:vAlign w:val="center"/>
          </w:tcPr>
          <w:p w14:paraId="7F042DD6"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2A3298AD" wp14:editId="7217F77E">
                  <wp:extent cx="1409700" cy="381000"/>
                  <wp:effectExtent l="0" t="0" r="0" b="0"/>
                  <wp:docPr id="222088032" name="Picture 222088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2" name="oasis-usecase.drawio1.png"/>
                          <pic:cNvPicPr/>
                        </pic:nvPicPr>
                        <pic:blipFill>
                          <a:blip r:embed="rId24">
                            <a:extLst>
                              <a:ext uri="{28A0092B-C50C-407E-A947-70E740481C1C}">
                                <a14:useLocalDpi xmlns:a14="http://schemas.microsoft.com/office/drawing/2010/main"/>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5E5F776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Include Relationship</w:t>
            </w:r>
          </w:p>
        </w:tc>
        <w:tc>
          <w:tcPr>
            <w:tcW w:w="2688" w:type="dxa"/>
            <w:tcBorders>
              <w:left w:val="nil"/>
            </w:tcBorders>
          </w:tcPr>
          <w:p w14:paraId="0F73C23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Hubungan yang menandakan suatu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merupakan bagian dari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tertentu.</w:t>
            </w:r>
          </w:p>
        </w:tc>
      </w:tr>
      <w:tr w:rsidR="004240F6" w:rsidRPr="009075BB" w14:paraId="6C0382A5" w14:textId="77777777" w:rsidTr="004240F6">
        <w:tc>
          <w:tcPr>
            <w:tcW w:w="567" w:type="dxa"/>
            <w:tcBorders>
              <w:right w:val="nil"/>
            </w:tcBorders>
          </w:tcPr>
          <w:p w14:paraId="48CFCDE0"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142" w:type="dxa"/>
            <w:tcBorders>
              <w:left w:val="nil"/>
              <w:right w:val="nil"/>
            </w:tcBorders>
            <w:vAlign w:val="center"/>
          </w:tcPr>
          <w:p w14:paraId="6719F3B9"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1C7E8407" wp14:editId="3C9BBFB5">
                  <wp:extent cx="1409700" cy="381000"/>
                  <wp:effectExtent l="0" t="0" r="0" b="0"/>
                  <wp:docPr id="222088033" name="Picture 222088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3" name="oasis-usecase.drawio1.png"/>
                          <pic:cNvPicPr/>
                        </pic:nvPicPr>
                        <pic:blipFill>
                          <a:blip r:embed="rId25">
                            <a:extLst>
                              <a:ext uri="{28A0092B-C50C-407E-A947-70E740481C1C}">
                                <a14:useLocalDpi xmlns:a14="http://schemas.microsoft.com/office/drawing/2010/main"/>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69A7E8E1"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Exclude Relationship </w:t>
            </w:r>
          </w:p>
        </w:tc>
        <w:tc>
          <w:tcPr>
            <w:tcW w:w="2688" w:type="dxa"/>
            <w:tcBorders>
              <w:left w:val="nil"/>
            </w:tcBorders>
          </w:tcPr>
          <w:p w14:paraId="699DF66C"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Hubungan yang menandakan suatu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merupakan perluasan dari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r w:rsidRPr="009075BB">
              <w:rPr>
                <w:rFonts w:ascii="Times New Roman" w:hAnsi="Times New Roman" w:cs="Times New Roman"/>
                <w:sz w:val="24"/>
                <w:lang w:val="en-ID"/>
              </w:rPr>
              <w:lastRenderedPageBreak/>
              <w:t>tertentu berdasarkan kondisi tertentu.</w:t>
            </w:r>
          </w:p>
        </w:tc>
      </w:tr>
    </w:tbl>
    <w:p w14:paraId="5DB7E5FB" w14:textId="77777777" w:rsidR="004240F6" w:rsidRPr="009075BB" w:rsidRDefault="004240F6" w:rsidP="004240F6">
      <w:pPr>
        <w:pStyle w:val="TabelBab2"/>
        <w:numPr>
          <w:ilvl w:val="0"/>
          <w:numId w:val="0"/>
        </w:numPr>
        <w:ind w:left="1134"/>
        <w:rPr>
          <w:sz w:val="24"/>
          <w:lang w:val="en-US"/>
        </w:rPr>
      </w:pPr>
      <w:bookmarkStart w:id="88" w:name="_Toc192234231"/>
      <w:bookmarkStart w:id="89" w:name="_Toc192653870"/>
      <w:bookmarkStart w:id="90" w:name="_Toc195951951"/>
      <w:r w:rsidRPr="009075BB">
        <w:rPr>
          <w:sz w:val="24"/>
          <w:lang w:val="en-US"/>
        </w:rPr>
        <w:lastRenderedPageBreak/>
        <w:t xml:space="preserve">(Sumber : </w:t>
      </w:r>
      <w:r w:rsidRPr="009075BB">
        <w:rPr>
          <w:sz w:val="24"/>
          <w:lang w:val="en-US"/>
        </w:rPr>
        <w:fldChar w:fldCharType="begin" w:fldLock="1"/>
      </w:r>
      <w:r w:rsidRPr="009075BB">
        <w:rPr>
          <w:sz w:val="24"/>
          <w:lang w:val="en-US"/>
        </w:rPr>
        <w:instrText>ADDIN CSL_CITATION {"citationItems":[{"id":"ITEM-1","itemData":{"URL":"https://www.dicoding.com/blog/contoh-use-case-diagram/","accessed":{"date-parts":[["2025","3","4"]]},"author":[{"dropping-particle":"","family":"Juliarto","given":"Rendi","non-dropping-particle":"","parse-names":false,"suffix":""}],"container-title":"Dicoding Blog","id":"ITEM-1","issued":{"date-parts":[["2021"]]},"title":"Contoh Use Case Diagram Lengkap dengan Penjelasannya","type":"webpage"},"uris":["http://www.mendeley.com/documents/?uuid=bb133162-3d41-425b-bffd-b1467edf8247"]}],"mendeley":{"formattedCitation":"(Juliarto 2021b)","manualFormatting":"Juliarto 2021","plainTextFormattedCitation":"(Juliarto 2021b)","previouslyFormattedCitation":"(Juliarto 2021b)"},"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88"/>
      <w:bookmarkEnd w:id="89"/>
      <w:bookmarkEnd w:id="90"/>
    </w:p>
    <w:p w14:paraId="72FEB9B4" w14:textId="77777777" w:rsidR="004240F6" w:rsidRPr="009075BB" w:rsidRDefault="004240F6" w:rsidP="004240F6">
      <w:pPr>
        <w:pStyle w:val="NoSpacing"/>
        <w:rPr>
          <w:rFonts w:ascii="Times New Roman" w:hAnsi="Times New Roman" w:cs="Times New Roman"/>
          <w:lang w:val="en-ID"/>
        </w:rPr>
      </w:pPr>
    </w:p>
    <w:p w14:paraId="31272155" w14:textId="77777777" w:rsidR="004240F6" w:rsidRPr="009075BB" w:rsidRDefault="004240F6" w:rsidP="004240F6">
      <w:pPr>
        <w:pStyle w:val="Heading3"/>
        <w:numPr>
          <w:ilvl w:val="2"/>
          <w:numId w:val="4"/>
        </w:numPr>
        <w:spacing w:line="360" w:lineRule="auto"/>
        <w:ind w:left="1276" w:hanging="709"/>
        <w:rPr>
          <w:rFonts w:cs="Times New Roman"/>
          <w:lang w:val="id"/>
        </w:rPr>
      </w:pPr>
      <w:bookmarkStart w:id="91" w:name="_Toc192654581"/>
      <w:bookmarkStart w:id="92" w:name="_Toc195952495"/>
      <w:r w:rsidRPr="009075BB">
        <w:rPr>
          <w:rFonts w:cs="Times New Roman"/>
          <w:i/>
          <w:iCs/>
        </w:rPr>
        <w:t xml:space="preserve">Activiy </w:t>
      </w:r>
      <w:r w:rsidRPr="009075BB">
        <w:rPr>
          <w:rFonts w:cs="Times New Roman"/>
          <w:i/>
        </w:rPr>
        <w:t>Diagram</w:t>
      </w:r>
      <w:bookmarkEnd w:id="91"/>
      <w:bookmarkEnd w:id="92"/>
    </w:p>
    <w:p w14:paraId="453685EE" w14:textId="77777777" w:rsidR="004240F6" w:rsidRPr="009075BB" w:rsidRDefault="004240F6" w:rsidP="004240F6">
      <w:pPr>
        <w:pStyle w:val="BodyText"/>
        <w:ind w:left="567" w:firstLine="709"/>
      </w:pPr>
      <w:r w:rsidRPr="009075BB">
        <w:t xml:space="preserve">Diagram aktivitas atau </w:t>
      </w:r>
      <w:r w:rsidRPr="009075BB">
        <w:rPr>
          <w:i/>
        </w:rPr>
        <w:t>activiy</w:t>
      </w:r>
      <w:r w:rsidRPr="009075BB">
        <w:t xml:space="preserve"> diagram merupakan visualisasi perilaku pengguna dalam bentuk aktivitas-aktivitas ketika berinteraksi dengan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Pada diagram aktivitas, divisualisasikan runtutan atau alur dari kegiatan. Diagram ini merupakan lanjutan dari diagram use case dimana </w:t>
      </w:r>
      <w:r w:rsidRPr="009075BB">
        <w:rPr>
          <w:i/>
        </w:rPr>
        <w:t>activity</w:t>
      </w:r>
      <w:r w:rsidRPr="009075BB">
        <w:t xml:space="preserve"> diagram menggambarkan operasional dari satu atau lebih </w:t>
      </w:r>
      <w:r w:rsidRPr="009075BB">
        <w:rPr>
          <w:i/>
        </w:rPr>
        <w:t>use</w:t>
      </w:r>
      <w:r w:rsidRPr="009075BB">
        <w:t xml:space="preserve"> </w:t>
      </w:r>
      <w:r w:rsidRPr="009075BB">
        <w:rPr>
          <w:i/>
        </w:rPr>
        <w:t>case</w:t>
      </w:r>
      <w:r w:rsidRPr="009075BB">
        <w:t xml:space="preserve">. </w:t>
      </w:r>
    </w:p>
    <w:p w14:paraId="57BCE34F" w14:textId="77777777" w:rsidR="004240F6" w:rsidRPr="009075BB" w:rsidRDefault="004240F6" w:rsidP="004240F6">
      <w:pPr>
        <w:pStyle w:val="BodyText"/>
        <w:ind w:left="567" w:firstLine="709"/>
      </w:pPr>
      <w:r w:rsidRPr="009075BB">
        <w:t>Secara umum, diagram aktivitas harus memiliki titik awal dan titik akhir yang jelas. Dengan adanya titik awal dan akhir yang jelas, alur atau proses dari aktivitas tersebut dengan mudah dipahami dan dicerna. Untuk notasi dari diagram aktivitas dapat dilihat pada tabel 2.3 dibawah ini.</w:t>
      </w:r>
    </w:p>
    <w:p w14:paraId="04694477" w14:textId="77777777" w:rsidR="004240F6" w:rsidRPr="009075BB" w:rsidRDefault="004240F6" w:rsidP="004240F6">
      <w:pPr>
        <w:pStyle w:val="NoSpacing"/>
        <w:rPr>
          <w:rFonts w:ascii="Times New Roman" w:hAnsi="Times New Roman" w:cs="Times New Roman"/>
          <w:lang w:val="id"/>
        </w:rPr>
      </w:pPr>
    </w:p>
    <w:p w14:paraId="557438E2" w14:textId="77777777" w:rsidR="004240F6" w:rsidRPr="009075BB" w:rsidRDefault="004240F6" w:rsidP="004240F6">
      <w:pPr>
        <w:pStyle w:val="TabelBab2"/>
        <w:ind w:left="1134" w:hanging="1134"/>
        <w:rPr>
          <w:b/>
          <w:color w:val="FF0000"/>
          <w:lang w:val="en-US"/>
        </w:rPr>
      </w:pPr>
      <w:bookmarkStart w:id="93" w:name="_Toc192653871"/>
      <w:bookmarkStart w:id="94" w:name="_Toc195951952"/>
      <w:r w:rsidRPr="009075BB">
        <w:rPr>
          <w:lang w:val="en-US"/>
        </w:rPr>
        <w:t xml:space="preserve">Notasi </w:t>
      </w:r>
      <w:r w:rsidRPr="009075BB">
        <w:rPr>
          <w:i/>
          <w:lang w:val="en-US"/>
        </w:rPr>
        <w:t>Activity</w:t>
      </w:r>
      <w:r w:rsidRPr="009075BB">
        <w:rPr>
          <w:lang w:val="en-US"/>
        </w:rPr>
        <w:t xml:space="preserve"> </w:t>
      </w:r>
      <w:r w:rsidRPr="009075BB">
        <w:rPr>
          <w:i/>
          <w:lang w:val="en-US"/>
        </w:rPr>
        <w:t>Diagram</w:t>
      </w:r>
      <w:bookmarkEnd w:id="93"/>
      <w:bookmarkEnd w:id="94"/>
      <w:r w:rsidRPr="009075BB">
        <w:rPr>
          <w:lang w:val="en-US"/>
        </w:rPr>
        <w:t xml:space="preserve"> </w:t>
      </w:r>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95"/>
        <w:gridCol w:w="1516"/>
        <w:gridCol w:w="2759"/>
      </w:tblGrid>
      <w:tr w:rsidR="004240F6" w:rsidRPr="009075BB" w14:paraId="2233C058" w14:textId="77777777" w:rsidTr="004240F6">
        <w:trPr>
          <w:tblHeader/>
        </w:trPr>
        <w:tc>
          <w:tcPr>
            <w:tcW w:w="567" w:type="dxa"/>
            <w:shd w:val="clear" w:color="auto" w:fill="E7E6E6" w:themeFill="background2"/>
            <w:vAlign w:val="center"/>
          </w:tcPr>
          <w:p w14:paraId="66B72405"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95" w:type="dxa"/>
            <w:shd w:val="clear" w:color="auto" w:fill="E7E6E6" w:themeFill="background2"/>
            <w:vAlign w:val="center"/>
          </w:tcPr>
          <w:p w14:paraId="1AEDBF9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16" w:type="dxa"/>
            <w:shd w:val="clear" w:color="auto" w:fill="E7E6E6" w:themeFill="background2"/>
            <w:vAlign w:val="center"/>
          </w:tcPr>
          <w:p w14:paraId="2DDAD8C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9" w:type="dxa"/>
            <w:shd w:val="clear" w:color="auto" w:fill="E7E6E6" w:themeFill="background2"/>
            <w:vAlign w:val="center"/>
          </w:tcPr>
          <w:p w14:paraId="3FBBC9A6"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5E2D44D6" w14:textId="77777777" w:rsidTr="004240F6">
        <w:tc>
          <w:tcPr>
            <w:tcW w:w="567" w:type="dxa"/>
          </w:tcPr>
          <w:p w14:paraId="3666BE0C"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95" w:type="dxa"/>
            <w:vAlign w:val="center"/>
          </w:tcPr>
          <w:p w14:paraId="1E95902D"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anchor distT="0" distB="0" distL="114300" distR="114300" simplePos="0" relativeHeight="251662336" behindDoc="0" locked="0" layoutInCell="1" allowOverlap="1" wp14:anchorId="3E166150" wp14:editId="7BA01CBD">
                  <wp:simplePos x="0" y="0"/>
                  <wp:positionH relativeFrom="column">
                    <wp:posOffset>724535</wp:posOffset>
                  </wp:positionH>
                  <wp:positionV relativeFrom="paragraph">
                    <wp:posOffset>71120</wp:posOffset>
                  </wp:positionV>
                  <wp:extent cx="603885" cy="509270"/>
                  <wp:effectExtent l="0" t="0" r="5715" b="5080"/>
                  <wp:wrapSquare wrapText="bothSides"/>
                  <wp:docPr id="221926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5" name=""/>
                          <pic:cNvPicPr/>
                        </pic:nvPicPr>
                        <pic:blipFill>
                          <a:blip r:embed="rId26" cstate="email">
                            <a:extLst>
                              <a:ext uri="{28A0092B-C50C-407E-A947-70E740481C1C}">
                                <a14:useLocalDpi xmlns:a14="http://schemas.microsoft.com/office/drawing/2010/main"/>
                              </a:ext>
                            </a:extLst>
                          </a:blip>
                          <a:stretch>
                            <a:fillRect/>
                          </a:stretch>
                        </pic:blipFill>
                        <pic:spPr>
                          <a:xfrm>
                            <a:off x="0" y="0"/>
                            <a:ext cx="603885" cy="50927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6AC8E291" w14:textId="77777777" w:rsidR="004240F6" w:rsidRPr="009075BB" w:rsidRDefault="004240F6" w:rsidP="004240F6">
            <w:pPr>
              <w:pStyle w:val="NoSpacing"/>
              <w:spacing w:line="276" w:lineRule="auto"/>
              <w:jc w:val="center"/>
              <w:rPr>
                <w:rFonts w:ascii="Times New Roman" w:hAnsi="Times New Roman" w:cs="Times New Roman"/>
                <w:i/>
                <w:iCs/>
                <w:sz w:val="24"/>
                <w:lang w:val="it-IT"/>
              </w:rPr>
            </w:pPr>
            <w:r w:rsidRPr="009075BB">
              <w:rPr>
                <w:rFonts w:ascii="Times New Roman" w:hAnsi="Times New Roman" w:cs="Times New Roman"/>
                <w:i/>
                <w:iCs/>
                <w:sz w:val="24"/>
                <w:lang w:val="it-IT"/>
              </w:rPr>
              <w:t>Start Node</w:t>
            </w:r>
          </w:p>
        </w:tc>
        <w:tc>
          <w:tcPr>
            <w:tcW w:w="2759" w:type="dxa"/>
          </w:tcPr>
          <w:p w14:paraId="37A8B4CF"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titik awal dari kegiatan</w:t>
            </w:r>
          </w:p>
        </w:tc>
      </w:tr>
      <w:tr w:rsidR="004240F6" w:rsidRPr="009075BB" w14:paraId="33CEF962" w14:textId="77777777" w:rsidTr="004240F6">
        <w:tc>
          <w:tcPr>
            <w:tcW w:w="567" w:type="dxa"/>
          </w:tcPr>
          <w:p w14:paraId="09B6A534"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95" w:type="dxa"/>
            <w:vAlign w:val="center"/>
          </w:tcPr>
          <w:p w14:paraId="3EEC7F1A"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3360" behindDoc="0" locked="0" layoutInCell="1" allowOverlap="1" wp14:anchorId="487B8754" wp14:editId="46038758">
                  <wp:simplePos x="0" y="0"/>
                  <wp:positionH relativeFrom="column">
                    <wp:posOffset>492208</wp:posOffset>
                  </wp:positionH>
                  <wp:positionV relativeFrom="paragraph">
                    <wp:posOffset>50165</wp:posOffset>
                  </wp:positionV>
                  <wp:extent cx="1001395" cy="450850"/>
                  <wp:effectExtent l="0" t="0" r="8255" b="6350"/>
                  <wp:wrapSquare wrapText="bothSides"/>
                  <wp:docPr id="717657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57663" name=""/>
                          <pic:cNvPicPr/>
                        </pic:nvPicPr>
                        <pic:blipFill>
                          <a:blip r:embed="rId27" cstate="email">
                            <a:extLst>
                              <a:ext uri="{28A0092B-C50C-407E-A947-70E740481C1C}">
                                <a14:useLocalDpi xmlns:a14="http://schemas.microsoft.com/office/drawing/2010/main"/>
                              </a:ext>
                            </a:extLst>
                          </a:blip>
                          <a:stretch>
                            <a:fillRect/>
                          </a:stretch>
                        </pic:blipFill>
                        <pic:spPr>
                          <a:xfrm>
                            <a:off x="0" y="0"/>
                            <a:ext cx="1001395" cy="450850"/>
                          </a:xfrm>
                          <a:prstGeom prst="rect">
                            <a:avLst/>
                          </a:prstGeom>
                        </pic:spPr>
                      </pic:pic>
                    </a:graphicData>
                  </a:graphic>
                  <wp14:sizeRelH relativeFrom="margin">
                    <wp14:pctWidth>0</wp14:pctWidth>
                  </wp14:sizeRelH>
                  <wp14:sizeRelV relativeFrom="margin">
                    <wp14:pctHeight>0</wp14:pctHeight>
                  </wp14:sizeRelV>
                </wp:anchor>
              </w:drawing>
            </w:r>
          </w:p>
          <w:p w14:paraId="11D4DFAA"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2E9540B8"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EE0A30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on Node</w:t>
            </w:r>
          </w:p>
        </w:tc>
        <w:tc>
          <w:tcPr>
            <w:tcW w:w="2759" w:type="dxa"/>
          </w:tcPr>
          <w:p w14:paraId="7ADAB7ED"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nunjukkan aktivitas atau tindakan tertentu dalam proses</w:t>
            </w:r>
          </w:p>
        </w:tc>
      </w:tr>
      <w:tr w:rsidR="004240F6" w:rsidRPr="009075BB" w14:paraId="134235AF" w14:textId="77777777" w:rsidTr="004240F6">
        <w:tc>
          <w:tcPr>
            <w:tcW w:w="567" w:type="dxa"/>
          </w:tcPr>
          <w:p w14:paraId="2641E8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95" w:type="dxa"/>
            <w:vAlign w:val="center"/>
          </w:tcPr>
          <w:p w14:paraId="498F2BF8"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4384" behindDoc="0" locked="0" layoutInCell="1" allowOverlap="1" wp14:anchorId="106C0F0B" wp14:editId="1C89C4D5">
                  <wp:simplePos x="0" y="0"/>
                  <wp:positionH relativeFrom="column">
                    <wp:posOffset>367113</wp:posOffset>
                  </wp:positionH>
                  <wp:positionV relativeFrom="paragraph">
                    <wp:posOffset>95913</wp:posOffset>
                  </wp:positionV>
                  <wp:extent cx="1231900" cy="222250"/>
                  <wp:effectExtent l="0" t="0" r="6350" b="6350"/>
                  <wp:wrapSquare wrapText="bothSides"/>
                  <wp:docPr id="1714931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31749" name=""/>
                          <pic:cNvPicPr/>
                        </pic:nvPicPr>
                        <pic:blipFill>
                          <a:blip r:embed="rId28" cstate="email">
                            <a:extLst>
                              <a:ext uri="{28A0092B-C50C-407E-A947-70E740481C1C}">
                                <a14:useLocalDpi xmlns:a14="http://schemas.microsoft.com/office/drawing/2010/main"/>
                              </a:ext>
                            </a:extLst>
                          </a:blip>
                          <a:stretch>
                            <a:fillRect/>
                          </a:stretch>
                        </pic:blipFill>
                        <pic:spPr>
                          <a:xfrm>
                            <a:off x="0" y="0"/>
                            <a:ext cx="1231900" cy="22225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1496A017"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Control Flow</w:t>
            </w:r>
          </w:p>
        </w:tc>
        <w:tc>
          <w:tcPr>
            <w:tcW w:w="2759" w:type="dxa"/>
          </w:tcPr>
          <w:p w14:paraId="71884168"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Sebagai penunjuk arah dari satu aktivitas ke aktivitas lain </w:t>
            </w:r>
          </w:p>
        </w:tc>
      </w:tr>
      <w:tr w:rsidR="004240F6" w:rsidRPr="009075BB" w14:paraId="03ED4C16" w14:textId="77777777" w:rsidTr="004240F6">
        <w:tc>
          <w:tcPr>
            <w:tcW w:w="567" w:type="dxa"/>
          </w:tcPr>
          <w:p w14:paraId="6E123AA3"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95" w:type="dxa"/>
            <w:vAlign w:val="center"/>
          </w:tcPr>
          <w:p w14:paraId="4C6064A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5408" behindDoc="0" locked="0" layoutInCell="1" allowOverlap="1" wp14:anchorId="6C50DCD1" wp14:editId="75343C07">
                  <wp:simplePos x="0" y="0"/>
                  <wp:positionH relativeFrom="column">
                    <wp:posOffset>724839</wp:posOffset>
                  </wp:positionH>
                  <wp:positionV relativeFrom="paragraph">
                    <wp:posOffset>1905</wp:posOffset>
                  </wp:positionV>
                  <wp:extent cx="603885" cy="563880"/>
                  <wp:effectExtent l="0" t="0" r="5715" b="7620"/>
                  <wp:wrapSquare wrapText="bothSides"/>
                  <wp:docPr id="1795152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152628" name=""/>
                          <pic:cNvPicPr/>
                        </pic:nvPicPr>
                        <pic:blipFill>
                          <a:blip r:embed="rId29" cstate="email">
                            <a:extLst>
                              <a:ext uri="{28A0092B-C50C-407E-A947-70E740481C1C}">
                                <a14:useLocalDpi xmlns:a14="http://schemas.microsoft.com/office/drawing/2010/main"/>
                              </a:ext>
                            </a:extLst>
                          </a:blip>
                          <a:stretch>
                            <a:fillRect/>
                          </a:stretch>
                        </pic:blipFill>
                        <pic:spPr>
                          <a:xfrm>
                            <a:off x="0" y="0"/>
                            <a:ext cx="603885" cy="56388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2902CBD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Decision Node</w:t>
            </w:r>
          </w:p>
        </w:tc>
        <w:tc>
          <w:tcPr>
            <w:tcW w:w="2759" w:type="dxa"/>
          </w:tcPr>
          <w:p w14:paraId="6B53ABA8" w14:textId="77777777" w:rsidR="004240F6" w:rsidRPr="009075BB" w:rsidRDefault="004240F6" w:rsidP="004240F6">
            <w:pPr>
              <w:pStyle w:val="NoSpacing"/>
              <w:spacing w:line="276" w:lineRule="auto"/>
              <w:jc w:val="both"/>
              <w:rPr>
                <w:rFonts w:ascii="Times New Roman" w:hAnsi="Times New Roman" w:cs="Times New Roman"/>
                <w:lang w:val="en-ID"/>
              </w:rPr>
            </w:pPr>
            <w:r w:rsidRPr="009075BB">
              <w:rPr>
                <w:rFonts w:ascii="Times New Roman" w:hAnsi="Times New Roman" w:cs="Times New Roman"/>
                <w:sz w:val="24"/>
                <w:lang w:val="en-ID"/>
              </w:rPr>
              <w:t>Sebagai titik percabangan. Dapat memiliki beberapa alur sesuai dengan konsekuensi pengambilan keputusan.</w:t>
            </w:r>
          </w:p>
        </w:tc>
      </w:tr>
      <w:tr w:rsidR="004240F6" w:rsidRPr="009075BB" w14:paraId="05E358A4" w14:textId="77777777" w:rsidTr="004240F6">
        <w:trPr>
          <w:trHeight w:val="1278"/>
        </w:trPr>
        <w:tc>
          <w:tcPr>
            <w:tcW w:w="567" w:type="dxa"/>
          </w:tcPr>
          <w:p w14:paraId="418CABC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95" w:type="dxa"/>
            <w:vAlign w:val="center"/>
          </w:tcPr>
          <w:p w14:paraId="4CA7C01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6432" behindDoc="0" locked="0" layoutInCell="1" allowOverlap="1" wp14:anchorId="6FEFCD5B" wp14:editId="5DA5FCCA">
                  <wp:simplePos x="0" y="0"/>
                  <wp:positionH relativeFrom="column">
                    <wp:posOffset>573764</wp:posOffset>
                  </wp:positionH>
                  <wp:positionV relativeFrom="paragraph">
                    <wp:posOffset>71562</wp:posOffset>
                  </wp:positionV>
                  <wp:extent cx="974725" cy="580390"/>
                  <wp:effectExtent l="0" t="0" r="7620" b="8255"/>
                  <wp:wrapSquare wrapText="bothSides"/>
                  <wp:docPr id="1771775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75400" name=""/>
                          <pic:cNvPicPr/>
                        </pic:nvPicPr>
                        <pic:blipFill>
                          <a:blip r:embed="rId30" cstate="email">
                            <a:extLst>
                              <a:ext uri="{28A0092B-C50C-407E-A947-70E740481C1C}">
                                <a14:useLocalDpi xmlns:a14="http://schemas.microsoft.com/office/drawing/2010/main"/>
                              </a:ext>
                            </a:extLst>
                          </a:blip>
                          <a:stretch>
                            <a:fillRect/>
                          </a:stretch>
                        </pic:blipFill>
                        <pic:spPr>
                          <a:xfrm>
                            <a:off x="0" y="0"/>
                            <a:ext cx="974725" cy="580390"/>
                          </a:xfrm>
                          <a:prstGeom prst="rect">
                            <a:avLst/>
                          </a:prstGeom>
                        </pic:spPr>
                      </pic:pic>
                    </a:graphicData>
                  </a:graphic>
                  <wp14:sizeRelH relativeFrom="margin">
                    <wp14:pctWidth>0</wp14:pctWidth>
                  </wp14:sizeRelH>
                  <wp14:sizeRelV relativeFrom="margin">
                    <wp14:pctHeight>0</wp14:pctHeight>
                  </wp14:sizeRelV>
                </wp:anchor>
              </w:drawing>
            </w:r>
          </w:p>
          <w:p w14:paraId="5A80624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0A465127"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46A3EA1C"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Fork Node </w:t>
            </w:r>
          </w:p>
        </w:tc>
        <w:tc>
          <w:tcPr>
            <w:tcW w:w="2759" w:type="dxa"/>
          </w:tcPr>
          <w:p w14:paraId="1958FCB5"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mbagi alur menjadi beberapa aktivitas</w:t>
            </w:r>
          </w:p>
        </w:tc>
      </w:tr>
      <w:tr w:rsidR="004240F6" w:rsidRPr="009075BB" w14:paraId="2E38879F" w14:textId="77777777" w:rsidTr="004240F6">
        <w:trPr>
          <w:trHeight w:val="1012"/>
        </w:trPr>
        <w:tc>
          <w:tcPr>
            <w:tcW w:w="567" w:type="dxa"/>
          </w:tcPr>
          <w:p w14:paraId="7DCC377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95" w:type="dxa"/>
            <w:vAlign w:val="center"/>
          </w:tcPr>
          <w:p w14:paraId="1E797AD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7456" behindDoc="0" locked="0" layoutInCell="1" allowOverlap="1" wp14:anchorId="43DFBE67" wp14:editId="79985A45">
                  <wp:simplePos x="0" y="0"/>
                  <wp:positionH relativeFrom="column">
                    <wp:posOffset>724839</wp:posOffset>
                  </wp:positionH>
                  <wp:positionV relativeFrom="paragraph">
                    <wp:posOffset>0</wp:posOffset>
                  </wp:positionV>
                  <wp:extent cx="659765" cy="516255"/>
                  <wp:effectExtent l="0" t="0" r="6985" b="0"/>
                  <wp:wrapSquare wrapText="bothSides"/>
                  <wp:docPr id="1108478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478659" name=""/>
                          <pic:cNvPicPr/>
                        </pic:nvPicPr>
                        <pic:blipFill>
                          <a:blip r:embed="rId31" cstate="email">
                            <a:extLst>
                              <a:ext uri="{28A0092B-C50C-407E-A947-70E740481C1C}">
                                <a14:useLocalDpi xmlns:a14="http://schemas.microsoft.com/office/drawing/2010/main"/>
                              </a:ext>
                            </a:extLst>
                          </a:blip>
                          <a:stretch>
                            <a:fillRect/>
                          </a:stretch>
                        </pic:blipFill>
                        <pic:spPr>
                          <a:xfrm>
                            <a:off x="0" y="0"/>
                            <a:ext cx="659765" cy="516255"/>
                          </a:xfrm>
                          <a:prstGeom prst="rect">
                            <a:avLst/>
                          </a:prstGeom>
                        </pic:spPr>
                      </pic:pic>
                    </a:graphicData>
                  </a:graphic>
                  <wp14:sizeRelH relativeFrom="margin">
                    <wp14:pctWidth>0</wp14:pctWidth>
                  </wp14:sizeRelH>
                  <wp14:sizeRelV relativeFrom="margin">
                    <wp14:pctHeight>0</wp14:pctHeight>
                  </wp14:sizeRelV>
                </wp:anchor>
              </w:drawing>
            </w:r>
          </w:p>
          <w:p w14:paraId="35699DFC"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FDEA244"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Join Node </w:t>
            </w:r>
          </w:p>
        </w:tc>
        <w:tc>
          <w:tcPr>
            <w:tcW w:w="2759" w:type="dxa"/>
          </w:tcPr>
          <w:p w14:paraId="0B03DCC1"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nggabungkan beberapa alur menjadi satu aktivitas</w:t>
            </w:r>
          </w:p>
        </w:tc>
      </w:tr>
      <w:tr w:rsidR="004240F6" w:rsidRPr="009075BB" w14:paraId="68AE39C1" w14:textId="77777777" w:rsidTr="004240F6">
        <w:trPr>
          <w:trHeight w:val="1137"/>
        </w:trPr>
        <w:tc>
          <w:tcPr>
            <w:tcW w:w="567" w:type="dxa"/>
          </w:tcPr>
          <w:p w14:paraId="49B7986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7</w:t>
            </w:r>
          </w:p>
        </w:tc>
        <w:tc>
          <w:tcPr>
            <w:tcW w:w="3095" w:type="dxa"/>
            <w:vAlign w:val="center"/>
          </w:tcPr>
          <w:p w14:paraId="235DB53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8480" behindDoc="0" locked="0" layoutInCell="1" allowOverlap="1" wp14:anchorId="64CBF5A3" wp14:editId="7F9B4FB1">
                  <wp:simplePos x="0" y="0"/>
                  <wp:positionH relativeFrom="column">
                    <wp:posOffset>791845</wp:posOffset>
                  </wp:positionH>
                  <wp:positionV relativeFrom="paragraph">
                    <wp:posOffset>49530</wp:posOffset>
                  </wp:positionV>
                  <wp:extent cx="467360" cy="443230"/>
                  <wp:effectExtent l="0" t="0" r="8890" b="0"/>
                  <wp:wrapSquare wrapText="bothSides"/>
                  <wp:docPr id="1772014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014970" name=""/>
                          <pic:cNvPicPr/>
                        </pic:nvPicPr>
                        <pic:blipFill>
                          <a:blip r:embed="rId32" cstate="email">
                            <a:extLst>
                              <a:ext uri="{28A0092B-C50C-407E-A947-70E740481C1C}">
                                <a14:useLocalDpi xmlns:a14="http://schemas.microsoft.com/office/drawing/2010/main"/>
                              </a:ext>
                            </a:extLst>
                          </a:blip>
                          <a:stretch>
                            <a:fillRect/>
                          </a:stretch>
                        </pic:blipFill>
                        <pic:spPr>
                          <a:xfrm>
                            <a:off x="0" y="0"/>
                            <a:ext cx="467360" cy="44323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5CFE52C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d Node</w:t>
            </w:r>
          </w:p>
        </w:tc>
        <w:tc>
          <w:tcPr>
            <w:tcW w:w="2759" w:type="dxa"/>
          </w:tcPr>
          <w:p w14:paraId="23BB6F6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akhiir dari kegiatan</w:t>
            </w:r>
          </w:p>
        </w:tc>
      </w:tr>
    </w:tbl>
    <w:p w14:paraId="7EEA91CD" w14:textId="77777777" w:rsidR="004240F6" w:rsidRPr="009075BB" w:rsidRDefault="004240F6" w:rsidP="004240F6">
      <w:pPr>
        <w:pStyle w:val="TabelBab2"/>
        <w:numPr>
          <w:ilvl w:val="0"/>
          <w:numId w:val="0"/>
        </w:numPr>
        <w:ind w:left="1134"/>
        <w:rPr>
          <w:sz w:val="24"/>
          <w:lang w:val="en-US"/>
        </w:rPr>
      </w:pPr>
      <w:bookmarkStart w:id="95" w:name="_Toc192234233"/>
      <w:bookmarkStart w:id="96" w:name="_Toc192653872"/>
      <w:bookmarkStart w:id="97" w:name="_Toc195951953"/>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URL":"https://www.dicoding.com/blog/apa-itu-activity-diagram/","accessed":{"date-parts":[["2025","3","4"]]},"author":[{"dropping-particle":"","family":"Juliarto","given":"Rendi","non-dropping-particle":"","parse-names":false,"suffix":""}],"container-title":"Dicoding Blog","id":"ITEM-1","issued":{"date-parts":[["2021"]]},"title":"Apa itu Activity Diagram? Beserta Pengertian, Tujuan, Komponen","type":"webpage"},"uris":["http://www.mendeley.com/documents/?uuid=7f96e498-e4c5-4377-bee9-c23857ce0eca"]}],"mendeley":{"formattedCitation":"(Juliarto 2021a)","manualFormatting":"Juliarto 2021","plainTextFormattedCitation":"(Juliarto 2021a)","previouslyFormattedCitation":"(Juliarto 2021a)"},"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95"/>
      <w:bookmarkEnd w:id="96"/>
      <w:bookmarkEnd w:id="97"/>
    </w:p>
    <w:p w14:paraId="07E86CDF" w14:textId="77777777" w:rsidR="004240F6" w:rsidRPr="009075BB" w:rsidRDefault="004240F6" w:rsidP="004240F6">
      <w:pPr>
        <w:pStyle w:val="NoSpacing"/>
        <w:rPr>
          <w:rFonts w:ascii="Times New Roman" w:hAnsi="Times New Roman" w:cs="Times New Roman"/>
          <w:lang w:val="id"/>
        </w:rPr>
      </w:pPr>
    </w:p>
    <w:p w14:paraId="7AA5632D"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98" w:name="_Toc192654582"/>
      <w:bookmarkStart w:id="99" w:name="_Toc195952496"/>
      <w:r w:rsidRPr="009075BB">
        <w:rPr>
          <w:rFonts w:cs="Times New Roman"/>
          <w:i/>
          <w:lang w:val="id"/>
        </w:rPr>
        <w:t>Class</w:t>
      </w:r>
      <w:r w:rsidRPr="009075BB">
        <w:rPr>
          <w:rFonts w:cs="Times New Roman"/>
          <w:lang w:val="id"/>
        </w:rPr>
        <w:t xml:space="preserve"> </w:t>
      </w:r>
      <w:r w:rsidRPr="009075BB">
        <w:rPr>
          <w:rFonts w:cs="Times New Roman"/>
          <w:i/>
        </w:rPr>
        <w:t>Diagram</w:t>
      </w:r>
      <w:bookmarkEnd w:id="98"/>
      <w:bookmarkEnd w:id="99"/>
    </w:p>
    <w:p w14:paraId="35DAB015" w14:textId="77777777" w:rsidR="004240F6" w:rsidRPr="009075BB" w:rsidRDefault="004240F6" w:rsidP="004240F6">
      <w:pPr>
        <w:pStyle w:val="BodyText"/>
        <w:ind w:left="567" w:firstLine="709"/>
      </w:pPr>
      <w:r w:rsidRPr="009075BB">
        <w:t xml:space="preserve">Diagram kelas atau </w:t>
      </w:r>
      <w:r w:rsidRPr="009075BB">
        <w:rPr>
          <w:i/>
        </w:rPr>
        <w:t>class</w:t>
      </w:r>
      <w:r w:rsidRPr="009075BB">
        <w:t xml:space="preserve"> diagram adalah suatu diagram yang berfungsi untuk memvisualisasikan struktur statis dari suatu sistem. Diagram kelas umumnya digunakan sebagai sketsa atau gambaran cepat atas struktur statis kebutuhan sistem, untuk tujuan dokumentasi, dan juga untuk membangkitkan kode program secara otomatis (dalam fase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w:t>
      </w:r>
    </w:p>
    <w:p w14:paraId="21A1DD7D" w14:textId="77777777" w:rsidR="004240F6" w:rsidRPr="009075BB" w:rsidRDefault="004240F6" w:rsidP="004240F6">
      <w:pPr>
        <w:pStyle w:val="BodyText"/>
        <w:ind w:left="567" w:firstLine="709"/>
      </w:pPr>
      <w:r w:rsidRPr="009075BB">
        <w:t>Diagram kelas memiliki notasi dalam perancangannya. Notasi tersebut bergantung pada kelas, aksesibilitas, dan relasi. Notasi-notasi tersebut dapat dilihat pada tabel dibawah ini.</w:t>
      </w:r>
    </w:p>
    <w:p w14:paraId="59BABF4D" w14:textId="77777777" w:rsidR="004240F6" w:rsidRPr="009075BB" w:rsidRDefault="004240F6" w:rsidP="004240F6">
      <w:pPr>
        <w:pStyle w:val="NoSpacing"/>
        <w:rPr>
          <w:rFonts w:ascii="Times New Roman" w:hAnsi="Times New Roman" w:cs="Times New Roman"/>
          <w:lang w:val="id"/>
        </w:rPr>
      </w:pPr>
    </w:p>
    <w:p w14:paraId="6C49E455" w14:textId="77777777" w:rsidR="004240F6" w:rsidRPr="009075BB" w:rsidRDefault="004240F6" w:rsidP="004240F6">
      <w:pPr>
        <w:pStyle w:val="TabelBab2"/>
        <w:ind w:left="1134" w:hanging="1134"/>
        <w:rPr>
          <w:b/>
          <w:color w:val="FF0000"/>
          <w:lang w:val="en-US"/>
        </w:rPr>
      </w:pPr>
      <w:bookmarkStart w:id="100" w:name="_Toc192653873"/>
      <w:bookmarkStart w:id="101" w:name="_Toc195951954"/>
      <w:r w:rsidRPr="009075BB">
        <w:rPr>
          <w:lang w:val="en-US"/>
        </w:rPr>
        <w:t xml:space="preserve">Notasi </w:t>
      </w:r>
      <w:r w:rsidRPr="009075BB">
        <w:rPr>
          <w:i/>
          <w:lang w:val="en-US"/>
        </w:rPr>
        <w:t>Class</w:t>
      </w:r>
      <w:r w:rsidRPr="009075BB">
        <w:rPr>
          <w:lang w:val="en-US"/>
        </w:rPr>
        <w:t xml:space="preserve"> </w:t>
      </w:r>
      <w:r w:rsidRPr="009075BB">
        <w:rPr>
          <w:i/>
          <w:lang w:val="en-US"/>
        </w:rPr>
        <w:t>Diagram</w:t>
      </w:r>
      <w:bookmarkEnd w:id="100"/>
      <w:bookmarkEnd w:id="101"/>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6656"/>
      </w:tblGrid>
      <w:tr w:rsidR="004240F6" w:rsidRPr="009075BB" w14:paraId="47D40D8D" w14:textId="77777777" w:rsidTr="004240F6">
        <w:tc>
          <w:tcPr>
            <w:tcW w:w="1271" w:type="dxa"/>
            <w:shd w:val="clear" w:color="auto" w:fill="D9D9D9" w:themeFill="background1" w:themeFillShade="D9"/>
          </w:tcPr>
          <w:p w14:paraId="69C97847"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Notasi</w:t>
            </w:r>
          </w:p>
        </w:tc>
        <w:tc>
          <w:tcPr>
            <w:tcW w:w="6656" w:type="dxa"/>
            <w:shd w:val="clear" w:color="auto" w:fill="D9D9D9" w:themeFill="background1" w:themeFillShade="D9"/>
          </w:tcPr>
          <w:p w14:paraId="71182F1B"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Keterangan</w:t>
            </w:r>
          </w:p>
        </w:tc>
      </w:tr>
      <w:tr w:rsidR="004240F6" w:rsidRPr="009075BB" w14:paraId="051D0333" w14:textId="77777777" w:rsidTr="004240F6">
        <w:trPr>
          <w:trHeight w:val="736"/>
        </w:trPr>
        <w:tc>
          <w:tcPr>
            <w:tcW w:w="1271" w:type="dxa"/>
          </w:tcPr>
          <w:p w14:paraId="2D18C60C"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Kelas</w:t>
            </w:r>
          </w:p>
        </w:tc>
        <w:tc>
          <w:tcPr>
            <w:tcW w:w="6656" w:type="dxa"/>
          </w:tcPr>
          <w:p w14:paraId="2A727C73"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Template bagi sekumpulan objek serupa untuk muncul dalam sistem yang dibangun</w:t>
            </w:r>
          </w:p>
        </w:tc>
      </w:tr>
      <w:tr w:rsidR="004240F6" w:rsidRPr="009075BB" w14:paraId="1435215E" w14:textId="77777777" w:rsidTr="004240F6">
        <w:trPr>
          <w:trHeight w:val="730"/>
        </w:trPr>
        <w:tc>
          <w:tcPr>
            <w:tcW w:w="1271" w:type="dxa"/>
          </w:tcPr>
          <w:p w14:paraId="45107094"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Atribut</w:t>
            </w:r>
          </w:p>
        </w:tc>
        <w:tc>
          <w:tcPr>
            <w:tcW w:w="6656" w:type="dxa"/>
          </w:tcPr>
          <w:p w14:paraId="22BBA852"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it-IT"/>
              </w:rPr>
              <w:t>Tempat menyimpan informasi bagi semua objek. Bernilai spesifik dan berbeda bagi setiap instants atau objek.</w:t>
            </w:r>
          </w:p>
        </w:tc>
      </w:tr>
      <w:tr w:rsidR="004240F6" w:rsidRPr="009075BB" w14:paraId="0328F1F8" w14:textId="77777777" w:rsidTr="004240F6">
        <w:trPr>
          <w:trHeight w:val="441"/>
        </w:trPr>
        <w:tc>
          <w:tcPr>
            <w:tcW w:w="1271" w:type="dxa"/>
          </w:tcPr>
          <w:p w14:paraId="554DC2E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Metode</w:t>
            </w:r>
          </w:p>
        </w:tc>
        <w:tc>
          <w:tcPr>
            <w:tcW w:w="6656" w:type="dxa"/>
          </w:tcPr>
          <w:p w14:paraId="233A0044"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Fungsi yang dapat dilakukan oleh kelas</w:t>
            </w:r>
          </w:p>
        </w:tc>
      </w:tr>
    </w:tbl>
    <w:p w14:paraId="54D77296" w14:textId="77777777" w:rsidR="004240F6" w:rsidRPr="009075BB" w:rsidRDefault="004240F6" w:rsidP="004240F6">
      <w:pPr>
        <w:pStyle w:val="TabelBab2"/>
        <w:numPr>
          <w:ilvl w:val="0"/>
          <w:numId w:val="0"/>
        </w:numPr>
        <w:ind w:left="1134"/>
        <w:rPr>
          <w:sz w:val="24"/>
          <w:lang w:val="en-US"/>
        </w:rPr>
      </w:pPr>
      <w:bookmarkStart w:id="102" w:name="_Toc192234235"/>
      <w:bookmarkStart w:id="103" w:name="_Toc192653874"/>
      <w:bookmarkStart w:id="104" w:name="_Toc195951955"/>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102"/>
      <w:bookmarkEnd w:id="103"/>
      <w:bookmarkEnd w:id="104"/>
    </w:p>
    <w:p w14:paraId="6853C6E0" w14:textId="77777777" w:rsidR="004240F6" w:rsidRPr="009075BB" w:rsidRDefault="004240F6" w:rsidP="004240F6">
      <w:pPr>
        <w:pStyle w:val="NoSpacing"/>
        <w:rPr>
          <w:rFonts w:ascii="Times New Roman" w:hAnsi="Times New Roman" w:cs="Times New Roman"/>
        </w:rPr>
      </w:pPr>
    </w:p>
    <w:p w14:paraId="71015CCF" w14:textId="77777777" w:rsidR="004240F6" w:rsidRPr="009075BB" w:rsidRDefault="004240F6" w:rsidP="004240F6">
      <w:pPr>
        <w:pStyle w:val="BodyText"/>
        <w:ind w:left="567" w:firstLine="709"/>
      </w:pPr>
      <w:r w:rsidRPr="009075BB">
        <w:t>Notasi aksesibilitas digunakan dalam perancangan sistem untuk menunjukkan tingkat akses terhadap atribut dan metode dalam sebuah kelas. Notasi-notasi tersebut dapat dilihat pada tabel dibawah ini.</w:t>
      </w:r>
    </w:p>
    <w:p w14:paraId="5C525E71" w14:textId="77777777" w:rsidR="004240F6" w:rsidRPr="009075BB" w:rsidRDefault="004240F6" w:rsidP="004240F6">
      <w:pPr>
        <w:pStyle w:val="TabelBab2"/>
        <w:ind w:left="1134" w:hanging="1134"/>
        <w:rPr>
          <w:b/>
          <w:color w:val="FF0000"/>
          <w:lang w:val="en-US"/>
        </w:rPr>
      </w:pPr>
      <w:bookmarkStart w:id="105" w:name="_Toc192653875"/>
      <w:bookmarkStart w:id="106" w:name="_Toc195951956"/>
      <w:r w:rsidRPr="009075BB">
        <w:rPr>
          <w:lang w:val="en-US"/>
        </w:rPr>
        <w:lastRenderedPageBreak/>
        <w:t xml:space="preserve">Notasi </w:t>
      </w:r>
      <w:r w:rsidRPr="009075BB">
        <w:t xml:space="preserve">Aksesibilitas </w:t>
      </w:r>
      <w:r w:rsidRPr="009075BB">
        <w:rPr>
          <w:i/>
          <w:lang w:val="en-US"/>
        </w:rPr>
        <w:t>Class</w:t>
      </w:r>
      <w:r w:rsidRPr="009075BB">
        <w:rPr>
          <w:lang w:val="en-US"/>
        </w:rPr>
        <w:t xml:space="preserve"> </w:t>
      </w:r>
      <w:r w:rsidRPr="009075BB">
        <w:rPr>
          <w:i/>
          <w:lang w:val="en-US"/>
        </w:rPr>
        <w:t>Diagram</w:t>
      </w:r>
      <w:bookmarkEnd w:id="105"/>
      <w:bookmarkEnd w:id="106"/>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1559"/>
        <w:gridCol w:w="5097"/>
      </w:tblGrid>
      <w:tr w:rsidR="004240F6" w:rsidRPr="009075BB" w14:paraId="2D471CD7" w14:textId="77777777" w:rsidTr="004240F6">
        <w:trPr>
          <w:tblHeader/>
        </w:trPr>
        <w:tc>
          <w:tcPr>
            <w:tcW w:w="1271" w:type="dxa"/>
            <w:shd w:val="clear" w:color="auto" w:fill="D9D9D9" w:themeFill="background1" w:themeFillShade="D9"/>
          </w:tcPr>
          <w:p w14:paraId="5EFE0EF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Simbol</w:t>
            </w:r>
          </w:p>
        </w:tc>
        <w:tc>
          <w:tcPr>
            <w:tcW w:w="1559" w:type="dxa"/>
            <w:shd w:val="clear" w:color="auto" w:fill="D9D9D9" w:themeFill="background1" w:themeFillShade="D9"/>
          </w:tcPr>
          <w:p w14:paraId="5390BB26"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Notasi</w:t>
            </w:r>
          </w:p>
        </w:tc>
        <w:tc>
          <w:tcPr>
            <w:tcW w:w="5097" w:type="dxa"/>
            <w:shd w:val="clear" w:color="auto" w:fill="D9D9D9" w:themeFill="background1" w:themeFillShade="D9"/>
          </w:tcPr>
          <w:p w14:paraId="72687B17"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Keterangan</w:t>
            </w:r>
          </w:p>
        </w:tc>
      </w:tr>
      <w:tr w:rsidR="004240F6" w:rsidRPr="009075BB" w14:paraId="75B23D32" w14:textId="77777777" w:rsidTr="004240F6">
        <w:tc>
          <w:tcPr>
            <w:tcW w:w="1271" w:type="dxa"/>
          </w:tcPr>
          <w:p w14:paraId="1C2A24C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w:t>
            </w:r>
          </w:p>
        </w:tc>
        <w:tc>
          <w:tcPr>
            <w:tcW w:w="1559" w:type="dxa"/>
          </w:tcPr>
          <w:p w14:paraId="17D16A0B"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ublic</w:t>
            </w:r>
          </w:p>
        </w:tc>
        <w:tc>
          <w:tcPr>
            <w:tcW w:w="5097" w:type="dxa"/>
          </w:tcPr>
          <w:p w14:paraId="57DDDE9E"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semua kelas</w:t>
            </w:r>
          </w:p>
        </w:tc>
      </w:tr>
      <w:tr w:rsidR="004240F6" w:rsidRPr="009075BB" w14:paraId="57386422" w14:textId="77777777" w:rsidTr="004240F6">
        <w:tc>
          <w:tcPr>
            <w:tcW w:w="1271" w:type="dxa"/>
          </w:tcPr>
          <w:p w14:paraId="51E29349"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w:t>
            </w:r>
          </w:p>
        </w:tc>
        <w:tc>
          <w:tcPr>
            <w:tcW w:w="1559" w:type="dxa"/>
          </w:tcPr>
          <w:p w14:paraId="7C39358D"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rivate</w:t>
            </w:r>
          </w:p>
        </w:tc>
        <w:tc>
          <w:tcPr>
            <w:tcW w:w="5097" w:type="dxa"/>
          </w:tcPr>
          <w:p w14:paraId="39C860DA"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Hanya dapat diakses oleh kelas itu sendiri</w:t>
            </w:r>
          </w:p>
        </w:tc>
      </w:tr>
      <w:tr w:rsidR="004240F6" w:rsidRPr="009075BB" w14:paraId="341B519E" w14:textId="77777777" w:rsidTr="004240F6">
        <w:tc>
          <w:tcPr>
            <w:tcW w:w="1271" w:type="dxa"/>
          </w:tcPr>
          <w:p w14:paraId="29665D7F"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571D8F4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rotected</w:t>
            </w:r>
          </w:p>
        </w:tc>
        <w:tc>
          <w:tcPr>
            <w:tcW w:w="5097" w:type="dxa"/>
          </w:tcPr>
          <w:p w14:paraId="240D7A58"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oleh kelas itu sendiri dan turunannya</w:t>
            </w:r>
          </w:p>
        </w:tc>
      </w:tr>
      <w:tr w:rsidR="004240F6" w:rsidRPr="009075BB" w14:paraId="70882182" w14:textId="77777777" w:rsidTr="004240F6">
        <w:tc>
          <w:tcPr>
            <w:tcW w:w="1271" w:type="dxa"/>
          </w:tcPr>
          <w:p w14:paraId="1716F776"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6720344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ackage</w:t>
            </w:r>
          </w:p>
        </w:tc>
        <w:tc>
          <w:tcPr>
            <w:tcW w:w="5097" w:type="dxa"/>
          </w:tcPr>
          <w:p w14:paraId="59822311"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oleh kelas dalam paket yang sama</w:t>
            </w:r>
          </w:p>
        </w:tc>
      </w:tr>
    </w:tbl>
    <w:p w14:paraId="317A6C5E" w14:textId="77777777" w:rsidR="004240F6" w:rsidRPr="009075BB" w:rsidRDefault="004240F6" w:rsidP="004240F6">
      <w:pPr>
        <w:pStyle w:val="TabelBab2"/>
        <w:numPr>
          <w:ilvl w:val="0"/>
          <w:numId w:val="0"/>
        </w:numPr>
        <w:ind w:left="1134"/>
        <w:rPr>
          <w:sz w:val="24"/>
          <w:lang w:val="en-US"/>
        </w:rPr>
      </w:pPr>
      <w:bookmarkStart w:id="107" w:name="_Toc192234237"/>
      <w:bookmarkStart w:id="108" w:name="_Toc192653876"/>
      <w:bookmarkStart w:id="109" w:name="_Toc195951957"/>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107"/>
      <w:bookmarkEnd w:id="108"/>
      <w:bookmarkEnd w:id="109"/>
    </w:p>
    <w:p w14:paraId="409C1A9B" w14:textId="77777777" w:rsidR="004240F6" w:rsidRPr="009075BB" w:rsidRDefault="004240F6" w:rsidP="004240F6">
      <w:pPr>
        <w:pStyle w:val="NoSpacing"/>
        <w:rPr>
          <w:rFonts w:ascii="Times New Roman" w:hAnsi="Times New Roman" w:cs="Times New Roman"/>
          <w:lang w:val="id"/>
        </w:rPr>
      </w:pPr>
    </w:p>
    <w:p w14:paraId="3FB57896"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110" w:name="_Toc192654583"/>
      <w:bookmarkStart w:id="111" w:name="_Toc195952497"/>
      <w:r w:rsidRPr="009075BB">
        <w:rPr>
          <w:rFonts w:cs="Times New Roman"/>
          <w:i/>
        </w:rPr>
        <w:t>Sequence</w:t>
      </w:r>
      <w:r w:rsidRPr="009075BB">
        <w:rPr>
          <w:rFonts w:cs="Times New Roman"/>
          <w:lang w:val="id"/>
        </w:rPr>
        <w:t xml:space="preserve"> </w:t>
      </w:r>
      <w:r w:rsidRPr="009075BB">
        <w:rPr>
          <w:rFonts w:cs="Times New Roman"/>
          <w:i/>
          <w:iCs/>
        </w:rPr>
        <w:t>Diagram</w:t>
      </w:r>
      <w:bookmarkEnd w:id="110"/>
      <w:bookmarkEnd w:id="111"/>
    </w:p>
    <w:p w14:paraId="2FDFE8E3" w14:textId="77777777" w:rsidR="004240F6" w:rsidRPr="009075BB" w:rsidRDefault="004240F6" w:rsidP="004240F6">
      <w:pPr>
        <w:pStyle w:val="BodyText"/>
        <w:ind w:left="567" w:firstLine="709"/>
      </w:pPr>
      <w:r w:rsidRPr="009075BB">
        <w:t xml:space="preserve">Diagram sekuens merupakan penggambaran bagaimana bagian-bagian yang berbeda dari suatu sistem berinteraksi secara berurut ketika suatu </w:t>
      </w:r>
      <w:r w:rsidRPr="009075BB">
        <w:rPr>
          <w:i/>
        </w:rPr>
        <w:t>use</w:t>
      </w:r>
      <w:r w:rsidRPr="009075BB">
        <w:t xml:space="preserve"> </w:t>
      </w:r>
      <w:r w:rsidRPr="009075BB">
        <w:rPr>
          <w:i/>
        </w:rPr>
        <w:t>case</w:t>
      </w:r>
      <w:r w:rsidRPr="009075BB">
        <w:t xml:space="preserve"> dieksekusi. Dengan kata lain, diagram sekuens merupakan aspek detail dari perilaku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3BF61080" w14:textId="77777777" w:rsidR="004240F6" w:rsidRPr="009075BB" w:rsidRDefault="004240F6" w:rsidP="004240F6">
      <w:pPr>
        <w:pStyle w:val="BodyText"/>
        <w:ind w:left="567" w:firstLine="709"/>
      </w:pPr>
      <w:r w:rsidRPr="009075BB">
        <w:t xml:space="preserve">Interaksi pada diagram sekuens menentukan bagaimana informasi, pesan, atau data bertukar antar objek. Interaksi biasanya hanya menggambarkan bagian tertentu dari sebuah situ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Diagram sekuens berfokus pada urutan dan waktu interaksi terjadi. Notasi pada diagram sekuens bisa dilihat pada tabel 2.6 dibawah ini.</w:t>
      </w:r>
    </w:p>
    <w:p w14:paraId="69E3D5A4" w14:textId="77777777" w:rsidR="004240F6" w:rsidRPr="009075BB" w:rsidRDefault="004240F6" w:rsidP="004240F6">
      <w:pPr>
        <w:pStyle w:val="NoSpacing"/>
        <w:rPr>
          <w:rFonts w:ascii="Times New Roman" w:hAnsi="Times New Roman" w:cs="Times New Roman"/>
          <w:lang w:val="id"/>
        </w:rPr>
      </w:pPr>
    </w:p>
    <w:p w14:paraId="6487D7EE" w14:textId="77777777" w:rsidR="004240F6" w:rsidRPr="009075BB" w:rsidRDefault="004240F6" w:rsidP="004240F6">
      <w:pPr>
        <w:pStyle w:val="TabelBab2"/>
        <w:ind w:left="1134" w:hanging="1134"/>
        <w:rPr>
          <w:b/>
          <w:color w:val="FF0000"/>
          <w:lang w:val="en-US"/>
        </w:rPr>
      </w:pPr>
      <w:bookmarkStart w:id="112" w:name="_Toc192653877"/>
      <w:bookmarkStart w:id="113" w:name="_Toc195951958"/>
      <w:r w:rsidRPr="009075BB">
        <w:rPr>
          <w:lang w:val="en-US"/>
        </w:rPr>
        <w:t xml:space="preserve">Notasi </w:t>
      </w:r>
      <w:r w:rsidRPr="009075BB">
        <w:rPr>
          <w:i/>
          <w:lang w:val="en-US"/>
        </w:rPr>
        <w:t>Sequence Diagram</w:t>
      </w:r>
      <w:bookmarkEnd w:id="112"/>
      <w:bookmarkEnd w:id="113"/>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77"/>
        <w:gridCol w:w="1536"/>
        <w:gridCol w:w="2757"/>
      </w:tblGrid>
      <w:tr w:rsidR="004240F6" w:rsidRPr="009075BB" w14:paraId="0D21D32F" w14:textId="77777777" w:rsidTr="004240F6">
        <w:trPr>
          <w:tblHeader/>
        </w:trPr>
        <w:tc>
          <w:tcPr>
            <w:tcW w:w="567" w:type="dxa"/>
            <w:shd w:val="clear" w:color="auto" w:fill="E7E6E6" w:themeFill="background2"/>
            <w:vAlign w:val="center"/>
          </w:tcPr>
          <w:p w14:paraId="4A73C01E"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77" w:type="dxa"/>
            <w:shd w:val="clear" w:color="auto" w:fill="E7E6E6" w:themeFill="background2"/>
            <w:vAlign w:val="center"/>
          </w:tcPr>
          <w:p w14:paraId="559E2600"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36" w:type="dxa"/>
            <w:shd w:val="clear" w:color="auto" w:fill="E7E6E6" w:themeFill="background2"/>
            <w:vAlign w:val="center"/>
          </w:tcPr>
          <w:p w14:paraId="2F24A57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7" w:type="dxa"/>
            <w:shd w:val="clear" w:color="auto" w:fill="E7E6E6" w:themeFill="background2"/>
            <w:vAlign w:val="center"/>
          </w:tcPr>
          <w:p w14:paraId="2BEBB8E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0047AD82" w14:textId="77777777" w:rsidTr="004240F6">
        <w:tc>
          <w:tcPr>
            <w:tcW w:w="567" w:type="dxa"/>
          </w:tcPr>
          <w:p w14:paraId="65AF744F"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77" w:type="dxa"/>
          </w:tcPr>
          <w:p w14:paraId="170DEA6C"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044D4592" wp14:editId="2372A6B7">
                  <wp:extent cx="504825" cy="981075"/>
                  <wp:effectExtent l="0" t="0" r="9525" b="9525"/>
                  <wp:docPr id="222088037" name="Picture 222088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a:ext>
                            </a:extLst>
                          </a:blip>
                          <a:stretch>
                            <a:fillRect/>
                          </a:stretch>
                        </pic:blipFill>
                        <pic:spPr>
                          <a:xfrm>
                            <a:off x="0" y="0"/>
                            <a:ext cx="504825" cy="981075"/>
                          </a:xfrm>
                          <a:prstGeom prst="rect">
                            <a:avLst/>
                          </a:prstGeom>
                        </pic:spPr>
                      </pic:pic>
                    </a:graphicData>
                  </a:graphic>
                </wp:inline>
              </w:drawing>
            </w:r>
          </w:p>
        </w:tc>
        <w:tc>
          <w:tcPr>
            <w:tcW w:w="1536" w:type="dxa"/>
          </w:tcPr>
          <w:p w14:paraId="0BE6DE0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757" w:type="dxa"/>
          </w:tcPr>
          <w:p w14:paraId="32E1174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ntitas yang berada diluar siste,, dapat berupa manusia atau perangkat lainnya.</w:t>
            </w:r>
          </w:p>
        </w:tc>
      </w:tr>
      <w:tr w:rsidR="004240F6" w:rsidRPr="009075BB" w14:paraId="37B9B793" w14:textId="77777777" w:rsidTr="004240F6">
        <w:tc>
          <w:tcPr>
            <w:tcW w:w="567" w:type="dxa"/>
          </w:tcPr>
          <w:p w14:paraId="58D8011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77" w:type="dxa"/>
          </w:tcPr>
          <w:p w14:paraId="71AF617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9504" behindDoc="0" locked="0" layoutInCell="1" allowOverlap="1" wp14:anchorId="0072888F" wp14:editId="44ED93C4">
                  <wp:simplePos x="0" y="0"/>
                  <wp:positionH relativeFrom="column">
                    <wp:posOffset>863844</wp:posOffset>
                  </wp:positionH>
                  <wp:positionV relativeFrom="paragraph">
                    <wp:posOffset>342</wp:posOffset>
                  </wp:positionV>
                  <wp:extent cx="358140" cy="818515"/>
                  <wp:effectExtent l="0" t="0" r="3810" b="635"/>
                  <wp:wrapSquare wrapText="bothSides"/>
                  <wp:docPr id="978020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2" name=""/>
                          <pic:cNvPicPr/>
                        </pic:nvPicPr>
                        <pic:blipFill>
                          <a:blip r:embed="rId33" cstate="email">
                            <a:extLst>
                              <a:ext uri="{28A0092B-C50C-407E-A947-70E740481C1C}">
                                <a14:useLocalDpi xmlns:a14="http://schemas.microsoft.com/office/drawing/2010/main"/>
                              </a:ext>
                            </a:extLst>
                          </a:blip>
                          <a:stretch>
                            <a:fillRect/>
                          </a:stretch>
                        </pic:blipFill>
                        <pic:spPr>
                          <a:xfrm>
                            <a:off x="0" y="0"/>
                            <a:ext cx="358140" cy="818515"/>
                          </a:xfrm>
                          <a:prstGeom prst="rect">
                            <a:avLst/>
                          </a:prstGeom>
                        </pic:spPr>
                      </pic:pic>
                    </a:graphicData>
                  </a:graphic>
                  <wp14:sizeRelH relativeFrom="margin">
                    <wp14:pctWidth>0</wp14:pctWidth>
                  </wp14:sizeRelH>
                  <wp14:sizeRelV relativeFrom="margin">
                    <wp14:pctHeight>0</wp14:pctHeight>
                  </wp14:sizeRelV>
                </wp:anchor>
              </w:drawing>
            </w:r>
          </w:p>
          <w:p w14:paraId="703A2535"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01B2578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vation</w:t>
            </w:r>
          </w:p>
        </w:tc>
        <w:tc>
          <w:tcPr>
            <w:tcW w:w="2757" w:type="dxa"/>
          </w:tcPr>
          <w:p w14:paraId="31D4472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Proses durasi aktivitas yang terjadi</w:t>
            </w:r>
          </w:p>
        </w:tc>
      </w:tr>
      <w:tr w:rsidR="004240F6" w:rsidRPr="009075BB" w14:paraId="0EC12D8F" w14:textId="77777777" w:rsidTr="004240F6">
        <w:tc>
          <w:tcPr>
            <w:tcW w:w="567" w:type="dxa"/>
          </w:tcPr>
          <w:p w14:paraId="6AC4532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77" w:type="dxa"/>
          </w:tcPr>
          <w:p w14:paraId="08B7B7D9"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0528" behindDoc="0" locked="0" layoutInCell="1" allowOverlap="1" wp14:anchorId="694A9A6C" wp14:editId="6E130CD4">
                  <wp:simplePos x="0" y="0"/>
                  <wp:positionH relativeFrom="column">
                    <wp:posOffset>795118</wp:posOffset>
                  </wp:positionH>
                  <wp:positionV relativeFrom="paragraph">
                    <wp:posOffset>17780</wp:posOffset>
                  </wp:positionV>
                  <wp:extent cx="649605" cy="699770"/>
                  <wp:effectExtent l="0" t="0" r="0" b="5080"/>
                  <wp:wrapSquare wrapText="bothSides"/>
                  <wp:docPr id="1002616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7" name=""/>
                          <pic:cNvPicPr/>
                        </pic:nvPicPr>
                        <pic:blipFill>
                          <a:blip r:embed="rId34" cstate="email">
                            <a:extLst>
                              <a:ext uri="{28A0092B-C50C-407E-A947-70E740481C1C}">
                                <a14:useLocalDpi xmlns:a14="http://schemas.microsoft.com/office/drawing/2010/main"/>
                              </a:ext>
                            </a:extLst>
                          </a:blip>
                          <a:stretch>
                            <a:fillRect/>
                          </a:stretch>
                        </pic:blipFill>
                        <pic:spPr>
                          <a:xfrm>
                            <a:off x="0" y="0"/>
                            <a:ext cx="649605" cy="69977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B14B2DD"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Rekursif</w:t>
            </w:r>
          </w:p>
        </w:tc>
        <w:tc>
          <w:tcPr>
            <w:tcW w:w="2757" w:type="dxa"/>
          </w:tcPr>
          <w:p w14:paraId="341E7026"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andakan suatu objek hendak memanggil dirinya sendiri. </w:t>
            </w:r>
          </w:p>
        </w:tc>
      </w:tr>
      <w:tr w:rsidR="004240F6" w:rsidRPr="009075BB" w14:paraId="321A3659" w14:textId="77777777" w:rsidTr="004240F6">
        <w:tc>
          <w:tcPr>
            <w:tcW w:w="567" w:type="dxa"/>
          </w:tcPr>
          <w:p w14:paraId="23FD92EE"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77" w:type="dxa"/>
          </w:tcPr>
          <w:p w14:paraId="51FA6EFB"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1552" behindDoc="0" locked="0" layoutInCell="1" allowOverlap="1" wp14:anchorId="6BE01AEC" wp14:editId="0F75BDF5">
                  <wp:simplePos x="0" y="0"/>
                  <wp:positionH relativeFrom="column">
                    <wp:posOffset>604862</wp:posOffset>
                  </wp:positionH>
                  <wp:positionV relativeFrom="paragraph">
                    <wp:posOffset>31652</wp:posOffset>
                  </wp:positionV>
                  <wp:extent cx="780415" cy="627380"/>
                  <wp:effectExtent l="0" t="0" r="635" b="1270"/>
                  <wp:wrapSquare wrapText="bothSides"/>
                  <wp:docPr id="1498673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673561" name=""/>
                          <pic:cNvPicPr/>
                        </pic:nvPicPr>
                        <pic:blipFill>
                          <a:blip r:embed="rId35" cstate="email">
                            <a:extLst>
                              <a:ext uri="{28A0092B-C50C-407E-A947-70E740481C1C}">
                                <a14:useLocalDpi xmlns:a14="http://schemas.microsoft.com/office/drawing/2010/main"/>
                              </a:ext>
                            </a:extLst>
                          </a:blip>
                          <a:stretch>
                            <a:fillRect/>
                          </a:stretch>
                        </pic:blipFill>
                        <pic:spPr>
                          <a:xfrm>
                            <a:off x="0" y="0"/>
                            <a:ext cx="780415" cy="62738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F8067B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tity Class</w:t>
            </w:r>
          </w:p>
        </w:tc>
        <w:tc>
          <w:tcPr>
            <w:tcW w:w="2757" w:type="dxa"/>
          </w:tcPr>
          <w:p w14:paraId="4C173A09" w14:textId="77777777" w:rsidR="004240F6" w:rsidRPr="009075BB" w:rsidRDefault="004240F6" w:rsidP="004240F6">
            <w:pPr>
              <w:pStyle w:val="NoSpacing"/>
              <w:spacing w:line="276" w:lineRule="auto"/>
              <w:jc w:val="both"/>
              <w:rPr>
                <w:rFonts w:ascii="Times New Roman" w:hAnsi="Times New Roman" w:cs="Times New Roman"/>
                <w:lang w:val="it-IT"/>
              </w:rPr>
            </w:pPr>
            <w:r w:rsidRPr="009075BB">
              <w:rPr>
                <w:rFonts w:ascii="Times New Roman" w:hAnsi="Times New Roman" w:cs="Times New Roman"/>
                <w:sz w:val="24"/>
                <w:lang w:val="it-IT"/>
              </w:rPr>
              <w:t>Elemen penyimpanan data.</w:t>
            </w:r>
          </w:p>
        </w:tc>
      </w:tr>
      <w:tr w:rsidR="004240F6" w:rsidRPr="009075BB" w14:paraId="585B6ADA" w14:textId="77777777" w:rsidTr="004240F6">
        <w:tc>
          <w:tcPr>
            <w:tcW w:w="567" w:type="dxa"/>
          </w:tcPr>
          <w:p w14:paraId="32A3CE5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77" w:type="dxa"/>
          </w:tcPr>
          <w:p w14:paraId="512EFF6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2576" behindDoc="0" locked="0" layoutInCell="1" allowOverlap="1" wp14:anchorId="33051AF9" wp14:editId="65E89A6C">
                  <wp:simplePos x="0" y="0"/>
                  <wp:positionH relativeFrom="column">
                    <wp:posOffset>604960</wp:posOffset>
                  </wp:positionH>
                  <wp:positionV relativeFrom="paragraph">
                    <wp:posOffset>143168</wp:posOffset>
                  </wp:positionV>
                  <wp:extent cx="731520" cy="523875"/>
                  <wp:effectExtent l="0" t="0" r="0" b="9525"/>
                  <wp:wrapSquare wrapText="bothSides"/>
                  <wp:docPr id="222088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4" name=""/>
                          <pic:cNvPicPr/>
                        </pic:nvPicPr>
                        <pic:blipFill>
                          <a:blip r:embed="rId36" cstate="email">
                            <a:extLst>
                              <a:ext uri="{28A0092B-C50C-407E-A947-70E740481C1C}">
                                <a14:useLocalDpi xmlns:a14="http://schemas.microsoft.com/office/drawing/2010/main"/>
                              </a:ext>
                            </a:extLst>
                          </a:blip>
                          <a:stretch>
                            <a:fillRect/>
                          </a:stretch>
                        </pic:blipFill>
                        <pic:spPr>
                          <a:xfrm>
                            <a:off x="0" y="0"/>
                            <a:ext cx="731520" cy="523875"/>
                          </a:xfrm>
                          <a:prstGeom prst="rect">
                            <a:avLst/>
                          </a:prstGeom>
                        </pic:spPr>
                      </pic:pic>
                    </a:graphicData>
                  </a:graphic>
                  <wp14:sizeRelH relativeFrom="margin">
                    <wp14:pctWidth>0</wp14:pctWidth>
                  </wp14:sizeRelH>
                  <wp14:sizeRelV relativeFrom="margin">
                    <wp14:pctHeight>0</wp14:pctHeight>
                  </wp14:sizeRelV>
                </wp:anchor>
              </w:drawing>
            </w:r>
          </w:p>
          <w:p w14:paraId="1308BD35" w14:textId="77777777" w:rsidR="004240F6" w:rsidRPr="009075BB" w:rsidRDefault="004240F6" w:rsidP="004240F6">
            <w:pPr>
              <w:pStyle w:val="NoSpacing"/>
              <w:spacing w:line="360" w:lineRule="auto"/>
              <w:jc w:val="both"/>
              <w:rPr>
                <w:rFonts w:ascii="Times New Roman" w:hAnsi="Times New Roman" w:cs="Times New Roman"/>
                <w:sz w:val="24"/>
                <w:lang w:val="en-ID"/>
              </w:rPr>
            </w:pPr>
          </w:p>
          <w:p w14:paraId="514F42D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68C5035B"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Boundary Class </w:t>
            </w:r>
          </w:p>
        </w:tc>
        <w:tc>
          <w:tcPr>
            <w:tcW w:w="2757" w:type="dxa"/>
          </w:tcPr>
          <w:p w14:paraId="691EA98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lemen antarmuka pengguna, seperti form atau input.</w:t>
            </w:r>
          </w:p>
        </w:tc>
      </w:tr>
      <w:tr w:rsidR="004240F6" w:rsidRPr="009075BB" w14:paraId="6EC8800C" w14:textId="77777777" w:rsidTr="004240F6">
        <w:tc>
          <w:tcPr>
            <w:tcW w:w="567" w:type="dxa"/>
          </w:tcPr>
          <w:p w14:paraId="461F04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77" w:type="dxa"/>
          </w:tcPr>
          <w:p w14:paraId="2F0A59B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3600" behindDoc="0" locked="0" layoutInCell="1" allowOverlap="1" wp14:anchorId="27790484" wp14:editId="68AF0947">
                  <wp:simplePos x="0" y="0"/>
                  <wp:positionH relativeFrom="column">
                    <wp:posOffset>725170</wp:posOffset>
                  </wp:positionH>
                  <wp:positionV relativeFrom="paragraph">
                    <wp:posOffset>195</wp:posOffset>
                  </wp:positionV>
                  <wp:extent cx="614680" cy="581660"/>
                  <wp:effectExtent l="0" t="0" r="0" b="8890"/>
                  <wp:wrapSquare wrapText="bothSides"/>
                  <wp:docPr id="9080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07994" name=""/>
                          <pic:cNvPicPr/>
                        </pic:nvPicPr>
                        <pic:blipFill>
                          <a:blip r:embed="rId37" cstate="email">
                            <a:extLst>
                              <a:ext uri="{28A0092B-C50C-407E-A947-70E740481C1C}">
                                <a14:useLocalDpi xmlns:a14="http://schemas.microsoft.com/office/drawing/2010/main"/>
                              </a:ext>
                            </a:extLst>
                          </a:blip>
                          <a:stretch>
                            <a:fillRect/>
                          </a:stretch>
                        </pic:blipFill>
                        <pic:spPr>
                          <a:xfrm>
                            <a:off x="0" y="0"/>
                            <a:ext cx="614680" cy="581660"/>
                          </a:xfrm>
                          <a:prstGeom prst="rect">
                            <a:avLst/>
                          </a:prstGeom>
                        </pic:spPr>
                      </pic:pic>
                    </a:graphicData>
                  </a:graphic>
                  <wp14:sizeRelH relativeFrom="margin">
                    <wp14:pctWidth>0</wp14:pctWidth>
                  </wp14:sizeRelH>
                  <wp14:sizeRelV relativeFrom="margin">
                    <wp14:pctHeight>0</wp14:pctHeight>
                  </wp14:sizeRelV>
                </wp:anchor>
              </w:drawing>
            </w:r>
          </w:p>
          <w:p w14:paraId="3B1FB91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4B0D50E5"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Control Class </w:t>
            </w:r>
          </w:p>
        </w:tc>
        <w:tc>
          <w:tcPr>
            <w:tcW w:w="2757" w:type="dxa"/>
          </w:tcPr>
          <w:p w14:paraId="58E54658"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lambangkan logika pemrosesan.</w:t>
            </w:r>
          </w:p>
        </w:tc>
      </w:tr>
    </w:tbl>
    <w:p w14:paraId="1CE543A6" w14:textId="77777777" w:rsidR="004240F6" w:rsidRPr="009075BB" w:rsidRDefault="004240F6" w:rsidP="004240F6">
      <w:pPr>
        <w:pStyle w:val="TabelBab2"/>
        <w:numPr>
          <w:ilvl w:val="0"/>
          <w:numId w:val="0"/>
        </w:numPr>
        <w:ind w:left="1134"/>
        <w:rPr>
          <w:sz w:val="24"/>
          <w:lang w:val="en-US"/>
        </w:rPr>
      </w:pPr>
      <w:bookmarkStart w:id="114" w:name="_Toc192234239"/>
      <w:bookmarkStart w:id="115" w:name="_Toc192653878"/>
      <w:bookmarkStart w:id="116" w:name="_Toc195951959"/>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URL":"https://www.detik.com/bali/berita/d-6538996/sequence-diagram-tujuan-manfaat-komponen-simbol-dan-contohnya","accessed":{"date-parts":[["2025","3","4"]]},"author":[{"dropping-particle":"","family":"Isanto","given":"Bayu Ardi","non-dropping-particle":"","parse-names":false,"suffix":""}],"id":"ITEM-1","issued":{"date-parts":[["2023"]]},"title":"Sequence Diagram: Tujuan, Manfaat, Komponen, Simbol dan Contohnya","type":"webpage"},"uris":["http://www.mendeley.com/documents/?uuid=a31ca725-18f4-4817-a927-2667590bdc1c"]}],"mendeley":{"formattedCitation":"(Isanto 2023)","manualFormatting":"Isanto 2023","plainTextFormattedCitation":"(Isanto 2023)","previouslyFormattedCitation":"(Isanto 2023)"},"properties":{"noteIndex":0},"schema":"https://github.com/citation-style-language/schema/raw/master/csl-citation.json"}</w:instrText>
      </w:r>
      <w:r w:rsidRPr="009075BB">
        <w:rPr>
          <w:sz w:val="24"/>
          <w:lang w:val="en-US"/>
        </w:rPr>
        <w:fldChar w:fldCharType="separate"/>
      </w:r>
      <w:r w:rsidRPr="009075BB">
        <w:rPr>
          <w:noProof/>
          <w:sz w:val="24"/>
          <w:lang w:val="en-US"/>
        </w:rPr>
        <w:t>Isanto 2023</w:t>
      </w:r>
      <w:r w:rsidRPr="009075BB">
        <w:rPr>
          <w:sz w:val="24"/>
          <w:lang w:val="en-US"/>
        </w:rPr>
        <w:fldChar w:fldCharType="end"/>
      </w:r>
      <w:r w:rsidRPr="009075BB">
        <w:rPr>
          <w:sz w:val="24"/>
          <w:lang w:val="en-US"/>
        </w:rPr>
        <w:t>)</w:t>
      </w:r>
      <w:bookmarkEnd w:id="114"/>
      <w:bookmarkEnd w:id="115"/>
      <w:bookmarkEnd w:id="116"/>
    </w:p>
    <w:p w14:paraId="2260F160" w14:textId="77777777" w:rsidR="004240F6" w:rsidRPr="009075BB" w:rsidRDefault="004240F6" w:rsidP="004240F6">
      <w:pPr>
        <w:pStyle w:val="NoSpacing"/>
        <w:rPr>
          <w:rFonts w:ascii="Times New Roman" w:hAnsi="Times New Roman" w:cs="Times New Roman"/>
          <w:lang w:val="id"/>
        </w:rPr>
      </w:pPr>
    </w:p>
    <w:p w14:paraId="7C18C0F2" w14:textId="77777777" w:rsidR="004240F6" w:rsidRPr="009075BB" w:rsidRDefault="004240F6" w:rsidP="004240F6">
      <w:pPr>
        <w:pStyle w:val="Heading2"/>
        <w:numPr>
          <w:ilvl w:val="1"/>
          <w:numId w:val="4"/>
        </w:numPr>
        <w:ind w:left="567" w:hanging="567"/>
        <w:rPr>
          <w:rFonts w:cs="Times New Roman"/>
        </w:rPr>
      </w:pPr>
      <w:bookmarkStart w:id="117" w:name="_Toc192654584"/>
      <w:bookmarkStart w:id="118" w:name="_Toc195952498"/>
      <w:r w:rsidRPr="009075BB">
        <w:rPr>
          <w:rFonts w:cs="Times New Roman"/>
        </w:rPr>
        <w:t>Kriteria Situs Website Yang Baik</w:t>
      </w:r>
      <w:bookmarkEnd w:id="117"/>
      <w:bookmarkEnd w:id="118"/>
    </w:p>
    <w:p w14:paraId="5CAEF248" w14:textId="77777777" w:rsidR="004240F6" w:rsidRPr="009075BB" w:rsidRDefault="004240F6" w:rsidP="004240F6">
      <w:pPr>
        <w:pStyle w:val="NoSpacing"/>
        <w:rPr>
          <w:rFonts w:ascii="Times New Roman" w:hAnsi="Times New Roman" w:cs="Times New Roman"/>
        </w:rPr>
      </w:pPr>
    </w:p>
    <w:p w14:paraId="3E91A36D" w14:textId="77777777" w:rsidR="004240F6" w:rsidRPr="009075BB" w:rsidRDefault="004240F6" w:rsidP="004240F6">
      <w:pPr>
        <w:pStyle w:val="BodyText"/>
      </w:pPr>
      <w:r w:rsidRPr="009075BB">
        <w:t xml:space="preserve">Menurut Suyanto dalam </w:t>
      </w:r>
      <w:r w:rsidRPr="009075BB">
        <w:fldChar w:fldCharType="begin" w:fldLock="1"/>
      </w:r>
      <w:r w:rsidRPr="009075BB">
        <w:instrText>ADDIN CSL_CITATION {"citationItems":[{"id":"ITEM-1","itemData":{"DOI":"https://doi.org/10.46984/inf-wcd.1230","ISSN":"2301-8704","abstract":"Rancang Bangun kasir dan pengaduan pelayanan pada kantin Al-Khair SMP N 2 Kec. Kota Bangun ini bertujuan untuk membuat suatu aplukasi untuk memudahkan penjual dalam melakukan transaksi dan memudahkan pendataan yang didalamnya terdapat proses transaksi antara pembeli dan penjual, dan laporan yang bisa mempermudah pendataan. Dan memudahkan siswa dalam menyampaikan keluhannya terhadap pelayanan yang telah diberikan kantin. Hasil penelitian ini adalah dengan adanya rancang bangun ini maka bisa dibuat aplikasi untuk petugas kantin akan lebih efisien dalam melakukan transaksi dan lebih efisien dalam melakukan pendataan makanan dan minuman yang telah dijual. Dan bagi kepala kantin juga bisa mendapatkan laporan makanan dan minuman yang telah terjual dengan lebih akurat. Dan bagi petugas kantin dan kepala kantin bisa mengetahui keluhan para siswa terhadap pelayanan kantin.","author":[{"dropping-particle":"","family":"Hanafi","given":"Sapran","non-dropping-particle":"","parse-names":false,"suffix":""},{"dropping-particle":"","family":"Nursobah","given":"Nursobah","non-dropping-particle":"","parse-names":false,"suffix":""},{"dropping-particle":"","family":"Yunita","given":"Yunita","non-dropping-particle":"","parse-names":false,"suffix":""}],"container-title":"Jurnal Informatika Wicida","id":"ITEM-1","issue":"1","issued":{"date-parts":[["2020"]]},"page":"23-28","title":"Rancang Bangun Kantin Dan Pengaduan Pelayanan Pada Kantin Al-Khair Smp N 2 Kec. Kota Bangun","type":"article-journal","volume":"9"},"uris":["http://www.mendeley.com/documents/?uuid=844e13aa-656b-498a-825a-46d17b1883f2"]}],"mendeley":{"formattedCitation":"(Hanafi, Nursobah, and Yunita 2020)","manualFormatting":"Hanafi et al. (2020)","plainTextFormattedCitation":"(Hanafi, Nursobah, and Yunita 2020)","previouslyFormattedCitation":"(Hanafi, Nursobah, and Yunita 2020)"},"properties":{"noteIndex":0},"schema":"https://github.com/citation-style-language/schema/raw/master/csl-citation.json"}</w:instrText>
      </w:r>
      <w:r w:rsidRPr="009075BB">
        <w:fldChar w:fldCharType="separate"/>
      </w:r>
      <w:r w:rsidRPr="009075BB">
        <w:rPr>
          <w:noProof/>
        </w:rPr>
        <w:t>Hanafi et al. (2020)</w:t>
      </w:r>
      <w:r w:rsidRPr="009075BB">
        <w:fldChar w:fldCharType="end"/>
      </w:r>
      <w:r w:rsidRPr="009075BB">
        <w:t xml:space="preserve"> kriteria-kriteria </w:t>
      </w:r>
      <w:r w:rsidRPr="009075BB">
        <w:rPr>
          <w:i/>
        </w:rPr>
        <w:t>website</w:t>
      </w:r>
      <w:r w:rsidRPr="009075BB">
        <w:t xml:space="preserve"> dapat dikatakan sebagai </w:t>
      </w:r>
      <w:r w:rsidRPr="009075BB">
        <w:rPr>
          <w:i/>
        </w:rPr>
        <w:t>website</w:t>
      </w:r>
      <w:r w:rsidRPr="009075BB">
        <w:t xml:space="preserve"> yang baik sebagai berikut:</w:t>
      </w:r>
    </w:p>
    <w:p w14:paraId="74375C52" w14:textId="77777777" w:rsidR="004240F6" w:rsidRPr="009075BB" w:rsidRDefault="004240F6" w:rsidP="000A7C4F">
      <w:pPr>
        <w:pStyle w:val="BodyText"/>
        <w:numPr>
          <w:ilvl w:val="0"/>
          <w:numId w:val="21"/>
        </w:numPr>
        <w:ind w:left="1134" w:hanging="567"/>
      </w:pPr>
      <w:r w:rsidRPr="009075BB">
        <w:rPr>
          <w:i/>
        </w:rPr>
        <w:t>Usability</w:t>
      </w:r>
    </w:p>
    <w:p w14:paraId="0ADD99D2" w14:textId="77777777" w:rsidR="004240F6" w:rsidRPr="009075BB" w:rsidRDefault="004240F6" w:rsidP="004240F6">
      <w:pPr>
        <w:pStyle w:val="BodyText"/>
        <w:ind w:left="567"/>
      </w:pPr>
      <w:r w:rsidRPr="009075BB">
        <w:rPr>
          <w:i/>
        </w:rPr>
        <w:t>Usability</w:t>
      </w:r>
      <w:r w:rsidRPr="009075BB">
        <w:t xml:space="preserve"> adalah sebagai suatu pengalaman pengguna dalam berinteraksi dengan aplikasi atau situs </w:t>
      </w:r>
      <w:r w:rsidRPr="009075BB">
        <w:rPr>
          <w:i/>
        </w:rPr>
        <w:t>website</w:t>
      </w:r>
      <w:r w:rsidRPr="009075BB">
        <w:t xml:space="preserve"> sampai pengguna dapat mengoperasikannya dengan mudah dan cepat. Situs </w:t>
      </w:r>
      <w:r w:rsidRPr="009075BB">
        <w:rPr>
          <w:i/>
        </w:rPr>
        <w:t>website</w:t>
      </w:r>
      <w:r w:rsidRPr="009075BB">
        <w:t xml:space="preserve"> harus memenuhi lima syarat untuk mencapai tingkat </w:t>
      </w:r>
      <w:r w:rsidRPr="009075BB">
        <w:rPr>
          <w:i/>
        </w:rPr>
        <w:t>usability</w:t>
      </w:r>
      <w:r w:rsidRPr="009075BB">
        <w:t xml:space="preserve"> yang ideal, yaitu:</w:t>
      </w:r>
    </w:p>
    <w:p w14:paraId="7262D3A5" w14:textId="77777777" w:rsidR="004240F6" w:rsidRPr="009075BB" w:rsidRDefault="004240F6" w:rsidP="000A7C4F">
      <w:pPr>
        <w:pStyle w:val="BodyText"/>
        <w:numPr>
          <w:ilvl w:val="0"/>
          <w:numId w:val="22"/>
        </w:numPr>
        <w:ind w:left="1701" w:hanging="567"/>
      </w:pPr>
      <w:r w:rsidRPr="009075BB">
        <w:t>Mudah untuk dipelajari</w:t>
      </w:r>
    </w:p>
    <w:p w14:paraId="545E5049" w14:textId="77777777" w:rsidR="004240F6" w:rsidRPr="009075BB" w:rsidRDefault="004240F6" w:rsidP="000A7C4F">
      <w:pPr>
        <w:pStyle w:val="BodyText"/>
        <w:numPr>
          <w:ilvl w:val="0"/>
          <w:numId w:val="22"/>
        </w:numPr>
        <w:ind w:left="1701" w:hanging="567"/>
      </w:pPr>
      <w:r w:rsidRPr="009075BB">
        <w:t>Efesien dalam penggunaan</w:t>
      </w:r>
    </w:p>
    <w:p w14:paraId="413AD75D" w14:textId="77777777" w:rsidR="004240F6" w:rsidRPr="009075BB" w:rsidRDefault="004240F6" w:rsidP="000A7C4F">
      <w:pPr>
        <w:pStyle w:val="BodyText"/>
        <w:numPr>
          <w:ilvl w:val="0"/>
          <w:numId w:val="22"/>
        </w:numPr>
        <w:ind w:left="1701" w:hanging="567"/>
      </w:pPr>
      <w:r w:rsidRPr="009075BB">
        <w:t>Mudah untuk diingat</w:t>
      </w:r>
    </w:p>
    <w:p w14:paraId="0964D245" w14:textId="77777777" w:rsidR="004240F6" w:rsidRPr="009075BB" w:rsidRDefault="004240F6" w:rsidP="000A7C4F">
      <w:pPr>
        <w:pStyle w:val="BodyText"/>
        <w:numPr>
          <w:ilvl w:val="0"/>
          <w:numId w:val="22"/>
        </w:numPr>
        <w:ind w:left="1701" w:hanging="567"/>
      </w:pPr>
      <w:r w:rsidRPr="009075BB">
        <w:t>Tingkat kesalahan rendah</w:t>
      </w:r>
    </w:p>
    <w:p w14:paraId="7BE35F7A" w14:textId="77777777" w:rsidR="004240F6" w:rsidRPr="009075BB" w:rsidRDefault="004240F6" w:rsidP="000A7C4F">
      <w:pPr>
        <w:pStyle w:val="BodyText"/>
        <w:numPr>
          <w:ilvl w:val="0"/>
          <w:numId w:val="22"/>
        </w:numPr>
        <w:ind w:left="1701" w:hanging="567"/>
      </w:pPr>
      <w:r w:rsidRPr="009075BB">
        <w:t>Kepuasaan pengguna</w:t>
      </w:r>
    </w:p>
    <w:p w14:paraId="5CD2D749" w14:textId="77777777" w:rsidR="004240F6" w:rsidRPr="009075BB" w:rsidRDefault="004240F6" w:rsidP="004240F6">
      <w:pPr>
        <w:pStyle w:val="NoSpacing"/>
        <w:rPr>
          <w:rFonts w:ascii="Times New Roman" w:hAnsi="Times New Roman" w:cs="Times New Roman"/>
          <w:lang w:val="id"/>
        </w:rPr>
      </w:pPr>
    </w:p>
    <w:p w14:paraId="1F99F10D" w14:textId="77777777" w:rsidR="004240F6" w:rsidRPr="009075BB" w:rsidRDefault="004240F6" w:rsidP="000A7C4F">
      <w:pPr>
        <w:pStyle w:val="BodyText"/>
        <w:numPr>
          <w:ilvl w:val="0"/>
          <w:numId w:val="21"/>
        </w:numPr>
        <w:ind w:left="1134" w:hanging="567"/>
      </w:pPr>
      <w:r w:rsidRPr="009075BB">
        <w:t xml:space="preserve">Sistem </w:t>
      </w:r>
      <w:r w:rsidRPr="009075BB">
        <w:rPr>
          <w:i/>
        </w:rPr>
        <w:t>Navigasi</w:t>
      </w:r>
    </w:p>
    <w:p w14:paraId="6FC137EB" w14:textId="77777777" w:rsidR="004240F6" w:rsidRPr="009075BB" w:rsidRDefault="004240F6" w:rsidP="004240F6">
      <w:pPr>
        <w:pStyle w:val="BodyText"/>
        <w:ind w:left="567"/>
      </w:pPr>
      <w:r w:rsidRPr="009075BB">
        <w:t xml:space="preserve">Navigasi membantu pengunjung untuk menemukan jalan yang mudah ketika </w:t>
      </w:r>
      <w:r w:rsidRPr="009075BB">
        <w:rPr>
          <w:i/>
        </w:rPr>
        <w:t>menjelajahi</w:t>
      </w:r>
      <w:r w:rsidRPr="009075BB">
        <w:t xml:space="preserve"> situs website. Navigasi dapat ditampilkan dalam berbagai media, yaitu teks, </w:t>
      </w:r>
      <w:r w:rsidRPr="009075BB">
        <w:rPr>
          <w:i/>
        </w:rPr>
        <w:t>image</w:t>
      </w:r>
      <w:r w:rsidRPr="009075BB">
        <w:t>, atau pun animasi. Ada pun syarat navigasi yang baik yaitu:</w:t>
      </w:r>
    </w:p>
    <w:p w14:paraId="628B150D" w14:textId="77777777" w:rsidR="004240F6" w:rsidRPr="009075BB" w:rsidRDefault="004240F6" w:rsidP="000A7C4F">
      <w:pPr>
        <w:pStyle w:val="BodyText"/>
        <w:numPr>
          <w:ilvl w:val="0"/>
          <w:numId w:val="23"/>
        </w:numPr>
        <w:ind w:left="1701" w:hanging="567"/>
      </w:pPr>
      <w:r w:rsidRPr="009075BB">
        <w:t>Mudah dipelajari</w:t>
      </w:r>
    </w:p>
    <w:p w14:paraId="0CB3761B" w14:textId="77777777" w:rsidR="004240F6" w:rsidRPr="009075BB" w:rsidRDefault="004240F6" w:rsidP="000A7C4F">
      <w:pPr>
        <w:pStyle w:val="BodyText"/>
        <w:numPr>
          <w:ilvl w:val="0"/>
          <w:numId w:val="23"/>
        </w:numPr>
        <w:ind w:left="1701" w:hanging="567"/>
      </w:pPr>
      <w:r w:rsidRPr="009075BB">
        <w:t>Tetap konsisten</w:t>
      </w:r>
    </w:p>
    <w:p w14:paraId="5BC6B03D" w14:textId="77777777" w:rsidR="004240F6" w:rsidRPr="009075BB" w:rsidRDefault="004240F6" w:rsidP="000A7C4F">
      <w:pPr>
        <w:pStyle w:val="BodyText"/>
        <w:numPr>
          <w:ilvl w:val="0"/>
          <w:numId w:val="23"/>
        </w:numPr>
        <w:ind w:left="1701" w:hanging="567"/>
      </w:pPr>
      <w:r w:rsidRPr="009075BB">
        <w:t>Memungkinkan feedback</w:t>
      </w:r>
    </w:p>
    <w:p w14:paraId="70640A78" w14:textId="77777777" w:rsidR="004240F6" w:rsidRPr="009075BB" w:rsidRDefault="004240F6" w:rsidP="000A7C4F">
      <w:pPr>
        <w:pStyle w:val="BodyText"/>
        <w:numPr>
          <w:ilvl w:val="0"/>
          <w:numId w:val="23"/>
        </w:numPr>
        <w:ind w:left="1701" w:hanging="567"/>
      </w:pPr>
      <w:r w:rsidRPr="009075BB">
        <w:t>Muncul dalam konteks</w:t>
      </w:r>
    </w:p>
    <w:p w14:paraId="48F29687" w14:textId="77777777" w:rsidR="004240F6" w:rsidRPr="009075BB" w:rsidRDefault="004240F6" w:rsidP="000A7C4F">
      <w:pPr>
        <w:pStyle w:val="BodyText"/>
        <w:numPr>
          <w:ilvl w:val="0"/>
          <w:numId w:val="23"/>
        </w:numPr>
        <w:ind w:left="1701" w:hanging="567"/>
      </w:pPr>
      <w:r w:rsidRPr="009075BB">
        <w:t>Menawarkan alternatif lain</w:t>
      </w:r>
    </w:p>
    <w:p w14:paraId="1D85997A" w14:textId="77777777" w:rsidR="004240F6" w:rsidRPr="009075BB" w:rsidRDefault="004240F6" w:rsidP="000A7C4F">
      <w:pPr>
        <w:pStyle w:val="BodyText"/>
        <w:numPr>
          <w:ilvl w:val="0"/>
          <w:numId w:val="23"/>
        </w:numPr>
        <w:ind w:left="1701" w:hanging="567"/>
      </w:pPr>
      <w:r w:rsidRPr="009075BB">
        <w:lastRenderedPageBreak/>
        <w:t>Memerlukan perhitungan waktu dan tindakan</w:t>
      </w:r>
    </w:p>
    <w:p w14:paraId="295DAE65" w14:textId="77777777" w:rsidR="004240F6" w:rsidRPr="009075BB" w:rsidRDefault="004240F6" w:rsidP="000A7C4F">
      <w:pPr>
        <w:pStyle w:val="BodyText"/>
        <w:numPr>
          <w:ilvl w:val="0"/>
          <w:numId w:val="23"/>
        </w:numPr>
        <w:ind w:left="1701" w:hanging="567"/>
      </w:pPr>
      <w:r w:rsidRPr="009075BB">
        <w:t xml:space="preserve">Menyediakan pesan </w:t>
      </w:r>
      <w:r w:rsidRPr="009075BB">
        <w:rPr>
          <w:i/>
        </w:rPr>
        <w:t>visual</w:t>
      </w:r>
      <w:r w:rsidRPr="009075BB">
        <w:t xml:space="preserve"> yang jelas</w:t>
      </w:r>
    </w:p>
    <w:p w14:paraId="09F820B3" w14:textId="77777777" w:rsidR="004240F6" w:rsidRPr="009075BB" w:rsidRDefault="004240F6" w:rsidP="000A7C4F">
      <w:pPr>
        <w:pStyle w:val="BodyText"/>
        <w:numPr>
          <w:ilvl w:val="0"/>
          <w:numId w:val="23"/>
        </w:numPr>
        <w:ind w:left="1701" w:hanging="567"/>
      </w:pPr>
      <w:r w:rsidRPr="009075BB">
        <w:t>Menggunakan label yang jelas dan mudah dipahami</w:t>
      </w:r>
    </w:p>
    <w:p w14:paraId="0F0B3BDC" w14:textId="77777777" w:rsidR="004240F6" w:rsidRPr="009075BB" w:rsidRDefault="004240F6" w:rsidP="000A7C4F">
      <w:pPr>
        <w:pStyle w:val="BodyText"/>
        <w:numPr>
          <w:ilvl w:val="0"/>
          <w:numId w:val="23"/>
        </w:numPr>
        <w:ind w:left="1701" w:hanging="567"/>
      </w:pPr>
      <w:r w:rsidRPr="009075BB">
        <w:t xml:space="preserve">Mendukung tujuan dan perilaku </w:t>
      </w:r>
      <w:r w:rsidRPr="009075BB">
        <w:rPr>
          <w:i/>
        </w:rPr>
        <w:t>user</w:t>
      </w:r>
    </w:p>
    <w:p w14:paraId="3D042FAE" w14:textId="77777777" w:rsidR="004240F6" w:rsidRPr="009075BB" w:rsidRDefault="004240F6" w:rsidP="004240F6">
      <w:pPr>
        <w:pStyle w:val="NoSpacing"/>
        <w:rPr>
          <w:rFonts w:ascii="Times New Roman" w:hAnsi="Times New Roman" w:cs="Times New Roman"/>
          <w:lang w:val="id"/>
        </w:rPr>
      </w:pPr>
    </w:p>
    <w:p w14:paraId="64A5E7FF" w14:textId="77777777" w:rsidR="004240F6" w:rsidRPr="009075BB" w:rsidRDefault="004240F6" w:rsidP="000A7C4F">
      <w:pPr>
        <w:pStyle w:val="BodyText"/>
        <w:numPr>
          <w:ilvl w:val="0"/>
          <w:numId w:val="21"/>
        </w:numPr>
        <w:ind w:left="1134" w:hanging="567"/>
      </w:pPr>
      <w:r w:rsidRPr="009075BB">
        <w:t xml:space="preserve">Grafik </w:t>
      </w:r>
      <w:r w:rsidRPr="009075BB">
        <w:rPr>
          <w:i/>
        </w:rPr>
        <w:t>Visual</w:t>
      </w:r>
    </w:p>
    <w:p w14:paraId="4BC20DE8" w14:textId="77777777" w:rsidR="004240F6" w:rsidRPr="009075BB" w:rsidRDefault="004240F6" w:rsidP="004240F6">
      <w:pPr>
        <w:pStyle w:val="BodyText"/>
        <w:ind w:left="567"/>
      </w:pPr>
      <w:r w:rsidRPr="009075BB">
        <w:t xml:space="preserve">Desain yang baik setidaknya memiliki komposisi warna yang baik dan konsisten, </w:t>
      </w:r>
      <w:r w:rsidRPr="009075BB">
        <w:rPr>
          <w:i/>
        </w:rPr>
        <w:t>layout</w:t>
      </w:r>
      <w:r w:rsidRPr="009075BB">
        <w:t xml:space="preserve"> grafik yang konsisten, teks yang mudah dibaca, penggunaan grafik yang memperkuat isi teks, dan secara keseluruhan membentuk suatu pola yang harmonis.</w:t>
      </w:r>
    </w:p>
    <w:p w14:paraId="6E9C692D" w14:textId="77777777" w:rsidR="004240F6" w:rsidRPr="009075BB" w:rsidRDefault="004240F6" w:rsidP="004240F6">
      <w:pPr>
        <w:pStyle w:val="NoSpacing"/>
        <w:rPr>
          <w:rFonts w:ascii="Times New Roman" w:hAnsi="Times New Roman" w:cs="Times New Roman"/>
          <w:lang w:val="id"/>
        </w:rPr>
      </w:pPr>
    </w:p>
    <w:p w14:paraId="017BD2C5" w14:textId="77777777" w:rsidR="004240F6" w:rsidRPr="009075BB" w:rsidRDefault="004240F6" w:rsidP="000A7C4F">
      <w:pPr>
        <w:pStyle w:val="BodyText"/>
        <w:numPr>
          <w:ilvl w:val="0"/>
          <w:numId w:val="21"/>
        </w:numPr>
        <w:ind w:left="1134" w:hanging="567"/>
      </w:pPr>
      <w:r w:rsidRPr="009075BB">
        <w:rPr>
          <w:i/>
        </w:rPr>
        <w:t>Content</w:t>
      </w:r>
    </w:p>
    <w:p w14:paraId="065186F1" w14:textId="77777777" w:rsidR="004240F6" w:rsidRPr="009075BB" w:rsidRDefault="004240F6" w:rsidP="004240F6">
      <w:pPr>
        <w:pStyle w:val="BodyText"/>
        <w:ind w:left="567"/>
      </w:pPr>
      <w:r w:rsidRPr="009075BB">
        <w:t xml:space="preserve">Gaya penulisan dan bahasa yang dipergunakan harus sesuai dengan </w:t>
      </w:r>
      <w:r w:rsidRPr="009075BB">
        <w:rPr>
          <w:i/>
        </w:rPr>
        <w:t>website</w:t>
      </w:r>
      <w:r w:rsidRPr="009075BB">
        <w:t xml:space="preserve"> dan target audien. Hindari kesalahan dalam penulisan, termasuk tata bahasa dan tanda baca di tiap halaman, </w:t>
      </w:r>
      <w:r w:rsidRPr="009075BB">
        <w:rPr>
          <w:i/>
        </w:rPr>
        <w:t>header</w:t>
      </w:r>
      <w:r w:rsidRPr="009075BB">
        <w:t xml:space="preserve">, dan judulnya. Konten harus relevan dengan tujuan </w:t>
      </w:r>
      <w:r w:rsidRPr="009075BB">
        <w:rPr>
          <w:i/>
        </w:rPr>
        <w:t>situs</w:t>
      </w:r>
      <w:r w:rsidRPr="009075BB">
        <w:t xml:space="preserve">. Jika ada konten yang berbentuk multimedia, usahakan berhubungan dengan isi situs </w:t>
      </w:r>
      <w:r w:rsidRPr="009075BB">
        <w:rPr>
          <w:i/>
        </w:rPr>
        <w:t>website</w:t>
      </w:r>
      <w:r w:rsidRPr="009075BB">
        <w:t>.</w:t>
      </w:r>
    </w:p>
    <w:p w14:paraId="00B287F3" w14:textId="77777777" w:rsidR="004240F6" w:rsidRPr="009075BB" w:rsidRDefault="004240F6" w:rsidP="004240F6">
      <w:pPr>
        <w:pStyle w:val="NoSpacing"/>
        <w:rPr>
          <w:rFonts w:ascii="Times New Roman" w:hAnsi="Times New Roman" w:cs="Times New Roman"/>
          <w:lang w:val="id"/>
        </w:rPr>
      </w:pPr>
    </w:p>
    <w:p w14:paraId="5C161D52" w14:textId="77777777" w:rsidR="004240F6" w:rsidRPr="009075BB" w:rsidRDefault="004240F6" w:rsidP="000A7C4F">
      <w:pPr>
        <w:pStyle w:val="BodyText"/>
        <w:numPr>
          <w:ilvl w:val="0"/>
          <w:numId w:val="21"/>
        </w:numPr>
        <w:ind w:left="1134" w:hanging="567"/>
        <w:rPr>
          <w:i/>
        </w:rPr>
      </w:pPr>
      <w:r w:rsidRPr="009075BB">
        <w:rPr>
          <w:i/>
        </w:rPr>
        <w:t>Compatibility</w:t>
      </w:r>
    </w:p>
    <w:p w14:paraId="576FBB84" w14:textId="77777777" w:rsidR="004240F6" w:rsidRPr="009075BB" w:rsidRDefault="004240F6" w:rsidP="004240F6">
      <w:pPr>
        <w:pStyle w:val="BodyText"/>
        <w:ind w:left="567"/>
      </w:pPr>
      <w:r w:rsidRPr="009075BB">
        <w:t xml:space="preserve">Situs </w:t>
      </w:r>
      <w:r w:rsidRPr="009075BB">
        <w:rPr>
          <w:i/>
        </w:rPr>
        <w:t>website</w:t>
      </w:r>
      <w:r w:rsidRPr="009075BB">
        <w:t xml:space="preserve"> harus kompatibel dengan berbagai perangkat tampilannya (</w:t>
      </w:r>
      <w:r w:rsidRPr="009075BB">
        <w:rPr>
          <w:i/>
        </w:rPr>
        <w:t>browser</w:t>
      </w:r>
      <w:r w:rsidRPr="009075BB">
        <w:t xml:space="preserve">), harus memberikan alternatif bagi </w:t>
      </w:r>
      <w:r w:rsidRPr="009075BB">
        <w:rPr>
          <w:i/>
        </w:rPr>
        <w:t>browser</w:t>
      </w:r>
      <w:r w:rsidRPr="009075BB">
        <w:t xml:space="preserve"> yang tidak dapat melihat situsnya.</w:t>
      </w:r>
    </w:p>
    <w:p w14:paraId="747999EE" w14:textId="77777777" w:rsidR="004240F6" w:rsidRPr="009075BB" w:rsidRDefault="004240F6" w:rsidP="004240F6">
      <w:pPr>
        <w:pStyle w:val="NoSpacing"/>
        <w:rPr>
          <w:rFonts w:ascii="Times New Roman" w:hAnsi="Times New Roman" w:cs="Times New Roman"/>
          <w:lang w:val="id"/>
        </w:rPr>
      </w:pPr>
    </w:p>
    <w:p w14:paraId="78133DA3" w14:textId="77777777" w:rsidR="004240F6" w:rsidRPr="009075BB" w:rsidRDefault="004240F6" w:rsidP="000A7C4F">
      <w:pPr>
        <w:pStyle w:val="BodyText"/>
        <w:numPr>
          <w:ilvl w:val="0"/>
          <w:numId w:val="21"/>
        </w:numPr>
        <w:ind w:left="1134" w:hanging="567"/>
        <w:rPr>
          <w:i/>
        </w:rPr>
      </w:pPr>
      <w:r w:rsidRPr="009075BB">
        <w:rPr>
          <w:i/>
        </w:rPr>
        <w:t>Loading Time</w:t>
      </w:r>
    </w:p>
    <w:p w14:paraId="153091ED" w14:textId="77777777" w:rsidR="004240F6" w:rsidRPr="009075BB" w:rsidRDefault="004240F6" w:rsidP="004240F6">
      <w:pPr>
        <w:pStyle w:val="BodyText"/>
        <w:ind w:left="567"/>
      </w:pPr>
      <w:r w:rsidRPr="009075BB">
        <w:rPr>
          <w:i/>
        </w:rPr>
        <w:t>Sebuah</w:t>
      </w:r>
      <w:r w:rsidRPr="009075BB">
        <w:t xml:space="preserve"> situs website yang tampil lebih cepat kemungkinan besar akan kembali dikunjungi, apalagi bila dengan konten dan tampilan yang menarik.</w:t>
      </w:r>
    </w:p>
    <w:p w14:paraId="035AE062" w14:textId="77777777" w:rsidR="004240F6" w:rsidRPr="009075BB" w:rsidRDefault="004240F6" w:rsidP="004240F6">
      <w:pPr>
        <w:pStyle w:val="NoSpacing"/>
        <w:rPr>
          <w:rFonts w:ascii="Times New Roman" w:hAnsi="Times New Roman" w:cs="Times New Roman"/>
          <w:lang w:val="id"/>
        </w:rPr>
      </w:pPr>
    </w:p>
    <w:p w14:paraId="505EB451" w14:textId="77777777" w:rsidR="004240F6" w:rsidRPr="009075BB" w:rsidRDefault="004240F6" w:rsidP="000A7C4F">
      <w:pPr>
        <w:pStyle w:val="BodyText"/>
        <w:numPr>
          <w:ilvl w:val="0"/>
          <w:numId w:val="21"/>
        </w:numPr>
        <w:ind w:left="1134" w:hanging="567"/>
        <w:rPr>
          <w:i/>
        </w:rPr>
      </w:pPr>
      <w:r w:rsidRPr="009075BB">
        <w:rPr>
          <w:i/>
        </w:rPr>
        <w:t>Functionality</w:t>
      </w:r>
    </w:p>
    <w:p w14:paraId="5C38616A" w14:textId="77777777" w:rsidR="004240F6" w:rsidRPr="009075BB" w:rsidRDefault="004240F6" w:rsidP="004240F6">
      <w:pPr>
        <w:pStyle w:val="BodyText"/>
        <w:ind w:left="567"/>
      </w:pPr>
      <w:r w:rsidRPr="009075BB">
        <w:t xml:space="preserve">Seberapa baik sebuah situs </w:t>
      </w:r>
      <w:r w:rsidRPr="009075BB">
        <w:rPr>
          <w:i/>
        </w:rPr>
        <w:t>website</w:t>
      </w:r>
      <w:r w:rsidRPr="009075BB">
        <w:t xml:space="preserve"> bekerja dari aspek teknologinya, ini bisa melibatkan programmer dengan </w:t>
      </w:r>
      <w:r w:rsidRPr="009075BB">
        <w:rPr>
          <w:i/>
        </w:rPr>
        <w:t>script</w:t>
      </w:r>
      <w:r w:rsidRPr="009075BB">
        <w:t>-nya, misalnya HTML (DHTML), PHP, ASP, ColdFusion, CGI, SSI, dan lain-lain.</w:t>
      </w:r>
    </w:p>
    <w:p w14:paraId="79FDFF1D" w14:textId="77777777" w:rsidR="004240F6" w:rsidRPr="009075BB" w:rsidRDefault="004240F6" w:rsidP="004240F6">
      <w:pPr>
        <w:pStyle w:val="NoSpacing"/>
        <w:rPr>
          <w:rFonts w:ascii="Times New Roman" w:hAnsi="Times New Roman" w:cs="Times New Roman"/>
          <w:lang w:val="id"/>
        </w:rPr>
      </w:pPr>
    </w:p>
    <w:p w14:paraId="2030F30C" w14:textId="77777777" w:rsidR="004240F6" w:rsidRPr="009075BB" w:rsidRDefault="004240F6" w:rsidP="000A7C4F">
      <w:pPr>
        <w:pStyle w:val="BodyText"/>
        <w:numPr>
          <w:ilvl w:val="0"/>
          <w:numId w:val="21"/>
        </w:numPr>
        <w:ind w:left="1134" w:hanging="567"/>
        <w:rPr>
          <w:i/>
        </w:rPr>
      </w:pPr>
      <w:r w:rsidRPr="009075BB">
        <w:rPr>
          <w:i/>
        </w:rPr>
        <w:t>Accesibility</w:t>
      </w:r>
    </w:p>
    <w:p w14:paraId="10E8E269" w14:textId="77777777" w:rsidR="004240F6" w:rsidRPr="009075BB" w:rsidRDefault="004240F6" w:rsidP="004240F6">
      <w:pPr>
        <w:pStyle w:val="BodyText"/>
        <w:ind w:left="567"/>
      </w:pPr>
      <w:r w:rsidRPr="009075BB">
        <w:t xml:space="preserve">Halaman </w:t>
      </w:r>
      <w:r w:rsidRPr="009075BB">
        <w:rPr>
          <w:i/>
        </w:rPr>
        <w:t>website</w:t>
      </w:r>
      <w:r w:rsidRPr="009075BB">
        <w:t xml:space="preserve"> harus bisa dipakai oleh setiap orang, baik anak-anak, orang tua, dan orang muda, termasuk orang cacat. Ada berbagai hambatan yang ditemui </w:t>
      </w:r>
      <w:r w:rsidRPr="009075BB">
        <w:rPr>
          <w:i/>
        </w:rPr>
        <w:lastRenderedPageBreak/>
        <w:t>dari</w:t>
      </w:r>
      <w:r w:rsidRPr="009075BB">
        <w:t xml:space="preserve"> sisi pengguna untuk bisa menikmati halaman </w:t>
      </w:r>
      <w:r w:rsidRPr="009075BB">
        <w:rPr>
          <w:i/>
        </w:rPr>
        <w:t xml:space="preserve">website </w:t>
      </w:r>
      <w:r w:rsidRPr="009075BB">
        <w:t xml:space="preserve">itu. Untuk hambatan fisik, seperti keterbatasan penglihatan, dapat diatasi dengan penyesuaian kontras warna dan dukungan pembaca layar. Selain itu ada juga hambatan infrastruktur, seperti akses internet yang lambat, spesifikasi komputer, penggunaan </w:t>
      </w:r>
      <w:r w:rsidRPr="009075BB">
        <w:rPr>
          <w:i/>
        </w:rPr>
        <w:t>browser</w:t>
      </w:r>
      <w:r w:rsidRPr="009075BB">
        <w:t>, dan lain-lain yang dapat mempengaruhi akses seseorang.</w:t>
      </w:r>
    </w:p>
    <w:p w14:paraId="5142A1D2" w14:textId="77777777" w:rsidR="004240F6" w:rsidRPr="009075BB" w:rsidRDefault="004240F6" w:rsidP="004240F6">
      <w:pPr>
        <w:pStyle w:val="NoSpacing"/>
        <w:rPr>
          <w:rFonts w:ascii="Times New Roman" w:hAnsi="Times New Roman" w:cs="Times New Roman"/>
          <w:lang w:val="id"/>
        </w:rPr>
      </w:pPr>
    </w:p>
    <w:p w14:paraId="0446E0AA" w14:textId="77777777" w:rsidR="004240F6" w:rsidRPr="009075BB" w:rsidRDefault="004240F6" w:rsidP="000A7C4F">
      <w:pPr>
        <w:pStyle w:val="BodyText"/>
        <w:numPr>
          <w:ilvl w:val="0"/>
          <w:numId w:val="21"/>
        </w:numPr>
        <w:ind w:left="1134" w:hanging="567"/>
        <w:rPr>
          <w:i/>
        </w:rPr>
      </w:pPr>
      <w:r w:rsidRPr="009075BB">
        <w:rPr>
          <w:i/>
        </w:rPr>
        <w:t>Interactivity</w:t>
      </w:r>
    </w:p>
    <w:p w14:paraId="2E259866" w14:textId="77777777" w:rsidR="004240F6" w:rsidRPr="009075BB" w:rsidRDefault="004240F6" w:rsidP="004240F6">
      <w:pPr>
        <w:pStyle w:val="BodyText"/>
        <w:ind w:left="567"/>
      </w:pPr>
      <w:r w:rsidRPr="009075BB">
        <w:t xml:space="preserve">Interaktivitas adalah apa yang melibatkan pengguna situs </w:t>
      </w:r>
      <w:r w:rsidRPr="009075BB">
        <w:rPr>
          <w:i/>
        </w:rPr>
        <w:t>website</w:t>
      </w:r>
      <w:r w:rsidRPr="009075BB">
        <w:t xml:space="preserve"> sebagai </w:t>
      </w:r>
      <w:r w:rsidRPr="009075BB">
        <w:rPr>
          <w:i/>
        </w:rPr>
        <w:t>user</w:t>
      </w:r>
      <w:r w:rsidRPr="009075BB">
        <w:t xml:space="preserve"> </w:t>
      </w:r>
      <w:r w:rsidRPr="009075BB">
        <w:rPr>
          <w:i/>
        </w:rPr>
        <w:t>experience</w:t>
      </w:r>
      <w:r w:rsidRPr="009075BB">
        <w:t xml:space="preserve"> dengan situs </w:t>
      </w:r>
      <w:r w:rsidRPr="009075BB">
        <w:rPr>
          <w:i/>
        </w:rPr>
        <w:t>website</w:t>
      </w:r>
      <w:r w:rsidRPr="009075BB">
        <w:t xml:space="preserve"> itu sendiri. Dasar dari interaktivitas adalah </w:t>
      </w:r>
      <w:r w:rsidRPr="009075BB">
        <w:rPr>
          <w:i/>
        </w:rPr>
        <w:t>hyperlinks</w:t>
      </w:r>
      <w:r w:rsidRPr="009075BB">
        <w:t xml:space="preserve"> (</w:t>
      </w:r>
      <w:r w:rsidRPr="009075BB">
        <w:rPr>
          <w:i/>
        </w:rPr>
        <w:t>link</w:t>
      </w:r>
      <w:r w:rsidRPr="009075BB">
        <w:t xml:space="preserve">) dan mekanisme </w:t>
      </w:r>
      <w:r w:rsidRPr="009075BB">
        <w:rPr>
          <w:i/>
        </w:rPr>
        <w:t>feedback</w:t>
      </w:r>
      <w:r w:rsidRPr="009075BB">
        <w:t xml:space="preserve">. </w:t>
      </w:r>
    </w:p>
    <w:p w14:paraId="73545532" w14:textId="77777777" w:rsidR="004240F6" w:rsidRPr="009075BB" w:rsidRDefault="004240F6" w:rsidP="004240F6">
      <w:pPr>
        <w:pStyle w:val="NoSpacing"/>
        <w:rPr>
          <w:rFonts w:ascii="Times New Roman" w:hAnsi="Times New Roman" w:cs="Times New Roman"/>
          <w:lang w:val="id"/>
        </w:rPr>
      </w:pPr>
    </w:p>
    <w:p w14:paraId="05555EB2" w14:textId="77777777" w:rsidR="004240F6" w:rsidRPr="009075BB" w:rsidRDefault="004240F6" w:rsidP="004240F6">
      <w:pPr>
        <w:pStyle w:val="Heading2"/>
        <w:numPr>
          <w:ilvl w:val="1"/>
          <w:numId w:val="4"/>
        </w:numPr>
        <w:ind w:left="567" w:hanging="567"/>
        <w:rPr>
          <w:rFonts w:cs="Times New Roman"/>
          <w:lang w:val="id"/>
        </w:rPr>
      </w:pPr>
      <w:bookmarkStart w:id="119" w:name="_Toc192654585"/>
      <w:bookmarkStart w:id="120" w:name="_Toc195952499"/>
      <w:r w:rsidRPr="009075BB">
        <w:rPr>
          <w:rFonts w:cs="Times New Roman"/>
          <w:i/>
        </w:rPr>
        <w:t>User Acceptance Testing</w:t>
      </w:r>
      <w:r w:rsidRPr="009075BB">
        <w:rPr>
          <w:rFonts w:cs="Times New Roman"/>
        </w:rPr>
        <w:t xml:space="preserve"> (UAT)</w:t>
      </w:r>
      <w:bookmarkEnd w:id="119"/>
      <w:bookmarkEnd w:id="120"/>
    </w:p>
    <w:p w14:paraId="371E8C23" w14:textId="77777777" w:rsidR="004240F6" w:rsidRPr="009075BB" w:rsidRDefault="004240F6" w:rsidP="004240F6">
      <w:pPr>
        <w:pStyle w:val="NoSpacing"/>
        <w:rPr>
          <w:rFonts w:ascii="Times New Roman" w:hAnsi="Times New Roman" w:cs="Times New Roman"/>
          <w:lang w:val="id"/>
        </w:rPr>
      </w:pPr>
    </w:p>
    <w:p w14:paraId="29F2DA68" w14:textId="77777777" w:rsidR="004240F6" w:rsidRPr="009075BB" w:rsidRDefault="004240F6" w:rsidP="004240F6">
      <w:pPr>
        <w:pStyle w:val="BodyText"/>
      </w:pPr>
      <w:r w:rsidRPr="009075BB">
        <w:t xml:space="preserve">Menurut I Gede Iwan Sudipa, dkk dalam </w:t>
      </w:r>
      <w:r w:rsidRPr="009075BB">
        <w:fldChar w:fldCharType="begin" w:fldLock="1"/>
      </w:r>
      <w:r w:rsidRPr="009075BB">
        <w:instrText>ADDIN CSL_CITATION {"citationItems":[{"id":"ITEM-1","itemData":{"DOI":"https://doi.org/10.62951/switch.v3i1.330","author":[{"dropping-particle":"","family":"Aliyah","given":"","non-dropping-particle":"","parse-names":false,"suffix":""},{"dropping-particle":"","family":"Hartono","given":"Nahrun","non-dropping-particle":"","parse-names":false,"suffix":""},{"dropping-particle":"","family":"Muin","given":"Asrul Azhari","non-dropping-particle":"","parse-names":false,"suffix":""}],"container-title":"Jurnal Sains Dan Teknologi Informasi","id":"ITEM-1","issue":"1","issued":{"date-parts":[["2025"]]},"page":"84–100","title":"Penggunaan User Acceptance Testing ( UAT ) Pada Pengujian Sistem Informasi Pengelolaan Keuangan Dan Inventaris Barang","type":"article-journal","volume":"3"},"uris":["http://www.mendeley.com/documents/?uuid=2c3c8b69-23d4-45b6-9b5d-5dcb831a40bc"]}],"mendeley":{"formattedCitation":"(Aliyah, Hartono, and Muin 2025)","manualFormatting":"Aliyah et al. (2025)","plainTextFormattedCitation":"(Aliyah, Hartono, and Muin 2025)","previouslyFormattedCitation":"(Aliyah, Hartono, and Muin 2025)"},"properties":{"noteIndex":0},"schema":"https://github.com/citation-style-language/schema/raw/master/csl-citation.json"}</w:instrText>
      </w:r>
      <w:r w:rsidRPr="009075BB">
        <w:fldChar w:fldCharType="separate"/>
      </w:r>
      <w:r w:rsidRPr="009075BB">
        <w:rPr>
          <w:noProof/>
        </w:rPr>
        <w:t>Aliyah et al. (2025)</w:t>
      </w:r>
      <w:r w:rsidRPr="009075BB">
        <w:fldChar w:fldCharType="end"/>
      </w:r>
      <w:r w:rsidRPr="009075BB">
        <w:t xml:space="preserve"> </w:t>
      </w:r>
      <w:r w:rsidRPr="009075BB">
        <w:rPr>
          <w:i/>
        </w:rPr>
        <w:t>User Acceptance Testing</w:t>
      </w:r>
      <w:r w:rsidRPr="009075BB">
        <w:t xml:space="preserve"> (UAT) merupakan salah satu tahap penting dalam proses pengujian perangkat lunak. UAT dilakukan untuk memastikan bahwa perangkat lunak yang dikembangkan memenuhi kebutuhan dan harapan pengguna yang sebenarnya sebelum diluncurkan secara resmi.</w:t>
      </w:r>
    </w:p>
    <w:p w14:paraId="64B18A64" w14:textId="77777777" w:rsidR="004240F6" w:rsidRPr="009075BB" w:rsidRDefault="004240F6" w:rsidP="004240F6">
      <w:pPr>
        <w:pStyle w:val="BodyText"/>
      </w:pPr>
      <w:r w:rsidRPr="009075BB">
        <w:rPr>
          <w:i/>
        </w:rPr>
        <w:t>User Acceptance Test</w:t>
      </w:r>
      <w:r w:rsidRPr="009075BB">
        <w:t xml:space="preserve"> (UAT) atau uji penerimaan </w:t>
      </w:r>
      <w:r w:rsidRPr="009075BB">
        <w:rPr>
          <w:i/>
        </w:rPr>
        <w:t>User</w:t>
      </w:r>
      <w:r w:rsidRPr="009075BB">
        <w:t xml:space="preserve"> adalah suatu proses pengujian oleh </w:t>
      </w:r>
      <w:r w:rsidRPr="009075BB">
        <w:rPr>
          <w:i/>
        </w:rPr>
        <w:t>User</w:t>
      </w:r>
      <w:r w:rsidRPr="009075BB">
        <w:t xml:space="preserve"> yang dimaksudkan untuk menghasilkan dokumen yang dijadikan  bukti bahwa software yang telah dikembangkan telah  dapat  diterima  oleh </w:t>
      </w:r>
      <w:r w:rsidRPr="009075BB">
        <w:rPr>
          <w:i/>
        </w:rPr>
        <w:t>User</w:t>
      </w:r>
      <w:r w:rsidRPr="009075BB">
        <w:t xml:space="preserve"> </w:t>
      </w:r>
      <w:r w:rsidRPr="009075BB">
        <w:fldChar w:fldCharType="begin" w:fldLock="1"/>
      </w:r>
      <w:r w:rsidRPr="009075BB">
        <w:instrText>ADDIN CSL_CITATION {"citationItems":[{"id":"ITEM-1","itemData":{"DOI":"https://doi.org/10.30812/matrik.v20i2.1124","ISSN":"1858-4144","abstract":"Sistem online memanfaatkan website sebagai media pemasaran. Namun dengan perkembangan teknologi, pemasaran dilakukan dengan online terdapat kendala yaitu banyaknya produk yang tersedia dalam pemilihan produk. Sistem rekomendasi adalah sistem yang menyarankan informasi berguna atau menduga yang akan dilakukan user untuk mencapai tujuannya, seperti mencari teknik yang terbaik dalam memberikan rekomendasi bagi user. Menurut hasil survey yang telah dilakukan terhadap 17 orang pemakai website pemasaran produk Gadget Shield didapatkan 88,20% mengharapkan adanya penilaian user terhadap produk. Penelitian ini akan melakukan pengembangan sistem rekomendasi produk Gadget Shield pada toko Jackskins menggunakan metode User-Based Collaborative Filtering serta menggunakan Euclidean Distance untuk mengukur jarak kemiripan antar User dan Weighted Sum digunakan untuk mencari rekomendasi produk. Diharapkan dengan adanya sistem dapat memudahkan User dalam pencarian produk Gadget Shield terbaik. Guna menghasilkan produk rekomendasi,hasil nilai kemiripaan dilakukan perhitungan dengan algoritma Weighted Sum. Sistem rekomendasi Collaborative Filtering telah diuji menggunakan metode pengujian akurasi Root Mean Square Error (RMSE) dan pengujian User Acceptance Test (UAT). Hasil uji RMSE menunjukkan nilai 0,496 atau akurasinya 90,08%. Hasil pengujian UAT didapatkan 86,86% diterima. Informasi dari proses tersebutlah yang nantinya diharapkan akan bermanfaat sebagai dasar sumber rekomendasi yang akurat.","author":[{"dropping-particle":"","family":"Khusna","given":"Arfiani Nur","non-dropping-particle":"","parse-names":false,"suffix":""},{"dropping-particle":"","family":"Delasano","given":"Krisvan Patra","non-dropping-particle":"","parse-names":false,"suffix":""},{"dropping-particle":"","family":"Saputra","given":"Dimas Chaerul Ekty","non-dropping-particle":"","parse-names":false,"suffix":""}],"container-title":"MATRIK : Jurnal Manajemen, Teknik Informatika dan Rekayasa Komputer","id":"ITEM-1","issue":"2","issued":{"date-parts":[["2021"]]},"page":"293-304","title":"Penerapan User-Based Collaborative Filtering Algorithm","type":"article-journal","volume":"20"},"uris":["http://www.mendeley.com/documents/?uuid=cc48371d-68dd-4198-89f7-6efa72ce8b92"]}],"mendeley":{"formattedCitation":"(Khusna, Delasano, and Saputra 2021)","plainTextFormattedCitation":"(Khusna, Delasano, and Saputra 2021)","previouslyFormattedCitation":"(Khusna, Delasano, and Saputra 2021)"},"properties":{"noteIndex":0},"schema":"https://github.com/citation-style-language/schema/raw/master/csl-citation.json"}</w:instrText>
      </w:r>
      <w:r w:rsidRPr="009075BB">
        <w:fldChar w:fldCharType="separate"/>
      </w:r>
      <w:r w:rsidRPr="009075BB">
        <w:rPr>
          <w:noProof/>
        </w:rPr>
        <w:t>(Khusna, Delasano, and Saputra 2021)</w:t>
      </w:r>
      <w:r w:rsidRPr="009075BB">
        <w:fldChar w:fldCharType="end"/>
      </w:r>
      <w:r w:rsidRPr="009075BB">
        <w:t>.</w:t>
      </w:r>
    </w:p>
    <w:p w14:paraId="0A170A87" w14:textId="77777777" w:rsidR="004240F6" w:rsidRPr="009075BB" w:rsidRDefault="004240F6" w:rsidP="004240F6">
      <w:pPr>
        <w:pStyle w:val="BodyText"/>
      </w:pPr>
      <w:r w:rsidRPr="009075BB">
        <w:t xml:space="preserve">Dalam proses </w:t>
      </w:r>
      <w:r w:rsidRPr="009075BB">
        <w:rPr>
          <w:i/>
        </w:rPr>
        <w:t>User Acceptance Testing</w:t>
      </w:r>
      <w:r w:rsidRPr="009075BB">
        <w:t xml:space="preserve"> (UAT), terdapat beberapa jenis pengujian yang bertujuan untuk mengevaluasi fungsionalitas perangkat lunak guna memastikan kesesuaiannya dengan spesifikasi yang telah ditetapkan. Di antara jenis pengujian tersebut adalah </w:t>
      </w:r>
      <w:r w:rsidRPr="009075BB">
        <w:rPr>
          <w:i/>
        </w:rPr>
        <w:t>Alpha</w:t>
      </w:r>
      <w:r w:rsidRPr="009075BB">
        <w:t xml:space="preserve"> </w:t>
      </w:r>
      <w:r w:rsidRPr="009075BB">
        <w:rPr>
          <w:i/>
        </w:rPr>
        <w:t>Testing</w:t>
      </w:r>
      <w:r w:rsidRPr="009075BB">
        <w:t xml:space="preserve"> dan </w:t>
      </w:r>
      <w:r w:rsidRPr="009075BB">
        <w:rPr>
          <w:i/>
        </w:rPr>
        <w:t>Beta</w:t>
      </w:r>
      <w:r w:rsidRPr="009075BB">
        <w:t xml:space="preserve"> </w:t>
      </w:r>
      <w:r w:rsidRPr="009075BB">
        <w:rPr>
          <w:i/>
        </w:rPr>
        <w:t>Testing</w:t>
      </w:r>
      <w:r w:rsidRPr="009075BB">
        <w:t xml:space="preserve">. </w:t>
      </w:r>
      <w:r w:rsidRPr="009075BB">
        <w:rPr>
          <w:i/>
        </w:rPr>
        <w:t>Alpha</w:t>
      </w:r>
      <w:r w:rsidRPr="009075BB">
        <w:t xml:space="preserve"> </w:t>
      </w:r>
      <w:r w:rsidRPr="009075BB">
        <w:rPr>
          <w:i/>
        </w:rPr>
        <w:t>Testing</w:t>
      </w:r>
      <w:r w:rsidRPr="009075BB">
        <w:t xml:space="preserve"> merupakan proses pengujian internal yang dilakukan oleh tim pengembang dengan tujuan mengidentifikasi dan memperbaiki </w:t>
      </w:r>
      <w:r w:rsidRPr="009075BB">
        <w:rPr>
          <w:i/>
        </w:rPr>
        <w:t>bug</w:t>
      </w:r>
      <w:r w:rsidRPr="009075BB">
        <w:t xml:space="preserve"> sejak tahap awal pengembangan. Pengujian ini dapat dilakukan dengan metode </w:t>
      </w:r>
      <w:r w:rsidRPr="009075BB">
        <w:rPr>
          <w:i/>
        </w:rPr>
        <w:t>BlackBox</w:t>
      </w:r>
      <w:r w:rsidRPr="009075BB">
        <w:t xml:space="preserve"> </w:t>
      </w:r>
      <w:r w:rsidRPr="009075BB">
        <w:rPr>
          <w:i/>
        </w:rPr>
        <w:t>Testing</w:t>
      </w:r>
      <w:r w:rsidRPr="009075BB">
        <w:t xml:space="preserve"> untuk mengevaluasi fungsionalitas sistem tanpa mengetahui struktur internal perangkat lunak. Sementara itu, </w:t>
      </w:r>
      <w:r w:rsidRPr="009075BB">
        <w:rPr>
          <w:i/>
        </w:rPr>
        <w:t>Beta</w:t>
      </w:r>
      <w:r w:rsidRPr="009075BB">
        <w:t xml:space="preserve"> </w:t>
      </w:r>
      <w:r w:rsidRPr="009075BB">
        <w:rPr>
          <w:i/>
        </w:rPr>
        <w:t>Testing</w:t>
      </w:r>
      <w:r w:rsidRPr="009075BB">
        <w:t xml:space="preserve"> melibatkan pengguna eksternal guna memperoleh umpan balik yang lebih realistis sebelum perangkat lunak dirilis secara resmi. Pengujian ini dapat dilakukan melalui penyebaran kuesioner kepada pengguna untuk mengevaluasi tingkat penerimaan dan pengalaman penggunaan aplikasi dari perspektif pengguna akhir </w:t>
      </w:r>
      <w:r w:rsidRPr="009075BB">
        <w:fldChar w:fldCharType="begin" w:fldLock="1"/>
      </w:r>
      <w:r w:rsidRPr="009075BB">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plainTextFormattedCitation":"(Yakub et al. 2024)","previouslyFormattedCitation":"(Yakub et al. 2024)"},"properties":{"noteIndex":0},"schema":"https://github.com/citation-style-language/schema/raw/master/csl-citation.json"}</w:instrText>
      </w:r>
      <w:r w:rsidRPr="009075BB">
        <w:fldChar w:fldCharType="separate"/>
      </w:r>
      <w:r w:rsidRPr="009075BB">
        <w:rPr>
          <w:noProof/>
        </w:rPr>
        <w:t>(Yakub et al. 2024)</w:t>
      </w:r>
      <w:r w:rsidRPr="009075BB">
        <w:fldChar w:fldCharType="end"/>
      </w:r>
      <w:r w:rsidRPr="009075BB">
        <w:t>.</w:t>
      </w:r>
    </w:p>
    <w:p w14:paraId="30FB9B9C"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lastRenderedPageBreak/>
        <w:t xml:space="preserve"> </w:t>
      </w:r>
      <w:bookmarkStart w:id="121" w:name="_Toc192654586"/>
      <w:bookmarkStart w:id="122" w:name="_Toc195952500"/>
      <w:r w:rsidRPr="009075BB">
        <w:rPr>
          <w:rFonts w:cs="Times New Roman"/>
          <w:i/>
        </w:rPr>
        <w:t>Blackbox</w:t>
      </w:r>
      <w:r w:rsidRPr="009075BB">
        <w:rPr>
          <w:rFonts w:cs="Times New Roman"/>
        </w:rPr>
        <w:t xml:space="preserve"> Testing</w:t>
      </w:r>
      <w:bookmarkEnd w:id="121"/>
      <w:bookmarkEnd w:id="122"/>
    </w:p>
    <w:p w14:paraId="3F8D7CD9" w14:textId="77777777" w:rsidR="004240F6" w:rsidRPr="009075BB" w:rsidRDefault="004240F6" w:rsidP="004240F6">
      <w:pPr>
        <w:pStyle w:val="BodyText"/>
        <w:ind w:left="567"/>
      </w:pPr>
      <w:r w:rsidRPr="009075BB">
        <w:rPr>
          <w:i/>
        </w:rPr>
        <w:t>Black Box Testing</w:t>
      </w:r>
      <w:r w:rsidRPr="009075BB">
        <w:t xml:space="preserve"> adalah metode pengujian perangkat lunak yang berfokus pada fungsionalitas sistem aplikasi tanpa memperhatikan struktur atau kode internalnya. Pengujian ini bertujuan untuk mengidentifikasi kesalahan dalam fungsi sistem, seperti kesalahan dalam operasi aplikasi atau menu yang hilang </w:t>
      </w:r>
      <w:r w:rsidRPr="009075BB">
        <w:fldChar w:fldCharType="begin" w:fldLock="1"/>
      </w:r>
      <w:r w:rsidRPr="009075BB">
        <w:instrText>ADDIN CSL_CITATION {"citationItems":[{"id":"ITEM-1","itemData":{"DOI":"https://journal.mediapublikasi.id/index.php/oktal/article/view/1354","ISSN":"1322-1330","abstract":"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login, Form tambah barang dan Form edit barang yang mana masing-masing form diuji dengan memasukkan beberapa data input yang sering terjadi(ditemukan). Hasil penelitian menunjukkan bahwa pengujian perangkat lunak menggunakan metode Black Box Testing dengan Teknik Equivalence Partitions pada aplikasi input barang kedatang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Muhammad Arofiq","given":"Nur","non-dropping-particle":"","parse-names":false,"suffix":""},{"dropping-particle":"","family":"Ferdo Erlangga","given":"Reyven","non-dropping-particle":"","parse-names":false,"suffix":""},{"dropping-particle":"","family":"Irawan","given":"Ade","non-dropping-particle":"","parse-names":false,"suffix":""},{"dropping-particle":"","family":"Saifudin","given":"Arief","non-dropping-particle":"","parse-names":false,"suffix":""}],"container-title":"Ilmu Komputer dan Science","id":"ITEM-1","issue":"5","issued":{"date-parts":[["2023"]]},"page":"1322-1330","title":"OKTAL : Jurnal Ilmu Komputer dan Science Pengujian Fungsional Aplikasi Inventory Barang Kedatangan Dengan Metode Black Box Testing Bagi Pemula","type":"article-journal","volume":"2"},"uris":["http://www.mendeley.com/documents/?uuid=99f89e37-a5e8-49f0-a5d5-046a2612a297"]}],"mendeley":{"formattedCitation":"(Muhammad Arofiq et al. 2023)","plainTextFormattedCitation":"(Muhammad Arofiq et al. 2023)","previouslyFormattedCitation":"(Muhammad Arofiq et al. 2023)"},"properties":{"noteIndex":0},"schema":"https://github.com/citation-style-language/schema/raw/master/csl-citation.json"}</w:instrText>
      </w:r>
      <w:r w:rsidRPr="009075BB">
        <w:fldChar w:fldCharType="separate"/>
      </w:r>
      <w:r w:rsidRPr="009075BB">
        <w:rPr>
          <w:noProof/>
        </w:rPr>
        <w:t>(Muhammad Arofiq et al. 2023)</w:t>
      </w:r>
      <w:r w:rsidRPr="009075BB">
        <w:fldChar w:fldCharType="end"/>
      </w:r>
      <w:r w:rsidRPr="009075BB">
        <w:t xml:space="preserve">. </w:t>
      </w:r>
    </w:p>
    <w:p w14:paraId="31FB6E1E" w14:textId="77777777" w:rsidR="004240F6" w:rsidRPr="009075BB" w:rsidRDefault="004240F6" w:rsidP="004240F6">
      <w:pPr>
        <w:pStyle w:val="BodyText"/>
        <w:ind w:left="567"/>
      </w:pPr>
      <w:r w:rsidRPr="009075BB">
        <w:t xml:space="preserve">Pada dasarnya, </w:t>
      </w:r>
      <w:r w:rsidRPr="009075BB">
        <w:rPr>
          <w:i/>
        </w:rPr>
        <w:t>Black Box Testing</w:t>
      </w:r>
      <w:r w:rsidRPr="009075BB">
        <w:t xml:space="preserve"> menguji apakah aplikasi berfungsi sesuai dengan yang diharapkan berdasarkan input yang diberikan, dengan memeriksa apakah hasil yang diperoleh sesuai dengan output yang diinginkan.</w:t>
      </w:r>
    </w:p>
    <w:p w14:paraId="15BC5436" w14:textId="77777777" w:rsidR="004240F6" w:rsidRPr="009075BB" w:rsidRDefault="004240F6" w:rsidP="004240F6">
      <w:pPr>
        <w:pStyle w:val="NoSpacing"/>
        <w:rPr>
          <w:rFonts w:ascii="Times New Roman" w:hAnsi="Times New Roman" w:cs="Times New Roman"/>
          <w:lang w:val="id"/>
        </w:rPr>
      </w:pPr>
    </w:p>
    <w:p w14:paraId="74F750E3"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t xml:space="preserve"> </w:t>
      </w:r>
      <w:bookmarkStart w:id="123" w:name="_Toc192654587"/>
      <w:bookmarkStart w:id="124" w:name="_Toc195952501"/>
      <w:r w:rsidRPr="009075BB">
        <w:rPr>
          <w:rFonts w:cs="Times New Roman"/>
          <w:i/>
        </w:rPr>
        <w:t>Beta</w:t>
      </w:r>
      <w:r w:rsidRPr="009075BB">
        <w:rPr>
          <w:rFonts w:cs="Times New Roman"/>
        </w:rPr>
        <w:t xml:space="preserve"> </w:t>
      </w:r>
      <w:r w:rsidRPr="009075BB">
        <w:rPr>
          <w:rFonts w:cs="Times New Roman"/>
          <w:i/>
        </w:rPr>
        <w:t>Testing</w:t>
      </w:r>
      <w:bookmarkEnd w:id="123"/>
      <w:bookmarkEnd w:id="124"/>
    </w:p>
    <w:p w14:paraId="4EE71A49" w14:textId="77777777" w:rsidR="004240F6" w:rsidRPr="009075BB" w:rsidRDefault="004240F6" w:rsidP="004240F6">
      <w:pPr>
        <w:pStyle w:val="BodyText"/>
        <w:ind w:left="567"/>
        <w:rPr>
          <w:lang w:val="en-US"/>
        </w:rPr>
      </w:pPr>
      <w:r w:rsidRPr="009075BB">
        <w:rPr>
          <w:i/>
          <w:lang w:val="en-US"/>
        </w:rPr>
        <w:t>Beta Testing</w:t>
      </w:r>
      <w:r w:rsidRPr="009075BB">
        <w:rPr>
          <w:lang w:val="en-US"/>
        </w:rPr>
        <w:t xml:space="preserve"> </w:t>
      </w:r>
      <w:r w:rsidRPr="009075BB">
        <w:rPr>
          <w:lang w:val="id-ID"/>
        </w:rPr>
        <w:t>(</w:t>
      </w:r>
      <w:r w:rsidRPr="009075BB">
        <w:rPr>
          <w:lang w:val="en-US"/>
        </w:rPr>
        <w:t>Pengujian Beta</w:t>
      </w:r>
      <w:r w:rsidRPr="009075BB">
        <w:rPr>
          <w:lang w:val="id-ID"/>
        </w:rPr>
        <w:t xml:space="preserve">) merupakan fase pengujian yang melibatkan pihak ketiga atau </w:t>
      </w:r>
      <w:r w:rsidRPr="009075BB">
        <w:t>eksternal</w:t>
      </w:r>
      <w:r w:rsidRPr="009075BB">
        <w:rPr>
          <w:lang w:val="id-ID"/>
        </w:rPr>
        <w:t xml:space="preserve"> </w:t>
      </w:r>
      <w:r w:rsidRPr="009075BB">
        <w:rPr>
          <w:lang w:val="id-ID"/>
        </w:rPr>
        <w:fldChar w:fldCharType="begin" w:fldLock="1"/>
      </w:r>
      <w:r w:rsidRPr="009075BB">
        <w:rPr>
          <w:lang w:val="id-ID"/>
        </w:rPr>
        <w:instrText>ADDIN CSL_CITATION {"citationItems":[{"id":"ITEM-1","itemData":{"DOI":"https://doi.org/10.57008/jjp.v2i01.150","ISSN":"2776-267X","abstract":"Tujuan dari penelitaian ini adalah untuk menghasilkan media pembelajaran berbasis web untuk siswa agar mudah memahami pelajaran matematika khususnya tentang bilangan pangkat dan bilangan akar. Pengembangan Game Edukasi bilangan pangkat dan akar, didasari oleh kurangnya upaya guru dalam meningkatkan pembelajaran yang kreatif dan inovatif. Metode: Penelitian ini merupakan penelitian pengembangan (Research and Development) Game ini dikembangan menggunakan perangkat lunak Genially berbasis website dengan pengembangan media pembelajaran berbasis game menggunakan model GDLC (Game Development Life Cycle) yaitu: Initiation, preproduction, production, Testing (Alpha testing, Beta testing), dan realease. Melalui pendekatan GDLC, validator ahli memberikan respon penilaian sangat baik melalui Black Box Testing dimana game ini berjalan sesuai fungsinya dan layak untuk dimainkan oleh para siswa dan juga pengguna umum lainnya.","author":[{"dropping-particle":"","family":"Enstein","given":"Jhon","non-dropping-particle":"","parse-names":false,"suffix":""},{"dropping-particle":"","family":"Bulu","given":"Vera Rosalina","non-dropping-particle":"","parse-names":false,"suffix":""},{"dropping-particle":"","family":"Nahak","given":"Roswita Lioba","non-dropping-particle":"","parse-names":false,"suffix":""}],"container-title":"Jurnal Jendela Pendidikan","id":"ITEM-1","issue":"01","issued":{"date-parts":[["2022"]]},"page":"101-109","title":"Pengembangan Media Pembelajaran Game Edukasi Bilangan Pangkat dan Akar menggunakan Genially","type":"article-journal","volume":"2"},"uris":["http://www.mendeley.com/documents/?uuid=15d791a9-76d4-4080-abe5-014b79f667bd"]}],"mendeley":{"formattedCitation":"(Enstein, Bulu, and Nahak 2022)","plainTextFormattedCitation":"(Enstein, Bulu, and Nahak 2022)","previouslyFormattedCitation":"(Enstein, Bulu, and Nahak 2022)"},"properties":{"noteIndex":0},"schema":"https://github.com/citation-style-language/schema/raw/master/csl-citation.json"}</w:instrText>
      </w:r>
      <w:r w:rsidRPr="009075BB">
        <w:rPr>
          <w:lang w:val="id-ID"/>
        </w:rPr>
        <w:fldChar w:fldCharType="separate"/>
      </w:r>
      <w:r w:rsidRPr="009075BB">
        <w:rPr>
          <w:noProof/>
          <w:lang w:val="id-ID"/>
        </w:rPr>
        <w:t>(Enstein, Bulu, and Nahak 2022)</w:t>
      </w:r>
      <w:r w:rsidRPr="009075BB">
        <w:rPr>
          <w:lang w:val="id-ID"/>
        </w:rPr>
        <w:fldChar w:fldCharType="end"/>
      </w:r>
      <w:r w:rsidRPr="009075BB">
        <w:rPr>
          <w:lang w:val="id-ID"/>
        </w:rPr>
        <w:t>. Pengujian ini dilakukan melalui beberapa tahapan, yaitu</w:t>
      </w:r>
      <w:r w:rsidRPr="009075BB">
        <w:rPr>
          <w:lang w:val="en-US"/>
        </w:rPr>
        <w:t>:</w:t>
      </w:r>
    </w:p>
    <w:p w14:paraId="12E84C3F" w14:textId="77777777" w:rsidR="004240F6" w:rsidRPr="009075BB" w:rsidRDefault="004240F6" w:rsidP="000A7C4F">
      <w:pPr>
        <w:pStyle w:val="BodyText"/>
        <w:numPr>
          <w:ilvl w:val="0"/>
          <w:numId w:val="28"/>
        </w:numPr>
        <w:ind w:left="1701" w:hanging="567"/>
      </w:pPr>
      <w:r w:rsidRPr="009075BB">
        <w:t>Menyusun rencana pengujian UAT yang meliputi waktu pelaksanaan, tujuan pengujian, prosedur pengisian, serta aspek yang akan diuji.</w:t>
      </w:r>
    </w:p>
    <w:p w14:paraId="74C1CBAC" w14:textId="77777777" w:rsidR="004240F6" w:rsidRPr="009075BB" w:rsidRDefault="004240F6" w:rsidP="000A7C4F">
      <w:pPr>
        <w:pStyle w:val="BodyText"/>
        <w:numPr>
          <w:ilvl w:val="0"/>
          <w:numId w:val="28"/>
        </w:numPr>
        <w:ind w:left="1701" w:hanging="567"/>
      </w:pPr>
      <w:r w:rsidRPr="009075BB">
        <w:t>Tahapan kedua, yaitu pengguna akhir menjalankan sistem sesuai prosedur standar yang diikuti, kemudian mengisi kuesioner setelah uji coba sistem.</w:t>
      </w:r>
    </w:p>
    <w:p w14:paraId="49AF8DEE" w14:textId="77777777" w:rsidR="004240F6" w:rsidRPr="009075BB" w:rsidRDefault="004240F6" w:rsidP="000A7C4F">
      <w:pPr>
        <w:pStyle w:val="BodyText"/>
        <w:numPr>
          <w:ilvl w:val="0"/>
          <w:numId w:val="28"/>
        </w:numPr>
        <w:ind w:left="1701" w:hanging="567"/>
      </w:pPr>
      <w:r w:rsidRPr="009075BB">
        <w:t xml:space="preserve">Tahap akhir, yaitu </w:t>
      </w:r>
      <w:r w:rsidRPr="009075BB">
        <w:rPr>
          <w:lang w:val="id-ID"/>
        </w:rPr>
        <w:t xml:space="preserve">hasil dari jawaban responden dianalisis </w:t>
      </w:r>
      <w:r w:rsidRPr="009075BB">
        <w:t>menggunakan</w:t>
      </w:r>
      <w:r w:rsidRPr="009075BB">
        <w:rPr>
          <w:lang w:val="id-ID"/>
        </w:rPr>
        <w:t xml:space="preserve"> perhitungan berdasarkan rumus tertentu, seperti yang akan dijelaskan berikut ini</w:t>
      </w:r>
      <w:r w:rsidRPr="009075BB">
        <w:rPr>
          <w:lang w:val="en-US"/>
        </w:rPr>
        <w:t>:</w:t>
      </w:r>
    </w:p>
    <w:p w14:paraId="6EE4B475" w14:textId="77777777" w:rsidR="004240F6" w:rsidRPr="009075BB" w:rsidRDefault="004240F6" w:rsidP="004240F6">
      <w:pPr>
        <w:pStyle w:val="NoSpacing"/>
        <w:rPr>
          <w:rFonts w:ascii="Times New Roman" w:hAnsi="Times New Roman" w:cs="Times New Roman"/>
          <w:lang w:val="id-ID"/>
        </w:rPr>
      </w:pPr>
    </w:p>
    <w:p w14:paraId="56EBD3E7" w14:textId="77777777" w:rsidR="004240F6" w:rsidRPr="009075BB" w:rsidRDefault="004240F6" w:rsidP="004240F6">
      <w:pPr>
        <w:pStyle w:val="NoSpacing"/>
        <w:jc w:val="right"/>
        <w:rPr>
          <w:rFonts w:ascii="Times New Roman" w:eastAsiaTheme="minorEastAsia" w:hAnsi="Times New Roman" w:cs="Times New Roman"/>
          <w:i/>
          <w:sz w:val="24"/>
          <w:szCs w:val="24"/>
        </w:rPr>
      </w:pPr>
      <m:oMath>
        <m:r>
          <w:rPr>
            <w:rFonts w:ascii="Cambria Math" w:hAnsi="Cambria Math" w:cs="Times New Roman"/>
            <w:sz w:val="24"/>
            <w:szCs w:val="24"/>
            <w:lang w:val="id-ID"/>
          </w:rPr>
          <m:t>Y=</m:t>
        </m:r>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X</m:t>
                </m:r>
              </m:num>
              <m:den>
                <m:r>
                  <w:rPr>
                    <w:rFonts w:ascii="Cambria Math" w:hAnsi="Cambria Math" w:cs="Times New Roman"/>
                    <w:sz w:val="24"/>
                    <w:szCs w:val="24"/>
                    <w:lang w:val="id-ID"/>
                  </w:rPr>
                  <m:t>Q</m:t>
                </m:r>
              </m:den>
            </m:f>
          </m:e>
        </m:d>
        <m:r>
          <w:rPr>
            <w:rFonts w:ascii="Cambria Math" w:eastAsiaTheme="minorEastAsia" w:hAnsi="Cambria Math" w:cs="Times New Roman"/>
            <w:sz w:val="24"/>
            <w:szCs w:val="24"/>
            <w:lang w:val="id-ID"/>
          </w:rPr>
          <m:t xml:space="preserve"> ×100</m:t>
        </m:r>
      </m:oMath>
      <w:r w:rsidRPr="009075BB">
        <w:rPr>
          <w:rFonts w:ascii="Times New Roman" w:eastAsiaTheme="minorEastAsia" w:hAnsi="Times New Roman" w:cs="Times New Roman"/>
          <w:sz w:val="24"/>
          <w:szCs w:val="24"/>
        </w:rPr>
        <w:t>…………………………………….(2.1)</w:t>
      </w:r>
    </w:p>
    <w:p w14:paraId="302D383C" w14:textId="77777777" w:rsidR="004240F6" w:rsidRPr="009075BB" w:rsidRDefault="004240F6" w:rsidP="004240F6">
      <w:pPr>
        <w:pStyle w:val="NoSpacing"/>
        <w:rPr>
          <w:rFonts w:ascii="Times New Roman" w:hAnsi="Times New Roman" w:cs="Times New Roman"/>
          <w:i/>
          <w:sz w:val="24"/>
          <w:szCs w:val="24"/>
          <w:lang w:val="id-ID"/>
        </w:rPr>
      </w:pPr>
    </w:p>
    <w:p w14:paraId="51D31E2D" w14:textId="77777777" w:rsidR="004240F6" w:rsidRPr="009075BB" w:rsidRDefault="004240F6" w:rsidP="004240F6">
      <w:pPr>
        <w:pStyle w:val="NoSpacing"/>
        <w:jc w:val="right"/>
        <w:rPr>
          <w:rFonts w:ascii="Times New Roman" w:hAnsi="Times New Roman" w:cs="Times New Roman"/>
          <w:sz w:val="24"/>
        </w:rPr>
      </w:pPr>
      <m:oMath>
        <m:r>
          <w:rPr>
            <w:rFonts w:ascii="Cambria Math" w:hAnsi="Cambria Math" w:cs="Times New Roman"/>
            <w:sz w:val="24"/>
            <w:lang w:val="id-ID"/>
          </w:rPr>
          <m:t xml:space="preserve">X= </m:t>
        </m:r>
        <m:nary>
          <m:naryPr>
            <m:chr m:val="∑"/>
            <m:limLoc m:val="undOvr"/>
            <m:subHide m:val="1"/>
            <m:supHide m:val="1"/>
            <m:ctrlPr>
              <w:rPr>
                <w:rFonts w:ascii="Cambria Math" w:hAnsi="Cambria Math" w:cs="Times New Roman"/>
                <w:i/>
                <w:sz w:val="24"/>
                <w:lang w:val="id-ID"/>
              </w:rPr>
            </m:ctrlPr>
          </m:naryPr>
          <m:sub/>
          <m:sup/>
          <m:e>
            <m:r>
              <w:rPr>
                <w:rFonts w:ascii="Cambria Math" w:hAnsi="Cambria Math" w:cs="Times New Roman"/>
                <w:sz w:val="24"/>
                <w:lang w:val="id-ID"/>
              </w:rPr>
              <m:t>(N ×R)</m:t>
            </m:r>
          </m:e>
        </m:nary>
      </m:oMath>
      <w:r w:rsidRPr="009075BB">
        <w:rPr>
          <w:rFonts w:ascii="Times New Roman" w:eastAsiaTheme="minorEastAsia" w:hAnsi="Times New Roman" w:cs="Times New Roman"/>
          <w:sz w:val="24"/>
          <w:szCs w:val="24"/>
        </w:rPr>
        <w:t>…………………………………….(2.2)</w:t>
      </w:r>
    </w:p>
    <w:p w14:paraId="2B399005" w14:textId="77777777" w:rsidR="004240F6" w:rsidRPr="009075BB" w:rsidRDefault="004240F6" w:rsidP="004240F6">
      <w:pPr>
        <w:pStyle w:val="NoSpacing"/>
        <w:spacing w:line="360" w:lineRule="auto"/>
        <w:rPr>
          <w:rFonts w:ascii="Times New Roman" w:hAnsi="Times New Roman" w:cs="Times New Roman"/>
          <w:sz w:val="24"/>
          <w:lang w:val="id-ID"/>
        </w:rPr>
      </w:pPr>
    </w:p>
    <w:p w14:paraId="5A56EA54" w14:textId="77777777" w:rsidR="004240F6" w:rsidRPr="009075BB" w:rsidRDefault="004240F6" w:rsidP="004240F6">
      <w:pPr>
        <w:pStyle w:val="BodyText"/>
      </w:pPr>
      <w:r w:rsidRPr="009075BB">
        <w:t>Keterangan :</w:t>
      </w:r>
    </w:p>
    <w:p w14:paraId="5368828A" w14:textId="77777777" w:rsidR="004240F6" w:rsidRPr="009075BB" w:rsidRDefault="004240F6" w:rsidP="004240F6">
      <w:pPr>
        <w:pStyle w:val="BodyText"/>
      </w:pPr>
      <w:r w:rsidRPr="009075BB">
        <w:t>Y = Nilai presentase</w:t>
      </w:r>
    </w:p>
    <w:p w14:paraId="6B64C2CB" w14:textId="77777777" w:rsidR="004240F6" w:rsidRPr="009075BB" w:rsidRDefault="004240F6" w:rsidP="004240F6">
      <w:pPr>
        <w:pStyle w:val="BodyText"/>
      </w:pPr>
      <w:r w:rsidRPr="009075BB">
        <w:t>X = Hasil jumlah skor hasil jawaban responden</w:t>
      </w:r>
    </w:p>
    <w:p w14:paraId="1391DDB6" w14:textId="77777777" w:rsidR="004240F6" w:rsidRPr="009075BB" w:rsidRDefault="004240F6" w:rsidP="004240F6">
      <w:pPr>
        <w:pStyle w:val="BodyText"/>
      </w:pPr>
      <w:r w:rsidRPr="009075BB">
        <w:t>Q = Nilai tertinggi yang dikalikan dengan jumlah sampel</w:t>
      </w:r>
    </w:p>
    <w:p w14:paraId="5DF33B40" w14:textId="77777777" w:rsidR="004240F6" w:rsidRPr="009075BB" w:rsidRDefault="004240F6" w:rsidP="004240F6">
      <w:pPr>
        <w:pStyle w:val="BodyText"/>
      </w:pPr>
      <w:r w:rsidRPr="009075BB">
        <w:t>N = Skor untuk jawaban responden ke-i</w:t>
      </w:r>
    </w:p>
    <w:p w14:paraId="5734DF90" w14:textId="77777777" w:rsidR="004240F6" w:rsidRPr="009075BB" w:rsidRDefault="004240F6" w:rsidP="004240F6">
      <w:pPr>
        <w:pStyle w:val="BodyText"/>
      </w:pPr>
      <w:r w:rsidRPr="009075BB">
        <w:t>R = Banyaknya responden untuk jawaban ke-i</w:t>
      </w:r>
    </w:p>
    <w:p w14:paraId="227184EF" w14:textId="77777777" w:rsidR="004240F6" w:rsidRPr="009075BB" w:rsidRDefault="004240F6" w:rsidP="004240F6">
      <w:pPr>
        <w:pStyle w:val="NoSpacing"/>
        <w:tabs>
          <w:tab w:val="left" w:pos="2294"/>
        </w:tabs>
        <w:rPr>
          <w:rFonts w:ascii="Times New Roman" w:hAnsi="Times New Roman" w:cs="Times New Roman"/>
          <w:lang w:val="id"/>
        </w:rPr>
      </w:pPr>
      <w:r w:rsidRPr="009075BB">
        <w:rPr>
          <w:rFonts w:ascii="Times New Roman" w:hAnsi="Times New Roman" w:cs="Times New Roman"/>
          <w:lang w:val="id"/>
        </w:rPr>
        <w:tab/>
      </w:r>
    </w:p>
    <w:p w14:paraId="780594B2" w14:textId="77777777" w:rsidR="004240F6" w:rsidRPr="009075BB" w:rsidRDefault="004240F6" w:rsidP="004240F6">
      <w:pPr>
        <w:pStyle w:val="BodyText"/>
        <w:ind w:left="567"/>
        <w:rPr>
          <w:lang w:val="en-US"/>
        </w:rPr>
      </w:pPr>
      <w:r w:rsidRPr="009075BB">
        <w:rPr>
          <w:lang w:val="id-ID"/>
        </w:rPr>
        <w:lastRenderedPageBreak/>
        <w:t>Untuk mengukur tingkat penerimaan pengguna, maka kategori dan formula perhitungannya adalah sebagai berikut</w:t>
      </w:r>
      <w:r w:rsidRPr="009075BB">
        <w:rPr>
          <w:lang w:val="en-US"/>
        </w:rPr>
        <w:t>:</w:t>
      </w:r>
    </w:p>
    <w:p w14:paraId="092662A2" w14:textId="77777777" w:rsidR="004240F6" w:rsidRPr="009075BB" w:rsidRDefault="004240F6" w:rsidP="004240F6">
      <w:pPr>
        <w:pStyle w:val="NoSpacing"/>
        <w:rPr>
          <w:rFonts w:ascii="Times New Roman" w:hAnsi="Times New Roman" w:cs="Times New Roman"/>
        </w:rPr>
      </w:pPr>
    </w:p>
    <w:p w14:paraId="20A29EF8" w14:textId="77777777" w:rsidR="004240F6" w:rsidRPr="009075BB" w:rsidRDefault="004240F6" w:rsidP="004240F6">
      <w:pPr>
        <w:pStyle w:val="TabelBab2"/>
      </w:pPr>
      <w:bookmarkStart w:id="125" w:name="_Toc192653879"/>
      <w:bookmarkStart w:id="126" w:name="_Toc195951960"/>
      <w:r w:rsidRPr="009075BB">
        <w:t>Persentase Nilai</w:t>
      </w:r>
      <w:bookmarkEnd w:id="125"/>
      <w:bookmarkEnd w:id="126"/>
    </w:p>
    <w:tbl>
      <w:tblPr>
        <w:tblW w:w="0" w:type="auto"/>
        <w:tblInd w:w="562" w:type="dxa"/>
        <w:tblBorders>
          <w:top w:val="single" w:sz="4" w:space="0" w:color="auto"/>
          <w:bottom w:val="single" w:sz="4" w:space="0" w:color="auto"/>
          <w:insideH w:val="single" w:sz="4" w:space="0" w:color="auto"/>
        </w:tblBorders>
        <w:tblLook w:val="04A0" w:firstRow="1" w:lastRow="0" w:firstColumn="1" w:lastColumn="0" w:noHBand="0" w:noVBand="1"/>
      </w:tblPr>
      <w:tblGrid>
        <w:gridCol w:w="3685"/>
        <w:gridCol w:w="4247"/>
      </w:tblGrid>
      <w:tr w:rsidR="004240F6" w:rsidRPr="009075BB" w14:paraId="02CC3E0A" w14:textId="77777777" w:rsidTr="004240F6">
        <w:tc>
          <w:tcPr>
            <w:tcW w:w="3685" w:type="dxa"/>
            <w:shd w:val="clear" w:color="auto" w:fill="D9D9D9" w:themeFill="background1" w:themeFillShade="D9"/>
          </w:tcPr>
          <w:p w14:paraId="19B959D3" w14:textId="77777777" w:rsidR="004240F6" w:rsidRPr="009075BB" w:rsidRDefault="004240F6" w:rsidP="004240F6">
            <w:pPr>
              <w:pStyle w:val="NoSpacing"/>
              <w:tabs>
                <w:tab w:val="center" w:pos="1734"/>
              </w:tabs>
              <w:jc w:val="center"/>
              <w:rPr>
                <w:rFonts w:ascii="Times New Roman" w:hAnsi="Times New Roman" w:cs="Times New Roman"/>
                <w:b/>
                <w:sz w:val="24"/>
                <w:szCs w:val="24"/>
              </w:rPr>
            </w:pPr>
            <w:r w:rsidRPr="009075BB">
              <w:rPr>
                <w:rFonts w:ascii="Times New Roman" w:hAnsi="Times New Roman" w:cs="Times New Roman"/>
                <w:b/>
                <w:sz w:val="24"/>
                <w:szCs w:val="24"/>
              </w:rPr>
              <w:t>Presentase</w:t>
            </w:r>
          </w:p>
        </w:tc>
        <w:tc>
          <w:tcPr>
            <w:tcW w:w="4247" w:type="dxa"/>
            <w:shd w:val="clear" w:color="auto" w:fill="D9D9D9" w:themeFill="background1" w:themeFillShade="D9"/>
          </w:tcPr>
          <w:p w14:paraId="76B7C34C" w14:textId="77777777" w:rsidR="004240F6" w:rsidRPr="009075BB" w:rsidRDefault="004240F6" w:rsidP="004240F6">
            <w:pPr>
              <w:pStyle w:val="NoSpacing"/>
              <w:jc w:val="center"/>
              <w:rPr>
                <w:rFonts w:ascii="Times New Roman" w:hAnsi="Times New Roman" w:cs="Times New Roman"/>
                <w:b/>
                <w:sz w:val="24"/>
                <w:szCs w:val="24"/>
              </w:rPr>
            </w:pPr>
            <w:r w:rsidRPr="009075BB">
              <w:rPr>
                <w:rFonts w:ascii="Times New Roman" w:hAnsi="Times New Roman" w:cs="Times New Roman"/>
                <w:b/>
                <w:sz w:val="24"/>
                <w:szCs w:val="24"/>
              </w:rPr>
              <w:t>Keterangan</w:t>
            </w:r>
          </w:p>
        </w:tc>
      </w:tr>
      <w:tr w:rsidR="004240F6" w:rsidRPr="009075BB" w14:paraId="15EB453E" w14:textId="77777777" w:rsidTr="004240F6">
        <w:tc>
          <w:tcPr>
            <w:tcW w:w="3685" w:type="dxa"/>
          </w:tcPr>
          <w:p w14:paraId="7074A9D2"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0% - 19,99%</w:t>
            </w:r>
          </w:p>
        </w:tc>
        <w:tc>
          <w:tcPr>
            <w:tcW w:w="4247" w:type="dxa"/>
          </w:tcPr>
          <w:p w14:paraId="46A3D33A"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angat Tidak Baik</w:t>
            </w:r>
          </w:p>
        </w:tc>
      </w:tr>
      <w:tr w:rsidR="004240F6" w:rsidRPr="009075BB" w14:paraId="64B7118A" w14:textId="77777777" w:rsidTr="004240F6">
        <w:tc>
          <w:tcPr>
            <w:tcW w:w="3685" w:type="dxa"/>
          </w:tcPr>
          <w:p w14:paraId="7DCC27F2"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20% - 39,99%</w:t>
            </w:r>
          </w:p>
        </w:tc>
        <w:tc>
          <w:tcPr>
            <w:tcW w:w="4247" w:type="dxa"/>
          </w:tcPr>
          <w:p w14:paraId="1C25799C"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Kurang Baik</w:t>
            </w:r>
          </w:p>
        </w:tc>
      </w:tr>
      <w:tr w:rsidR="004240F6" w:rsidRPr="009075BB" w14:paraId="109B300E" w14:textId="77777777" w:rsidTr="004240F6">
        <w:tc>
          <w:tcPr>
            <w:tcW w:w="3685" w:type="dxa"/>
          </w:tcPr>
          <w:p w14:paraId="5E28B9FE"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40% - 59,99%</w:t>
            </w:r>
          </w:p>
        </w:tc>
        <w:tc>
          <w:tcPr>
            <w:tcW w:w="4247" w:type="dxa"/>
          </w:tcPr>
          <w:p w14:paraId="5B741D76"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Netral</w:t>
            </w:r>
          </w:p>
        </w:tc>
      </w:tr>
      <w:tr w:rsidR="004240F6" w:rsidRPr="009075BB" w14:paraId="1AF3DE42" w14:textId="77777777" w:rsidTr="004240F6">
        <w:tc>
          <w:tcPr>
            <w:tcW w:w="3685" w:type="dxa"/>
          </w:tcPr>
          <w:p w14:paraId="2C8F4A0D"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60% - 79,99%</w:t>
            </w:r>
          </w:p>
        </w:tc>
        <w:tc>
          <w:tcPr>
            <w:tcW w:w="4247" w:type="dxa"/>
          </w:tcPr>
          <w:p w14:paraId="10189AB5"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Baik</w:t>
            </w:r>
          </w:p>
        </w:tc>
      </w:tr>
      <w:tr w:rsidR="004240F6" w:rsidRPr="009075BB" w14:paraId="7037D179" w14:textId="77777777" w:rsidTr="004240F6">
        <w:tc>
          <w:tcPr>
            <w:tcW w:w="3685" w:type="dxa"/>
          </w:tcPr>
          <w:p w14:paraId="18A24EEA"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80% - 100%</w:t>
            </w:r>
          </w:p>
        </w:tc>
        <w:tc>
          <w:tcPr>
            <w:tcW w:w="4247" w:type="dxa"/>
          </w:tcPr>
          <w:p w14:paraId="25BA1EAE"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angat Baik</w:t>
            </w:r>
          </w:p>
        </w:tc>
      </w:tr>
    </w:tbl>
    <w:p w14:paraId="286C0E1D" w14:textId="77777777" w:rsidR="004240F6"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 xml:space="preserve">(Sumber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manualFormatting":"Yakub et al. 2024","plainTextFormattedCitation":"(Yakub et al. 2024)","previouslyFormattedCitation":"(Yakub et al. 2024)"},"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Yakub et al. 2024</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02A3A061" w14:textId="77777777" w:rsidR="00C940FC" w:rsidRPr="002A1762" w:rsidRDefault="00C940FC" w:rsidP="00347098">
      <w:pPr>
        <w:pStyle w:val="NoSpacing"/>
        <w:spacing w:line="360" w:lineRule="auto"/>
        <w:rPr>
          <w:rFonts w:ascii="Times New Roman" w:hAnsi="Times New Roman" w:cs="Times New Roman"/>
          <w:sz w:val="24"/>
          <w:lang w:val="id-ID"/>
        </w:rPr>
      </w:pPr>
    </w:p>
    <w:p w14:paraId="5A4C5705" w14:textId="77777777" w:rsidR="00860B6E" w:rsidRPr="002A1762" w:rsidRDefault="00860B6E" w:rsidP="00347098">
      <w:pPr>
        <w:pStyle w:val="NoSpacing"/>
        <w:spacing w:line="360" w:lineRule="auto"/>
        <w:rPr>
          <w:rFonts w:ascii="Times New Roman" w:hAnsi="Times New Roman" w:cs="Times New Roman"/>
          <w:sz w:val="24"/>
          <w:lang w:val="id-ID"/>
        </w:rPr>
        <w:sectPr w:rsidR="00860B6E" w:rsidRPr="002A1762" w:rsidSect="002D34F0">
          <w:pgSz w:w="11907" w:h="16840" w:code="9"/>
          <w:pgMar w:top="1985" w:right="1418" w:bottom="1418" w:left="1985" w:header="709" w:footer="709" w:gutter="0"/>
          <w:cols w:space="708"/>
          <w:docGrid w:linePitch="360"/>
        </w:sectPr>
      </w:pPr>
    </w:p>
    <w:p w14:paraId="3DB333FC" w14:textId="77777777" w:rsidR="00347098" w:rsidRPr="00865C3C" w:rsidRDefault="00F55CFB" w:rsidP="00A25574">
      <w:pPr>
        <w:pStyle w:val="Heading1"/>
        <w:spacing w:line="240" w:lineRule="auto"/>
      </w:pPr>
      <w:bookmarkStart w:id="127" w:name="_Toc195952502"/>
      <w:r w:rsidRPr="002A1762">
        <w:rPr>
          <w:lang w:val="id-ID"/>
        </w:rPr>
        <w:lastRenderedPageBreak/>
        <w:t xml:space="preserve">BAB III </w:t>
      </w:r>
      <w:r w:rsidRPr="002A1762">
        <w:rPr>
          <w:lang w:val="id-ID"/>
        </w:rPr>
        <w:br/>
      </w:r>
      <w:r w:rsidR="00865C3C">
        <w:t>METOLODOGI PENELITIAN</w:t>
      </w:r>
      <w:bookmarkEnd w:id="127"/>
    </w:p>
    <w:p w14:paraId="1A5E23CC" w14:textId="77777777" w:rsidR="009E1DA2" w:rsidRDefault="009E1DA2" w:rsidP="00865C3C">
      <w:pPr>
        <w:pStyle w:val="NoSpacing"/>
      </w:pPr>
    </w:p>
    <w:p w14:paraId="55CA2B6C" w14:textId="77777777" w:rsidR="0022286F" w:rsidRDefault="0022286F" w:rsidP="00865C3C">
      <w:pPr>
        <w:pStyle w:val="NoSpacing"/>
      </w:pPr>
    </w:p>
    <w:p w14:paraId="778F1C83" w14:textId="77777777" w:rsidR="0022286F" w:rsidRPr="009075BB" w:rsidRDefault="0022286F" w:rsidP="0022286F">
      <w:pPr>
        <w:pStyle w:val="Heading2"/>
        <w:numPr>
          <w:ilvl w:val="1"/>
          <w:numId w:val="5"/>
        </w:numPr>
        <w:ind w:left="567" w:hanging="567"/>
        <w:rPr>
          <w:rFonts w:cs="Times New Roman"/>
          <w:lang w:val="id-ID"/>
        </w:rPr>
      </w:pPr>
      <w:bookmarkStart w:id="128" w:name="_Toc192654589"/>
      <w:bookmarkStart w:id="129" w:name="_Toc195952503"/>
      <w:r w:rsidRPr="009075BB">
        <w:rPr>
          <w:rFonts w:cs="Times New Roman"/>
        </w:rPr>
        <w:t>Tahapan Pelaksanaan Penelitian</w:t>
      </w:r>
      <w:bookmarkEnd w:id="128"/>
      <w:bookmarkEnd w:id="129"/>
    </w:p>
    <w:p w14:paraId="4845CA0C" w14:textId="77777777" w:rsidR="0022286F" w:rsidRPr="009075BB" w:rsidRDefault="0022286F" w:rsidP="0022286F">
      <w:pPr>
        <w:pStyle w:val="NoSpacing"/>
        <w:rPr>
          <w:rFonts w:ascii="Times New Roman" w:hAnsi="Times New Roman" w:cs="Times New Roman"/>
          <w:color w:val="FF0000"/>
          <w:sz w:val="24"/>
        </w:rPr>
      </w:pPr>
    </w:p>
    <w:p w14:paraId="3864FCF6" w14:textId="77777777" w:rsidR="0022286F" w:rsidRPr="009075BB" w:rsidRDefault="0022286F" w:rsidP="0022286F">
      <w:pPr>
        <w:pStyle w:val="BodyText"/>
      </w:pPr>
      <w:r w:rsidRPr="009075BB">
        <w:t xml:space="preserve">Model </w:t>
      </w:r>
      <w:r w:rsidRPr="009075BB">
        <w:rPr>
          <w:i/>
        </w:rPr>
        <w:t>System Development Life Cycle</w:t>
      </w:r>
      <w:r w:rsidRPr="009075BB">
        <w:t xml:space="preserve"> (SDLC) dengan pendekatan </w:t>
      </w:r>
      <w:r w:rsidRPr="009075BB">
        <w:rPr>
          <w:i/>
        </w:rPr>
        <w:t>waterfall</w:t>
      </w:r>
      <w:r w:rsidRPr="009075BB">
        <w:t xml:space="preserve"> dipilih sebagai metode perancangan Sistem Informasi </w:t>
      </w:r>
      <w:r w:rsidRPr="009075BB">
        <w:rPr>
          <w:i/>
        </w:rPr>
        <w:t>Marching</w:t>
      </w:r>
      <w:r w:rsidRPr="009075BB">
        <w:t xml:space="preserve"> </w:t>
      </w:r>
      <w:r w:rsidRPr="009075BB">
        <w:rPr>
          <w:i/>
        </w:rPr>
        <w:t>Band</w:t>
      </w:r>
      <w:r w:rsidRPr="009075BB">
        <w:t xml:space="preserve"> Gema Oasis MAN 1 Samarinda. Pada bab ini, dijelaskan secara rinci tahapan-tahapan penelitian yang dilaksanakan berdasarkan metode </w:t>
      </w:r>
      <w:r w:rsidRPr="009075BB">
        <w:rPr>
          <w:i/>
        </w:rPr>
        <w:t>waterfall</w:t>
      </w:r>
      <w:r w:rsidRPr="009075BB">
        <w:t>. Alur tahapan penelitian tersebut disajikan pada Gambar 3.1.</w:t>
      </w:r>
    </w:p>
    <w:p w14:paraId="1549319A" w14:textId="77777777" w:rsidR="0022286F" w:rsidRPr="009075BB" w:rsidRDefault="0022286F" w:rsidP="0022286F">
      <w:pPr>
        <w:pStyle w:val="NoSpacing"/>
        <w:rPr>
          <w:rFonts w:ascii="Times New Roman" w:hAnsi="Times New Roman" w:cs="Times New Roman"/>
          <w:lang w:val="id-ID"/>
        </w:rPr>
      </w:pPr>
    </w:p>
    <w:p w14:paraId="34009852" w14:textId="77777777" w:rsidR="0022286F" w:rsidRPr="009075BB" w:rsidRDefault="0022286F" w:rsidP="001A331C">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202DECD2" wp14:editId="6D0CF05F">
            <wp:extent cx="5257800" cy="149013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38" cstate="email">
                      <a:extLst>
                        <a:ext uri="{28A0092B-C50C-407E-A947-70E740481C1C}">
                          <a14:useLocalDpi xmlns:a14="http://schemas.microsoft.com/office/drawing/2010/main"/>
                        </a:ext>
                      </a:extLst>
                    </a:blip>
                    <a:stretch>
                      <a:fillRect/>
                    </a:stretch>
                  </pic:blipFill>
                  <pic:spPr bwMode="auto">
                    <a:xfrm>
                      <a:off x="0" y="0"/>
                      <a:ext cx="5369774" cy="1521869"/>
                    </a:xfrm>
                    <a:prstGeom prst="rect">
                      <a:avLst/>
                    </a:prstGeom>
                    <a:noFill/>
                    <a:ln>
                      <a:noFill/>
                    </a:ln>
                  </pic:spPr>
                </pic:pic>
              </a:graphicData>
            </a:graphic>
          </wp:inline>
        </w:drawing>
      </w:r>
    </w:p>
    <w:p w14:paraId="15E03E2F" w14:textId="77777777" w:rsidR="0022286F" w:rsidRPr="009075BB" w:rsidRDefault="0022286F" w:rsidP="000A7C4F">
      <w:pPr>
        <w:pStyle w:val="Gambar31"/>
        <w:numPr>
          <w:ilvl w:val="0"/>
          <w:numId w:val="18"/>
        </w:numPr>
        <w:rPr>
          <w:rFonts w:cs="Times New Roman"/>
          <w:lang w:val="en-US"/>
        </w:rPr>
      </w:pPr>
      <w:bookmarkStart w:id="130" w:name="_Toc192234285"/>
      <w:bookmarkStart w:id="131" w:name="_Toc195951821"/>
      <w:r w:rsidRPr="009075BB">
        <w:rPr>
          <w:rFonts w:cs="Times New Roman"/>
          <w:lang w:val="en-US"/>
        </w:rPr>
        <w:t xml:space="preserve">Alur </w:t>
      </w:r>
      <w:r w:rsidRPr="009075BB">
        <w:rPr>
          <w:rFonts w:cs="Times New Roman"/>
        </w:rPr>
        <w:t>Tahapan</w:t>
      </w:r>
      <w:r w:rsidRPr="009075BB">
        <w:rPr>
          <w:rFonts w:cs="Times New Roman"/>
          <w:lang w:val="en-US"/>
        </w:rPr>
        <w:t xml:space="preserve"> Penelitian</w:t>
      </w:r>
      <w:bookmarkEnd w:id="130"/>
      <w:bookmarkEnd w:id="131"/>
    </w:p>
    <w:p w14:paraId="56BE53FC" w14:textId="77777777" w:rsidR="0022286F" w:rsidRPr="009075BB" w:rsidRDefault="0022286F" w:rsidP="0022286F">
      <w:pPr>
        <w:pStyle w:val="NoSpacing"/>
        <w:rPr>
          <w:rFonts w:ascii="Times New Roman" w:hAnsi="Times New Roman" w:cs="Times New Roman"/>
          <w:color w:val="FF0000"/>
          <w:sz w:val="24"/>
        </w:rPr>
      </w:pPr>
    </w:p>
    <w:p w14:paraId="5EA8CC40" w14:textId="77777777" w:rsidR="0022286F" w:rsidRPr="009075BB" w:rsidRDefault="0022286F" w:rsidP="0022286F">
      <w:pPr>
        <w:pStyle w:val="Heading3"/>
        <w:numPr>
          <w:ilvl w:val="2"/>
          <w:numId w:val="5"/>
        </w:numPr>
        <w:spacing w:line="360" w:lineRule="auto"/>
        <w:ind w:left="1276" w:hanging="709"/>
        <w:rPr>
          <w:rFonts w:cs="Times New Roman"/>
        </w:rPr>
      </w:pPr>
      <w:bookmarkStart w:id="132" w:name="_Toc192654590"/>
      <w:bookmarkStart w:id="133" w:name="_Toc195952504"/>
      <w:r w:rsidRPr="009075BB">
        <w:rPr>
          <w:rFonts w:cs="Times New Roman"/>
        </w:rPr>
        <w:t>Kebutuhan Fungsional</w:t>
      </w:r>
      <w:bookmarkEnd w:id="132"/>
      <w:bookmarkEnd w:id="133"/>
    </w:p>
    <w:p w14:paraId="0CB0AE10" w14:textId="77777777" w:rsidR="0022286F" w:rsidRPr="009075BB" w:rsidRDefault="0022286F" w:rsidP="0022286F">
      <w:pPr>
        <w:pStyle w:val="BodyText"/>
        <w:ind w:left="567" w:firstLine="709"/>
        <w:rPr>
          <w:color w:val="auto"/>
        </w:rPr>
      </w:pPr>
      <w:r w:rsidRPr="009075BB">
        <w:rPr>
          <w:color w:val="auto"/>
        </w:rPr>
        <w:t xml:space="preserve">Kebutuhan fungsional merupakan deskripsi dari proses yang berjalan dalam sistem. Berikut </w:t>
      </w:r>
      <w:r w:rsidRPr="009075BB">
        <w:t>ini</w:t>
      </w:r>
      <w:r w:rsidRPr="009075BB">
        <w:rPr>
          <w:color w:val="auto"/>
        </w:rPr>
        <w:t xml:space="preserve"> adalah tabel yang memuat kebutuhan fungsional.</w:t>
      </w:r>
    </w:p>
    <w:p w14:paraId="7112441F" w14:textId="77777777" w:rsidR="0022286F" w:rsidRPr="009075BB" w:rsidRDefault="0022286F" w:rsidP="0022286F">
      <w:pPr>
        <w:pStyle w:val="NoSpacing"/>
        <w:rPr>
          <w:rFonts w:ascii="Times New Roman" w:hAnsi="Times New Roman" w:cs="Times New Roman"/>
          <w:lang w:val="id"/>
        </w:rPr>
      </w:pPr>
    </w:p>
    <w:p w14:paraId="64CC4ED3" w14:textId="77777777" w:rsidR="0022286F" w:rsidRPr="009075BB" w:rsidRDefault="0022286F" w:rsidP="0022286F">
      <w:pPr>
        <w:pStyle w:val="TabelBab3"/>
      </w:pPr>
      <w:bookmarkStart w:id="134" w:name="_Toc192653880"/>
      <w:bookmarkStart w:id="135" w:name="_Toc195951961"/>
      <w:r w:rsidRPr="009075BB">
        <w:t>Tabel Kebutuhan Fungsional</w:t>
      </w:r>
      <w:bookmarkEnd w:id="134"/>
      <w:bookmarkEnd w:id="135"/>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264"/>
        <w:gridCol w:w="2831"/>
        <w:gridCol w:w="2832"/>
      </w:tblGrid>
      <w:tr w:rsidR="0022286F" w:rsidRPr="009075BB" w14:paraId="0B9D13A9" w14:textId="77777777" w:rsidTr="0022286F">
        <w:trPr>
          <w:tblHeader/>
        </w:trPr>
        <w:tc>
          <w:tcPr>
            <w:tcW w:w="2264" w:type="dxa"/>
            <w:shd w:val="clear" w:color="auto" w:fill="D9D9D9" w:themeFill="background1" w:themeFillShade="D9"/>
            <w:vAlign w:val="center"/>
          </w:tcPr>
          <w:p w14:paraId="0CF8CE58"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Pengguna</w:t>
            </w:r>
          </w:p>
        </w:tc>
        <w:tc>
          <w:tcPr>
            <w:tcW w:w="2831" w:type="dxa"/>
            <w:shd w:val="clear" w:color="auto" w:fill="D9D9D9" w:themeFill="background1" w:themeFillShade="D9"/>
            <w:vAlign w:val="center"/>
          </w:tcPr>
          <w:p w14:paraId="4010C9B4"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Fungsi</w:t>
            </w:r>
          </w:p>
        </w:tc>
        <w:tc>
          <w:tcPr>
            <w:tcW w:w="2832" w:type="dxa"/>
            <w:shd w:val="clear" w:color="auto" w:fill="D9D9D9" w:themeFill="background1" w:themeFillShade="D9"/>
            <w:vAlign w:val="center"/>
          </w:tcPr>
          <w:p w14:paraId="5F16E005"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Deskripsi</w:t>
            </w:r>
          </w:p>
        </w:tc>
      </w:tr>
      <w:tr w:rsidR="0022286F" w:rsidRPr="009075BB" w14:paraId="08F2A5E6" w14:textId="77777777" w:rsidTr="0022286F">
        <w:tc>
          <w:tcPr>
            <w:tcW w:w="2264" w:type="dxa"/>
            <w:vMerge w:val="restart"/>
          </w:tcPr>
          <w:p w14:paraId="2407E6D4"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ngujung</w:t>
            </w:r>
          </w:p>
        </w:tc>
        <w:tc>
          <w:tcPr>
            <w:tcW w:w="2831" w:type="dxa"/>
          </w:tcPr>
          <w:p w14:paraId="5E2F21D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Galeri</w:t>
            </w:r>
          </w:p>
        </w:tc>
        <w:tc>
          <w:tcPr>
            <w:tcW w:w="2832" w:type="dxa"/>
          </w:tcPr>
          <w:p w14:paraId="5132123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galeri MB Oasis Mansa.</w:t>
            </w:r>
          </w:p>
        </w:tc>
      </w:tr>
      <w:tr w:rsidR="0022286F" w:rsidRPr="009075BB" w14:paraId="57BD02ED" w14:textId="77777777" w:rsidTr="0022286F">
        <w:tc>
          <w:tcPr>
            <w:tcW w:w="2264" w:type="dxa"/>
            <w:vMerge/>
          </w:tcPr>
          <w:p w14:paraId="5FD3261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2685F4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Berita</w:t>
            </w:r>
          </w:p>
        </w:tc>
        <w:tc>
          <w:tcPr>
            <w:tcW w:w="2832" w:type="dxa"/>
          </w:tcPr>
          <w:p w14:paraId="391AE48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berita MB Oasis Mansa.</w:t>
            </w:r>
          </w:p>
        </w:tc>
      </w:tr>
      <w:tr w:rsidR="0022286F" w:rsidRPr="009075BB" w14:paraId="721C75C1" w14:textId="77777777" w:rsidTr="0022286F">
        <w:tc>
          <w:tcPr>
            <w:tcW w:w="2264" w:type="dxa"/>
            <w:vMerge/>
          </w:tcPr>
          <w:p w14:paraId="092624A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759CDE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Kontak</w:t>
            </w:r>
          </w:p>
        </w:tc>
        <w:tc>
          <w:tcPr>
            <w:tcW w:w="2832" w:type="dxa"/>
          </w:tcPr>
          <w:p w14:paraId="6B3BD9B9"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kontak yang dapat dihubungi MB Oasis Mansa.</w:t>
            </w:r>
          </w:p>
        </w:tc>
      </w:tr>
      <w:tr w:rsidR="0022286F" w:rsidRPr="009075BB" w14:paraId="10BB1352" w14:textId="77777777" w:rsidTr="0022286F">
        <w:tc>
          <w:tcPr>
            <w:tcW w:w="2264" w:type="dxa"/>
            <w:vMerge/>
          </w:tcPr>
          <w:p w14:paraId="48DE6E84"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8428C1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restasi</w:t>
            </w:r>
          </w:p>
        </w:tc>
        <w:tc>
          <w:tcPr>
            <w:tcW w:w="2832" w:type="dxa"/>
          </w:tcPr>
          <w:p w14:paraId="4C05AC9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pengujung dapat melihat </w:t>
            </w:r>
            <w:r w:rsidRPr="009075BB">
              <w:rPr>
                <w:rFonts w:ascii="Times New Roman" w:hAnsi="Times New Roman" w:cs="Times New Roman"/>
                <w:sz w:val="24"/>
                <w:lang w:val="id"/>
              </w:rPr>
              <w:lastRenderedPageBreak/>
              <w:t>data prestasi MB Oasis Mansa.</w:t>
            </w:r>
          </w:p>
        </w:tc>
      </w:tr>
      <w:tr w:rsidR="0022286F" w:rsidRPr="009075BB" w14:paraId="457D92D8" w14:textId="77777777" w:rsidTr="0022286F">
        <w:tc>
          <w:tcPr>
            <w:tcW w:w="2264" w:type="dxa"/>
            <w:vMerge/>
          </w:tcPr>
          <w:p w14:paraId="73E0EAE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A1AADE"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daftaran</w:t>
            </w:r>
          </w:p>
        </w:tc>
        <w:tc>
          <w:tcPr>
            <w:tcW w:w="2832" w:type="dxa"/>
          </w:tcPr>
          <w:p w14:paraId="5324CA9C" w14:textId="77777777" w:rsidR="0022286F" w:rsidRPr="009075BB" w:rsidRDefault="0022286F" w:rsidP="0022286F">
            <w:pPr>
              <w:pStyle w:val="NoSpacing"/>
              <w:jc w:val="both"/>
              <w:rPr>
                <w:rFonts w:ascii="Times New Roman" w:hAnsi="Times New Roman" w:cs="Times New Roman"/>
                <w:sz w:val="24"/>
                <w:szCs w:val="24"/>
              </w:rPr>
            </w:pPr>
            <w:r w:rsidRPr="009075BB">
              <w:rPr>
                <w:rFonts w:ascii="Times New Roman" w:hAnsi="Times New Roman" w:cs="Times New Roman"/>
                <w:sz w:val="24"/>
                <w:szCs w:val="24"/>
                <w:lang w:val="id"/>
              </w:rPr>
              <w:t xml:space="preserve">Merupakan fungsi dimana pengujung dapat </w:t>
            </w:r>
            <w:r w:rsidRPr="009075BB">
              <w:rPr>
                <w:rFonts w:ascii="Times New Roman" w:hAnsi="Times New Roman" w:cs="Times New Roman"/>
                <w:sz w:val="24"/>
                <w:szCs w:val="24"/>
                <w:lang w:val="id-ID"/>
              </w:rPr>
              <w:t xml:space="preserve">mendaftarkan diri sebagai bagian dari </w:t>
            </w:r>
            <w:r w:rsidRPr="009075BB">
              <w:rPr>
                <w:rFonts w:ascii="Times New Roman" w:hAnsi="Times New Roman" w:cs="Times New Roman"/>
                <w:sz w:val="24"/>
                <w:szCs w:val="24"/>
              </w:rPr>
              <w:t>MB Oasis Mansa</w:t>
            </w:r>
            <w:r w:rsidRPr="009075BB">
              <w:rPr>
                <w:rFonts w:ascii="Times New Roman" w:hAnsi="Times New Roman" w:cs="Times New Roman"/>
                <w:sz w:val="24"/>
                <w:szCs w:val="24"/>
                <w:lang w:val="id-ID"/>
              </w:rPr>
              <w:t>, juga dapat melihat status pendaftaran mereka</w:t>
            </w:r>
            <w:r w:rsidRPr="009075BB">
              <w:rPr>
                <w:rFonts w:ascii="Times New Roman" w:hAnsi="Times New Roman" w:cs="Times New Roman"/>
                <w:sz w:val="24"/>
                <w:szCs w:val="24"/>
              </w:rPr>
              <w:t>.</w:t>
            </w:r>
          </w:p>
        </w:tc>
      </w:tr>
      <w:tr w:rsidR="0022286F" w:rsidRPr="009075BB" w14:paraId="28AD440C" w14:textId="77777777" w:rsidTr="0022286F">
        <w:tc>
          <w:tcPr>
            <w:tcW w:w="2264" w:type="dxa"/>
            <w:vMerge w:val="restart"/>
          </w:tcPr>
          <w:p w14:paraId="7D774F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nggota</w:t>
            </w:r>
          </w:p>
        </w:tc>
        <w:tc>
          <w:tcPr>
            <w:tcW w:w="2831" w:type="dxa"/>
          </w:tcPr>
          <w:p w14:paraId="6542CA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Jadwal</w:t>
            </w:r>
          </w:p>
        </w:tc>
        <w:tc>
          <w:tcPr>
            <w:tcW w:w="2832" w:type="dxa"/>
          </w:tcPr>
          <w:p w14:paraId="4E6C380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ihat data jadwal latihan.</w:t>
            </w:r>
          </w:p>
        </w:tc>
      </w:tr>
      <w:tr w:rsidR="0022286F" w:rsidRPr="009075BB" w14:paraId="1DD3EEE5" w14:textId="77777777" w:rsidTr="0022286F">
        <w:tc>
          <w:tcPr>
            <w:tcW w:w="2264" w:type="dxa"/>
            <w:vMerge/>
          </w:tcPr>
          <w:p w14:paraId="1A18575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2DBED1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3A244E1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21F1A583" w14:textId="77777777" w:rsidTr="0022286F">
        <w:tc>
          <w:tcPr>
            <w:tcW w:w="2264" w:type="dxa"/>
            <w:vMerge/>
          </w:tcPr>
          <w:p w14:paraId="66807F50"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A0FBC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Absensi</w:t>
            </w:r>
          </w:p>
        </w:tc>
        <w:tc>
          <w:tcPr>
            <w:tcW w:w="2832" w:type="dxa"/>
          </w:tcPr>
          <w:p w14:paraId="3CE7C15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akukan presensi kehadiran.</w:t>
            </w:r>
          </w:p>
        </w:tc>
      </w:tr>
      <w:tr w:rsidR="0022286F" w:rsidRPr="009075BB" w14:paraId="4EA0E3BD" w14:textId="77777777" w:rsidTr="0022286F">
        <w:tc>
          <w:tcPr>
            <w:tcW w:w="2264" w:type="dxa"/>
            <w:vMerge/>
          </w:tcPr>
          <w:p w14:paraId="4E676A2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0614D83" w14:textId="04E5DFA5"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Data </w:t>
            </w:r>
            <w:r w:rsidR="00C853AA" w:rsidRPr="00C853AA">
              <w:rPr>
                <w:rFonts w:ascii="Times New Roman" w:hAnsi="Times New Roman" w:cs="Times New Roman"/>
                <w:i/>
                <w:sz w:val="24"/>
                <w:lang w:val="id"/>
              </w:rPr>
              <w:t>Posting</w:t>
            </w:r>
          </w:p>
        </w:tc>
        <w:tc>
          <w:tcPr>
            <w:tcW w:w="2832" w:type="dxa"/>
          </w:tcPr>
          <w:p w14:paraId="5FE77C85" w14:textId="776F6E9B"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anggota dapat meliha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 xml:space="preserve"> yang dikirim oleh pelatih dan pembina.</w:t>
            </w:r>
          </w:p>
        </w:tc>
      </w:tr>
      <w:tr w:rsidR="0022286F" w:rsidRPr="009075BB" w14:paraId="42AC981B" w14:textId="77777777" w:rsidTr="0022286F">
        <w:tc>
          <w:tcPr>
            <w:tcW w:w="2264" w:type="dxa"/>
            <w:vMerge/>
          </w:tcPr>
          <w:p w14:paraId="0D4DB94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9CAB18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009CA8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7CE6B778" w14:textId="77777777" w:rsidTr="0022286F">
        <w:tc>
          <w:tcPr>
            <w:tcW w:w="2264" w:type="dxa"/>
            <w:vMerge w:val="restart"/>
          </w:tcPr>
          <w:p w14:paraId="72541AA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latih</w:t>
            </w:r>
          </w:p>
        </w:tc>
        <w:tc>
          <w:tcPr>
            <w:tcW w:w="2831" w:type="dxa"/>
          </w:tcPr>
          <w:p w14:paraId="1F8F402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559CD6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5D9CC0CD" w14:textId="77777777" w:rsidTr="0022286F">
        <w:tc>
          <w:tcPr>
            <w:tcW w:w="2264" w:type="dxa"/>
            <w:vMerge/>
          </w:tcPr>
          <w:p w14:paraId="3A197A3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E737B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F6555E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0395B2C3" w14:textId="77777777" w:rsidTr="0022286F">
        <w:tc>
          <w:tcPr>
            <w:tcW w:w="2264" w:type="dxa"/>
            <w:vMerge/>
          </w:tcPr>
          <w:p w14:paraId="619D626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DD59CED" w14:textId="735CC87D"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Pengelolaan </w:t>
            </w:r>
            <w:r w:rsidR="00C853AA" w:rsidRPr="00C853AA">
              <w:rPr>
                <w:rFonts w:ascii="Times New Roman" w:hAnsi="Times New Roman" w:cs="Times New Roman"/>
                <w:i/>
                <w:sz w:val="24"/>
                <w:lang w:val="id"/>
              </w:rPr>
              <w:t>Posting</w:t>
            </w:r>
          </w:p>
        </w:tc>
        <w:tc>
          <w:tcPr>
            <w:tcW w:w="2832" w:type="dxa"/>
          </w:tcPr>
          <w:p w14:paraId="36F22C2E" w14:textId="74730C6F"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melakukan tambah, lihat dan edi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w:t>
            </w:r>
          </w:p>
        </w:tc>
      </w:tr>
      <w:tr w:rsidR="0022286F" w:rsidRPr="009075BB" w14:paraId="6A68D86F" w14:textId="77777777" w:rsidTr="0022286F">
        <w:tc>
          <w:tcPr>
            <w:tcW w:w="2264" w:type="dxa"/>
            <w:vMerge/>
          </w:tcPr>
          <w:p w14:paraId="20F792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B619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daftaran</w:t>
            </w:r>
          </w:p>
        </w:tc>
        <w:tc>
          <w:tcPr>
            <w:tcW w:w="2832" w:type="dxa"/>
          </w:tcPr>
          <w:p w14:paraId="690E734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dimana pelatih melakukan seleksi pendaftar.</w:t>
            </w:r>
          </w:p>
        </w:tc>
      </w:tr>
      <w:tr w:rsidR="0022286F" w:rsidRPr="009075BB" w14:paraId="0CE3B421" w14:textId="77777777" w:rsidTr="0022286F">
        <w:tc>
          <w:tcPr>
            <w:tcW w:w="2264" w:type="dxa"/>
            <w:vMerge/>
          </w:tcPr>
          <w:p w14:paraId="5344074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3D7BF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ilaian</w:t>
            </w:r>
          </w:p>
        </w:tc>
        <w:tc>
          <w:tcPr>
            <w:tcW w:w="2832" w:type="dxa"/>
          </w:tcPr>
          <w:p w14:paraId="36EBBDF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dimana pelatih melakukan </w:t>
            </w:r>
            <w:r w:rsidRPr="009075BB">
              <w:rPr>
                <w:rFonts w:ascii="Times New Roman" w:hAnsi="Times New Roman" w:cs="Times New Roman"/>
                <w:i/>
                <w:sz w:val="24"/>
                <w:lang w:val="id"/>
              </w:rPr>
              <w:t>input</w:t>
            </w:r>
            <w:r w:rsidRPr="009075BB">
              <w:rPr>
                <w:rFonts w:ascii="Times New Roman" w:hAnsi="Times New Roman" w:cs="Times New Roman"/>
                <w:sz w:val="24"/>
                <w:lang w:val="id"/>
              </w:rPr>
              <w:t xml:space="preserve"> penilaian anggota</w:t>
            </w:r>
          </w:p>
        </w:tc>
      </w:tr>
      <w:tr w:rsidR="0022286F" w:rsidRPr="009075BB" w14:paraId="3A796A3E" w14:textId="77777777" w:rsidTr="0022286F">
        <w:tc>
          <w:tcPr>
            <w:tcW w:w="2264" w:type="dxa"/>
            <w:vMerge/>
          </w:tcPr>
          <w:p w14:paraId="1682121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FC7D08"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6F5567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595DAB87" w14:textId="77777777" w:rsidTr="0022286F">
        <w:tc>
          <w:tcPr>
            <w:tcW w:w="2264" w:type="dxa"/>
            <w:vMerge w:val="restart"/>
          </w:tcPr>
          <w:p w14:paraId="5EEDA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mbina</w:t>
            </w:r>
          </w:p>
        </w:tc>
        <w:tc>
          <w:tcPr>
            <w:tcW w:w="2831" w:type="dxa"/>
          </w:tcPr>
          <w:p w14:paraId="5E870A48" w14:textId="2DA86CCA"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Pengelolaan </w:t>
            </w:r>
            <w:r w:rsidR="00C853AA" w:rsidRPr="00C853AA">
              <w:rPr>
                <w:rFonts w:ascii="Times New Roman" w:hAnsi="Times New Roman" w:cs="Times New Roman"/>
                <w:i/>
                <w:sz w:val="24"/>
                <w:lang w:val="id"/>
              </w:rPr>
              <w:t>Posting</w:t>
            </w:r>
          </w:p>
        </w:tc>
        <w:tc>
          <w:tcPr>
            <w:tcW w:w="2832" w:type="dxa"/>
          </w:tcPr>
          <w:p w14:paraId="7DA26084" w14:textId="2153196C"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melakukan tambah, lihat dan edi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w:t>
            </w:r>
          </w:p>
        </w:tc>
      </w:tr>
      <w:tr w:rsidR="0022286F" w:rsidRPr="009075BB" w14:paraId="47BE4AB3" w14:textId="77777777" w:rsidTr="0022286F">
        <w:tc>
          <w:tcPr>
            <w:tcW w:w="2264" w:type="dxa"/>
            <w:vMerge/>
          </w:tcPr>
          <w:p w14:paraId="798A326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5BBB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4DC2DDA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4EDC304C" w14:textId="77777777" w:rsidTr="0022286F">
        <w:tc>
          <w:tcPr>
            <w:tcW w:w="2264" w:type="dxa"/>
            <w:vMerge/>
          </w:tcPr>
          <w:p w14:paraId="6A44989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49F5B8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Absensi</w:t>
            </w:r>
          </w:p>
        </w:tc>
        <w:tc>
          <w:tcPr>
            <w:tcW w:w="2832" w:type="dxa"/>
          </w:tcPr>
          <w:p w14:paraId="508664F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absensi anggota.</w:t>
            </w:r>
          </w:p>
        </w:tc>
      </w:tr>
      <w:tr w:rsidR="0022286F" w:rsidRPr="009075BB" w14:paraId="549C379F" w14:textId="77777777" w:rsidTr="0022286F">
        <w:tc>
          <w:tcPr>
            <w:tcW w:w="2264" w:type="dxa"/>
            <w:vMerge/>
          </w:tcPr>
          <w:p w14:paraId="7035A1E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913A5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278F00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1BEFDEAF" w14:textId="77777777" w:rsidTr="0022286F">
        <w:tc>
          <w:tcPr>
            <w:tcW w:w="2264" w:type="dxa"/>
            <w:vMerge/>
          </w:tcPr>
          <w:p w14:paraId="080E9FC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413BCE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enilaian</w:t>
            </w:r>
          </w:p>
        </w:tc>
        <w:tc>
          <w:tcPr>
            <w:tcW w:w="2832" w:type="dxa"/>
          </w:tcPr>
          <w:p w14:paraId="7441D0B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penilaian yang dilakukan oleh pelatih ke anggota.</w:t>
            </w:r>
          </w:p>
        </w:tc>
      </w:tr>
      <w:tr w:rsidR="0022286F" w:rsidRPr="009075BB" w14:paraId="6D8A7384" w14:textId="77777777" w:rsidTr="0022286F">
        <w:tc>
          <w:tcPr>
            <w:tcW w:w="2264" w:type="dxa"/>
            <w:vMerge/>
          </w:tcPr>
          <w:p w14:paraId="5C3EA50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4E0C5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4F3CE0D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2EEA7C8" w14:textId="77777777" w:rsidTr="0022286F">
        <w:tc>
          <w:tcPr>
            <w:tcW w:w="2264" w:type="dxa"/>
            <w:vMerge/>
          </w:tcPr>
          <w:p w14:paraId="737E7FD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6FC5DA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2AA1F98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507C7A6F" w14:textId="77777777" w:rsidTr="0022286F">
        <w:tc>
          <w:tcPr>
            <w:tcW w:w="2264" w:type="dxa"/>
            <w:vMerge/>
          </w:tcPr>
          <w:p w14:paraId="38A7612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0847B3B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41C57DE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0C254F7" w14:textId="77777777" w:rsidTr="0022286F">
        <w:tc>
          <w:tcPr>
            <w:tcW w:w="2264" w:type="dxa"/>
            <w:vMerge/>
          </w:tcPr>
          <w:p w14:paraId="5271DAE6"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4E79C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747CBF4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5B81733D" w14:textId="77777777" w:rsidTr="0022286F">
        <w:tc>
          <w:tcPr>
            <w:tcW w:w="2264" w:type="dxa"/>
            <w:vMerge/>
          </w:tcPr>
          <w:p w14:paraId="6A4269A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0DC61D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1A17E9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617C4082" w14:textId="77777777" w:rsidTr="0022286F">
        <w:tc>
          <w:tcPr>
            <w:tcW w:w="2264" w:type="dxa"/>
            <w:vMerge w:val="restart"/>
          </w:tcPr>
          <w:p w14:paraId="102EE10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dmin</w:t>
            </w:r>
          </w:p>
        </w:tc>
        <w:tc>
          <w:tcPr>
            <w:tcW w:w="2831" w:type="dxa"/>
          </w:tcPr>
          <w:p w14:paraId="717B724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7DCECF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4C1BAEE3" w14:textId="77777777" w:rsidTr="0022286F">
        <w:tc>
          <w:tcPr>
            <w:tcW w:w="2264" w:type="dxa"/>
            <w:vMerge/>
          </w:tcPr>
          <w:p w14:paraId="76C3A79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B007E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D114F4A"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6901C1C9" w14:textId="77777777" w:rsidTr="0022286F">
        <w:tc>
          <w:tcPr>
            <w:tcW w:w="2264" w:type="dxa"/>
            <w:vMerge/>
          </w:tcPr>
          <w:p w14:paraId="5D110E9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26A4F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7385A46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7E0BB39" w14:textId="77777777" w:rsidTr="0022286F">
        <w:tc>
          <w:tcPr>
            <w:tcW w:w="2264" w:type="dxa"/>
            <w:vMerge/>
          </w:tcPr>
          <w:p w14:paraId="0374344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C0676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3EED123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2A111B3C" w14:textId="77777777" w:rsidTr="0022286F">
        <w:tc>
          <w:tcPr>
            <w:tcW w:w="2264" w:type="dxa"/>
            <w:vMerge/>
          </w:tcPr>
          <w:p w14:paraId="737B3B1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997DDB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3220A97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DE00708" w14:textId="77777777" w:rsidTr="0022286F">
        <w:tc>
          <w:tcPr>
            <w:tcW w:w="2264" w:type="dxa"/>
            <w:vMerge/>
          </w:tcPr>
          <w:p w14:paraId="6D4E95B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AD1EA1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620F3E9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22A72875" w14:textId="77777777" w:rsidTr="0022286F">
        <w:tc>
          <w:tcPr>
            <w:tcW w:w="2264" w:type="dxa"/>
            <w:vMerge/>
          </w:tcPr>
          <w:p w14:paraId="167AAD4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B5547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Semseter</w:t>
            </w:r>
          </w:p>
        </w:tc>
        <w:tc>
          <w:tcPr>
            <w:tcW w:w="2832" w:type="dxa"/>
          </w:tcPr>
          <w:p w14:paraId="11952B3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data semester.</w:t>
            </w:r>
          </w:p>
        </w:tc>
      </w:tr>
      <w:tr w:rsidR="0022286F" w:rsidRPr="009075BB" w14:paraId="2750B422" w14:textId="77777777" w:rsidTr="0022286F">
        <w:trPr>
          <w:trHeight w:val="711"/>
        </w:trPr>
        <w:tc>
          <w:tcPr>
            <w:tcW w:w="2264" w:type="dxa"/>
            <w:vMerge/>
          </w:tcPr>
          <w:p w14:paraId="01C7DDA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B90397F"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gguna</w:t>
            </w:r>
          </w:p>
        </w:tc>
        <w:tc>
          <w:tcPr>
            <w:tcW w:w="2832" w:type="dxa"/>
          </w:tcPr>
          <w:p w14:paraId="16FA9C7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tambah dan edit pengguna </w:t>
            </w:r>
            <w:r w:rsidRPr="009075BB">
              <w:rPr>
                <w:rFonts w:ascii="Times New Roman" w:hAnsi="Times New Roman" w:cs="Times New Roman"/>
                <w:i/>
                <w:sz w:val="24"/>
                <w:lang w:val="id"/>
              </w:rPr>
              <w:t>website.</w:t>
            </w:r>
          </w:p>
        </w:tc>
      </w:tr>
      <w:tr w:rsidR="0022286F" w:rsidRPr="009075BB" w14:paraId="60D18445" w14:textId="77777777" w:rsidTr="0022286F">
        <w:trPr>
          <w:trHeight w:val="977"/>
        </w:trPr>
        <w:tc>
          <w:tcPr>
            <w:tcW w:w="2264" w:type="dxa"/>
            <w:vMerge/>
          </w:tcPr>
          <w:p w14:paraId="5E1B33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8DC39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5D960F3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bl>
    <w:p w14:paraId="60CC311E" w14:textId="77777777" w:rsidR="0022286F" w:rsidRPr="009075BB" w:rsidRDefault="0022286F" w:rsidP="0022286F">
      <w:pPr>
        <w:pStyle w:val="NoSpacing"/>
        <w:rPr>
          <w:rFonts w:ascii="Times New Roman" w:hAnsi="Times New Roman" w:cs="Times New Roman"/>
          <w:color w:val="FF0000"/>
          <w:sz w:val="24"/>
        </w:rPr>
      </w:pPr>
    </w:p>
    <w:p w14:paraId="148534E0" w14:textId="77777777" w:rsidR="0022286F" w:rsidRPr="009075BB" w:rsidRDefault="0022286F" w:rsidP="0022286F">
      <w:pPr>
        <w:pStyle w:val="Heading3"/>
        <w:numPr>
          <w:ilvl w:val="2"/>
          <w:numId w:val="5"/>
        </w:numPr>
        <w:spacing w:line="360" w:lineRule="auto"/>
        <w:ind w:left="1276" w:hanging="709"/>
        <w:rPr>
          <w:rFonts w:cs="Times New Roman"/>
        </w:rPr>
      </w:pPr>
      <w:bookmarkStart w:id="136" w:name="_Toc192654591"/>
      <w:bookmarkStart w:id="137" w:name="_Toc195952505"/>
      <w:r w:rsidRPr="009075BB">
        <w:rPr>
          <w:rFonts w:cs="Times New Roman"/>
        </w:rPr>
        <w:t>Kebutuhan Non-Fungisonal</w:t>
      </w:r>
      <w:bookmarkEnd w:id="136"/>
      <w:bookmarkEnd w:id="137"/>
    </w:p>
    <w:p w14:paraId="554A3B35" w14:textId="77777777" w:rsidR="0022286F" w:rsidRPr="009075BB" w:rsidRDefault="0022286F" w:rsidP="0022286F">
      <w:pPr>
        <w:pStyle w:val="BodyText"/>
        <w:ind w:left="567" w:firstLine="709"/>
      </w:pPr>
      <w:r w:rsidRPr="009075BB">
        <w:t>Kebutuhan non-fungsional dalam perancangan sistem informasi MB Oasis Mansa terdiri atas kebutuhan perangkat keras dan kebutuhan perangkat lunak. Berikut ini adalah spesifikasi yang diperlukan untuk memastikan sistem dapat beroperasi secara optimal dan efisien:</w:t>
      </w:r>
    </w:p>
    <w:p w14:paraId="1BCE452F" w14:textId="77777777" w:rsidR="0022286F" w:rsidRPr="009075BB" w:rsidRDefault="0022286F" w:rsidP="000A7C4F">
      <w:pPr>
        <w:pStyle w:val="BodyText"/>
        <w:numPr>
          <w:ilvl w:val="0"/>
          <w:numId w:val="24"/>
        </w:numPr>
        <w:ind w:left="1701" w:hanging="567"/>
      </w:pPr>
      <w:r w:rsidRPr="009075BB">
        <w:t>Perangkat Keras</w:t>
      </w:r>
    </w:p>
    <w:p w14:paraId="5340E940" w14:textId="77777777" w:rsidR="0022286F" w:rsidRPr="009075BB" w:rsidRDefault="0022286F" w:rsidP="000A7C4F">
      <w:pPr>
        <w:pStyle w:val="BodyText"/>
        <w:numPr>
          <w:ilvl w:val="0"/>
          <w:numId w:val="25"/>
        </w:numPr>
        <w:ind w:left="1701"/>
        <w:rPr>
          <w:i/>
          <w:iCs/>
        </w:rPr>
      </w:pPr>
      <w:r w:rsidRPr="009075BB">
        <w:rPr>
          <w:i/>
        </w:rPr>
        <w:t>Processor</w:t>
      </w:r>
      <w:r w:rsidRPr="009075BB">
        <w:t xml:space="preserve"> Intel® Core™ </w:t>
      </w:r>
      <w:r w:rsidRPr="009075BB">
        <w:rPr>
          <w:i/>
          <w:iCs/>
        </w:rPr>
        <w:t>i5</w:t>
      </w:r>
      <w:r w:rsidRPr="009075BB">
        <w:t>-</w:t>
      </w:r>
      <w:r w:rsidRPr="009075BB">
        <w:rPr>
          <w:i/>
          <w:iCs/>
        </w:rPr>
        <w:t>10500H</w:t>
      </w:r>
    </w:p>
    <w:p w14:paraId="7C411988" w14:textId="77777777" w:rsidR="0022286F" w:rsidRPr="009075BB" w:rsidRDefault="0022286F" w:rsidP="000A7C4F">
      <w:pPr>
        <w:pStyle w:val="BodyText"/>
        <w:numPr>
          <w:ilvl w:val="0"/>
          <w:numId w:val="25"/>
        </w:numPr>
        <w:ind w:left="1701"/>
      </w:pPr>
      <w:r w:rsidRPr="009075BB">
        <w:rPr>
          <w:i/>
        </w:rPr>
        <w:t>Memory</w:t>
      </w:r>
      <w:r w:rsidRPr="009075BB">
        <w:t xml:space="preserve"> DDR IV 8GB </w:t>
      </w:r>
    </w:p>
    <w:p w14:paraId="687D7C14" w14:textId="77777777" w:rsidR="0022286F" w:rsidRPr="009075BB" w:rsidRDefault="0022286F" w:rsidP="000A7C4F">
      <w:pPr>
        <w:pStyle w:val="BodyText"/>
        <w:numPr>
          <w:ilvl w:val="0"/>
          <w:numId w:val="25"/>
        </w:numPr>
        <w:ind w:left="1701"/>
      </w:pPr>
      <w:r w:rsidRPr="009075BB">
        <w:rPr>
          <w:i/>
        </w:rPr>
        <w:t>Hard</w:t>
      </w:r>
      <w:r w:rsidRPr="009075BB">
        <w:rPr>
          <w:bCs/>
        </w:rPr>
        <w:t xml:space="preserve"> </w:t>
      </w:r>
      <w:r w:rsidRPr="009075BB">
        <w:rPr>
          <w:bCs/>
          <w:i/>
        </w:rPr>
        <w:t>Drive</w:t>
      </w:r>
      <w:r w:rsidRPr="009075BB">
        <w:rPr>
          <w:bCs/>
        </w:rPr>
        <w:t xml:space="preserve"> </w:t>
      </w:r>
      <w:r w:rsidRPr="009075BB">
        <w:t>256GB NVMe PCIe SSD</w:t>
      </w:r>
    </w:p>
    <w:p w14:paraId="310DE6E7" w14:textId="77777777" w:rsidR="0022286F" w:rsidRPr="009075BB" w:rsidRDefault="0022286F" w:rsidP="000A7C4F">
      <w:pPr>
        <w:pStyle w:val="BodyText"/>
        <w:numPr>
          <w:ilvl w:val="0"/>
          <w:numId w:val="25"/>
        </w:numPr>
        <w:ind w:left="1701"/>
      </w:pPr>
      <w:r w:rsidRPr="009075BB">
        <w:rPr>
          <w:i/>
        </w:rPr>
        <w:t>Graphics</w:t>
      </w:r>
      <w:r w:rsidRPr="009075BB">
        <w:t> GeForce® GTX 1650 4GB GDDR6 </w:t>
      </w:r>
    </w:p>
    <w:p w14:paraId="7D600B60" w14:textId="77777777" w:rsidR="0022286F" w:rsidRPr="009075BB" w:rsidRDefault="0022286F" w:rsidP="0022286F">
      <w:pPr>
        <w:pStyle w:val="NoSpacing"/>
        <w:rPr>
          <w:rFonts w:ascii="Times New Roman" w:hAnsi="Times New Roman" w:cs="Times New Roman"/>
          <w:lang w:val="id"/>
        </w:rPr>
      </w:pPr>
    </w:p>
    <w:p w14:paraId="68A14B72" w14:textId="77777777" w:rsidR="0022286F" w:rsidRPr="009075BB" w:rsidRDefault="0022286F" w:rsidP="000A7C4F">
      <w:pPr>
        <w:pStyle w:val="BodyText"/>
        <w:numPr>
          <w:ilvl w:val="0"/>
          <w:numId w:val="24"/>
        </w:numPr>
        <w:ind w:left="1701" w:hanging="567"/>
      </w:pPr>
      <w:r w:rsidRPr="009075BB">
        <w:t>Perangkat Lunak</w:t>
      </w:r>
    </w:p>
    <w:p w14:paraId="0ED85212" w14:textId="77777777" w:rsidR="0022286F" w:rsidRPr="009075BB" w:rsidRDefault="0022286F" w:rsidP="000A7C4F">
      <w:pPr>
        <w:pStyle w:val="BodyText"/>
        <w:numPr>
          <w:ilvl w:val="0"/>
          <w:numId w:val="26"/>
        </w:numPr>
        <w:ind w:left="1701"/>
      </w:pPr>
      <w:r w:rsidRPr="009075BB">
        <w:t xml:space="preserve">Sistem Operasi </w:t>
      </w:r>
      <w:r w:rsidRPr="009075BB">
        <w:rPr>
          <w:i/>
        </w:rPr>
        <w:t>Windows</w:t>
      </w:r>
      <w:r w:rsidRPr="009075BB">
        <w:t xml:space="preserve"> 10 </w:t>
      </w:r>
      <w:r w:rsidRPr="009075BB">
        <w:rPr>
          <w:i/>
        </w:rPr>
        <w:t>HOME</w:t>
      </w:r>
    </w:p>
    <w:p w14:paraId="1BD14778" w14:textId="77777777" w:rsidR="0022286F" w:rsidRPr="009075BB" w:rsidRDefault="0022286F" w:rsidP="000A7C4F">
      <w:pPr>
        <w:pStyle w:val="BodyText"/>
        <w:numPr>
          <w:ilvl w:val="0"/>
          <w:numId w:val="26"/>
        </w:numPr>
        <w:ind w:left="1701"/>
      </w:pPr>
      <w:r w:rsidRPr="009075BB">
        <w:rPr>
          <w:i/>
        </w:rPr>
        <w:t>Visual</w:t>
      </w:r>
      <w:r w:rsidRPr="009075BB">
        <w:t xml:space="preserve"> </w:t>
      </w:r>
      <w:r w:rsidRPr="009075BB">
        <w:rPr>
          <w:i/>
        </w:rPr>
        <w:t>Studio</w:t>
      </w:r>
      <w:r w:rsidRPr="009075BB">
        <w:t xml:space="preserve"> </w:t>
      </w:r>
      <w:r w:rsidRPr="009075BB">
        <w:rPr>
          <w:i/>
        </w:rPr>
        <w:t>Code</w:t>
      </w:r>
    </w:p>
    <w:p w14:paraId="46AF92A5" w14:textId="77777777" w:rsidR="0022286F" w:rsidRPr="009075BB" w:rsidRDefault="0022286F" w:rsidP="000A7C4F">
      <w:pPr>
        <w:pStyle w:val="BodyText"/>
        <w:numPr>
          <w:ilvl w:val="0"/>
          <w:numId w:val="26"/>
        </w:numPr>
        <w:ind w:left="1701"/>
      </w:pPr>
      <w:r w:rsidRPr="009075BB">
        <w:rPr>
          <w:i/>
        </w:rPr>
        <w:t>Xampp</w:t>
      </w:r>
      <w:r w:rsidRPr="009075BB">
        <w:t xml:space="preserve"> </w:t>
      </w:r>
      <w:r w:rsidRPr="009075BB">
        <w:rPr>
          <w:i/>
        </w:rPr>
        <w:t>Control</w:t>
      </w:r>
      <w:r w:rsidRPr="009075BB">
        <w:t xml:space="preserve"> </w:t>
      </w:r>
      <w:r w:rsidRPr="009075BB">
        <w:rPr>
          <w:i/>
        </w:rPr>
        <w:t>Panel</w:t>
      </w:r>
      <w:r w:rsidRPr="009075BB">
        <w:t xml:space="preserve"> v8.2.12</w:t>
      </w:r>
    </w:p>
    <w:p w14:paraId="5899ABCA" w14:textId="77777777" w:rsidR="0022286F" w:rsidRPr="009075BB" w:rsidRDefault="0022286F" w:rsidP="000A7C4F">
      <w:pPr>
        <w:pStyle w:val="BodyText"/>
        <w:numPr>
          <w:ilvl w:val="0"/>
          <w:numId w:val="26"/>
        </w:numPr>
        <w:ind w:left="1701"/>
      </w:pPr>
      <w:r w:rsidRPr="009075BB">
        <w:rPr>
          <w:i/>
        </w:rPr>
        <w:t>Web</w:t>
      </w:r>
      <w:r w:rsidRPr="009075BB">
        <w:t xml:space="preserve"> </w:t>
      </w:r>
      <w:r w:rsidRPr="009075BB">
        <w:rPr>
          <w:i/>
        </w:rPr>
        <w:t>Browser</w:t>
      </w:r>
    </w:p>
    <w:p w14:paraId="1A605B26" w14:textId="77777777" w:rsidR="0022286F" w:rsidRPr="009075BB" w:rsidRDefault="0022286F" w:rsidP="0022286F">
      <w:pPr>
        <w:pStyle w:val="NoSpacing"/>
        <w:rPr>
          <w:rFonts w:ascii="Times New Roman" w:hAnsi="Times New Roman" w:cs="Times New Roman"/>
        </w:rPr>
      </w:pPr>
    </w:p>
    <w:p w14:paraId="7D957075" w14:textId="77777777" w:rsidR="0022286F" w:rsidRPr="009075BB" w:rsidRDefault="0022286F" w:rsidP="0022286F">
      <w:pPr>
        <w:pStyle w:val="Heading3"/>
        <w:numPr>
          <w:ilvl w:val="2"/>
          <w:numId w:val="5"/>
        </w:numPr>
        <w:spacing w:line="360" w:lineRule="auto"/>
        <w:ind w:left="1276" w:hanging="709"/>
        <w:rPr>
          <w:rFonts w:cs="Times New Roman"/>
        </w:rPr>
      </w:pPr>
      <w:bookmarkStart w:id="138" w:name="_Toc192654592"/>
      <w:bookmarkStart w:id="139" w:name="_Toc195952506"/>
      <w:r w:rsidRPr="009075BB">
        <w:rPr>
          <w:rFonts w:cs="Times New Roman"/>
        </w:rPr>
        <w:t>Identifikasi Masalah</w:t>
      </w:r>
      <w:bookmarkEnd w:id="138"/>
      <w:bookmarkEnd w:id="139"/>
    </w:p>
    <w:p w14:paraId="6908266C" w14:textId="77777777" w:rsidR="0022286F" w:rsidRPr="009075BB" w:rsidRDefault="0022286F" w:rsidP="0022286F">
      <w:pPr>
        <w:pStyle w:val="BodyText"/>
        <w:ind w:left="567" w:firstLine="709"/>
      </w:pPr>
      <w:r w:rsidRPr="009075BB">
        <w:t xml:space="preserve">Identifikasi </w:t>
      </w:r>
      <w:r w:rsidRPr="009075BB">
        <w:rPr>
          <w:color w:val="auto"/>
        </w:rPr>
        <w:t>permasalahan</w:t>
      </w:r>
      <w:r w:rsidRPr="009075BB">
        <w:t xml:space="preserve"> yang dihadapi oleh </w:t>
      </w:r>
      <w:r w:rsidRPr="009075BB">
        <w:rPr>
          <w:i/>
        </w:rPr>
        <w:t xml:space="preserve">Marching Band </w:t>
      </w:r>
      <w:r w:rsidRPr="009075BB">
        <w:t xml:space="preserve">Gema Oasis MAN 1 </w:t>
      </w:r>
      <w:r w:rsidRPr="009075BB">
        <w:rPr>
          <w:color w:val="auto"/>
        </w:rPr>
        <w:t>Samarinda</w:t>
      </w:r>
      <w:r w:rsidRPr="009075BB">
        <w:t xml:space="preserve"> (MB Oasis Mansa) adalah masih mengandalkan sistem manual dalam pengelolaan informasi, absensi, dan evaluasi anggota, sehingga kurang efisien. Penyebaran informasi terbatas pada komunikasi langsung, </w:t>
      </w:r>
      <w:r w:rsidRPr="009075BB">
        <w:rPr>
          <w:i/>
        </w:rPr>
        <w:t>WhatsApp</w:t>
      </w:r>
      <w:r w:rsidRPr="009075BB">
        <w:t xml:space="preserve"> dan </w:t>
      </w:r>
      <w:r w:rsidRPr="009075BB">
        <w:rPr>
          <w:i/>
        </w:rPr>
        <w:t>Instagram</w:t>
      </w:r>
      <w:r w:rsidRPr="009075BB">
        <w:t xml:space="preserve">, menyulitkan akses bagi calon anggota dan masyarakat. Absensi manual berisiko tidak akurat dan menghambat pemantauan kehadiran, sementara pemberian materi dan evaluasi performa belum terstruktur, menyulitkan pelatih dalam menilai perkembangan anggota secara efektif. </w:t>
      </w:r>
    </w:p>
    <w:p w14:paraId="78B6E90E" w14:textId="77777777" w:rsidR="0022286F" w:rsidRPr="009075BB" w:rsidRDefault="0022286F" w:rsidP="0022286F">
      <w:pPr>
        <w:pStyle w:val="Heading3"/>
        <w:numPr>
          <w:ilvl w:val="2"/>
          <w:numId w:val="5"/>
        </w:numPr>
        <w:spacing w:line="360" w:lineRule="auto"/>
        <w:ind w:left="1276" w:hanging="709"/>
        <w:rPr>
          <w:rFonts w:cs="Times New Roman"/>
        </w:rPr>
      </w:pPr>
      <w:bookmarkStart w:id="140" w:name="_Toc192654593"/>
      <w:bookmarkStart w:id="141" w:name="_Toc195952507"/>
      <w:r w:rsidRPr="009075BB">
        <w:rPr>
          <w:rFonts w:cs="Times New Roman"/>
        </w:rPr>
        <w:lastRenderedPageBreak/>
        <w:t>Pengumpulan Data</w:t>
      </w:r>
      <w:bookmarkEnd w:id="140"/>
      <w:bookmarkEnd w:id="141"/>
    </w:p>
    <w:p w14:paraId="1C17A68A" w14:textId="08E27327" w:rsidR="0022286F" w:rsidRPr="009075BB" w:rsidRDefault="0022286F" w:rsidP="0022286F">
      <w:pPr>
        <w:pStyle w:val="BodyText"/>
        <w:ind w:left="567" w:firstLine="709"/>
        <w:rPr>
          <w:color w:val="FF0000"/>
          <w:shd w:val="clear" w:color="auto" w:fill="FFFFFF"/>
        </w:rPr>
      </w:pPr>
      <w:r w:rsidRPr="009075BB">
        <w:t xml:space="preserve">Proses pengumpulan data dalam penelitian ini bertujuan untuk memperoleh informasi yang akurat dan relevan guna mendukung analisis serta perancangan sistem yang akan </w:t>
      </w:r>
      <w:r w:rsidRPr="009075BB">
        <w:rPr>
          <w:color w:val="auto"/>
        </w:rPr>
        <w:t>dikembangkan</w:t>
      </w:r>
      <w:r w:rsidRPr="009075BB">
        <w:t xml:space="preserve">. Tahapan pengumpulan data dilakukan dengan menggunakan </w:t>
      </w:r>
      <w:r w:rsidR="00343620">
        <w:t>tiga</w:t>
      </w:r>
      <w:r w:rsidRPr="009075BB">
        <w:t xml:space="preserve"> metode yang dirancang secara sistematis untuk memastikan bahwa data yang diperoleh valid dan sesuai dengan tujuan penelitian.</w:t>
      </w:r>
    </w:p>
    <w:p w14:paraId="525CB7B3" w14:textId="77777777" w:rsidR="0022286F" w:rsidRPr="009075BB" w:rsidRDefault="0022286F" w:rsidP="0022286F">
      <w:pPr>
        <w:pStyle w:val="NoSpacing"/>
        <w:jc w:val="both"/>
        <w:rPr>
          <w:rFonts w:ascii="Times New Roman" w:hAnsi="Times New Roman" w:cs="Times New Roman"/>
          <w:sz w:val="24"/>
          <w:szCs w:val="24"/>
        </w:rPr>
      </w:pPr>
    </w:p>
    <w:p w14:paraId="4A003760" w14:textId="77777777" w:rsidR="0022286F" w:rsidRPr="009075BB" w:rsidRDefault="0022286F" w:rsidP="000A7C4F">
      <w:pPr>
        <w:pStyle w:val="BodyText"/>
        <w:numPr>
          <w:ilvl w:val="0"/>
          <w:numId w:val="29"/>
        </w:numPr>
        <w:ind w:left="1701" w:hanging="567"/>
      </w:pPr>
      <w:r w:rsidRPr="009075BB">
        <w:t xml:space="preserve">Studi Pustaka </w:t>
      </w:r>
    </w:p>
    <w:p w14:paraId="0559468E" w14:textId="77777777" w:rsidR="0022286F" w:rsidRPr="009075BB" w:rsidRDefault="0022286F" w:rsidP="0022286F">
      <w:pPr>
        <w:pStyle w:val="BodyText"/>
        <w:ind w:left="1134"/>
      </w:pPr>
      <w:r w:rsidRPr="009075BB">
        <w:t>Yaitu dengan mempelajari buku-buku litelatur yang berhubungan dengan judul yang diambil sebagai bahan acuan atau dasar pembahasan, serta untuk memperoleh landasan teori dari sistem yang akan dikembangkan, sehingga di dalam penulisan laporan tidak menyimpang dari teori-teori yang sebelumnya telah ada dan diakui kebenarannya.</w:t>
      </w:r>
    </w:p>
    <w:p w14:paraId="4CF45F8C" w14:textId="77777777" w:rsidR="0022286F" w:rsidRPr="009075BB" w:rsidRDefault="0022286F" w:rsidP="0022286F">
      <w:pPr>
        <w:pStyle w:val="NoSpacing"/>
        <w:rPr>
          <w:rFonts w:ascii="Times New Roman" w:hAnsi="Times New Roman" w:cs="Times New Roman"/>
          <w:lang w:val="id"/>
        </w:rPr>
      </w:pPr>
    </w:p>
    <w:p w14:paraId="56024CE8" w14:textId="77777777" w:rsidR="0022286F" w:rsidRPr="009075BB" w:rsidRDefault="0022286F" w:rsidP="000A7C4F">
      <w:pPr>
        <w:pStyle w:val="BodyText"/>
        <w:numPr>
          <w:ilvl w:val="0"/>
          <w:numId w:val="29"/>
        </w:numPr>
        <w:ind w:left="1701" w:hanging="567"/>
      </w:pPr>
      <w:r w:rsidRPr="009075BB">
        <w:t xml:space="preserve">Observasi </w:t>
      </w:r>
    </w:p>
    <w:p w14:paraId="314D5253" w14:textId="77777777" w:rsidR="0022286F" w:rsidRPr="009075BB" w:rsidRDefault="0022286F" w:rsidP="0022286F">
      <w:pPr>
        <w:pStyle w:val="BodyText"/>
        <w:ind w:left="1134"/>
      </w:pPr>
      <w:r w:rsidRPr="009075BB">
        <w:t xml:space="preserve">Penulis melakukan pengamatan langsung di MAN 1 Samarinda untuk memahami proses dan aktivitas yang berlangsung dalam kegiatan </w:t>
      </w:r>
      <w:r w:rsidRPr="009075BB">
        <w:rPr>
          <w:i/>
        </w:rPr>
        <w:t>marching</w:t>
      </w:r>
      <w:r w:rsidRPr="009075BB">
        <w:t xml:space="preserve"> </w:t>
      </w:r>
      <w:r w:rsidRPr="009075BB">
        <w:rPr>
          <w:i/>
        </w:rPr>
        <w:t>band</w:t>
      </w:r>
      <w:r w:rsidRPr="009075BB">
        <w:t xml:space="preserve"> Gema Oasis MAN 1 Samarinda.</w:t>
      </w:r>
    </w:p>
    <w:p w14:paraId="7E5BFF28" w14:textId="77777777" w:rsidR="0022286F" w:rsidRPr="009075BB" w:rsidRDefault="0022286F" w:rsidP="0022286F">
      <w:pPr>
        <w:pStyle w:val="NoSpacing"/>
        <w:rPr>
          <w:rFonts w:ascii="Times New Roman" w:hAnsi="Times New Roman" w:cs="Times New Roman"/>
          <w:lang w:val="id"/>
        </w:rPr>
      </w:pPr>
    </w:p>
    <w:p w14:paraId="2A58ACE6" w14:textId="77777777" w:rsidR="0022286F" w:rsidRPr="009075BB" w:rsidRDefault="0022286F" w:rsidP="000A7C4F">
      <w:pPr>
        <w:pStyle w:val="BodyText"/>
        <w:numPr>
          <w:ilvl w:val="0"/>
          <w:numId w:val="29"/>
        </w:numPr>
        <w:ind w:left="1701" w:hanging="567"/>
      </w:pPr>
      <w:r w:rsidRPr="009075BB">
        <w:t xml:space="preserve">Wawancara </w:t>
      </w:r>
    </w:p>
    <w:p w14:paraId="26EDC7B3" w14:textId="77777777" w:rsidR="0022286F" w:rsidRPr="009075BB" w:rsidRDefault="0022286F" w:rsidP="0022286F">
      <w:pPr>
        <w:pStyle w:val="BodyText"/>
        <w:ind w:left="1134"/>
      </w:pPr>
      <w:r w:rsidRPr="009075BB">
        <w:t xml:space="preserve">Wawancara dilakukan secara langsung kepada pihak-pihak yange telibat secara langsung delam pembuatan </w:t>
      </w:r>
      <w:r w:rsidRPr="009075BB">
        <w:rPr>
          <w:i/>
        </w:rPr>
        <w:t>website</w:t>
      </w:r>
      <w:r w:rsidRPr="009075BB">
        <w:t>, sehingga penulis mendapatkan data yang lengkap dan jelas.</w:t>
      </w:r>
    </w:p>
    <w:p w14:paraId="757CB11C" w14:textId="77777777" w:rsidR="0022286F" w:rsidRPr="009075BB" w:rsidRDefault="0022286F" w:rsidP="0022286F">
      <w:pPr>
        <w:pStyle w:val="NoSpacing"/>
        <w:rPr>
          <w:rFonts w:ascii="Times New Roman" w:hAnsi="Times New Roman" w:cs="Times New Roman"/>
          <w:lang w:val="id"/>
        </w:rPr>
      </w:pPr>
    </w:p>
    <w:p w14:paraId="4BA36AB2" w14:textId="77777777" w:rsidR="0022286F" w:rsidRPr="009075BB" w:rsidRDefault="0022286F" w:rsidP="0022286F">
      <w:pPr>
        <w:pStyle w:val="Heading3"/>
        <w:numPr>
          <w:ilvl w:val="2"/>
          <w:numId w:val="5"/>
        </w:numPr>
        <w:spacing w:line="360" w:lineRule="auto"/>
        <w:ind w:left="1276" w:hanging="709"/>
        <w:rPr>
          <w:rFonts w:cs="Times New Roman"/>
        </w:rPr>
      </w:pPr>
      <w:bookmarkStart w:id="142" w:name="_Toc192654594"/>
      <w:bookmarkStart w:id="143" w:name="_Toc195952508"/>
      <w:r w:rsidRPr="009075BB">
        <w:rPr>
          <w:rFonts w:cs="Times New Roman"/>
        </w:rPr>
        <w:t>Perancangan Data dan Sistem</w:t>
      </w:r>
      <w:bookmarkEnd w:id="142"/>
      <w:bookmarkEnd w:id="143"/>
    </w:p>
    <w:p w14:paraId="5740FB51" w14:textId="77777777" w:rsidR="0022286F" w:rsidRPr="009075BB" w:rsidRDefault="0022286F" w:rsidP="0022286F">
      <w:pPr>
        <w:pStyle w:val="BodyText"/>
        <w:ind w:left="567" w:firstLine="709"/>
        <w:rPr>
          <w:color w:val="FF0000"/>
        </w:rPr>
      </w:pPr>
      <w:r w:rsidRPr="009075BB">
        <w:t xml:space="preserve">Perancangan </w:t>
      </w:r>
      <w:r w:rsidRPr="009075BB">
        <w:rPr>
          <w:color w:val="auto"/>
        </w:rPr>
        <w:t>data</w:t>
      </w:r>
      <w:r w:rsidRPr="009075BB">
        <w:t xml:space="preserve"> dalam penelitian ini menggunakan </w:t>
      </w:r>
      <w:r w:rsidRPr="009075BB">
        <w:rPr>
          <w:i/>
        </w:rPr>
        <w:t>Entity Relationship Diagram</w:t>
      </w:r>
      <w:r w:rsidRPr="009075BB">
        <w:t xml:space="preserve"> (ERD). ERD memodelkan struktur tabel serta hubungan antar tabel dalam basis data yang dirancang untuk mendukung penyimpanan data pada tahap pembangunan sistem. Rancangan ERD yang digunakan dapat dilihat pada gambar berikut.</w:t>
      </w:r>
    </w:p>
    <w:p w14:paraId="72F6254B" w14:textId="59A460F2" w:rsidR="0022286F" w:rsidRPr="009075BB" w:rsidRDefault="00504F92"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12281A27" wp14:editId="278015C6">
            <wp:extent cx="5399398" cy="82497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RD.png"/>
                    <pic:cNvPicPr/>
                  </pic:nvPicPr>
                  <pic:blipFill>
                    <a:blip r:embed="rId39">
                      <a:extLst>
                        <a:ext uri="{28A0092B-C50C-407E-A947-70E740481C1C}">
                          <a14:useLocalDpi xmlns:a14="http://schemas.microsoft.com/office/drawing/2010/main" val="0"/>
                        </a:ext>
                      </a:extLst>
                    </a:blip>
                    <a:stretch>
                      <a:fillRect/>
                    </a:stretch>
                  </pic:blipFill>
                  <pic:spPr bwMode="auto">
                    <a:xfrm>
                      <a:off x="0" y="0"/>
                      <a:ext cx="5399398" cy="8249799"/>
                    </a:xfrm>
                    <a:prstGeom prst="rect">
                      <a:avLst/>
                    </a:prstGeom>
                    <a:ln>
                      <a:noFill/>
                    </a:ln>
                    <a:extLst>
                      <a:ext uri="{53640926-AAD7-44D8-BBD7-CCE9431645EC}">
                        <a14:shadowObscured xmlns:a14="http://schemas.microsoft.com/office/drawing/2010/main"/>
                      </a:ext>
                    </a:extLst>
                  </pic:spPr>
                </pic:pic>
              </a:graphicData>
            </a:graphic>
          </wp:inline>
        </w:drawing>
      </w:r>
    </w:p>
    <w:p w14:paraId="6801AA66" w14:textId="77777777" w:rsidR="0022286F" w:rsidRPr="009075BB" w:rsidRDefault="0022286F" w:rsidP="000A7C4F">
      <w:pPr>
        <w:pStyle w:val="Gambar31"/>
        <w:numPr>
          <w:ilvl w:val="0"/>
          <w:numId w:val="18"/>
        </w:numPr>
        <w:rPr>
          <w:rFonts w:cs="Times New Roman"/>
          <w:lang w:val="en-US"/>
        </w:rPr>
      </w:pPr>
      <w:bookmarkStart w:id="144" w:name="_Toc192234286"/>
      <w:bookmarkStart w:id="145" w:name="_Toc195951822"/>
      <w:r w:rsidRPr="009075BB">
        <w:rPr>
          <w:rFonts w:cs="Times New Roman"/>
          <w:lang w:val="en-US"/>
        </w:rPr>
        <w:t>ERD Sistem</w:t>
      </w:r>
      <w:bookmarkEnd w:id="144"/>
      <w:bookmarkEnd w:id="145"/>
    </w:p>
    <w:p w14:paraId="22F30A83" w14:textId="77777777" w:rsidR="0022286F" w:rsidRPr="009075BB" w:rsidRDefault="0022286F" w:rsidP="0022286F">
      <w:pPr>
        <w:pStyle w:val="BodyText"/>
        <w:rPr>
          <w:lang w:val="it-IT"/>
        </w:rPr>
      </w:pPr>
      <w:r w:rsidRPr="009075BB">
        <w:rPr>
          <w:lang w:val="it-IT"/>
        </w:rPr>
        <w:lastRenderedPageBreak/>
        <w:t xml:space="preserve">Penjelasan </w:t>
      </w:r>
      <w:r w:rsidRPr="009075BB">
        <w:t>terkait</w:t>
      </w:r>
      <w:r w:rsidRPr="009075BB">
        <w:rPr>
          <w:lang w:val="it-IT"/>
        </w:rPr>
        <w:t xml:space="preserve"> </w:t>
      </w:r>
      <w:r w:rsidRPr="009075BB">
        <w:t>tabel</w:t>
      </w:r>
      <w:r w:rsidRPr="009075BB">
        <w:rPr>
          <w:lang w:val="it-IT"/>
        </w:rPr>
        <w:t xml:space="preserve"> ERD sistem pada gambar 3.2 adalah sebagai berikut.</w:t>
      </w:r>
    </w:p>
    <w:p w14:paraId="60E6F5F1"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Users</w:t>
      </w:r>
    </w:p>
    <w:p w14:paraId="1775FACA"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Users</w:t>
      </w:r>
      <w:r w:rsidRPr="009075BB">
        <w:rPr>
          <w:lang w:val="it-IT"/>
        </w:rPr>
        <w:t xml:space="preserve"> dirancang untuk menyimpan informasi terkait data pengguna dalam sistem. Pengguna yang terdaftar dapat memiliki peran yang berbeda sesuai dengan </w:t>
      </w:r>
      <w:r w:rsidRPr="009075BB">
        <w:t>fungsinya</w:t>
      </w:r>
      <w:r w:rsidRPr="009075BB">
        <w:rPr>
          <w:lang w:val="it-IT"/>
        </w:rPr>
        <w:t xml:space="preserve"> dalam sistem, yaitu admin, anggota, pelatih, dan pembina. Setiap peran memiliki </w:t>
      </w:r>
      <w:r w:rsidRPr="009075BB">
        <w:t>tanggung</w:t>
      </w:r>
      <w:r w:rsidRPr="009075BB">
        <w:rPr>
          <w:lang w:val="it-IT"/>
        </w:rPr>
        <w:t xml:space="preserve"> jawab dan akses spesifik terhadap fitur-fitur sistem. Struktur tabel </w:t>
      </w:r>
      <w:r w:rsidRPr="009075BB">
        <w:rPr>
          <w:i/>
          <w:lang w:val="it-IT"/>
        </w:rPr>
        <w:t>users</w:t>
      </w:r>
      <w:r w:rsidRPr="009075BB">
        <w:rPr>
          <w:lang w:val="it-IT"/>
        </w:rPr>
        <w:t xml:space="preserve"> dapat dilihat pada tabel 3.2 berikut.</w:t>
      </w:r>
    </w:p>
    <w:p w14:paraId="2422E1DD" w14:textId="77777777" w:rsidR="0022286F" w:rsidRPr="009075BB" w:rsidRDefault="0022286F" w:rsidP="0022286F">
      <w:pPr>
        <w:pStyle w:val="NoSpacing"/>
        <w:rPr>
          <w:rFonts w:ascii="Times New Roman" w:hAnsi="Times New Roman" w:cs="Times New Roman"/>
          <w:lang w:val="it-IT"/>
        </w:rPr>
      </w:pPr>
    </w:p>
    <w:p w14:paraId="693FA3E3" w14:textId="77777777" w:rsidR="0022286F" w:rsidRPr="009075BB" w:rsidRDefault="0022286F" w:rsidP="0022286F">
      <w:pPr>
        <w:pStyle w:val="TabelBab3"/>
        <w:ind w:left="1134" w:hanging="1134"/>
        <w:rPr>
          <w:lang w:val="it-IT"/>
        </w:rPr>
      </w:pPr>
      <w:bookmarkStart w:id="146" w:name="_Toc192653881"/>
      <w:bookmarkStart w:id="147" w:name="_Toc195951962"/>
      <w:r w:rsidRPr="009075BB">
        <w:t xml:space="preserve">Tabel </w:t>
      </w:r>
      <w:r w:rsidRPr="009075BB">
        <w:rPr>
          <w:i/>
          <w:lang w:val="en-US"/>
        </w:rPr>
        <w:t>Users</w:t>
      </w:r>
      <w:bookmarkEnd w:id="146"/>
      <w:bookmarkEnd w:id="14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2"/>
        <w:gridCol w:w="1130"/>
        <w:gridCol w:w="630"/>
        <w:gridCol w:w="3201"/>
      </w:tblGrid>
      <w:tr w:rsidR="0022286F" w:rsidRPr="009075BB" w14:paraId="3B33F4CB" w14:textId="77777777" w:rsidTr="0022286F">
        <w:trPr>
          <w:tblHeader/>
        </w:trPr>
        <w:tc>
          <w:tcPr>
            <w:tcW w:w="567" w:type="dxa"/>
            <w:shd w:val="clear" w:color="auto" w:fill="BFBFBF" w:themeFill="background1" w:themeFillShade="BF"/>
            <w:vAlign w:val="center"/>
          </w:tcPr>
          <w:p w14:paraId="497F3C0B" w14:textId="77777777" w:rsidR="0022286F" w:rsidRPr="009075BB" w:rsidRDefault="0022286F" w:rsidP="0022286F">
            <w:pPr>
              <w:pStyle w:val="BodyText"/>
              <w:ind w:firstLine="0"/>
              <w:jc w:val="center"/>
              <w:rPr>
                <w:b/>
                <w:lang w:val="it-IT"/>
              </w:rPr>
            </w:pPr>
            <w:r w:rsidRPr="009075BB">
              <w:rPr>
                <w:b/>
                <w:lang w:val="it-IT"/>
              </w:rPr>
              <w:t>No</w:t>
            </w:r>
          </w:p>
        </w:tc>
        <w:tc>
          <w:tcPr>
            <w:tcW w:w="1842" w:type="dxa"/>
            <w:shd w:val="clear" w:color="auto" w:fill="BFBFBF" w:themeFill="background1" w:themeFillShade="BF"/>
            <w:vAlign w:val="center"/>
          </w:tcPr>
          <w:p w14:paraId="312F4026" w14:textId="77777777" w:rsidR="0022286F" w:rsidRPr="009075BB" w:rsidRDefault="0022286F" w:rsidP="0022286F">
            <w:pPr>
              <w:pStyle w:val="BodyText"/>
              <w:ind w:firstLine="0"/>
              <w:jc w:val="center"/>
              <w:rPr>
                <w:b/>
                <w:lang w:val="it-IT"/>
              </w:rPr>
            </w:pPr>
            <w:r w:rsidRPr="009075BB">
              <w:rPr>
                <w:b/>
                <w:lang w:val="it-IT"/>
              </w:rPr>
              <w:t>Atribut</w:t>
            </w:r>
          </w:p>
        </w:tc>
        <w:tc>
          <w:tcPr>
            <w:tcW w:w="1130" w:type="dxa"/>
            <w:shd w:val="clear" w:color="auto" w:fill="BFBFBF" w:themeFill="background1" w:themeFillShade="BF"/>
            <w:vAlign w:val="center"/>
          </w:tcPr>
          <w:p w14:paraId="7CBCB69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EB58EF4" w14:textId="77777777" w:rsidR="0022286F" w:rsidRPr="009075BB" w:rsidRDefault="0022286F" w:rsidP="0022286F">
            <w:pPr>
              <w:pStyle w:val="BodyText"/>
              <w:ind w:firstLine="0"/>
              <w:jc w:val="center"/>
              <w:rPr>
                <w:b/>
                <w:lang w:val="it-IT"/>
              </w:rPr>
            </w:pPr>
            <w:r w:rsidRPr="009075BB">
              <w:rPr>
                <w:b/>
                <w:lang w:val="it-IT"/>
              </w:rPr>
              <w:t>Size</w:t>
            </w:r>
          </w:p>
        </w:tc>
        <w:tc>
          <w:tcPr>
            <w:tcW w:w="3201" w:type="dxa"/>
            <w:shd w:val="clear" w:color="auto" w:fill="BFBFBF" w:themeFill="background1" w:themeFillShade="BF"/>
            <w:vAlign w:val="center"/>
          </w:tcPr>
          <w:p w14:paraId="463A0739"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1F2979A" w14:textId="77777777" w:rsidTr="0022286F">
        <w:tc>
          <w:tcPr>
            <w:tcW w:w="567" w:type="dxa"/>
          </w:tcPr>
          <w:p w14:paraId="5342D67A" w14:textId="77777777" w:rsidR="0022286F" w:rsidRPr="009075BB" w:rsidRDefault="0022286F" w:rsidP="0022286F">
            <w:pPr>
              <w:pStyle w:val="BodyText"/>
              <w:ind w:firstLine="0"/>
              <w:jc w:val="center"/>
              <w:rPr>
                <w:lang w:val="it-IT"/>
              </w:rPr>
            </w:pPr>
            <w:r w:rsidRPr="009075BB">
              <w:rPr>
                <w:lang w:val="it-IT"/>
              </w:rPr>
              <w:t>1</w:t>
            </w:r>
          </w:p>
        </w:tc>
        <w:tc>
          <w:tcPr>
            <w:tcW w:w="1842" w:type="dxa"/>
          </w:tcPr>
          <w:p w14:paraId="462AF224" w14:textId="77777777" w:rsidR="0022286F" w:rsidRPr="009075BB" w:rsidRDefault="0022286F" w:rsidP="0022286F">
            <w:pPr>
              <w:pStyle w:val="BodyText"/>
              <w:ind w:firstLine="0"/>
              <w:rPr>
                <w:lang w:val="it-IT"/>
              </w:rPr>
            </w:pPr>
            <w:r w:rsidRPr="009075BB">
              <w:rPr>
                <w:lang w:val="it-IT"/>
              </w:rPr>
              <w:t>Id</w:t>
            </w:r>
          </w:p>
        </w:tc>
        <w:tc>
          <w:tcPr>
            <w:tcW w:w="1130" w:type="dxa"/>
          </w:tcPr>
          <w:p w14:paraId="78983786" w14:textId="77777777" w:rsidR="0022286F" w:rsidRPr="009075BB" w:rsidRDefault="0022286F" w:rsidP="0022286F">
            <w:pPr>
              <w:pStyle w:val="BodyText"/>
              <w:ind w:firstLine="0"/>
              <w:rPr>
                <w:lang w:val="it-IT"/>
              </w:rPr>
            </w:pPr>
            <w:r w:rsidRPr="009075BB">
              <w:rPr>
                <w:lang w:val="it-IT"/>
              </w:rPr>
              <w:t>Int</w:t>
            </w:r>
          </w:p>
        </w:tc>
        <w:tc>
          <w:tcPr>
            <w:tcW w:w="630" w:type="dxa"/>
          </w:tcPr>
          <w:p w14:paraId="029717D4" w14:textId="77777777" w:rsidR="0022286F" w:rsidRPr="009075BB" w:rsidRDefault="0022286F" w:rsidP="0022286F">
            <w:pPr>
              <w:pStyle w:val="BodyText"/>
              <w:ind w:firstLine="0"/>
              <w:rPr>
                <w:lang w:val="it-IT"/>
              </w:rPr>
            </w:pPr>
            <w:r w:rsidRPr="009075BB">
              <w:rPr>
                <w:lang w:val="it-IT"/>
              </w:rPr>
              <w:t>11</w:t>
            </w:r>
          </w:p>
        </w:tc>
        <w:tc>
          <w:tcPr>
            <w:tcW w:w="3201" w:type="dxa"/>
          </w:tcPr>
          <w:p w14:paraId="7979D523" w14:textId="77777777" w:rsidR="0022286F" w:rsidRPr="009075BB" w:rsidRDefault="0022286F" w:rsidP="0022286F">
            <w:pPr>
              <w:pStyle w:val="BodyText"/>
              <w:ind w:firstLine="0"/>
              <w:rPr>
                <w:lang w:val="it-IT"/>
              </w:rPr>
            </w:pPr>
            <w:r w:rsidRPr="009075BB">
              <w:rPr>
                <w:i/>
                <w:lang w:val="it-IT"/>
              </w:rPr>
              <w:t>Primary Key</w:t>
            </w:r>
            <w:r w:rsidRPr="009075BB">
              <w:rPr>
                <w:lang w:val="it-IT"/>
              </w:rPr>
              <w:t xml:space="preserve"> tabel</w:t>
            </w:r>
          </w:p>
        </w:tc>
      </w:tr>
      <w:tr w:rsidR="0022286F" w:rsidRPr="009075BB" w14:paraId="6493C43B" w14:textId="77777777" w:rsidTr="0022286F">
        <w:tc>
          <w:tcPr>
            <w:tcW w:w="567" w:type="dxa"/>
          </w:tcPr>
          <w:p w14:paraId="62AED179" w14:textId="77777777" w:rsidR="0022286F" w:rsidRPr="009075BB" w:rsidRDefault="0022286F" w:rsidP="0022286F">
            <w:pPr>
              <w:pStyle w:val="BodyText"/>
              <w:ind w:firstLine="0"/>
              <w:jc w:val="center"/>
              <w:rPr>
                <w:lang w:val="it-IT"/>
              </w:rPr>
            </w:pPr>
            <w:r w:rsidRPr="009075BB">
              <w:rPr>
                <w:lang w:val="it-IT"/>
              </w:rPr>
              <w:t>2</w:t>
            </w:r>
          </w:p>
        </w:tc>
        <w:tc>
          <w:tcPr>
            <w:tcW w:w="1842" w:type="dxa"/>
          </w:tcPr>
          <w:p w14:paraId="67A709B0" w14:textId="77777777" w:rsidR="0022286F" w:rsidRPr="009075BB" w:rsidRDefault="0022286F" w:rsidP="0022286F">
            <w:pPr>
              <w:pStyle w:val="BodyText"/>
              <w:ind w:firstLine="0"/>
              <w:rPr>
                <w:lang w:val="it-IT"/>
              </w:rPr>
            </w:pPr>
            <w:r w:rsidRPr="009075BB">
              <w:rPr>
                <w:lang w:val="it-IT"/>
              </w:rPr>
              <w:t>Name</w:t>
            </w:r>
          </w:p>
        </w:tc>
        <w:tc>
          <w:tcPr>
            <w:tcW w:w="1130" w:type="dxa"/>
          </w:tcPr>
          <w:p w14:paraId="0E2B9303" w14:textId="77777777" w:rsidR="0022286F" w:rsidRPr="009075BB" w:rsidRDefault="0022286F" w:rsidP="0022286F">
            <w:pPr>
              <w:pStyle w:val="BodyText"/>
              <w:ind w:firstLine="0"/>
              <w:rPr>
                <w:lang w:val="it-IT"/>
              </w:rPr>
            </w:pPr>
            <w:r w:rsidRPr="009075BB">
              <w:rPr>
                <w:lang w:val="it-IT"/>
              </w:rPr>
              <w:t>Varchar</w:t>
            </w:r>
          </w:p>
        </w:tc>
        <w:tc>
          <w:tcPr>
            <w:tcW w:w="630" w:type="dxa"/>
          </w:tcPr>
          <w:p w14:paraId="38B3870C" w14:textId="77777777" w:rsidR="0022286F" w:rsidRPr="009075BB" w:rsidRDefault="0022286F" w:rsidP="0022286F">
            <w:pPr>
              <w:pStyle w:val="BodyText"/>
              <w:ind w:firstLine="0"/>
              <w:rPr>
                <w:lang w:val="it-IT"/>
              </w:rPr>
            </w:pPr>
            <w:r w:rsidRPr="009075BB">
              <w:rPr>
                <w:lang w:val="it-IT"/>
              </w:rPr>
              <w:t>50</w:t>
            </w:r>
          </w:p>
        </w:tc>
        <w:tc>
          <w:tcPr>
            <w:tcW w:w="3201" w:type="dxa"/>
          </w:tcPr>
          <w:p w14:paraId="5A50B099" w14:textId="77777777" w:rsidR="0022286F" w:rsidRPr="009075BB" w:rsidRDefault="0022286F" w:rsidP="0022286F">
            <w:pPr>
              <w:pStyle w:val="BodyText"/>
              <w:ind w:firstLine="0"/>
              <w:rPr>
                <w:lang w:val="it-IT"/>
              </w:rPr>
            </w:pPr>
            <w:r w:rsidRPr="009075BB">
              <w:rPr>
                <w:lang w:val="it-IT"/>
              </w:rPr>
              <w:t>Nama pengguna</w:t>
            </w:r>
          </w:p>
        </w:tc>
      </w:tr>
      <w:tr w:rsidR="0022286F" w:rsidRPr="009075BB" w14:paraId="03867619" w14:textId="77777777" w:rsidTr="0022286F">
        <w:tc>
          <w:tcPr>
            <w:tcW w:w="567" w:type="dxa"/>
          </w:tcPr>
          <w:p w14:paraId="13DC05CB" w14:textId="77777777" w:rsidR="0022286F" w:rsidRPr="009075BB" w:rsidRDefault="0022286F" w:rsidP="0022286F">
            <w:pPr>
              <w:pStyle w:val="BodyText"/>
              <w:ind w:firstLine="0"/>
              <w:jc w:val="center"/>
              <w:rPr>
                <w:lang w:val="it-IT"/>
              </w:rPr>
            </w:pPr>
            <w:r w:rsidRPr="009075BB">
              <w:rPr>
                <w:lang w:val="it-IT"/>
              </w:rPr>
              <w:t>3</w:t>
            </w:r>
          </w:p>
        </w:tc>
        <w:tc>
          <w:tcPr>
            <w:tcW w:w="1842" w:type="dxa"/>
          </w:tcPr>
          <w:p w14:paraId="7AD707F9" w14:textId="77777777" w:rsidR="0022286F" w:rsidRPr="009075BB" w:rsidRDefault="0022286F" w:rsidP="0022286F">
            <w:pPr>
              <w:pStyle w:val="BodyText"/>
              <w:ind w:firstLine="0"/>
              <w:rPr>
                <w:lang w:val="it-IT"/>
              </w:rPr>
            </w:pPr>
            <w:r w:rsidRPr="009075BB">
              <w:rPr>
                <w:lang w:val="it-IT"/>
              </w:rPr>
              <w:t>Email</w:t>
            </w:r>
          </w:p>
        </w:tc>
        <w:tc>
          <w:tcPr>
            <w:tcW w:w="1130" w:type="dxa"/>
          </w:tcPr>
          <w:p w14:paraId="2659C362" w14:textId="77777777" w:rsidR="0022286F" w:rsidRPr="009075BB" w:rsidRDefault="0022286F" w:rsidP="0022286F">
            <w:pPr>
              <w:pStyle w:val="BodyText"/>
              <w:ind w:firstLine="0"/>
              <w:rPr>
                <w:lang w:val="it-IT"/>
              </w:rPr>
            </w:pPr>
            <w:r w:rsidRPr="009075BB">
              <w:rPr>
                <w:lang w:val="it-IT"/>
              </w:rPr>
              <w:t>Varchar</w:t>
            </w:r>
          </w:p>
        </w:tc>
        <w:tc>
          <w:tcPr>
            <w:tcW w:w="630" w:type="dxa"/>
          </w:tcPr>
          <w:p w14:paraId="5CA95E0B" w14:textId="77777777" w:rsidR="0022286F" w:rsidRPr="009075BB" w:rsidRDefault="0022286F" w:rsidP="0022286F">
            <w:pPr>
              <w:pStyle w:val="BodyText"/>
              <w:ind w:firstLine="0"/>
              <w:rPr>
                <w:lang w:val="it-IT"/>
              </w:rPr>
            </w:pPr>
            <w:r w:rsidRPr="009075BB">
              <w:rPr>
                <w:lang w:val="it-IT"/>
              </w:rPr>
              <w:t>255</w:t>
            </w:r>
          </w:p>
        </w:tc>
        <w:tc>
          <w:tcPr>
            <w:tcW w:w="3201" w:type="dxa"/>
          </w:tcPr>
          <w:p w14:paraId="6889A4DC" w14:textId="77777777" w:rsidR="0022286F" w:rsidRPr="009075BB" w:rsidRDefault="0022286F" w:rsidP="0022286F">
            <w:pPr>
              <w:pStyle w:val="BodyText"/>
              <w:ind w:firstLine="0"/>
              <w:rPr>
                <w:lang w:val="it-IT"/>
              </w:rPr>
            </w:pPr>
            <w:r w:rsidRPr="009075BB">
              <w:rPr>
                <w:lang w:val="it-IT"/>
              </w:rPr>
              <w:t>Email pengguna</w:t>
            </w:r>
          </w:p>
        </w:tc>
      </w:tr>
      <w:tr w:rsidR="0022286F" w:rsidRPr="009075BB" w14:paraId="2528DDBE" w14:textId="77777777" w:rsidTr="0022286F">
        <w:tc>
          <w:tcPr>
            <w:tcW w:w="567" w:type="dxa"/>
          </w:tcPr>
          <w:p w14:paraId="586D5F51" w14:textId="77777777" w:rsidR="0022286F" w:rsidRPr="009075BB" w:rsidRDefault="0022286F" w:rsidP="0022286F">
            <w:pPr>
              <w:pStyle w:val="BodyText"/>
              <w:ind w:firstLine="0"/>
              <w:jc w:val="center"/>
              <w:rPr>
                <w:lang w:val="it-IT"/>
              </w:rPr>
            </w:pPr>
            <w:r w:rsidRPr="009075BB">
              <w:rPr>
                <w:lang w:val="it-IT"/>
              </w:rPr>
              <w:t>4</w:t>
            </w:r>
          </w:p>
        </w:tc>
        <w:tc>
          <w:tcPr>
            <w:tcW w:w="1842" w:type="dxa"/>
          </w:tcPr>
          <w:p w14:paraId="76EE9624" w14:textId="77777777" w:rsidR="0022286F" w:rsidRPr="009075BB" w:rsidRDefault="0022286F" w:rsidP="0022286F">
            <w:pPr>
              <w:pStyle w:val="BodyText"/>
              <w:ind w:firstLine="0"/>
              <w:rPr>
                <w:lang w:val="it-IT"/>
              </w:rPr>
            </w:pPr>
            <w:r w:rsidRPr="009075BB">
              <w:rPr>
                <w:lang w:val="it-IT"/>
              </w:rPr>
              <w:t>Password</w:t>
            </w:r>
          </w:p>
        </w:tc>
        <w:tc>
          <w:tcPr>
            <w:tcW w:w="1130" w:type="dxa"/>
          </w:tcPr>
          <w:p w14:paraId="3A02DC9D" w14:textId="77777777" w:rsidR="0022286F" w:rsidRPr="009075BB" w:rsidRDefault="0022286F" w:rsidP="0022286F">
            <w:pPr>
              <w:pStyle w:val="BodyText"/>
              <w:ind w:firstLine="0"/>
              <w:rPr>
                <w:lang w:val="it-IT"/>
              </w:rPr>
            </w:pPr>
            <w:r w:rsidRPr="009075BB">
              <w:rPr>
                <w:lang w:val="it-IT"/>
              </w:rPr>
              <w:t>Varchar</w:t>
            </w:r>
          </w:p>
        </w:tc>
        <w:tc>
          <w:tcPr>
            <w:tcW w:w="630" w:type="dxa"/>
          </w:tcPr>
          <w:p w14:paraId="1AD63E7E" w14:textId="77777777" w:rsidR="0022286F" w:rsidRPr="009075BB" w:rsidRDefault="0022286F" w:rsidP="0022286F">
            <w:pPr>
              <w:pStyle w:val="BodyText"/>
              <w:ind w:firstLine="0"/>
              <w:rPr>
                <w:lang w:val="it-IT"/>
              </w:rPr>
            </w:pPr>
            <w:r w:rsidRPr="009075BB">
              <w:rPr>
                <w:lang w:val="it-IT"/>
              </w:rPr>
              <w:t>255</w:t>
            </w:r>
          </w:p>
        </w:tc>
        <w:tc>
          <w:tcPr>
            <w:tcW w:w="3201" w:type="dxa"/>
          </w:tcPr>
          <w:p w14:paraId="282817E1" w14:textId="77777777" w:rsidR="0022286F" w:rsidRPr="009075BB" w:rsidRDefault="0022286F" w:rsidP="0022286F">
            <w:pPr>
              <w:pStyle w:val="BodyText"/>
              <w:ind w:firstLine="0"/>
              <w:rPr>
                <w:lang w:val="it-IT"/>
              </w:rPr>
            </w:pPr>
            <w:r w:rsidRPr="009075BB">
              <w:rPr>
                <w:lang w:val="it-IT"/>
              </w:rPr>
              <w:t>Password pengguna</w:t>
            </w:r>
          </w:p>
        </w:tc>
      </w:tr>
      <w:tr w:rsidR="0022286F" w:rsidRPr="009075BB" w14:paraId="33E1C41E" w14:textId="77777777" w:rsidTr="0022286F">
        <w:tc>
          <w:tcPr>
            <w:tcW w:w="567" w:type="dxa"/>
          </w:tcPr>
          <w:p w14:paraId="2BCF950C" w14:textId="77777777" w:rsidR="0022286F" w:rsidRPr="009075BB" w:rsidRDefault="0022286F" w:rsidP="0022286F">
            <w:pPr>
              <w:pStyle w:val="BodyText"/>
              <w:ind w:firstLine="0"/>
              <w:jc w:val="center"/>
              <w:rPr>
                <w:lang w:val="it-IT"/>
              </w:rPr>
            </w:pPr>
            <w:r w:rsidRPr="009075BB">
              <w:rPr>
                <w:lang w:val="it-IT"/>
              </w:rPr>
              <w:t>5</w:t>
            </w:r>
          </w:p>
        </w:tc>
        <w:tc>
          <w:tcPr>
            <w:tcW w:w="1842" w:type="dxa"/>
          </w:tcPr>
          <w:p w14:paraId="5595AABA" w14:textId="77777777" w:rsidR="0022286F" w:rsidRPr="009075BB" w:rsidRDefault="0022286F" w:rsidP="0022286F">
            <w:pPr>
              <w:pStyle w:val="BodyText"/>
              <w:ind w:firstLine="0"/>
              <w:rPr>
                <w:lang w:val="it-IT"/>
              </w:rPr>
            </w:pPr>
            <w:r w:rsidRPr="009075BB">
              <w:rPr>
                <w:lang w:val="it-IT"/>
              </w:rPr>
              <w:t>Role</w:t>
            </w:r>
          </w:p>
        </w:tc>
        <w:tc>
          <w:tcPr>
            <w:tcW w:w="1130" w:type="dxa"/>
          </w:tcPr>
          <w:p w14:paraId="69C37257" w14:textId="77777777" w:rsidR="0022286F" w:rsidRPr="009075BB" w:rsidRDefault="0022286F" w:rsidP="0022286F">
            <w:pPr>
              <w:pStyle w:val="BodyText"/>
              <w:ind w:firstLine="0"/>
              <w:rPr>
                <w:lang w:val="it-IT"/>
              </w:rPr>
            </w:pPr>
            <w:r w:rsidRPr="009075BB">
              <w:rPr>
                <w:lang w:val="it-IT"/>
              </w:rPr>
              <w:t>Varchar</w:t>
            </w:r>
          </w:p>
        </w:tc>
        <w:tc>
          <w:tcPr>
            <w:tcW w:w="630" w:type="dxa"/>
          </w:tcPr>
          <w:p w14:paraId="0A066C78" w14:textId="77777777" w:rsidR="0022286F" w:rsidRPr="009075BB" w:rsidRDefault="0022286F" w:rsidP="0022286F">
            <w:pPr>
              <w:pStyle w:val="BodyText"/>
              <w:ind w:firstLine="0"/>
              <w:rPr>
                <w:lang w:val="it-IT"/>
              </w:rPr>
            </w:pPr>
            <w:r w:rsidRPr="009075BB">
              <w:rPr>
                <w:lang w:val="it-IT"/>
              </w:rPr>
              <w:t>20</w:t>
            </w:r>
          </w:p>
        </w:tc>
        <w:tc>
          <w:tcPr>
            <w:tcW w:w="3201" w:type="dxa"/>
          </w:tcPr>
          <w:p w14:paraId="337BEA8C" w14:textId="77777777" w:rsidR="0022286F" w:rsidRPr="009075BB" w:rsidRDefault="0022286F" w:rsidP="0022286F">
            <w:pPr>
              <w:pStyle w:val="BodyText"/>
              <w:ind w:firstLine="0"/>
              <w:rPr>
                <w:lang w:val="it-IT"/>
              </w:rPr>
            </w:pPr>
            <w:r w:rsidRPr="009075BB">
              <w:rPr>
                <w:lang w:val="it-IT"/>
              </w:rPr>
              <w:t>Peran pengguna dalam sistem</w:t>
            </w:r>
          </w:p>
        </w:tc>
      </w:tr>
    </w:tbl>
    <w:p w14:paraId="772D82C5" w14:textId="77777777" w:rsidR="0022286F" w:rsidRPr="009075BB" w:rsidRDefault="0022286F" w:rsidP="0022286F">
      <w:pPr>
        <w:pStyle w:val="BodyText"/>
        <w:ind w:left="284" w:firstLine="425"/>
        <w:rPr>
          <w:lang w:val="it-IT"/>
        </w:rPr>
      </w:pPr>
      <w:r w:rsidRPr="009075BB">
        <w:rPr>
          <w:lang w:val="it-IT"/>
        </w:rPr>
        <w:t xml:space="preserve"> </w:t>
      </w:r>
    </w:p>
    <w:p w14:paraId="27FEB18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Members</w:t>
      </w:r>
    </w:p>
    <w:p w14:paraId="70ED92E2"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Members</w:t>
      </w:r>
      <w:r w:rsidRPr="009075BB">
        <w:rPr>
          <w:lang w:val="it-IT"/>
        </w:rPr>
        <w:t xml:space="preserve"> merupakan </w:t>
      </w:r>
      <w:r w:rsidRPr="009075BB">
        <w:rPr>
          <w:i/>
          <w:lang w:val="it-IT"/>
        </w:rPr>
        <w:t>subclass</w:t>
      </w:r>
      <w:r w:rsidRPr="009075BB">
        <w:rPr>
          <w:lang w:val="it-IT"/>
        </w:rPr>
        <w:t xml:space="preserve"> dari tabel </w:t>
      </w:r>
      <w:r w:rsidRPr="009075BB">
        <w:rPr>
          <w:i/>
          <w:lang w:val="it-IT"/>
        </w:rPr>
        <w:t>Users</w:t>
      </w:r>
      <w:r w:rsidRPr="009075BB">
        <w:rPr>
          <w:lang w:val="it-IT"/>
        </w:rPr>
        <w:t xml:space="preserve">, yang berarti tabel ini mewarisi seluruh atribut yang ada pada tabel </w:t>
      </w:r>
      <w:r w:rsidRPr="009075BB">
        <w:rPr>
          <w:i/>
          <w:lang w:val="it-IT"/>
        </w:rPr>
        <w:t>Users</w:t>
      </w:r>
      <w:r w:rsidRPr="009075BB">
        <w:rPr>
          <w:lang w:val="it-IT"/>
        </w:rPr>
        <w:t xml:space="preserve">, namun dengan tambahan atribut yang spesifik untuk menyimpan informasi terkait keanggotaan. Struktur tabel </w:t>
      </w:r>
      <w:r w:rsidRPr="009075BB">
        <w:rPr>
          <w:i/>
          <w:lang w:val="it-IT"/>
        </w:rPr>
        <w:t>Members</w:t>
      </w:r>
      <w:r w:rsidRPr="009075BB">
        <w:rPr>
          <w:lang w:val="it-IT"/>
        </w:rPr>
        <w:t xml:space="preserve"> dapat dilihat pada tabel 3.3 berikut.</w:t>
      </w:r>
    </w:p>
    <w:p w14:paraId="6528D831" w14:textId="77777777" w:rsidR="0022286F" w:rsidRPr="009075BB" w:rsidRDefault="0022286F" w:rsidP="0022286F">
      <w:pPr>
        <w:pStyle w:val="NoSpacing"/>
        <w:rPr>
          <w:rFonts w:ascii="Times New Roman" w:hAnsi="Times New Roman" w:cs="Times New Roman"/>
          <w:lang w:val="it-IT"/>
        </w:rPr>
      </w:pPr>
    </w:p>
    <w:p w14:paraId="6AFAC5CF" w14:textId="77777777" w:rsidR="0022286F" w:rsidRPr="009075BB" w:rsidRDefault="0022286F" w:rsidP="0022286F">
      <w:pPr>
        <w:pStyle w:val="TabelBab3"/>
      </w:pPr>
      <w:bookmarkStart w:id="148" w:name="_Toc192653882"/>
      <w:bookmarkStart w:id="149" w:name="_Toc195951963"/>
      <w:r w:rsidRPr="009075BB">
        <w:t xml:space="preserve">Tabel </w:t>
      </w:r>
      <w:r w:rsidRPr="009075BB">
        <w:rPr>
          <w:i/>
        </w:rPr>
        <w:t>Members</w:t>
      </w:r>
      <w:bookmarkEnd w:id="148"/>
      <w:bookmarkEnd w:id="14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6E12C213" w14:textId="77777777" w:rsidTr="0022286F">
        <w:trPr>
          <w:tblHeader/>
        </w:trPr>
        <w:tc>
          <w:tcPr>
            <w:tcW w:w="567" w:type="dxa"/>
            <w:shd w:val="clear" w:color="auto" w:fill="BFBFBF" w:themeFill="background1" w:themeFillShade="BF"/>
            <w:vAlign w:val="center"/>
          </w:tcPr>
          <w:p w14:paraId="318399A0"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0A959AE"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BE237CA"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82F01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42570F"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4C08EA1" w14:textId="77777777" w:rsidTr="0022286F">
        <w:tc>
          <w:tcPr>
            <w:tcW w:w="567" w:type="dxa"/>
          </w:tcPr>
          <w:p w14:paraId="60AC34C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4970D902" w14:textId="77777777" w:rsidR="0022286F" w:rsidRPr="009075BB" w:rsidRDefault="0022286F" w:rsidP="0022286F">
            <w:pPr>
              <w:pStyle w:val="BodyText"/>
              <w:ind w:firstLine="0"/>
              <w:rPr>
                <w:lang w:val="it-IT"/>
              </w:rPr>
            </w:pPr>
            <w:r w:rsidRPr="009075BB">
              <w:rPr>
                <w:lang w:val="it-IT"/>
              </w:rPr>
              <w:t>Id</w:t>
            </w:r>
          </w:p>
        </w:tc>
        <w:tc>
          <w:tcPr>
            <w:tcW w:w="1140" w:type="dxa"/>
          </w:tcPr>
          <w:p w14:paraId="0941F619" w14:textId="77777777" w:rsidR="0022286F" w:rsidRPr="009075BB" w:rsidRDefault="0022286F" w:rsidP="0022286F">
            <w:pPr>
              <w:pStyle w:val="BodyText"/>
              <w:ind w:firstLine="0"/>
              <w:rPr>
                <w:lang w:val="it-IT"/>
              </w:rPr>
            </w:pPr>
            <w:r w:rsidRPr="009075BB">
              <w:rPr>
                <w:lang w:val="it-IT"/>
              </w:rPr>
              <w:t>Int</w:t>
            </w:r>
          </w:p>
        </w:tc>
        <w:tc>
          <w:tcPr>
            <w:tcW w:w="630" w:type="dxa"/>
          </w:tcPr>
          <w:p w14:paraId="428AE4CA" w14:textId="77777777" w:rsidR="0022286F" w:rsidRPr="009075BB" w:rsidRDefault="0022286F" w:rsidP="0022286F">
            <w:pPr>
              <w:pStyle w:val="BodyText"/>
              <w:ind w:firstLine="0"/>
              <w:rPr>
                <w:lang w:val="it-IT"/>
              </w:rPr>
            </w:pPr>
            <w:r w:rsidRPr="009075BB">
              <w:rPr>
                <w:lang w:val="it-IT"/>
              </w:rPr>
              <w:t>11</w:t>
            </w:r>
          </w:p>
        </w:tc>
        <w:tc>
          <w:tcPr>
            <w:tcW w:w="3327" w:type="dxa"/>
          </w:tcPr>
          <w:p w14:paraId="6577ECB3" w14:textId="77777777" w:rsidR="0022286F" w:rsidRPr="009075BB" w:rsidRDefault="0022286F" w:rsidP="0022286F">
            <w:pPr>
              <w:pStyle w:val="BodyText"/>
              <w:ind w:firstLine="0"/>
              <w:rPr>
                <w:lang w:val="it-IT"/>
              </w:rPr>
            </w:pPr>
            <w:r w:rsidRPr="009075BB">
              <w:rPr>
                <w:i/>
                <w:lang w:val="it-IT"/>
              </w:rPr>
              <w:t>Primary Key</w:t>
            </w:r>
            <w:r w:rsidRPr="009075BB">
              <w:rPr>
                <w:lang w:val="it-IT"/>
              </w:rPr>
              <w:t xml:space="preserve"> tabel</w:t>
            </w:r>
          </w:p>
        </w:tc>
      </w:tr>
      <w:tr w:rsidR="0022286F" w:rsidRPr="009075BB" w14:paraId="6C01F3C5" w14:textId="77777777" w:rsidTr="0022286F">
        <w:tc>
          <w:tcPr>
            <w:tcW w:w="567" w:type="dxa"/>
          </w:tcPr>
          <w:p w14:paraId="2A2C9D24"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0C954214" w14:textId="77777777" w:rsidR="0022286F" w:rsidRPr="009075BB" w:rsidRDefault="0022286F" w:rsidP="0022286F">
            <w:pPr>
              <w:pStyle w:val="BodyText"/>
              <w:ind w:firstLine="0"/>
              <w:rPr>
                <w:lang w:val="it-IT"/>
              </w:rPr>
            </w:pPr>
            <w:r w:rsidRPr="009075BB">
              <w:rPr>
                <w:lang w:val="it-IT"/>
              </w:rPr>
              <w:t>User_id</w:t>
            </w:r>
          </w:p>
        </w:tc>
        <w:tc>
          <w:tcPr>
            <w:tcW w:w="1140" w:type="dxa"/>
          </w:tcPr>
          <w:p w14:paraId="55149E21" w14:textId="77777777" w:rsidR="0022286F" w:rsidRPr="009075BB" w:rsidRDefault="0022286F" w:rsidP="0022286F">
            <w:pPr>
              <w:pStyle w:val="BodyText"/>
              <w:ind w:firstLine="0"/>
              <w:rPr>
                <w:lang w:val="it-IT"/>
              </w:rPr>
            </w:pPr>
            <w:r w:rsidRPr="009075BB">
              <w:rPr>
                <w:lang w:val="it-IT"/>
              </w:rPr>
              <w:t>Int</w:t>
            </w:r>
          </w:p>
        </w:tc>
        <w:tc>
          <w:tcPr>
            <w:tcW w:w="630" w:type="dxa"/>
          </w:tcPr>
          <w:p w14:paraId="13033FEB" w14:textId="77777777" w:rsidR="0022286F" w:rsidRPr="009075BB" w:rsidRDefault="0022286F" w:rsidP="0022286F">
            <w:pPr>
              <w:pStyle w:val="BodyText"/>
              <w:ind w:firstLine="0"/>
              <w:rPr>
                <w:lang w:val="it-IT"/>
              </w:rPr>
            </w:pPr>
            <w:r w:rsidRPr="009075BB">
              <w:rPr>
                <w:lang w:val="it-IT"/>
              </w:rPr>
              <w:t>11</w:t>
            </w:r>
          </w:p>
        </w:tc>
        <w:tc>
          <w:tcPr>
            <w:tcW w:w="3327" w:type="dxa"/>
          </w:tcPr>
          <w:p w14:paraId="7EB7CB5F"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470BD705" w14:textId="77777777" w:rsidTr="0022286F">
        <w:trPr>
          <w:trHeight w:val="605"/>
        </w:trPr>
        <w:tc>
          <w:tcPr>
            <w:tcW w:w="567" w:type="dxa"/>
          </w:tcPr>
          <w:p w14:paraId="21F1BAF0"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519D5218" w14:textId="77777777" w:rsidR="0022286F" w:rsidRPr="009075BB" w:rsidRDefault="0022286F" w:rsidP="0022286F">
            <w:pPr>
              <w:pStyle w:val="BodyText"/>
              <w:ind w:firstLine="0"/>
              <w:rPr>
                <w:lang w:val="it-IT"/>
              </w:rPr>
            </w:pPr>
            <w:r w:rsidRPr="009075BB">
              <w:rPr>
                <w:lang w:val="it-IT"/>
              </w:rPr>
              <w:t>Section</w:t>
            </w:r>
          </w:p>
        </w:tc>
        <w:tc>
          <w:tcPr>
            <w:tcW w:w="1140" w:type="dxa"/>
          </w:tcPr>
          <w:p w14:paraId="1B633272" w14:textId="77777777" w:rsidR="0022286F" w:rsidRPr="009075BB" w:rsidRDefault="0022286F" w:rsidP="0022286F">
            <w:pPr>
              <w:pStyle w:val="BodyText"/>
              <w:ind w:firstLine="0"/>
              <w:rPr>
                <w:lang w:val="it-IT"/>
              </w:rPr>
            </w:pPr>
            <w:r w:rsidRPr="009075BB">
              <w:rPr>
                <w:lang w:val="it-IT"/>
              </w:rPr>
              <w:t>Varchar</w:t>
            </w:r>
          </w:p>
        </w:tc>
        <w:tc>
          <w:tcPr>
            <w:tcW w:w="630" w:type="dxa"/>
          </w:tcPr>
          <w:p w14:paraId="4792FD14" w14:textId="77777777" w:rsidR="0022286F" w:rsidRPr="009075BB" w:rsidRDefault="0022286F" w:rsidP="0022286F">
            <w:pPr>
              <w:pStyle w:val="BodyText"/>
              <w:ind w:firstLine="0"/>
              <w:rPr>
                <w:lang w:val="it-IT"/>
              </w:rPr>
            </w:pPr>
            <w:r w:rsidRPr="009075BB">
              <w:rPr>
                <w:lang w:val="it-IT"/>
              </w:rPr>
              <w:t>20</w:t>
            </w:r>
          </w:p>
        </w:tc>
        <w:tc>
          <w:tcPr>
            <w:tcW w:w="3327" w:type="dxa"/>
          </w:tcPr>
          <w:p w14:paraId="6D03D4E9" w14:textId="77777777" w:rsidR="0022286F" w:rsidRPr="009075BB" w:rsidRDefault="0022286F" w:rsidP="0022286F">
            <w:pPr>
              <w:pStyle w:val="BodyText"/>
              <w:ind w:firstLine="0"/>
              <w:rPr>
                <w:lang w:val="it-IT"/>
              </w:rPr>
            </w:pPr>
            <w:r w:rsidRPr="009075BB">
              <w:rPr>
                <w:lang w:val="it-IT"/>
              </w:rPr>
              <w:t>Bagian kelompok anggota</w:t>
            </w:r>
          </w:p>
        </w:tc>
      </w:tr>
      <w:tr w:rsidR="0022286F" w:rsidRPr="009075BB" w14:paraId="356A3D3A" w14:textId="77777777" w:rsidTr="0022286F">
        <w:trPr>
          <w:trHeight w:val="597"/>
        </w:trPr>
        <w:tc>
          <w:tcPr>
            <w:tcW w:w="567" w:type="dxa"/>
          </w:tcPr>
          <w:p w14:paraId="2C44B5B5"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62FBA0E4" w14:textId="77777777" w:rsidR="0022286F" w:rsidRPr="009075BB" w:rsidRDefault="0022286F" w:rsidP="0022286F">
            <w:pPr>
              <w:pStyle w:val="BodyText"/>
              <w:ind w:firstLine="0"/>
              <w:rPr>
                <w:lang w:val="it-IT"/>
              </w:rPr>
            </w:pPr>
            <w:r w:rsidRPr="009075BB">
              <w:rPr>
                <w:lang w:val="it-IT"/>
              </w:rPr>
              <w:t>Class</w:t>
            </w:r>
          </w:p>
        </w:tc>
        <w:tc>
          <w:tcPr>
            <w:tcW w:w="1140" w:type="dxa"/>
          </w:tcPr>
          <w:p w14:paraId="6A58373F" w14:textId="77777777" w:rsidR="0022286F" w:rsidRPr="009075BB" w:rsidRDefault="0022286F" w:rsidP="0022286F">
            <w:pPr>
              <w:pStyle w:val="BodyText"/>
              <w:ind w:firstLine="0"/>
              <w:rPr>
                <w:lang w:val="it-IT"/>
              </w:rPr>
            </w:pPr>
            <w:r w:rsidRPr="009075BB">
              <w:rPr>
                <w:lang w:val="it-IT"/>
              </w:rPr>
              <w:t>Varchar</w:t>
            </w:r>
          </w:p>
        </w:tc>
        <w:tc>
          <w:tcPr>
            <w:tcW w:w="630" w:type="dxa"/>
          </w:tcPr>
          <w:p w14:paraId="554C65B8" w14:textId="77777777" w:rsidR="0022286F" w:rsidRPr="009075BB" w:rsidRDefault="0022286F" w:rsidP="0022286F">
            <w:pPr>
              <w:pStyle w:val="BodyText"/>
              <w:ind w:firstLine="0"/>
              <w:rPr>
                <w:lang w:val="it-IT"/>
              </w:rPr>
            </w:pPr>
            <w:r w:rsidRPr="009075BB">
              <w:rPr>
                <w:lang w:val="it-IT"/>
              </w:rPr>
              <w:t>10</w:t>
            </w:r>
          </w:p>
        </w:tc>
        <w:tc>
          <w:tcPr>
            <w:tcW w:w="3327" w:type="dxa"/>
          </w:tcPr>
          <w:p w14:paraId="6EE72B04" w14:textId="77777777" w:rsidR="0022286F" w:rsidRPr="009075BB" w:rsidRDefault="0022286F" w:rsidP="0022286F">
            <w:pPr>
              <w:pStyle w:val="BodyText"/>
              <w:ind w:firstLine="0"/>
              <w:rPr>
                <w:lang w:val="it-IT"/>
              </w:rPr>
            </w:pPr>
            <w:r w:rsidRPr="009075BB">
              <w:rPr>
                <w:lang w:val="it-IT"/>
              </w:rPr>
              <w:t>Kelas anggota</w:t>
            </w:r>
          </w:p>
        </w:tc>
      </w:tr>
      <w:tr w:rsidR="0022286F" w:rsidRPr="009075BB" w14:paraId="5474DA13" w14:textId="77777777" w:rsidTr="0022286F">
        <w:trPr>
          <w:trHeight w:val="602"/>
        </w:trPr>
        <w:tc>
          <w:tcPr>
            <w:tcW w:w="567" w:type="dxa"/>
          </w:tcPr>
          <w:p w14:paraId="47BBAED0"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062E4C1D" w14:textId="77777777" w:rsidR="0022286F" w:rsidRPr="009075BB" w:rsidRDefault="0022286F" w:rsidP="0022286F">
            <w:pPr>
              <w:pStyle w:val="BodyText"/>
              <w:ind w:firstLine="0"/>
              <w:rPr>
                <w:lang w:val="it-IT"/>
              </w:rPr>
            </w:pPr>
            <w:r w:rsidRPr="009075BB">
              <w:rPr>
                <w:lang w:val="it-IT"/>
              </w:rPr>
              <w:t>Status</w:t>
            </w:r>
          </w:p>
        </w:tc>
        <w:tc>
          <w:tcPr>
            <w:tcW w:w="1140" w:type="dxa"/>
          </w:tcPr>
          <w:p w14:paraId="392AB340" w14:textId="77777777" w:rsidR="0022286F" w:rsidRPr="009075BB" w:rsidRDefault="0022286F" w:rsidP="0022286F">
            <w:pPr>
              <w:pStyle w:val="BodyText"/>
              <w:ind w:firstLine="0"/>
              <w:rPr>
                <w:lang w:val="it-IT"/>
              </w:rPr>
            </w:pPr>
            <w:r w:rsidRPr="009075BB">
              <w:rPr>
                <w:lang w:val="it-IT"/>
              </w:rPr>
              <w:t>Varchar</w:t>
            </w:r>
          </w:p>
        </w:tc>
        <w:tc>
          <w:tcPr>
            <w:tcW w:w="630" w:type="dxa"/>
          </w:tcPr>
          <w:p w14:paraId="362B795D" w14:textId="77777777" w:rsidR="0022286F" w:rsidRPr="009075BB" w:rsidRDefault="0022286F" w:rsidP="0022286F">
            <w:pPr>
              <w:pStyle w:val="BodyText"/>
              <w:ind w:firstLine="0"/>
              <w:rPr>
                <w:lang w:val="it-IT"/>
              </w:rPr>
            </w:pPr>
            <w:r w:rsidRPr="009075BB">
              <w:rPr>
                <w:lang w:val="it-IT"/>
              </w:rPr>
              <w:t>10</w:t>
            </w:r>
          </w:p>
        </w:tc>
        <w:tc>
          <w:tcPr>
            <w:tcW w:w="3327" w:type="dxa"/>
          </w:tcPr>
          <w:p w14:paraId="3CDBB9D4" w14:textId="77777777" w:rsidR="0022286F" w:rsidRPr="009075BB" w:rsidRDefault="0022286F" w:rsidP="0022286F">
            <w:pPr>
              <w:pStyle w:val="BodyText"/>
              <w:ind w:firstLine="0"/>
              <w:rPr>
                <w:lang w:val="it-IT"/>
              </w:rPr>
            </w:pPr>
            <w:r w:rsidRPr="009075BB">
              <w:rPr>
                <w:lang w:val="it-IT"/>
              </w:rPr>
              <w:t>Status keaktifan anggota</w:t>
            </w:r>
          </w:p>
        </w:tc>
      </w:tr>
    </w:tbl>
    <w:p w14:paraId="21DEDF80" w14:textId="77777777" w:rsidR="0022286F" w:rsidRPr="009075BB" w:rsidRDefault="0022286F" w:rsidP="0022286F">
      <w:pPr>
        <w:pStyle w:val="NoSpacing"/>
        <w:tabs>
          <w:tab w:val="left" w:pos="2612"/>
        </w:tabs>
        <w:rPr>
          <w:rFonts w:ascii="Times New Roman" w:hAnsi="Times New Roman" w:cs="Times New Roman"/>
          <w:lang w:val="it-IT"/>
        </w:rPr>
      </w:pPr>
      <w:r w:rsidRPr="009075BB">
        <w:rPr>
          <w:rFonts w:ascii="Times New Roman" w:hAnsi="Times New Roman" w:cs="Times New Roman"/>
          <w:lang w:val="it-IT"/>
        </w:rPr>
        <w:tab/>
      </w:r>
    </w:p>
    <w:p w14:paraId="7E30E7BF"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lastRenderedPageBreak/>
        <w:t xml:space="preserve">Tabel </w:t>
      </w:r>
      <w:r w:rsidRPr="009075BB">
        <w:rPr>
          <w:rFonts w:ascii="Times New Roman" w:hAnsi="Times New Roman" w:cs="Times New Roman"/>
          <w:i/>
          <w:sz w:val="24"/>
          <w:szCs w:val="24"/>
          <w:lang w:val="it-IT"/>
        </w:rPr>
        <w:t>Coaches</w:t>
      </w:r>
    </w:p>
    <w:p w14:paraId="353777B5"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Coaches</w:t>
      </w:r>
      <w:r w:rsidRPr="009075BB">
        <w:rPr>
          <w:lang w:val="it-IT"/>
        </w:rPr>
        <w:t xml:space="preserve"> merupakan </w:t>
      </w:r>
      <w:r w:rsidRPr="009075BB">
        <w:rPr>
          <w:i/>
          <w:lang w:val="it-IT"/>
        </w:rPr>
        <w:t>subclass</w:t>
      </w:r>
      <w:r w:rsidRPr="009075BB">
        <w:rPr>
          <w:lang w:val="it-IT"/>
        </w:rPr>
        <w:t xml:space="preserve"> dari tabel </w:t>
      </w:r>
      <w:r w:rsidRPr="009075BB">
        <w:rPr>
          <w:i/>
          <w:lang w:val="it-IT"/>
        </w:rPr>
        <w:t>Users</w:t>
      </w:r>
      <w:r w:rsidRPr="009075BB">
        <w:rPr>
          <w:lang w:val="it-IT"/>
        </w:rPr>
        <w:t xml:space="preserve">, yang berarti tabel ini mewarisi seluruh atribut yang ada pada tabel </w:t>
      </w:r>
      <w:r w:rsidRPr="009075BB">
        <w:rPr>
          <w:i/>
          <w:lang w:val="it-IT"/>
        </w:rPr>
        <w:t>Users</w:t>
      </w:r>
      <w:r w:rsidRPr="009075BB">
        <w:rPr>
          <w:lang w:val="it-IT"/>
        </w:rPr>
        <w:t xml:space="preserve">, namun dengan tambahan atribut yang spesifik untuk menyimpan informasi terkait pelatih. Struktur tabel </w:t>
      </w:r>
      <w:r w:rsidRPr="009075BB">
        <w:rPr>
          <w:i/>
          <w:lang w:val="it-IT"/>
        </w:rPr>
        <w:t>Coaches</w:t>
      </w:r>
      <w:r w:rsidRPr="009075BB">
        <w:rPr>
          <w:lang w:val="it-IT"/>
        </w:rPr>
        <w:t xml:space="preserve"> dapat dilihat pada tabel 3.4 berikut.</w:t>
      </w:r>
    </w:p>
    <w:p w14:paraId="2BF83532" w14:textId="77777777" w:rsidR="0022286F" w:rsidRPr="009075BB" w:rsidRDefault="0022286F" w:rsidP="0022286F">
      <w:pPr>
        <w:pStyle w:val="NoSpacing"/>
        <w:rPr>
          <w:rFonts w:ascii="Times New Roman" w:hAnsi="Times New Roman" w:cs="Times New Roman"/>
          <w:lang w:val="it-IT"/>
        </w:rPr>
      </w:pPr>
    </w:p>
    <w:p w14:paraId="6C1D7BDB" w14:textId="77777777" w:rsidR="0022286F" w:rsidRPr="009075BB" w:rsidRDefault="0022286F" w:rsidP="0022286F">
      <w:pPr>
        <w:pStyle w:val="TabelBab3"/>
      </w:pPr>
      <w:bookmarkStart w:id="150" w:name="_Toc192653883"/>
      <w:bookmarkStart w:id="151" w:name="_Toc195951964"/>
      <w:r w:rsidRPr="009075BB">
        <w:t xml:space="preserve">Tabel </w:t>
      </w:r>
      <w:r w:rsidRPr="009075BB">
        <w:rPr>
          <w:i/>
        </w:rPr>
        <w:t>Coaches</w:t>
      </w:r>
      <w:bookmarkEnd w:id="150"/>
      <w:bookmarkEnd w:id="15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10A5A4A2" w14:textId="77777777" w:rsidTr="0022286F">
        <w:trPr>
          <w:tblHeader/>
        </w:trPr>
        <w:tc>
          <w:tcPr>
            <w:tcW w:w="567" w:type="dxa"/>
            <w:shd w:val="clear" w:color="auto" w:fill="BFBFBF" w:themeFill="background1" w:themeFillShade="BF"/>
            <w:vAlign w:val="center"/>
          </w:tcPr>
          <w:p w14:paraId="42255F58"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EC7844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72A019D"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18CC6D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0B5FC86"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E9528F2" w14:textId="77777777" w:rsidTr="0022286F">
        <w:tc>
          <w:tcPr>
            <w:tcW w:w="567" w:type="dxa"/>
          </w:tcPr>
          <w:p w14:paraId="3DA9896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2C0846B9" w14:textId="77777777" w:rsidR="0022286F" w:rsidRPr="009075BB" w:rsidRDefault="0022286F" w:rsidP="0022286F">
            <w:pPr>
              <w:pStyle w:val="BodyText"/>
              <w:ind w:firstLine="0"/>
              <w:rPr>
                <w:lang w:val="it-IT"/>
              </w:rPr>
            </w:pPr>
            <w:r w:rsidRPr="009075BB">
              <w:rPr>
                <w:lang w:val="it-IT"/>
              </w:rPr>
              <w:t>Id</w:t>
            </w:r>
          </w:p>
        </w:tc>
        <w:tc>
          <w:tcPr>
            <w:tcW w:w="1140" w:type="dxa"/>
          </w:tcPr>
          <w:p w14:paraId="548E040B" w14:textId="77777777" w:rsidR="0022286F" w:rsidRPr="009075BB" w:rsidRDefault="0022286F" w:rsidP="0022286F">
            <w:pPr>
              <w:pStyle w:val="BodyText"/>
              <w:ind w:firstLine="0"/>
              <w:rPr>
                <w:lang w:val="it-IT"/>
              </w:rPr>
            </w:pPr>
            <w:r w:rsidRPr="009075BB">
              <w:rPr>
                <w:lang w:val="it-IT"/>
              </w:rPr>
              <w:t>Int</w:t>
            </w:r>
          </w:p>
        </w:tc>
        <w:tc>
          <w:tcPr>
            <w:tcW w:w="630" w:type="dxa"/>
          </w:tcPr>
          <w:p w14:paraId="673DF5DB" w14:textId="77777777" w:rsidR="0022286F" w:rsidRPr="009075BB" w:rsidRDefault="0022286F" w:rsidP="0022286F">
            <w:pPr>
              <w:pStyle w:val="BodyText"/>
              <w:ind w:firstLine="0"/>
              <w:rPr>
                <w:lang w:val="it-IT"/>
              </w:rPr>
            </w:pPr>
            <w:r w:rsidRPr="009075BB">
              <w:rPr>
                <w:lang w:val="it-IT"/>
              </w:rPr>
              <w:t>11</w:t>
            </w:r>
          </w:p>
        </w:tc>
        <w:tc>
          <w:tcPr>
            <w:tcW w:w="3327" w:type="dxa"/>
          </w:tcPr>
          <w:p w14:paraId="4F0DC6EC"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51365471" w14:textId="77777777" w:rsidTr="0022286F">
        <w:tc>
          <w:tcPr>
            <w:tcW w:w="567" w:type="dxa"/>
          </w:tcPr>
          <w:p w14:paraId="1B50A442"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7FBA315E" w14:textId="77777777" w:rsidR="0022286F" w:rsidRPr="009075BB" w:rsidRDefault="0022286F" w:rsidP="0022286F">
            <w:pPr>
              <w:pStyle w:val="BodyText"/>
              <w:ind w:firstLine="0"/>
              <w:rPr>
                <w:lang w:val="it-IT"/>
              </w:rPr>
            </w:pPr>
            <w:r w:rsidRPr="009075BB">
              <w:rPr>
                <w:lang w:val="it-IT"/>
              </w:rPr>
              <w:t>User_id</w:t>
            </w:r>
          </w:p>
        </w:tc>
        <w:tc>
          <w:tcPr>
            <w:tcW w:w="1140" w:type="dxa"/>
          </w:tcPr>
          <w:p w14:paraId="2504E899" w14:textId="77777777" w:rsidR="0022286F" w:rsidRPr="009075BB" w:rsidRDefault="0022286F" w:rsidP="0022286F">
            <w:pPr>
              <w:pStyle w:val="BodyText"/>
              <w:ind w:firstLine="0"/>
              <w:rPr>
                <w:lang w:val="it-IT"/>
              </w:rPr>
            </w:pPr>
            <w:r w:rsidRPr="009075BB">
              <w:rPr>
                <w:lang w:val="it-IT"/>
              </w:rPr>
              <w:t>Int</w:t>
            </w:r>
          </w:p>
        </w:tc>
        <w:tc>
          <w:tcPr>
            <w:tcW w:w="630" w:type="dxa"/>
          </w:tcPr>
          <w:p w14:paraId="485BFC64" w14:textId="77777777" w:rsidR="0022286F" w:rsidRPr="009075BB" w:rsidRDefault="0022286F" w:rsidP="0022286F">
            <w:pPr>
              <w:pStyle w:val="BodyText"/>
              <w:ind w:firstLine="0"/>
              <w:rPr>
                <w:lang w:val="it-IT"/>
              </w:rPr>
            </w:pPr>
            <w:r w:rsidRPr="009075BB">
              <w:rPr>
                <w:lang w:val="it-IT"/>
              </w:rPr>
              <w:t>11</w:t>
            </w:r>
          </w:p>
        </w:tc>
        <w:tc>
          <w:tcPr>
            <w:tcW w:w="3327" w:type="dxa"/>
          </w:tcPr>
          <w:p w14:paraId="0BEE54C2"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615396D9" w14:textId="77777777" w:rsidTr="0022286F">
        <w:tc>
          <w:tcPr>
            <w:tcW w:w="567" w:type="dxa"/>
          </w:tcPr>
          <w:p w14:paraId="2C525535"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6D9BAA24" w14:textId="77777777" w:rsidR="0022286F" w:rsidRPr="009075BB" w:rsidRDefault="0022286F" w:rsidP="0022286F">
            <w:pPr>
              <w:pStyle w:val="BodyText"/>
              <w:ind w:firstLine="0"/>
              <w:rPr>
                <w:lang w:val="it-IT"/>
              </w:rPr>
            </w:pPr>
            <w:r w:rsidRPr="009075BB">
              <w:rPr>
                <w:lang w:val="it-IT"/>
              </w:rPr>
              <w:t>Section</w:t>
            </w:r>
          </w:p>
        </w:tc>
        <w:tc>
          <w:tcPr>
            <w:tcW w:w="1140" w:type="dxa"/>
          </w:tcPr>
          <w:p w14:paraId="07DB29C2" w14:textId="77777777" w:rsidR="0022286F" w:rsidRPr="009075BB" w:rsidRDefault="0022286F" w:rsidP="0022286F">
            <w:pPr>
              <w:pStyle w:val="BodyText"/>
              <w:ind w:firstLine="0"/>
              <w:rPr>
                <w:lang w:val="it-IT"/>
              </w:rPr>
            </w:pPr>
            <w:r w:rsidRPr="009075BB">
              <w:rPr>
                <w:lang w:val="it-IT"/>
              </w:rPr>
              <w:t>Varchar</w:t>
            </w:r>
          </w:p>
        </w:tc>
        <w:tc>
          <w:tcPr>
            <w:tcW w:w="630" w:type="dxa"/>
          </w:tcPr>
          <w:p w14:paraId="7DDDA28F" w14:textId="77777777" w:rsidR="0022286F" w:rsidRPr="009075BB" w:rsidRDefault="0022286F" w:rsidP="0022286F">
            <w:pPr>
              <w:pStyle w:val="BodyText"/>
              <w:ind w:firstLine="0"/>
              <w:rPr>
                <w:lang w:val="it-IT"/>
              </w:rPr>
            </w:pPr>
            <w:r w:rsidRPr="009075BB">
              <w:rPr>
                <w:lang w:val="it-IT"/>
              </w:rPr>
              <w:t>20</w:t>
            </w:r>
          </w:p>
        </w:tc>
        <w:tc>
          <w:tcPr>
            <w:tcW w:w="3327" w:type="dxa"/>
          </w:tcPr>
          <w:p w14:paraId="3AB232CC" w14:textId="77777777" w:rsidR="0022286F" w:rsidRPr="009075BB" w:rsidRDefault="0022286F" w:rsidP="0022286F">
            <w:pPr>
              <w:pStyle w:val="BodyText"/>
              <w:ind w:firstLine="0"/>
              <w:rPr>
                <w:lang w:val="it-IT"/>
              </w:rPr>
            </w:pPr>
            <w:r w:rsidRPr="009075BB">
              <w:rPr>
                <w:lang w:val="it-IT"/>
              </w:rPr>
              <w:t>Bagian kelompok yang dilatih</w:t>
            </w:r>
          </w:p>
        </w:tc>
      </w:tr>
    </w:tbl>
    <w:p w14:paraId="5ECEDB65" w14:textId="77777777" w:rsidR="0022286F" w:rsidRPr="009075BB" w:rsidRDefault="0022286F" w:rsidP="0022286F">
      <w:pPr>
        <w:pStyle w:val="NoSpacing"/>
        <w:rPr>
          <w:rFonts w:ascii="Times New Roman" w:hAnsi="Times New Roman" w:cs="Times New Roman"/>
          <w:lang w:val="it-IT"/>
        </w:rPr>
      </w:pPr>
    </w:p>
    <w:p w14:paraId="40C3A65B" w14:textId="7BEF9BE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004A409F" w:rsidRPr="004A409F">
        <w:rPr>
          <w:rFonts w:ascii="Times New Roman" w:hAnsi="Times New Roman" w:cs="Times New Roman"/>
          <w:i/>
          <w:sz w:val="24"/>
          <w:szCs w:val="24"/>
          <w:lang w:val="it-IT"/>
        </w:rPr>
        <w:t>Post</w:t>
      </w:r>
      <w:r w:rsidRPr="009075BB">
        <w:rPr>
          <w:rFonts w:ascii="Times New Roman" w:hAnsi="Times New Roman" w:cs="Times New Roman"/>
          <w:i/>
          <w:sz w:val="24"/>
          <w:szCs w:val="24"/>
          <w:lang w:val="it-IT"/>
        </w:rPr>
        <w:t>s</w:t>
      </w:r>
    </w:p>
    <w:p w14:paraId="2CD1C3C8" w14:textId="3EB1EEEA" w:rsidR="0022286F" w:rsidRPr="009075BB" w:rsidRDefault="0022286F" w:rsidP="0022286F">
      <w:pPr>
        <w:pStyle w:val="BodyText"/>
        <w:ind w:left="1134"/>
        <w:rPr>
          <w:lang w:val="it-IT"/>
        </w:rPr>
      </w:pPr>
      <w:r w:rsidRPr="009075BB">
        <w:rPr>
          <w:lang w:val="it-IT"/>
        </w:rPr>
        <w:t xml:space="preserve">Tabel </w:t>
      </w:r>
      <w:r w:rsidR="004A409F" w:rsidRPr="004A409F">
        <w:rPr>
          <w:i/>
          <w:lang w:val="it-IT"/>
        </w:rPr>
        <w:t>Post</w:t>
      </w:r>
      <w:r w:rsidRPr="009075BB">
        <w:rPr>
          <w:i/>
          <w:lang w:val="it-IT"/>
        </w:rPr>
        <w:t>s</w:t>
      </w:r>
      <w:r w:rsidRPr="009075BB">
        <w:rPr>
          <w:lang w:val="it-IT"/>
        </w:rPr>
        <w:t xml:space="preserve"> dirancang untuk menyimpan informasi mengenai materi atau pemberitahuan yang ditujukan kepada anggota. Tabel ini berfungsi untuk menyimpan </w:t>
      </w:r>
      <w:r w:rsidRPr="009075BB">
        <w:t>data</w:t>
      </w:r>
      <w:r w:rsidRPr="009075BB">
        <w:rPr>
          <w:lang w:val="it-IT"/>
        </w:rPr>
        <w:t xml:space="preserve"> yang berkaitan dengan pengumuman atau konten yang perlu disampaikan kepada anggota.</w:t>
      </w:r>
      <w:r w:rsidRPr="009075BB">
        <w:t xml:space="preserve"> </w:t>
      </w:r>
      <w:r w:rsidRPr="009075BB">
        <w:rPr>
          <w:lang w:val="it-IT"/>
        </w:rPr>
        <w:t xml:space="preserve">Struktur tabel </w:t>
      </w:r>
      <w:r w:rsidR="004A409F" w:rsidRPr="004A409F">
        <w:rPr>
          <w:i/>
          <w:lang w:val="it-IT"/>
        </w:rPr>
        <w:t>Post</w:t>
      </w:r>
      <w:r w:rsidRPr="009075BB">
        <w:rPr>
          <w:lang w:val="it-IT"/>
        </w:rPr>
        <w:t xml:space="preserve"> dapat dilihat pada tabel 3.5 berikut.</w:t>
      </w:r>
    </w:p>
    <w:p w14:paraId="06509784" w14:textId="77777777" w:rsidR="0022286F" w:rsidRPr="009075BB" w:rsidRDefault="0022286F" w:rsidP="0022286F">
      <w:pPr>
        <w:pStyle w:val="NoSpacing"/>
        <w:rPr>
          <w:rFonts w:ascii="Times New Roman" w:hAnsi="Times New Roman" w:cs="Times New Roman"/>
          <w:lang w:val="it-IT"/>
        </w:rPr>
      </w:pPr>
    </w:p>
    <w:p w14:paraId="5CD15DD8" w14:textId="3DC178C7" w:rsidR="0022286F" w:rsidRPr="009075BB" w:rsidRDefault="0022286F" w:rsidP="0022286F">
      <w:pPr>
        <w:pStyle w:val="TabelBab3"/>
      </w:pPr>
      <w:bookmarkStart w:id="152" w:name="_Toc192653884"/>
      <w:bookmarkStart w:id="153" w:name="_Toc195951965"/>
      <w:r w:rsidRPr="009075BB">
        <w:t xml:space="preserve">Tabel </w:t>
      </w:r>
      <w:r w:rsidR="004A409F" w:rsidRPr="004A409F">
        <w:rPr>
          <w:i/>
        </w:rPr>
        <w:t>Post</w:t>
      </w:r>
      <w:r w:rsidRPr="009075BB">
        <w:rPr>
          <w:i/>
        </w:rPr>
        <w:t>s</w:t>
      </w:r>
      <w:bookmarkEnd w:id="152"/>
      <w:bookmarkEnd w:id="15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7AAA2847" w14:textId="77777777" w:rsidTr="0022286F">
        <w:trPr>
          <w:tblHeader/>
        </w:trPr>
        <w:tc>
          <w:tcPr>
            <w:tcW w:w="567" w:type="dxa"/>
            <w:shd w:val="clear" w:color="auto" w:fill="BFBFBF" w:themeFill="background1" w:themeFillShade="BF"/>
            <w:vAlign w:val="center"/>
          </w:tcPr>
          <w:p w14:paraId="670A1ED4"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0A4D926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CF6DFD2"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5F56A0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2F1A094"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BCDBF58" w14:textId="77777777" w:rsidTr="0022286F">
        <w:tc>
          <w:tcPr>
            <w:tcW w:w="567" w:type="dxa"/>
          </w:tcPr>
          <w:p w14:paraId="6CD815D0"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38C9CDAA" w14:textId="77777777" w:rsidR="0022286F" w:rsidRPr="009075BB" w:rsidRDefault="0022286F" w:rsidP="0022286F">
            <w:pPr>
              <w:pStyle w:val="BodyText"/>
              <w:ind w:firstLine="0"/>
              <w:rPr>
                <w:lang w:val="it-IT"/>
              </w:rPr>
            </w:pPr>
            <w:r w:rsidRPr="009075BB">
              <w:rPr>
                <w:lang w:val="it-IT"/>
              </w:rPr>
              <w:t>Id</w:t>
            </w:r>
          </w:p>
        </w:tc>
        <w:tc>
          <w:tcPr>
            <w:tcW w:w="1140" w:type="dxa"/>
          </w:tcPr>
          <w:p w14:paraId="30E3CB66" w14:textId="77777777" w:rsidR="0022286F" w:rsidRPr="009075BB" w:rsidRDefault="0022286F" w:rsidP="0022286F">
            <w:pPr>
              <w:pStyle w:val="BodyText"/>
              <w:ind w:firstLine="0"/>
              <w:rPr>
                <w:lang w:val="it-IT"/>
              </w:rPr>
            </w:pPr>
            <w:r w:rsidRPr="009075BB">
              <w:rPr>
                <w:lang w:val="it-IT"/>
              </w:rPr>
              <w:t>Int</w:t>
            </w:r>
          </w:p>
        </w:tc>
        <w:tc>
          <w:tcPr>
            <w:tcW w:w="630" w:type="dxa"/>
          </w:tcPr>
          <w:p w14:paraId="2DFEDD53" w14:textId="77777777" w:rsidR="0022286F" w:rsidRPr="009075BB" w:rsidRDefault="0022286F" w:rsidP="0022286F">
            <w:pPr>
              <w:pStyle w:val="BodyText"/>
              <w:ind w:firstLine="0"/>
              <w:rPr>
                <w:lang w:val="it-IT"/>
              </w:rPr>
            </w:pPr>
            <w:r w:rsidRPr="009075BB">
              <w:rPr>
                <w:lang w:val="it-IT"/>
              </w:rPr>
              <w:t>11</w:t>
            </w:r>
          </w:p>
        </w:tc>
        <w:tc>
          <w:tcPr>
            <w:tcW w:w="3327" w:type="dxa"/>
          </w:tcPr>
          <w:p w14:paraId="257D87C1"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602EC2E" w14:textId="77777777" w:rsidTr="0022286F">
        <w:tc>
          <w:tcPr>
            <w:tcW w:w="567" w:type="dxa"/>
          </w:tcPr>
          <w:p w14:paraId="7F3270B3"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4D1A8C25" w14:textId="77777777" w:rsidR="0022286F" w:rsidRPr="009075BB" w:rsidRDefault="0022286F" w:rsidP="0022286F">
            <w:pPr>
              <w:pStyle w:val="BodyText"/>
              <w:ind w:firstLine="0"/>
              <w:rPr>
                <w:lang w:val="it-IT"/>
              </w:rPr>
            </w:pPr>
            <w:r w:rsidRPr="009075BB">
              <w:rPr>
                <w:lang w:val="it-IT"/>
              </w:rPr>
              <w:t>User_id</w:t>
            </w:r>
          </w:p>
        </w:tc>
        <w:tc>
          <w:tcPr>
            <w:tcW w:w="1140" w:type="dxa"/>
          </w:tcPr>
          <w:p w14:paraId="0E7F50DE" w14:textId="77777777" w:rsidR="0022286F" w:rsidRPr="009075BB" w:rsidRDefault="0022286F" w:rsidP="0022286F">
            <w:pPr>
              <w:pStyle w:val="BodyText"/>
              <w:ind w:firstLine="0"/>
              <w:rPr>
                <w:lang w:val="it-IT"/>
              </w:rPr>
            </w:pPr>
            <w:r w:rsidRPr="009075BB">
              <w:rPr>
                <w:lang w:val="it-IT"/>
              </w:rPr>
              <w:t>Int</w:t>
            </w:r>
          </w:p>
        </w:tc>
        <w:tc>
          <w:tcPr>
            <w:tcW w:w="630" w:type="dxa"/>
          </w:tcPr>
          <w:p w14:paraId="454E1DEE" w14:textId="77777777" w:rsidR="0022286F" w:rsidRPr="009075BB" w:rsidRDefault="0022286F" w:rsidP="0022286F">
            <w:pPr>
              <w:pStyle w:val="BodyText"/>
              <w:ind w:firstLine="0"/>
              <w:rPr>
                <w:lang w:val="it-IT"/>
              </w:rPr>
            </w:pPr>
            <w:r w:rsidRPr="009075BB">
              <w:rPr>
                <w:lang w:val="it-IT"/>
              </w:rPr>
              <w:t>11</w:t>
            </w:r>
          </w:p>
        </w:tc>
        <w:tc>
          <w:tcPr>
            <w:tcW w:w="3327" w:type="dxa"/>
          </w:tcPr>
          <w:p w14:paraId="60DEFFA9"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2286F" w:rsidRPr="009075BB" w14:paraId="3FB217CB" w14:textId="77777777" w:rsidTr="0022286F">
        <w:trPr>
          <w:trHeight w:val="456"/>
        </w:trPr>
        <w:tc>
          <w:tcPr>
            <w:tcW w:w="567" w:type="dxa"/>
          </w:tcPr>
          <w:p w14:paraId="192B8F3C"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3722A134" w14:textId="77777777" w:rsidR="0022286F" w:rsidRPr="009075BB" w:rsidRDefault="0022286F" w:rsidP="0022286F">
            <w:pPr>
              <w:pStyle w:val="BodyText"/>
              <w:ind w:firstLine="0"/>
              <w:rPr>
                <w:lang w:val="it-IT"/>
              </w:rPr>
            </w:pPr>
            <w:r w:rsidRPr="009075BB">
              <w:rPr>
                <w:lang w:val="it-IT"/>
              </w:rPr>
              <w:t>Title</w:t>
            </w:r>
          </w:p>
        </w:tc>
        <w:tc>
          <w:tcPr>
            <w:tcW w:w="1140" w:type="dxa"/>
          </w:tcPr>
          <w:p w14:paraId="468F0867" w14:textId="77777777" w:rsidR="0022286F" w:rsidRPr="009075BB" w:rsidRDefault="0022286F" w:rsidP="0022286F">
            <w:pPr>
              <w:pStyle w:val="BodyText"/>
              <w:ind w:firstLine="0"/>
              <w:rPr>
                <w:lang w:val="it-IT"/>
              </w:rPr>
            </w:pPr>
            <w:r w:rsidRPr="009075BB">
              <w:rPr>
                <w:lang w:val="it-IT"/>
              </w:rPr>
              <w:t>Varchar</w:t>
            </w:r>
          </w:p>
        </w:tc>
        <w:tc>
          <w:tcPr>
            <w:tcW w:w="630" w:type="dxa"/>
          </w:tcPr>
          <w:p w14:paraId="78424051" w14:textId="77777777" w:rsidR="0022286F" w:rsidRPr="009075BB" w:rsidRDefault="0022286F" w:rsidP="0022286F">
            <w:pPr>
              <w:pStyle w:val="BodyText"/>
              <w:ind w:firstLine="0"/>
              <w:rPr>
                <w:lang w:val="it-IT"/>
              </w:rPr>
            </w:pPr>
            <w:r w:rsidRPr="009075BB">
              <w:rPr>
                <w:lang w:val="it-IT"/>
              </w:rPr>
              <w:t>255</w:t>
            </w:r>
          </w:p>
        </w:tc>
        <w:tc>
          <w:tcPr>
            <w:tcW w:w="3327" w:type="dxa"/>
          </w:tcPr>
          <w:p w14:paraId="20AA48A8" w14:textId="25541596" w:rsidR="0022286F" w:rsidRPr="009075BB" w:rsidRDefault="0022286F" w:rsidP="0022286F">
            <w:pPr>
              <w:pStyle w:val="BodyText"/>
              <w:ind w:firstLine="0"/>
              <w:rPr>
                <w:lang w:val="it-IT"/>
              </w:rPr>
            </w:pPr>
            <w:r w:rsidRPr="009075BB">
              <w:rPr>
                <w:lang w:val="it-IT"/>
              </w:rPr>
              <w:t xml:space="preserve">Judul </w:t>
            </w:r>
            <w:r w:rsidR="004A409F" w:rsidRPr="004A409F">
              <w:rPr>
                <w:i/>
                <w:lang w:val="it-IT"/>
              </w:rPr>
              <w:t>post</w:t>
            </w:r>
          </w:p>
        </w:tc>
      </w:tr>
      <w:tr w:rsidR="0022286F" w:rsidRPr="009075BB" w14:paraId="23329C74" w14:textId="77777777" w:rsidTr="0022286F">
        <w:trPr>
          <w:trHeight w:val="462"/>
        </w:trPr>
        <w:tc>
          <w:tcPr>
            <w:tcW w:w="567" w:type="dxa"/>
          </w:tcPr>
          <w:p w14:paraId="2E479A84"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0BFF96A5" w14:textId="77777777" w:rsidR="0022286F" w:rsidRPr="009075BB" w:rsidRDefault="0022286F" w:rsidP="0022286F">
            <w:pPr>
              <w:pStyle w:val="BodyText"/>
              <w:ind w:firstLine="0"/>
              <w:rPr>
                <w:lang w:val="it-IT"/>
              </w:rPr>
            </w:pPr>
            <w:r w:rsidRPr="009075BB">
              <w:rPr>
                <w:lang w:val="it-IT"/>
              </w:rPr>
              <w:t>Body</w:t>
            </w:r>
          </w:p>
        </w:tc>
        <w:tc>
          <w:tcPr>
            <w:tcW w:w="1140" w:type="dxa"/>
          </w:tcPr>
          <w:p w14:paraId="6742DF80" w14:textId="77777777" w:rsidR="0022286F" w:rsidRPr="009075BB" w:rsidRDefault="0022286F" w:rsidP="0022286F">
            <w:pPr>
              <w:pStyle w:val="BodyText"/>
              <w:ind w:firstLine="0"/>
              <w:rPr>
                <w:lang w:val="it-IT"/>
              </w:rPr>
            </w:pPr>
            <w:r w:rsidRPr="009075BB">
              <w:rPr>
                <w:lang w:val="it-IT"/>
              </w:rPr>
              <w:t>Text</w:t>
            </w:r>
          </w:p>
        </w:tc>
        <w:tc>
          <w:tcPr>
            <w:tcW w:w="630" w:type="dxa"/>
          </w:tcPr>
          <w:p w14:paraId="0B852E1C" w14:textId="77777777" w:rsidR="0022286F" w:rsidRPr="009075BB" w:rsidRDefault="0022286F" w:rsidP="0022286F">
            <w:pPr>
              <w:pStyle w:val="BodyText"/>
              <w:ind w:firstLine="0"/>
              <w:rPr>
                <w:lang w:val="it-IT"/>
              </w:rPr>
            </w:pPr>
          </w:p>
        </w:tc>
        <w:tc>
          <w:tcPr>
            <w:tcW w:w="3327" w:type="dxa"/>
          </w:tcPr>
          <w:p w14:paraId="0F469E46" w14:textId="4065CCA6" w:rsidR="0022286F" w:rsidRPr="009075BB" w:rsidRDefault="0022286F" w:rsidP="0022286F">
            <w:pPr>
              <w:pStyle w:val="BodyText"/>
              <w:ind w:firstLine="0"/>
              <w:rPr>
                <w:lang w:val="it-IT"/>
              </w:rPr>
            </w:pPr>
            <w:r w:rsidRPr="009075BB">
              <w:rPr>
                <w:lang w:val="it-IT"/>
              </w:rPr>
              <w:t xml:space="preserve">Isi informasi </w:t>
            </w:r>
            <w:r w:rsidR="004A409F" w:rsidRPr="004A409F">
              <w:rPr>
                <w:i/>
                <w:lang w:val="it-IT"/>
              </w:rPr>
              <w:t>post</w:t>
            </w:r>
          </w:p>
        </w:tc>
      </w:tr>
      <w:tr w:rsidR="0022286F" w:rsidRPr="009075BB" w14:paraId="10E7D056" w14:textId="77777777" w:rsidTr="0022286F">
        <w:trPr>
          <w:trHeight w:val="455"/>
        </w:trPr>
        <w:tc>
          <w:tcPr>
            <w:tcW w:w="567" w:type="dxa"/>
          </w:tcPr>
          <w:p w14:paraId="67A8CA62"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5168ECF0" w14:textId="77777777" w:rsidR="0022286F" w:rsidRPr="009075BB" w:rsidRDefault="0022286F" w:rsidP="0022286F">
            <w:pPr>
              <w:pStyle w:val="BodyText"/>
              <w:ind w:firstLine="0"/>
              <w:rPr>
                <w:lang w:val="it-IT"/>
              </w:rPr>
            </w:pPr>
            <w:r w:rsidRPr="009075BB">
              <w:rPr>
                <w:lang w:val="it-IT"/>
              </w:rPr>
              <w:t>Date</w:t>
            </w:r>
          </w:p>
        </w:tc>
        <w:tc>
          <w:tcPr>
            <w:tcW w:w="1140" w:type="dxa"/>
          </w:tcPr>
          <w:p w14:paraId="41569D23" w14:textId="77777777" w:rsidR="0022286F" w:rsidRPr="009075BB" w:rsidRDefault="0022286F" w:rsidP="0022286F">
            <w:pPr>
              <w:pStyle w:val="BodyText"/>
              <w:ind w:firstLine="0"/>
              <w:rPr>
                <w:lang w:val="it-IT"/>
              </w:rPr>
            </w:pPr>
            <w:r w:rsidRPr="009075BB">
              <w:rPr>
                <w:lang w:val="it-IT"/>
              </w:rPr>
              <w:t>Datetime</w:t>
            </w:r>
          </w:p>
        </w:tc>
        <w:tc>
          <w:tcPr>
            <w:tcW w:w="630" w:type="dxa"/>
          </w:tcPr>
          <w:p w14:paraId="32D71B69" w14:textId="77777777" w:rsidR="0022286F" w:rsidRPr="009075BB" w:rsidRDefault="0022286F" w:rsidP="0022286F">
            <w:pPr>
              <w:pStyle w:val="BodyText"/>
              <w:ind w:firstLine="0"/>
              <w:rPr>
                <w:lang w:val="it-IT"/>
              </w:rPr>
            </w:pPr>
          </w:p>
        </w:tc>
        <w:tc>
          <w:tcPr>
            <w:tcW w:w="3327" w:type="dxa"/>
          </w:tcPr>
          <w:p w14:paraId="014360DE" w14:textId="7DD4F0A2" w:rsidR="0022286F" w:rsidRPr="009075BB" w:rsidRDefault="0022286F" w:rsidP="0022286F">
            <w:pPr>
              <w:pStyle w:val="BodyText"/>
              <w:ind w:firstLine="0"/>
              <w:rPr>
                <w:lang w:val="it-IT"/>
              </w:rPr>
            </w:pPr>
            <w:r w:rsidRPr="009075BB">
              <w:rPr>
                <w:lang w:val="it-IT"/>
              </w:rPr>
              <w:t xml:space="preserve">Tanggal </w:t>
            </w:r>
            <w:r w:rsidR="004A409F" w:rsidRPr="004A409F">
              <w:rPr>
                <w:i/>
                <w:lang w:val="it-IT"/>
              </w:rPr>
              <w:t>post</w:t>
            </w:r>
            <w:r w:rsidRPr="009075BB">
              <w:rPr>
                <w:lang w:val="it-IT"/>
              </w:rPr>
              <w:t xml:space="preserve"> dibuat</w:t>
            </w:r>
          </w:p>
        </w:tc>
      </w:tr>
    </w:tbl>
    <w:p w14:paraId="283022C0" w14:textId="77777777" w:rsidR="0022286F" w:rsidRPr="009075BB" w:rsidRDefault="0022286F" w:rsidP="0022286F">
      <w:pPr>
        <w:pStyle w:val="NoSpacing"/>
        <w:rPr>
          <w:rFonts w:ascii="Times New Roman" w:hAnsi="Times New Roman" w:cs="Times New Roman"/>
          <w:lang w:val="it-IT"/>
        </w:rPr>
      </w:pPr>
    </w:p>
    <w:p w14:paraId="59B1E4DF"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Files</w:t>
      </w:r>
    </w:p>
    <w:p w14:paraId="18A61B4A" w14:textId="132AB2E6" w:rsidR="0022286F" w:rsidRPr="009075BB" w:rsidRDefault="0022286F" w:rsidP="0022286F">
      <w:pPr>
        <w:pStyle w:val="BodyText"/>
        <w:ind w:left="1134"/>
        <w:rPr>
          <w:lang w:val="it-IT"/>
        </w:rPr>
      </w:pPr>
      <w:r w:rsidRPr="009075BB">
        <w:rPr>
          <w:lang w:val="it-IT"/>
        </w:rPr>
        <w:t xml:space="preserve">Tabel </w:t>
      </w:r>
      <w:r w:rsidRPr="009075BB">
        <w:rPr>
          <w:i/>
          <w:lang w:val="it-IT"/>
        </w:rPr>
        <w:t>Files</w:t>
      </w:r>
      <w:r w:rsidRPr="009075BB">
        <w:rPr>
          <w:lang w:val="it-IT"/>
        </w:rPr>
        <w:t xml:space="preserve"> merupakan tabel yang digunakan untuk menyimpan file-file tambahan yang terkait dengan tabel </w:t>
      </w:r>
      <w:r w:rsidR="004A409F" w:rsidRPr="004A409F">
        <w:rPr>
          <w:i/>
          <w:lang w:val="it-IT"/>
        </w:rPr>
        <w:t>Post</w:t>
      </w:r>
      <w:r w:rsidRPr="009075BB">
        <w:rPr>
          <w:i/>
          <w:lang w:val="it-IT"/>
        </w:rPr>
        <w:t>s</w:t>
      </w:r>
      <w:r w:rsidRPr="009075BB">
        <w:rPr>
          <w:lang w:val="it-IT"/>
        </w:rPr>
        <w:t xml:space="preserve">. Struktur tabel </w:t>
      </w:r>
      <w:r w:rsidRPr="009075BB">
        <w:rPr>
          <w:i/>
          <w:lang w:val="it-IT"/>
        </w:rPr>
        <w:t>Files</w:t>
      </w:r>
      <w:r w:rsidRPr="009075BB">
        <w:rPr>
          <w:lang w:val="it-IT"/>
        </w:rPr>
        <w:t xml:space="preserve"> dapat dilihat pada tabel 3.6 berikut.</w:t>
      </w:r>
    </w:p>
    <w:p w14:paraId="3771A0A1" w14:textId="77777777" w:rsidR="0022286F" w:rsidRPr="009075BB" w:rsidRDefault="0022286F" w:rsidP="0022286F">
      <w:pPr>
        <w:pStyle w:val="TabelBab3"/>
      </w:pPr>
      <w:bookmarkStart w:id="154" w:name="_Toc192653885"/>
      <w:bookmarkStart w:id="155" w:name="_Toc195951966"/>
      <w:r w:rsidRPr="009075BB">
        <w:lastRenderedPageBreak/>
        <w:t xml:space="preserve">Tabel </w:t>
      </w:r>
      <w:r w:rsidRPr="009075BB">
        <w:rPr>
          <w:i/>
        </w:rPr>
        <w:t>Files</w:t>
      </w:r>
      <w:bookmarkEnd w:id="154"/>
      <w:bookmarkEnd w:id="15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22E9137" w14:textId="77777777" w:rsidTr="0022286F">
        <w:trPr>
          <w:tblHeader/>
        </w:trPr>
        <w:tc>
          <w:tcPr>
            <w:tcW w:w="709" w:type="dxa"/>
            <w:shd w:val="clear" w:color="auto" w:fill="BFBFBF" w:themeFill="background1" w:themeFillShade="BF"/>
            <w:vAlign w:val="center"/>
          </w:tcPr>
          <w:p w14:paraId="1D2C038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C910181"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21F37E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1538219A"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56DD91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F93B4B" w14:textId="77777777" w:rsidTr="0022286F">
        <w:tc>
          <w:tcPr>
            <w:tcW w:w="709" w:type="dxa"/>
          </w:tcPr>
          <w:p w14:paraId="4F85AB7E"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610E9AD" w14:textId="77777777" w:rsidR="0022286F" w:rsidRPr="009075BB" w:rsidRDefault="0022286F" w:rsidP="0022286F">
            <w:pPr>
              <w:pStyle w:val="BodyText"/>
              <w:ind w:firstLine="0"/>
              <w:rPr>
                <w:lang w:val="it-IT"/>
              </w:rPr>
            </w:pPr>
            <w:r w:rsidRPr="009075BB">
              <w:rPr>
                <w:lang w:val="it-IT"/>
              </w:rPr>
              <w:t>Id</w:t>
            </w:r>
          </w:p>
        </w:tc>
        <w:tc>
          <w:tcPr>
            <w:tcW w:w="1140" w:type="dxa"/>
          </w:tcPr>
          <w:p w14:paraId="61E167B7" w14:textId="77777777" w:rsidR="0022286F" w:rsidRPr="009075BB" w:rsidRDefault="0022286F" w:rsidP="0022286F">
            <w:pPr>
              <w:pStyle w:val="BodyText"/>
              <w:ind w:firstLine="0"/>
              <w:rPr>
                <w:lang w:val="it-IT"/>
              </w:rPr>
            </w:pPr>
            <w:r w:rsidRPr="009075BB">
              <w:rPr>
                <w:lang w:val="it-IT"/>
              </w:rPr>
              <w:t>Int</w:t>
            </w:r>
          </w:p>
        </w:tc>
        <w:tc>
          <w:tcPr>
            <w:tcW w:w="630" w:type="dxa"/>
          </w:tcPr>
          <w:p w14:paraId="1F54B777" w14:textId="77777777" w:rsidR="0022286F" w:rsidRPr="009075BB" w:rsidRDefault="0022286F" w:rsidP="0022286F">
            <w:pPr>
              <w:pStyle w:val="BodyText"/>
              <w:ind w:firstLine="0"/>
              <w:rPr>
                <w:lang w:val="it-IT"/>
              </w:rPr>
            </w:pPr>
            <w:r w:rsidRPr="009075BB">
              <w:rPr>
                <w:lang w:val="it-IT"/>
              </w:rPr>
              <w:t>11</w:t>
            </w:r>
          </w:p>
        </w:tc>
        <w:tc>
          <w:tcPr>
            <w:tcW w:w="3327" w:type="dxa"/>
          </w:tcPr>
          <w:p w14:paraId="100F1DDC"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92F1490" w14:textId="77777777" w:rsidTr="0022286F">
        <w:tc>
          <w:tcPr>
            <w:tcW w:w="709" w:type="dxa"/>
          </w:tcPr>
          <w:p w14:paraId="2A6472D5"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A960CE6" w14:textId="5EBE4055" w:rsidR="0022286F" w:rsidRPr="00C853AA" w:rsidRDefault="004A409F" w:rsidP="0022286F">
            <w:pPr>
              <w:pStyle w:val="BodyText"/>
              <w:ind w:firstLine="0"/>
              <w:rPr>
                <w:i/>
                <w:lang w:val="it-IT"/>
              </w:rPr>
            </w:pPr>
            <w:r w:rsidRPr="00C853AA">
              <w:rPr>
                <w:i/>
                <w:lang w:val="it-IT"/>
              </w:rPr>
              <w:t>Post</w:t>
            </w:r>
            <w:r w:rsidR="0022286F" w:rsidRPr="00C853AA">
              <w:rPr>
                <w:i/>
                <w:lang w:val="it-IT"/>
              </w:rPr>
              <w:t>_id</w:t>
            </w:r>
          </w:p>
        </w:tc>
        <w:tc>
          <w:tcPr>
            <w:tcW w:w="1140" w:type="dxa"/>
          </w:tcPr>
          <w:p w14:paraId="1979C440" w14:textId="77777777" w:rsidR="0022286F" w:rsidRPr="009075BB" w:rsidRDefault="0022286F" w:rsidP="0022286F">
            <w:pPr>
              <w:pStyle w:val="BodyText"/>
              <w:ind w:firstLine="0"/>
              <w:rPr>
                <w:lang w:val="it-IT"/>
              </w:rPr>
            </w:pPr>
            <w:r w:rsidRPr="009075BB">
              <w:rPr>
                <w:lang w:val="it-IT"/>
              </w:rPr>
              <w:t>Int</w:t>
            </w:r>
          </w:p>
        </w:tc>
        <w:tc>
          <w:tcPr>
            <w:tcW w:w="630" w:type="dxa"/>
          </w:tcPr>
          <w:p w14:paraId="6F6A85EB" w14:textId="77777777" w:rsidR="0022286F" w:rsidRPr="009075BB" w:rsidRDefault="0022286F" w:rsidP="0022286F">
            <w:pPr>
              <w:pStyle w:val="BodyText"/>
              <w:ind w:firstLine="0"/>
              <w:rPr>
                <w:lang w:val="it-IT"/>
              </w:rPr>
            </w:pPr>
            <w:r w:rsidRPr="009075BB">
              <w:rPr>
                <w:lang w:val="it-IT"/>
              </w:rPr>
              <w:t>11</w:t>
            </w:r>
          </w:p>
        </w:tc>
        <w:tc>
          <w:tcPr>
            <w:tcW w:w="3327" w:type="dxa"/>
          </w:tcPr>
          <w:p w14:paraId="64A06AD3" w14:textId="58A2DF2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004A409F" w:rsidRPr="004A409F">
              <w:rPr>
                <w:i/>
                <w:lang w:val="it-IT"/>
              </w:rPr>
              <w:t>Post</w:t>
            </w:r>
          </w:p>
        </w:tc>
      </w:tr>
      <w:tr w:rsidR="0022286F" w:rsidRPr="009075BB" w14:paraId="726996D1" w14:textId="77777777" w:rsidTr="0022286F">
        <w:tc>
          <w:tcPr>
            <w:tcW w:w="709" w:type="dxa"/>
          </w:tcPr>
          <w:p w14:paraId="1E34D871"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6C6031E7" w14:textId="77777777" w:rsidR="0022286F" w:rsidRPr="009075BB" w:rsidRDefault="0022286F" w:rsidP="0022286F">
            <w:pPr>
              <w:pStyle w:val="BodyText"/>
              <w:ind w:firstLine="0"/>
              <w:rPr>
                <w:lang w:val="it-IT"/>
              </w:rPr>
            </w:pPr>
            <w:r w:rsidRPr="009075BB">
              <w:rPr>
                <w:lang w:val="it-IT"/>
              </w:rPr>
              <w:t>file</w:t>
            </w:r>
          </w:p>
        </w:tc>
        <w:tc>
          <w:tcPr>
            <w:tcW w:w="1140" w:type="dxa"/>
          </w:tcPr>
          <w:p w14:paraId="4167565E" w14:textId="77777777" w:rsidR="0022286F" w:rsidRPr="009075BB" w:rsidRDefault="0022286F" w:rsidP="0022286F">
            <w:pPr>
              <w:pStyle w:val="BodyText"/>
              <w:ind w:firstLine="0"/>
              <w:rPr>
                <w:lang w:val="it-IT"/>
              </w:rPr>
            </w:pPr>
            <w:r w:rsidRPr="009075BB">
              <w:rPr>
                <w:lang w:val="it-IT"/>
              </w:rPr>
              <w:t>Varchar</w:t>
            </w:r>
          </w:p>
        </w:tc>
        <w:tc>
          <w:tcPr>
            <w:tcW w:w="630" w:type="dxa"/>
          </w:tcPr>
          <w:p w14:paraId="346919E8" w14:textId="77777777" w:rsidR="0022286F" w:rsidRPr="009075BB" w:rsidRDefault="0022286F" w:rsidP="0022286F">
            <w:pPr>
              <w:pStyle w:val="BodyText"/>
              <w:ind w:firstLine="0"/>
              <w:rPr>
                <w:lang w:val="it-IT"/>
              </w:rPr>
            </w:pPr>
            <w:r w:rsidRPr="009075BB">
              <w:rPr>
                <w:lang w:val="it-IT"/>
              </w:rPr>
              <w:t>255</w:t>
            </w:r>
          </w:p>
        </w:tc>
        <w:tc>
          <w:tcPr>
            <w:tcW w:w="3327" w:type="dxa"/>
          </w:tcPr>
          <w:p w14:paraId="3F13B73E" w14:textId="77777777" w:rsidR="0022286F" w:rsidRPr="009075BB" w:rsidRDefault="0022286F" w:rsidP="0022286F">
            <w:pPr>
              <w:pStyle w:val="BodyText"/>
              <w:ind w:firstLine="0"/>
              <w:rPr>
                <w:lang w:val="it-IT"/>
              </w:rPr>
            </w:pPr>
            <w:r w:rsidRPr="009075BB">
              <w:rPr>
                <w:lang w:val="it-IT"/>
              </w:rPr>
              <w:t>Lokasi penyimpanan file</w:t>
            </w:r>
          </w:p>
        </w:tc>
      </w:tr>
    </w:tbl>
    <w:p w14:paraId="57CBD333" w14:textId="77777777" w:rsidR="0022286F" w:rsidRPr="009075BB" w:rsidRDefault="0022286F" w:rsidP="0022286F">
      <w:pPr>
        <w:pStyle w:val="NoSpacing"/>
        <w:rPr>
          <w:rFonts w:ascii="Times New Roman" w:hAnsi="Times New Roman" w:cs="Times New Roman"/>
          <w:lang w:val="it-IT"/>
        </w:rPr>
      </w:pPr>
    </w:p>
    <w:p w14:paraId="41722E5C"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Registration</w:t>
      </w:r>
    </w:p>
    <w:p w14:paraId="5469494D"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Registration</w:t>
      </w:r>
      <w:r w:rsidRPr="009075BB">
        <w:rPr>
          <w:lang w:val="it-IT"/>
        </w:rPr>
        <w:t xml:space="preserve"> dirancang untuk menyimpan data yang diperlukan dalam proses </w:t>
      </w:r>
      <w:r w:rsidRPr="009075BB">
        <w:t>registrasi</w:t>
      </w:r>
      <w:r w:rsidRPr="009075BB">
        <w:rPr>
          <w:lang w:val="it-IT"/>
        </w:rPr>
        <w:t xml:space="preserve"> anggota </w:t>
      </w:r>
      <w:r w:rsidRPr="009075BB">
        <w:rPr>
          <w:i/>
          <w:lang w:val="it-IT"/>
        </w:rPr>
        <w:t>marching</w:t>
      </w:r>
      <w:r w:rsidRPr="009075BB">
        <w:rPr>
          <w:lang w:val="it-IT"/>
        </w:rPr>
        <w:t xml:space="preserve"> </w:t>
      </w:r>
      <w:r w:rsidRPr="009075BB">
        <w:rPr>
          <w:i/>
          <w:lang w:val="it-IT"/>
        </w:rPr>
        <w:t>band</w:t>
      </w:r>
      <w:r w:rsidRPr="009075BB">
        <w:rPr>
          <w:lang w:val="it-IT"/>
        </w:rPr>
        <w:t xml:space="preserve">, khususnya dalam rangka keperluan seleksi yang dilakukan oleh pelatih. Struktur tabel </w:t>
      </w:r>
      <w:r w:rsidRPr="009075BB">
        <w:rPr>
          <w:i/>
          <w:lang w:val="it-IT"/>
        </w:rPr>
        <w:t>Registration</w:t>
      </w:r>
      <w:r w:rsidRPr="009075BB">
        <w:rPr>
          <w:lang w:val="it-IT"/>
        </w:rPr>
        <w:t xml:space="preserve"> dapat dilihat pada tabel 3.7 berikut.</w:t>
      </w:r>
    </w:p>
    <w:p w14:paraId="662DEC8E" w14:textId="77777777" w:rsidR="0022286F" w:rsidRPr="009075BB" w:rsidRDefault="0022286F" w:rsidP="0022286F">
      <w:pPr>
        <w:pStyle w:val="NoSpacing"/>
        <w:rPr>
          <w:rFonts w:ascii="Times New Roman" w:hAnsi="Times New Roman" w:cs="Times New Roman"/>
          <w:lang w:val="it-IT"/>
        </w:rPr>
      </w:pPr>
    </w:p>
    <w:p w14:paraId="0AD8FEC6" w14:textId="77777777" w:rsidR="0022286F" w:rsidRPr="009075BB" w:rsidRDefault="0022286F" w:rsidP="0022286F">
      <w:pPr>
        <w:pStyle w:val="TabelBab3"/>
      </w:pPr>
      <w:bookmarkStart w:id="156" w:name="_Toc192653886"/>
      <w:bookmarkStart w:id="157" w:name="_Toc195951967"/>
      <w:r w:rsidRPr="009075BB">
        <w:t xml:space="preserve">Tabel </w:t>
      </w:r>
      <w:r w:rsidRPr="009075BB">
        <w:rPr>
          <w:i/>
        </w:rPr>
        <w:t>Registration</w:t>
      </w:r>
      <w:bookmarkEnd w:id="156"/>
      <w:bookmarkEnd w:id="15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35E2A684" w14:textId="77777777" w:rsidTr="0022286F">
        <w:trPr>
          <w:tblHeader/>
        </w:trPr>
        <w:tc>
          <w:tcPr>
            <w:tcW w:w="709" w:type="dxa"/>
            <w:shd w:val="clear" w:color="auto" w:fill="BFBFBF" w:themeFill="background1" w:themeFillShade="BF"/>
            <w:vAlign w:val="center"/>
          </w:tcPr>
          <w:p w14:paraId="41B296B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7B4CF1C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1E520F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E2E4EF6"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1982C2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7469700" w14:textId="77777777" w:rsidTr="0022286F">
        <w:tc>
          <w:tcPr>
            <w:tcW w:w="709" w:type="dxa"/>
          </w:tcPr>
          <w:p w14:paraId="531AE155"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49434961" w14:textId="77777777" w:rsidR="0022286F" w:rsidRPr="009075BB" w:rsidRDefault="0022286F" w:rsidP="0022286F">
            <w:pPr>
              <w:pStyle w:val="BodyText"/>
              <w:ind w:firstLine="0"/>
              <w:rPr>
                <w:lang w:val="it-IT"/>
              </w:rPr>
            </w:pPr>
            <w:r w:rsidRPr="009075BB">
              <w:rPr>
                <w:lang w:val="it-IT"/>
              </w:rPr>
              <w:t>Id</w:t>
            </w:r>
          </w:p>
        </w:tc>
        <w:tc>
          <w:tcPr>
            <w:tcW w:w="1140" w:type="dxa"/>
          </w:tcPr>
          <w:p w14:paraId="3562DD5D" w14:textId="77777777" w:rsidR="0022286F" w:rsidRPr="009075BB" w:rsidRDefault="0022286F" w:rsidP="0022286F">
            <w:pPr>
              <w:pStyle w:val="BodyText"/>
              <w:ind w:firstLine="0"/>
              <w:rPr>
                <w:lang w:val="it-IT"/>
              </w:rPr>
            </w:pPr>
            <w:r w:rsidRPr="009075BB">
              <w:rPr>
                <w:lang w:val="it-IT"/>
              </w:rPr>
              <w:t>Int</w:t>
            </w:r>
          </w:p>
        </w:tc>
        <w:tc>
          <w:tcPr>
            <w:tcW w:w="630" w:type="dxa"/>
          </w:tcPr>
          <w:p w14:paraId="2CD30B6F" w14:textId="77777777" w:rsidR="0022286F" w:rsidRPr="009075BB" w:rsidRDefault="0022286F" w:rsidP="0022286F">
            <w:pPr>
              <w:pStyle w:val="BodyText"/>
              <w:ind w:firstLine="0"/>
              <w:rPr>
                <w:lang w:val="it-IT"/>
              </w:rPr>
            </w:pPr>
            <w:r w:rsidRPr="009075BB">
              <w:rPr>
                <w:lang w:val="it-IT"/>
              </w:rPr>
              <w:t>11</w:t>
            </w:r>
          </w:p>
        </w:tc>
        <w:tc>
          <w:tcPr>
            <w:tcW w:w="3327" w:type="dxa"/>
          </w:tcPr>
          <w:p w14:paraId="376A6237"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D4A59F5" w14:textId="77777777" w:rsidTr="0022286F">
        <w:tc>
          <w:tcPr>
            <w:tcW w:w="709" w:type="dxa"/>
          </w:tcPr>
          <w:p w14:paraId="3A1B85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D41FE6" w14:textId="77777777" w:rsidR="0022286F" w:rsidRPr="009075BB" w:rsidRDefault="0022286F" w:rsidP="0022286F">
            <w:pPr>
              <w:pStyle w:val="BodyText"/>
              <w:ind w:firstLine="0"/>
              <w:rPr>
                <w:lang w:val="it-IT"/>
              </w:rPr>
            </w:pPr>
            <w:r w:rsidRPr="009075BB">
              <w:rPr>
                <w:lang w:val="it-IT"/>
              </w:rPr>
              <w:t>Name</w:t>
            </w:r>
          </w:p>
        </w:tc>
        <w:tc>
          <w:tcPr>
            <w:tcW w:w="1140" w:type="dxa"/>
          </w:tcPr>
          <w:p w14:paraId="00D89C1E" w14:textId="77777777" w:rsidR="0022286F" w:rsidRPr="009075BB" w:rsidRDefault="0022286F" w:rsidP="0022286F">
            <w:pPr>
              <w:pStyle w:val="BodyText"/>
              <w:ind w:firstLine="0"/>
              <w:rPr>
                <w:lang w:val="it-IT"/>
              </w:rPr>
            </w:pPr>
            <w:r w:rsidRPr="009075BB">
              <w:rPr>
                <w:lang w:val="it-IT"/>
              </w:rPr>
              <w:t>Varchar</w:t>
            </w:r>
          </w:p>
        </w:tc>
        <w:tc>
          <w:tcPr>
            <w:tcW w:w="630" w:type="dxa"/>
          </w:tcPr>
          <w:p w14:paraId="10E9CB0C" w14:textId="77777777" w:rsidR="0022286F" w:rsidRPr="009075BB" w:rsidRDefault="0022286F" w:rsidP="0022286F">
            <w:pPr>
              <w:pStyle w:val="BodyText"/>
              <w:ind w:firstLine="0"/>
              <w:rPr>
                <w:lang w:val="it-IT"/>
              </w:rPr>
            </w:pPr>
            <w:r w:rsidRPr="009075BB">
              <w:rPr>
                <w:lang w:val="it-IT"/>
              </w:rPr>
              <w:t>50</w:t>
            </w:r>
          </w:p>
        </w:tc>
        <w:tc>
          <w:tcPr>
            <w:tcW w:w="3327" w:type="dxa"/>
          </w:tcPr>
          <w:p w14:paraId="741F3BE9" w14:textId="77777777" w:rsidR="0022286F" w:rsidRPr="009075BB" w:rsidRDefault="0022286F" w:rsidP="0022286F">
            <w:pPr>
              <w:pStyle w:val="BodyText"/>
              <w:ind w:firstLine="0"/>
              <w:rPr>
                <w:lang w:val="it-IT"/>
              </w:rPr>
            </w:pPr>
            <w:r w:rsidRPr="009075BB">
              <w:rPr>
                <w:lang w:val="it-IT"/>
              </w:rPr>
              <w:t>Nama pendaftar</w:t>
            </w:r>
          </w:p>
        </w:tc>
      </w:tr>
      <w:tr w:rsidR="0022286F" w:rsidRPr="009075BB" w14:paraId="63394E2E" w14:textId="77777777" w:rsidTr="0022286F">
        <w:tc>
          <w:tcPr>
            <w:tcW w:w="709" w:type="dxa"/>
          </w:tcPr>
          <w:p w14:paraId="5869FB6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4DF3BF7" w14:textId="77777777" w:rsidR="0022286F" w:rsidRPr="009075BB" w:rsidRDefault="0022286F" w:rsidP="0022286F">
            <w:pPr>
              <w:pStyle w:val="BodyText"/>
              <w:ind w:firstLine="0"/>
              <w:rPr>
                <w:lang w:val="it-IT"/>
              </w:rPr>
            </w:pPr>
            <w:r w:rsidRPr="009075BB">
              <w:rPr>
                <w:lang w:val="it-IT"/>
              </w:rPr>
              <w:t>Phone</w:t>
            </w:r>
          </w:p>
        </w:tc>
        <w:tc>
          <w:tcPr>
            <w:tcW w:w="1140" w:type="dxa"/>
          </w:tcPr>
          <w:p w14:paraId="330C7BDA" w14:textId="77777777" w:rsidR="0022286F" w:rsidRPr="009075BB" w:rsidRDefault="0022286F" w:rsidP="0022286F">
            <w:pPr>
              <w:pStyle w:val="BodyText"/>
              <w:ind w:firstLine="0"/>
              <w:rPr>
                <w:lang w:val="it-IT"/>
              </w:rPr>
            </w:pPr>
            <w:r w:rsidRPr="009075BB">
              <w:rPr>
                <w:lang w:val="it-IT"/>
              </w:rPr>
              <w:t>Varchar</w:t>
            </w:r>
          </w:p>
        </w:tc>
        <w:tc>
          <w:tcPr>
            <w:tcW w:w="630" w:type="dxa"/>
          </w:tcPr>
          <w:p w14:paraId="00F81D43" w14:textId="77777777" w:rsidR="0022286F" w:rsidRPr="009075BB" w:rsidRDefault="0022286F" w:rsidP="0022286F">
            <w:pPr>
              <w:pStyle w:val="BodyText"/>
              <w:ind w:firstLine="0"/>
              <w:rPr>
                <w:lang w:val="it-IT"/>
              </w:rPr>
            </w:pPr>
            <w:r w:rsidRPr="009075BB">
              <w:rPr>
                <w:lang w:val="it-IT"/>
              </w:rPr>
              <w:t>15</w:t>
            </w:r>
          </w:p>
        </w:tc>
        <w:tc>
          <w:tcPr>
            <w:tcW w:w="3327" w:type="dxa"/>
          </w:tcPr>
          <w:p w14:paraId="49873642" w14:textId="77777777" w:rsidR="0022286F" w:rsidRPr="009075BB" w:rsidRDefault="0022286F" w:rsidP="0022286F">
            <w:pPr>
              <w:pStyle w:val="BodyText"/>
              <w:ind w:firstLine="0"/>
              <w:rPr>
                <w:lang w:val="it-IT"/>
              </w:rPr>
            </w:pPr>
            <w:r w:rsidRPr="009075BB">
              <w:rPr>
                <w:lang w:val="it-IT"/>
              </w:rPr>
              <w:t>Nomor hp pendaftar</w:t>
            </w:r>
          </w:p>
        </w:tc>
      </w:tr>
      <w:tr w:rsidR="0022286F" w:rsidRPr="009075BB" w14:paraId="7AF9304D" w14:textId="77777777" w:rsidTr="0022286F">
        <w:tc>
          <w:tcPr>
            <w:tcW w:w="709" w:type="dxa"/>
          </w:tcPr>
          <w:p w14:paraId="2879159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83E7515" w14:textId="77777777" w:rsidR="0022286F" w:rsidRPr="009075BB" w:rsidRDefault="0022286F" w:rsidP="0022286F">
            <w:pPr>
              <w:pStyle w:val="BodyText"/>
              <w:ind w:firstLine="0"/>
              <w:rPr>
                <w:lang w:val="it-IT"/>
              </w:rPr>
            </w:pPr>
            <w:r w:rsidRPr="009075BB">
              <w:rPr>
                <w:lang w:val="it-IT"/>
              </w:rPr>
              <w:t>Email</w:t>
            </w:r>
          </w:p>
        </w:tc>
        <w:tc>
          <w:tcPr>
            <w:tcW w:w="1140" w:type="dxa"/>
          </w:tcPr>
          <w:p w14:paraId="1F1E930D" w14:textId="77777777" w:rsidR="0022286F" w:rsidRPr="009075BB" w:rsidRDefault="0022286F" w:rsidP="0022286F">
            <w:pPr>
              <w:pStyle w:val="BodyText"/>
              <w:ind w:firstLine="0"/>
              <w:rPr>
                <w:lang w:val="it-IT"/>
              </w:rPr>
            </w:pPr>
            <w:r w:rsidRPr="009075BB">
              <w:rPr>
                <w:lang w:val="it-IT"/>
              </w:rPr>
              <w:t>Varchar</w:t>
            </w:r>
          </w:p>
        </w:tc>
        <w:tc>
          <w:tcPr>
            <w:tcW w:w="630" w:type="dxa"/>
          </w:tcPr>
          <w:p w14:paraId="72FC2D31" w14:textId="77777777" w:rsidR="0022286F" w:rsidRPr="009075BB" w:rsidRDefault="0022286F" w:rsidP="0022286F">
            <w:pPr>
              <w:pStyle w:val="BodyText"/>
              <w:ind w:firstLine="0"/>
              <w:rPr>
                <w:lang w:val="it-IT"/>
              </w:rPr>
            </w:pPr>
            <w:r w:rsidRPr="009075BB">
              <w:rPr>
                <w:lang w:val="it-IT"/>
              </w:rPr>
              <w:t>255</w:t>
            </w:r>
          </w:p>
        </w:tc>
        <w:tc>
          <w:tcPr>
            <w:tcW w:w="3327" w:type="dxa"/>
          </w:tcPr>
          <w:p w14:paraId="4F5E97FA" w14:textId="77777777" w:rsidR="0022286F" w:rsidRPr="009075BB" w:rsidRDefault="0022286F" w:rsidP="0022286F">
            <w:pPr>
              <w:pStyle w:val="BodyText"/>
              <w:ind w:firstLine="0"/>
              <w:rPr>
                <w:lang w:val="it-IT"/>
              </w:rPr>
            </w:pPr>
            <w:r w:rsidRPr="009075BB">
              <w:rPr>
                <w:lang w:val="it-IT"/>
              </w:rPr>
              <w:t>Email pendaftar</w:t>
            </w:r>
          </w:p>
        </w:tc>
      </w:tr>
      <w:tr w:rsidR="0022286F" w:rsidRPr="009075BB" w14:paraId="2801F91C" w14:textId="77777777" w:rsidTr="0022286F">
        <w:tc>
          <w:tcPr>
            <w:tcW w:w="709" w:type="dxa"/>
          </w:tcPr>
          <w:p w14:paraId="44BEFC0C"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6DD83EC9" w14:textId="77777777" w:rsidR="0022286F" w:rsidRPr="009075BB" w:rsidRDefault="0022286F" w:rsidP="0022286F">
            <w:pPr>
              <w:pStyle w:val="BodyText"/>
              <w:ind w:firstLine="0"/>
              <w:rPr>
                <w:lang w:val="it-IT"/>
              </w:rPr>
            </w:pPr>
            <w:r w:rsidRPr="009075BB">
              <w:rPr>
                <w:lang w:val="it-IT"/>
              </w:rPr>
              <w:t>Gender</w:t>
            </w:r>
          </w:p>
        </w:tc>
        <w:tc>
          <w:tcPr>
            <w:tcW w:w="1140" w:type="dxa"/>
          </w:tcPr>
          <w:p w14:paraId="1BED8A7A" w14:textId="77777777" w:rsidR="0022286F" w:rsidRPr="009075BB" w:rsidRDefault="0022286F" w:rsidP="0022286F">
            <w:pPr>
              <w:pStyle w:val="BodyText"/>
              <w:ind w:firstLine="0"/>
              <w:rPr>
                <w:lang w:val="it-IT"/>
              </w:rPr>
            </w:pPr>
            <w:r w:rsidRPr="009075BB">
              <w:rPr>
                <w:lang w:val="it-IT"/>
              </w:rPr>
              <w:t>Varchar</w:t>
            </w:r>
          </w:p>
        </w:tc>
        <w:tc>
          <w:tcPr>
            <w:tcW w:w="630" w:type="dxa"/>
          </w:tcPr>
          <w:p w14:paraId="02E61BB4" w14:textId="77777777" w:rsidR="0022286F" w:rsidRPr="009075BB" w:rsidRDefault="0022286F" w:rsidP="0022286F">
            <w:pPr>
              <w:pStyle w:val="BodyText"/>
              <w:ind w:firstLine="0"/>
              <w:rPr>
                <w:lang w:val="it-IT"/>
              </w:rPr>
            </w:pPr>
            <w:r w:rsidRPr="009075BB">
              <w:rPr>
                <w:lang w:val="it-IT"/>
              </w:rPr>
              <w:t>10</w:t>
            </w:r>
          </w:p>
        </w:tc>
        <w:tc>
          <w:tcPr>
            <w:tcW w:w="3327" w:type="dxa"/>
          </w:tcPr>
          <w:p w14:paraId="50C17067" w14:textId="77777777" w:rsidR="0022286F" w:rsidRPr="009075BB" w:rsidRDefault="0022286F" w:rsidP="0022286F">
            <w:pPr>
              <w:pStyle w:val="BodyText"/>
              <w:ind w:firstLine="0"/>
              <w:rPr>
                <w:lang w:val="it-IT"/>
              </w:rPr>
            </w:pPr>
            <w:r w:rsidRPr="009075BB">
              <w:rPr>
                <w:lang w:val="it-IT"/>
              </w:rPr>
              <w:t>Kelamin pendaftar</w:t>
            </w:r>
          </w:p>
        </w:tc>
      </w:tr>
      <w:tr w:rsidR="0022286F" w:rsidRPr="009075BB" w14:paraId="28E55C24" w14:textId="77777777" w:rsidTr="0022286F">
        <w:tc>
          <w:tcPr>
            <w:tcW w:w="709" w:type="dxa"/>
          </w:tcPr>
          <w:p w14:paraId="6EBE81E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1D8AA036" w14:textId="77777777" w:rsidR="0022286F" w:rsidRPr="009075BB" w:rsidRDefault="0022286F" w:rsidP="0022286F">
            <w:pPr>
              <w:pStyle w:val="BodyText"/>
              <w:ind w:firstLine="0"/>
              <w:rPr>
                <w:lang w:val="it-IT"/>
              </w:rPr>
            </w:pPr>
            <w:r w:rsidRPr="009075BB">
              <w:rPr>
                <w:lang w:val="it-IT"/>
              </w:rPr>
              <w:t>Class</w:t>
            </w:r>
          </w:p>
        </w:tc>
        <w:tc>
          <w:tcPr>
            <w:tcW w:w="1140" w:type="dxa"/>
          </w:tcPr>
          <w:p w14:paraId="6A310611" w14:textId="77777777" w:rsidR="0022286F" w:rsidRPr="009075BB" w:rsidRDefault="0022286F" w:rsidP="0022286F">
            <w:pPr>
              <w:pStyle w:val="BodyText"/>
              <w:ind w:firstLine="0"/>
              <w:rPr>
                <w:lang w:val="it-IT"/>
              </w:rPr>
            </w:pPr>
            <w:r w:rsidRPr="009075BB">
              <w:rPr>
                <w:lang w:val="it-IT"/>
              </w:rPr>
              <w:t>Varchar</w:t>
            </w:r>
          </w:p>
        </w:tc>
        <w:tc>
          <w:tcPr>
            <w:tcW w:w="630" w:type="dxa"/>
          </w:tcPr>
          <w:p w14:paraId="75C29AD5" w14:textId="77777777" w:rsidR="0022286F" w:rsidRPr="009075BB" w:rsidRDefault="0022286F" w:rsidP="0022286F">
            <w:pPr>
              <w:pStyle w:val="BodyText"/>
              <w:ind w:firstLine="0"/>
              <w:rPr>
                <w:lang w:val="it-IT"/>
              </w:rPr>
            </w:pPr>
            <w:r w:rsidRPr="009075BB">
              <w:rPr>
                <w:lang w:val="it-IT"/>
              </w:rPr>
              <w:t>10</w:t>
            </w:r>
          </w:p>
        </w:tc>
        <w:tc>
          <w:tcPr>
            <w:tcW w:w="3327" w:type="dxa"/>
          </w:tcPr>
          <w:p w14:paraId="45BAC35B" w14:textId="77777777" w:rsidR="0022286F" w:rsidRPr="009075BB" w:rsidRDefault="0022286F" w:rsidP="0022286F">
            <w:pPr>
              <w:pStyle w:val="BodyText"/>
              <w:ind w:firstLine="0"/>
              <w:rPr>
                <w:lang w:val="it-IT"/>
              </w:rPr>
            </w:pPr>
            <w:r w:rsidRPr="009075BB">
              <w:rPr>
                <w:lang w:val="it-IT"/>
              </w:rPr>
              <w:t>Kelas pendaftar</w:t>
            </w:r>
          </w:p>
        </w:tc>
      </w:tr>
      <w:tr w:rsidR="0022286F" w:rsidRPr="009075BB" w14:paraId="7E3CA720" w14:textId="77777777" w:rsidTr="0022286F">
        <w:tc>
          <w:tcPr>
            <w:tcW w:w="709" w:type="dxa"/>
          </w:tcPr>
          <w:p w14:paraId="020CA201"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39AFBA6F" w14:textId="77777777" w:rsidR="0022286F" w:rsidRPr="009075BB" w:rsidRDefault="0022286F" w:rsidP="0022286F">
            <w:pPr>
              <w:pStyle w:val="BodyText"/>
              <w:ind w:firstLine="0"/>
              <w:rPr>
                <w:lang w:val="it-IT"/>
              </w:rPr>
            </w:pPr>
            <w:r w:rsidRPr="009075BB">
              <w:rPr>
                <w:lang w:val="it-IT"/>
              </w:rPr>
              <w:t>Origin</w:t>
            </w:r>
          </w:p>
        </w:tc>
        <w:tc>
          <w:tcPr>
            <w:tcW w:w="1140" w:type="dxa"/>
          </w:tcPr>
          <w:p w14:paraId="25900567" w14:textId="77777777" w:rsidR="0022286F" w:rsidRPr="009075BB" w:rsidRDefault="0022286F" w:rsidP="0022286F">
            <w:pPr>
              <w:pStyle w:val="BodyText"/>
              <w:ind w:firstLine="0"/>
              <w:rPr>
                <w:lang w:val="it-IT"/>
              </w:rPr>
            </w:pPr>
            <w:r w:rsidRPr="009075BB">
              <w:rPr>
                <w:lang w:val="it-IT"/>
              </w:rPr>
              <w:t>Varchar</w:t>
            </w:r>
          </w:p>
        </w:tc>
        <w:tc>
          <w:tcPr>
            <w:tcW w:w="630" w:type="dxa"/>
          </w:tcPr>
          <w:p w14:paraId="212BF911" w14:textId="77777777" w:rsidR="0022286F" w:rsidRPr="009075BB" w:rsidRDefault="0022286F" w:rsidP="0022286F">
            <w:pPr>
              <w:pStyle w:val="BodyText"/>
              <w:ind w:firstLine="0"/>
              <w:rPr>
                <w:lang w:val="it-IT"/>
              </w:rPr>
            </w:pPr>
            <w:r w:rsidRPr="009075BB">
              <w:rPr>
                <w:lang w:val="it-IT"/>
              </w:rPr>
              <w:t>255</w:t>
            </w:r>
          </w:p>
        </w:tc>
        <w:tc>
          <w:tcPr>
            <w:tcW w:w="3327" w:type="dxa"/>
          </w:tcPr>
          <w:p w14:paraId="2EFEC0F1" w14:textId="77777777" w:rsidR="0022286F" w:rsidRPr="009075BB" w:rsidRDefault="0022286F" w:rsidP="0022286F">
            <w:pPr>
              <w:pStyle w:val="BodyText"/>
              <w:ind w:firstLine="0"/>
              <w:rPr>
                <w:lang w:val="it-IT"/>
              </w:rPr>
            </w:pPr>
            <w:r w:rsidRPr="009075BB">
              <w:rPr>
                <w:lang w:val="it-IT"/>
              </w:rPr>
              <w:t xml:space="preserve">Asal sekolah </w:t>
            </w:r>
          </w:p>
        </w:tc>
      </w:tr>
      <w:tr w:rsidR="0022286F" w:rsidRPr="009075BB" w14:paraId="010C7725" w14:textId="77777777" w:rsidTr="0022286F">
        <w:tc>
          <w:tcPr>
            <w:tcW w:w="709" w:type="dxa"/>
          </w:tcPr>
          <w:p w14:paraId="77E48510" w14:textId="77777777" w:rsidR="0022286F" w:rsidRPr="009075BB" w:rsidRDefault="0022286F" w:rsidP="0022286F">
            <w:pPr>
              <w:pStyle w:val="BodyText"/>
              <w:ind w:firstLine="0"/>
              <w:jc w:val="center"/>
              <w:rPr>
                <w:lang w:val="it-IT"/>
              </w:rPr>
            </w:pPr>
            <w:r w:rsidRPr="009075BB">
              <w:rPr>
                <w:lang w:val="it-IT"/>
              </w:rPr>
              <w:t>8</w:t>
            </w:r>
          </w:p>
        </w:tc>
        <w:tc>
          <w:tcPr>
            <w:tcW w:w="1554" w:type="dxa"/>
          </w:tcPr>
          <w:p w14:paraId="14D19C32" w14:textId="77777777" w:rsidR="0022286F" w:rsidRPr="009075BB" w:rsidRDefault="0022286F" w:rsidP="0022286F">
            <w:pPr>
              <w:pStyle w:val="BodyText"/>
              <w:ind w:firstLine="0"/>
              <w:rPr>
                <w:lang w:val="it-IT"/>
              </w:rPr>
            </w:pPr>
            <w:r w:rsidRPr="009075BB">
              <w:rPr>
                <w:lang w:val="it-IT"/>
              </w:rPr>
              <w:t>Ilness</w:t>
            </w:r>
          </w:p>
        </w:tc>
        <w:tc>
          <w:tcPr>
            <w:tcW w:w="1140" w:type="dxa"/>
          </w:tcPr>
          <w:p w14:paraId="4861D480" w14:textId="77777777" w:rsidR="0022286F" w:rsidRPr="009075BB" w:rsidRDefault="0022286F" w:rsidP="0022286F">
            <w:pPr>
              <w:pStyle w:val="BodyText"/>
              <w:ind w:firstLine="0"/>
              <w:rPr>
                <w:lang w:val="it-IT"/>
              </w:rPr>
            </w:pPr>
            <w:r w:rsidRPr="009075BB">
              <w:rPr>
                <w:lang w:val="it-IT"/>
              </w:rPr>
              <w:t>Varchar</w:t>
            </w:r>
          </w:p>
        </w:tc>
        <w:tc>
          <w:tcPr>
            <w:tcW w:w="630" w:type="dxa"/>
          </w:tcPr>
          <w:p w14:paraId="6C21FE06" w14:textId="77777777" w:rsidR="0022286F" w:rsidRPr="009075BB" w:rsidRDefault="0022286F" w:rsidP="0022286F">
            <w:pPr>
              <w:pStyle w:val="BodyText"/>
              <w:ind w:firstLine="0"/>
              <w:rPr>
                <w:lang w:val="it-IT"/>
              </w:rPr>
            </w:pPr>
            <w:r w:rsidRPr="009075BB">
              <w:rPr>
                <w:lang w:val="it-IT"/>
              </w:rPr>
              <w:t>255</w:t>
            </w:r>
          </w:p>
        </w:tc>
        <w:tc>
          <w:tcPr>
            <w:tcW w:w="3327" w:type="dxa"/>
          </w:tcPr>
          <w:p w14:paraId="6F1B2FFA" w14:textId="77777777" w:rsidR="0022286F" w:rsidRPr="009075BB" w:rsidRDefault="0022286F" w:rsidP="0022286F">
            <w:pPr>
              <w:pStyle w:val="BodyText"/>
              <w:ind w:firstLine="0"/>
              <w:rPr>
                <w:lang w:val="it-IT"/>
              </w:rPr>
            </w:pPr>
            <w:r w:rsidRPr="009075BB">
              <w:rPr>
                <w:lang w:val="it-IT"/>
              </w:rPr>
              <w:t>Penyakit pendaftar</w:t>
            </w:r>
          </w:p>
        </w:tc>
      </w:tr>
      <w:tr w:rsidR="0022286F" w:rsidRPr="009075BB" w14:paraId="6871419E" w14:textId="77777777" w:rsidTr="0022286F">
        <w:tc>
          <w:tcPr>
            <w:tcW w:w="709" w:type="dxa"/>
          </w:tcPr>
          <w:p w14:paraId="56437A84" w14:textId="77777777" w:rsidR="0022286F" w:rsidRPr="009075BB" w:rsidRDefault="0022286F" w:rsidP="0022286F">
            <w:pPr>
              <w:pStyle w:val="BodyText"/>
              <w:ind w:firstLine="0"/>
              <w:jc w:val="center"/>
              <w:rPr>
                <w:lang w:val="it-IT"/>
              </w:rPr>
            </w:pPr>
            <w:r w:rsidRPr="009075BB">
              <w:rPr>
                <w:lang w:val="it-IT"/>
              </w:rPr>
              <w:t>9</w:t>
            </w:r>
          </w:p>
        </w:tc>
        <w:tc>
          <w:tcPr>
            <w:tcW w:w="1554" w:type="dxa"/>
          </w:tcPr>
          <w:p w14:paraId="75BFFD02" w14:textId="77777777" w:rsidR="0022286F" w:rsidRPr="009075BB" w:rsidRDefault="0022286F" w:rsidP="0022286F">
            <w:pPr>
              <w:pStyle w:val="BodyText"/>
              <w:ind w:firstLine="0"/>
              <w:rPr>
                <w:lang w:val="it-IT"/>
              </w:rPr>
            </w:pPr>
            <w:r w:rsidRPr="009075BB">
              <w:rPr>
                <w:lang w:val="it-IT"/>
              </w:rPr>
              <w:t>Reason</w:t>
            </w:r>
          </w:p>
        </w:tc>
        <w:tc>
          <w:tcPr>
            <w:tcW w:w="1140" w:type="dxa"/>
          </w:tcPr>
          <w:p w14:paraId="615A1FF9" w14:textId="77777777" w:rsidR="0022286F" w:rsidRPr="009075BB" w:rsidRDefault="0022286F" w:rsidP="0022286F">
            <w:pPr>
              <w:pStyle w:val="BodyText"/>
              <w:ind w:firstLine="0"/>
              <w:rPr>
                <w:lang w:val="it-IT"/>
              </w:rPr>
            </w:pPr>
            <w:r w:rsidRPr="009075BB">
              <w:rPr>
                <w:lang w:val="it-IT"/>
              </w:rPr>
              <w:t>Varchar</w:t>
            </w:r>
          </w:p>
        </w:tc>
        <w:tc>
          <w:tcPr>
            <w:tcW w:w="630" w:type="dxa"/>
          </w:tcPr>
          <w:p w14:paraId="5989832D" w14:textId="77777777" w:rsidR="0022286F" w:rsidRPr="009075BB" w:rsidRDefault="0022286F" w:rsidP="0022286F">
            <w:pPr>
              <w:pStyle w:val="BodyText"/>
              <w:ind w:firstLine="0"/>
              <w:rPr>
                <w:lang w:val="it-IT"/>
              </w:rPr>
            </w:pPr>
            <w:r w:rsidRPr="009075BB">
              <w:rPr>
                <w:lang w:val="it-IT"/>
              </w:rPr>
              <w:t>255</w:t>
            </w:r>
          </w:p>
        </w:tc>
        <w:tc>
          <w:tcPr>
            <w:tcW w:w="3327" w:type="dxa"/>
          </w:tcPr>
          <w:p w14:paraId="0B7A2886" w14:textId="77777777" w:rsidR="0022286F" w:rsidRPr="009075BB" w:rsidRDefault="0022286F" w:rsidP="0022286F">
            <w:pPr>
              <w:pStyle w:val="BodyText"/>
              <w:ind w:firstLine="0"/>
              <w:rPr>
                <w:lang w:val="it-IT"/>
              </w:rPr>
            </w:pPr>
            <w:r w:rsidRPr="009075BB">
              <w:rPr>
                <w:lang w:val="it-IT"/>
              </w:rPr>
              <w:t>Alasan ingin bergabung</w:t>
            </w:r>
          </w:p>
        </w:tc>
      </w:tr>
      <w:tr w:rsidR="0022286F" w:rsidRPr="009075BB" w14:paraId="2F12BE30" w14:textId="77777777" w:rsidTr="0022286F">
        <w:tc>
          <w:tcPr>
            <w:tcW w:w="709" w:type="dxa"/>
          </w:tcPr>
          <w:p w14:paraId="5BEF394A" w14:textId="77777777" w:rsidR="0022286F" w:rsidRPr="009075BB" w:rsidRDefault="0022286F" w:rsidP="0022286F">
            <w:pPr>
              <w:pStyle w:val="BodyText"/>
              <w:ind w:firstLine="0"/>
              <w:jc w:val="center"/>
              <w:rPr>
                <w:lang w:val="it-IT"/>
              </w:rPr>
            </w:pPr>
            <w:r w:rsidRPr="009075BB">
              <w:rPr>
                <w:lang w:val="it-IT"/>
              </w:rPr>
              <w:t>10</w:t>
            </w:r>
          </w:p>
        </w:tc>
        <w:tc>
          <w:tcPr>
            <w:tcW w:w="1554" w:type="dxa"/>
          </w:tcPr>
          <w:p w14:paraId="0375C57F" w14:textId="77777777" w:rsidR="0022286F" w:rsidRPr="009075BB" w:rsidRDefault="0022286F" w:rsidP="0022286F">
            <w:pPr>
              <w:pStyle w:val="BodyText"/>
              <w:ind w:firstLine="0"/>
              <w:rPr>
                <w:lang w:val="it-IT"/>
              </w:rPr>
            </w:pPr>
            <w:r w:rsidRPr="009075BB">
              <w:rPr>
                <w:lang w:val="it-IT"/>
              </w:rPr>
              <w:t>Section</w:t>
            </w:r>
          </w:p>
        </w:tc>
        <w:tc>
          <w:tcPr>
            <w:tcW w:w="1140" w:type="dxa"/>
          </w:tcPr>
          <w:p w14:paraId="5826450B" w14:textId="77777777" w:rsidR="0022286F" w:rsidRPr="009075BB" w:rsidRDefault="0022286F" w:rsidP="0022286F">
            <w:pPr>
              <w:pStyle w:val="BodyText"/>
              <w:ind w:firstLine="0"/>
              <w:rPr>
                <w:lang w:val="it-IT"/>
              </w:rPr>
            </w:pPr>
            <w:r w:rsidRPr="009075BB">
              <w:rPr>
                <w:lang w:val="it-IT"/>
              </w:rPr>
              <w:t>Varchar</w:t>
            </w:r>
          </w:p>
        </w:tc>
        <w:tc>
          <w:tcPr>
            <w:tcW w:w="630" w:type="dxa"/>
          </w:tcPr>
          <w:p w14:paraId="4F33A1C5" w14:textId="77777777" w:rsidR="0022286F" w:rsidRPr="009075BB" w:rsidRDefault="0022286F" w:rsidP="0022286F">
            <w:pPr>
              <w:pStyle w:val="BodyText"/>
              <w:ind w:firstLine="0"/>
              <w:rPr>
                <w:lang w:val="it-IT"/>
              </w:rPr>
            </w:pPr>
            <w:r w:rsidRPr="009075BB">
              <w:rPr>
                <w:lang w:val="it-IT"/>
              </w:rPr>
              <w:t>20</w:t>
            </w:r>
          </w:p>
        </w:tc>
        <w:tc>
          <w:tcPr>
            <w:tcW w:w="3327" w:type="dxa"/>
          </w:tcPr>
          <w:p w14:paraId="0AD1D631" w14:textId="77777777" w:rsidR="0022286F" w:rsidRPr="009075BB" w:rsidRDefault="0022286F" w:rsidP="0022286F">
            <w:pPr>
              <w:pStyle w:val="BodyText"/>
              <w:ind w:firstLine="0"/>
              <w:rPr>
                <w:lang w:val="it-IT"/>
              </w:rPr>
            </w:pPr>
            <w:r w:rsidRPr="009075BB">
              <w:rPr>
                <w:lang w:val="it-IT"/>
              </w:rPr>
              <w:t>Bagian kelompok yang ingin dimasuki</w:t>
            </w:r>
          </w:p>
        </w:tc>
      </w:tr>
      <w:tr w:rsidR="0022286F" w:rsidRPr="009075BB" w14:paraId="77A90369" w14:textId="77777777" w:rsidTr="0022286F">
        <w:tc>
          <w:tcPr>
            <w:tcW w:w="709" w:type="dxa"/>
          </w:tcPr>
          <w:p w14:paraId="7D170D9A" w14:textId="77777777" w:rsidR="0022286F" w:rsidRPr="009075BB" w:rsidRDefault="0022286F" w:rsidP="0022286F">
            <w:pPr>
              <w:pStyle w:val="BodyText"/>
              <w:ind w:firstLine="0"/>
              <w:jc w:val="center"/>
              <w:rPr>
                <w:lang w:val="it-IT"/>
              </w:rPr>
            </w:pPr>
            <w:r w:rsidRPr="009075BB">
              <w:rPr>
                <w:lang w:val="it-IT"/>
              </w:rPr>
              <w:t>11</w:t>
            </w:r>
          </w:p>
        </w:tc>
        <w:tc>
          <w:tcPr>
            <w:tcW w:w="1554" w:type="dxa"/>
          </w:tcPr>
          <w:p w14:paraId="7871C8CC" w14:textId="77777777" w:rsidR="0022286F" w:rsidRPr="009075BB" w:rsidRDefault="0022286F" w:rsidP="0022286F">
            <w:pPr>
              <w:pStyle w:val="BodyText"/>
              <w:ind w:firstLine="0"/>
              <w:rPr>
                <w:lang w:val="it-IT"/>
              </w:rPr>
            </w:pPr>
            <w:r w:rsidRPr="009075BB">
              <w:rPr>
                <w:lang w:val="it-IT"/>
              </w:rPr>
              <w:t>Status</w:t>
            </w:r>
          </w:p>
        </w:tc>
        <w:tc>
          <w:tcPr>
            <w:tcW w:w="1140" w:type="dxa"/>
          </w:tcPr>
          <w:p w14:paraId="4031440D" w14:textId="77777777" w:rsidR="0022286F" w:rsidRPr="009075BB" w:rsidRDefault="0022286F" w:rsidP="0022286F">
            <w:pPr>
              <w:pStyle w:val="BodyText"/>
              <w:ind w:firstLine="0"/>
              <w:rPr>
                <w:lang w:val="it-IT"/>
              </w:rPr>
            </w:pPr>
            <w:r w:rsidRPr="009075BB">
              <w:rPr>
                <w:lang w:val="it-IT"/>
              </w:rPr>
              <w:t>Varchar</w:t>
            </w:r>
          </w:p>
        </w:tc>
        <w:tc>
          <w:tcPr>
            <w:tcW w:w="630" w:type="dxa"/>
          </w:tcPr>
          <w:p w14:paraId="3D0C8FFF" w14:textId="77777777" w:rsidR="0022286F" w:rsidRPr="009075BB" w:rsidRDefault="0022286F" w:rsidP="0022286F">
            <w:pPr>
              <w:pStyle w:val="BodyText"/>
              <w:ind w:firstLine="0"/>
              <w:rPr>
                <w:lang w:val="it-IT"/>
              </w:rPr>
            </w:pPr>
            <w:r w:rsidRPr="009075BB">
              <w:rPr>
                <w:lang w:val="it-IT"/>
              </w:rPr>
              <w:t>10</w:t>
            </w:r>
          </w:p>
        </w:tc>
        <w:tc>
          <w:tcPr>
            <w:tcW w:w="3327" w:type="dxa"/>
          </w:tcPr>
          <w:p w14:paraId="25FD0B58" w14:textId="77777777" w:rsidR="0022286F" w:rsidRPr="009075BB" w:rsidRDefault="0022286F" w:rsidP="0022286F">
            <w:pPr>
              <w:pStyle w:val="BodyText"/>
              <w:ind w:firstLine="0"/>
              <w:rPr>
                <w:lang w:val="it-IT"/>
              </w:rPr>
            </w:pPr>
            <w:r w:rsidRPr="009075BB">
              <w:rPr>
                <w:lang w:val="it-IT"/>
              </w:rPr>
              <w:t>Status pendaftaran</w:t>
            </w:r>
          </w:p>
        </w:tc>
      </w:tr>
    </w:tbl>
    <w:p w14:paraId="29F4C82F" w14:textId="77777777" w:rsidR="0022286F" w:rsidRPr="009075BB" w:rsidRDefault="0022286F" w:rsidP="0022286F">
      <w:pPr>
        <w:pStyle w:val="NoSpacing"/>
        <w:rPr>
          <w:rFonts w:ascii="Times New Roman" w:hAnsi="Times New Roman" w:cs="Times New Roman"/>
          <w:lang w:val="it-IT"/>
        </w:rPr>
      </w:pPr>
    </w:p>
    <w:p w14:paraId="2EB0826D"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Tabel Semester</w:t>
      </w:r>
    </w:p>
    <w:p w14:paraId="448850C9" w14:textId="77777777" w:rsidR="0022286F" w:rsidRPr="009075BB" w:rsidRDefault="0022286F" w:rsidP="0022286F">
      <w:pPr>
        <w:pStyle w:val="BodyText"/>
        <w:ind w:left="1134"/>
        <w:rPr>
          <w:lang w:val="it-IT"/>
        </w:rPr>
      </w:pPr>
      <w:r w:rsidRPr="009075BB">
        <w:rPr>
          <w:lang w:val="it-IT"/>
        </w:rPr>
        <w:t xml:space="preserve">Tabel Semester merupakan tabel yang menyimpan informasi terkait semester di sekolah, </w:t>
      </w:r>
      <w:r w:rsidRPr="009075BB">
        <w:t>yang</w:t>
      </w:r>
      <w:r w:rsidRPr="009075BB">
        <w:rPr>
          <w:lang w:val="it-IT"/>
        </w:rPr>
        <w:t xml:space="preserve"> bertujuan untuk mempermudah pendataan absensi dan penilaian anggota. Struktur tabel Semester dapat dilihat pada tabel 3.8 berikut.</w:t>
      </w:r>
    </w:p>
    <w:p w14:paraId="3C9009E8" w14:textId="77777777" w:rsidR="0022286F" w:rsidRPr="009075BB" w:rsidRDefault="0022286F" w:rsidP="0022286F">
      <w:pPr>
        <w:pStyle w:val="TabelBab3"/>
      </w:pPr>
      <w:bookmarkStart w:id="158" w:name="_Toc192653887"/>
      <w:bookmarkStart w:id="159" w:name="_Toc195951968"/>
      <w:r w:rsidRPr="009075BB">
        <w:lastRenderedPageBreak/>
        <w:t>Tabel Semester</w:t>
      </w:r>
      <w:bookmarkEnd w:id="158"/>
      <w:bookmarkEnd w:id="15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5D17818" w14:textId="77777777" w:rsidTr="0022286F">
        <w:trPr>
          <w:tblHeader/>
        </w:trPr>
        <w:tc>
          <w:tcPr>
            <w:tcW w:w="709" w:type="dxa"/>
            <w:shd w:val="clear" w:color="auto" w:fill="BFBFBF" w:themeFill="background1" w:themeFillShade="BF"/>
            <w:vAlign w:val="center"/>
          </w:tcPr>
          <w:p w14:paraId="7CD8EFC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2973B81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769AACF"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BCAB55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A9BCB41"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D2BBEED" w14:textId="77777777" w:rsidTr="0022286F">
        <w:tc>
          <w:tcPr>
            <w:tcW w:w="709" w:type="dxa"/>
          </w:tcPr>
          <w:p w14:paraId="0FF917C0"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6210CADC" w14:textId="77777777" w:rsidR="0022286F" w:rsidRPr="009075BB" w:rsidRDefault="0022286F" w:rsidP="0022286F">
            <w:pPr>
              <w:pStyle w:val="BodyText"/>
              <w:ind w:firstLine="0"/>
              <w:rPr>
                <w:lang w:val="it-IT"/>
              </w:rPr>
            </w:pPr>
            <w:r w:rsidRPr="009075BB">
              <w:rPr>
                <w:lang w:val="it-IT"/>
              </w:rPr>
              <w:t>Id</w:t>
            </w:r>
          </w:p>
        </w:tc>
        <w:tc>
          <w:tcPr>
            <w:tcW w:w="1140" w:type="dxa"/>
          </w:tcPr>
          <w:p w14:paraId="394336E9" w14:textId="77777777" w:rsidR="0022286F" w:rsidRPr="009075BB" w:rsidRDefault="0022286F" w:rsidP="0022286F">
            <w:pPr>
              <w:pStyle w:val="BodyText"/>
              <w:ind w:firstLine="0"/>
              <w:rPr>
                <w:lang w:val="it-IT"/>
              </w:rPr>
            </w:pPr>
            <w:r w:rsidRPr="009075BB">
              <w:rPr>
                <w:lang w:val="it-IT"/>
              </w:rPr>
              <w:t>Int</w:t>
            </w:r>
          </w:p>
        </w:tc>
        <w:tc>
          <w:tcPr>
            <w:tcW w:w="630" w:type="dxa"/>
          </w:tcPr>
          <w:p w14:paraId="629E4C14" w14:textId="77777777" w:rsidR="0022286F" w:rsidRPr="009075BB" w:rsidRDefault="0022286F" w:rsidP="0022286F">
            <w:pPr>
              <w:pStyle w:val="BodyText"/>
              <w:ind w:firstLine="0"/>
              <w:rPr>
                <w:lang w:val="it-IT"/>
              </w:rPr>
            </w:pPr>
            <w:r w:rsidRPr="009075BB">
              <w:rPr>
                <w:lang w:val="it-IT"/>
              </w:rPr>
              <w:t>11</w:t>
            </w:r>
          </w:p>
        </w:tc>
        <w:tc>
          <w:tcPr>
            <w:tcW w:w="3327" w:type="dxa"/>
          </w:tcPr>
          <w:p w14:paraId="6DD98762"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42774AB" w14:textId="77777777" w:rsidTr="0022286F">
        <w:tc>
          <w:tcPr>
            <w:tcW w:w="709" w:type="dxa"/>
          </w:tcPr>
          <w:p w14:paraId="22485B8C"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ECCE58" w14:textId="77777777" w:rsidR="0022286F" w:rsidRPr="009075BB" w:rsidRDefault="0022286F" w:rsidP="0022286F">
            <w:pPr>
              <w:pStyle w:val="BodyText"/>
              <w:ind w:firstLine="0"/>
              <w:rPr>
                <w:lang w:val="it-IT"/>
              </w:rPr>
            </w:pPr>
            <w:r w:rsidRPr="009075BB">
              <w:rPr>
                <w:lang w:val="it-IT"/>
              </w:rPr>
              <w:t>Semester</w:t>
            </w:r>
          </w:p>
        </w:tc>
        <w:tc>
          <w:tcPr>
            <w:tcW w:w="1140" w:type="dxa"/>
          </w:tcPr>
          <w:p w14:paraId="33B4E08F" w14:textId="77777777" w:rsidR="0022286F" w:rsidRPr="009075BB" w:rsidRDefault="0022286F" w:rsidP="0022286F">
            <w:pPr>
              <w:pStyle w:val="BodyText"/>
              <w:ind w:firstLine="0"/>
              <w:rPr>
                <w:lang w:val="it-IT"/>
              </w:rPr>
            </w:pPr>
            <w:r w:rsidRPr="009075BB">
              <w:rPr>
                <w:lang w:val="it-IT"/>
              </w:rPr>
              <w:t>Varchar</w:t>
            </w:r>
          </w:p>
        </w:tc>
        <w:tc>
          <w:tcPr>
            <w:tcW w:w="630" w:type="dxa"/>
          </w:tcPr>
          <w:p w14:paraId="3D179894" w14:textId="77777777" w:rsidR="0022286F" w:rsidRPr="009075BB" w:rsidRDefault="0022286F" w:rsidP="0022286F">
            <w:pPr>
              <w:pStyle w:val="BodyText"/>
              <w:ind w:firstLine="0"/>
              <w:rPr>
                <w:lang w:val="it-IT"/>
              </w:rPr>
            </w:pPr>
            <w:r w:rsidRPr="009075BB">
              <w:rPr>
                <w:lang w:val="it-IT"/>
              </w:rPr>
              <w:t>20</w:t>
            </w:r>
          </w:p>
        </w:tc>
        <w:tc>
          <w:tcPr>
            <w:tcW w:w="3327" w:type="dxa"/>
          </w:tcPr>
          <w:p w14:paraId="4D453C4F" w14:textId="77777777" w:rsidR="0022286F" w:rsidRPr="009075BB" w:rsidRDefault="0022286F" w:rsidP="0022286F">
            <w:pPr>
              <w:pStyle w:val="BodyText"/>
              <w:ind w:firstLine="0"/>
              <w:rPr>
                <w:lang w:val="it-IT"/>
              </w:rPr>
            </w:pPr>
            <w:r w:rsidRPr="009075BB">
              <w:rPr>
                <w:lang w:val="it-IT"/>
              </w:rPr>
              <w:t>Semester sekolah</w:t>
            </w:r>
          </w:p>
        </w:tc>
      </w:tr>
    </w:tbl>
    <w:p w14:paraId="28B3B963" w14:textId="77777777" w:rsidR="0022286F" w:rsidRPr="009075BB" w:rsidRDefault="0022286F" w:rsidP="0022286F">
      <w:pPr>
        <w:pStyle w:val="NoSpacing"/>
        <w:rPr>
          <w:rFonts w:ascii="Times New Roman" w:hAnsi="Times New Roman" w:cs="Times New Roman"/>
          <w:lang w:val="it-IT"/>
        </w:rPr>
      </w:pPr>
    </w:p>
    <w:p w14:paraId="11DBC8C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Presence</w:t>
      </w:r>
    </w:p>
    <w:p w14:paraId="37B274E0"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Presence</w:t>
      </w:r>
      <w:r w:rsidRPr="009075BB">
        <w:rPr>
          <w:lang w:val="it-IT"/>
        </w:rPr>
        <w:t xml:space="preserve"> dirancang untuk menyimpan data terkait absensi, seperti informasi </w:t>
      </w:r>
      <w:r w:rsidRPr="009075BB">
        <w:t>mengenai</w:t>
      </w:r>
      <w:r w:rsidRPr="009075BB">
        <w:rPr>
          <w:lang w:val="it-IT"/>
        </w:rPr>
        <w:t xml:space="preserve"> kegiatan, tanggal absensi, serta atribut lainnya yang relevan. Struktur tabel </w:t>
      </w:r>
      <w:r w:rsidRPr="009075BB">
        <w:rPr>
          <w:i/>
          <w:lang w:val="it-IT"/>
        </w:rPr>
        <w:t>Presence</w:t>
      </w:r>
      <w:r w:rsidRPr="009075BB">
        <w:rPr>
          <w:lang w:val="it-IT"/>
        </w:rPr>
        <w:t xml:space="preserve"> dapat dilihat pada tabel 3.9 berikut.</w:t>
      </w:r>
    </w:p>
    <w:p w14:paraId="543A9582" w14:textId="77777777" w:rsidR="0022286F" w:rsidRPr="009075BB" w:rsidRDefault="0022286F" w:rsidP="0022286F">
      <w:pPr>
        <w:pStyle w:val="NoSpacing"/>
        <w:rPr>
          <w:rFonts w:ascii="Times New Roman" w:hAnsi="Times New Roman" w:cs="Times New Roman"/>
          <w:lang w:val="it-IT"/>
        </w:rPr>
      </w:pPr>
    </w:p>
    <w:p w14:paraId="668677C9" w14:textId="77777777" w:rsidR="0022286F" w:rsidRPr="009075BB" w:rsidRDefault="0022286F" w:rsidP="0022286F">
      <w:pPr>
        <w:pStyle w:val="TabelBab3"/>
      </w:pPr>
      <w:bookmarkStart w:id="160" w:name="_Toc192653888"/>
      <w:bookmarkStart w:id="161" w:name="_Toc195951969"/>
      <w:r w:rsidRPr="009075BB">
        <w:t xml:space="preserve">Tabel </w:t>
      </w:r>
      <w:r w:rsidRPr="009075BB">
        <w:rPr>
          <w:i/>
        </w:rPr>
        <w:t>Presence</w:t>
      </w:r>
      <w:bookmarkEnd w:id="160"/>
      <w:bookmarkEnd w:id="16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EDB0D59" w14:textId="77777777" w:rsidTr="0022286F">
        <w:trPr>
          <w:tblHeader/>
        </w:trPr>
        <w:tc>
          <w:tcPr>
            <w:tcW w:w="709" w:type="dxa"/>
            <w:shd w:val="clear" w:color="auto" w:fill="BFBFBF" w:themeFill="background1" w:themeFillShade="BF"/>
            <w:vAlign w:val="center"/>
          </w:tcPr>
          <w:p w14:paraId="4FAE58DF"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E9450B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AE90698"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8AEE323"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84CA17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12A168D" w14:textId="77777777" w:rsidTr="0022286F">
        <w:tc>
          <w:tcPr>
            <w:tcW w:w="709" w:type="dxa"/>
          </w:tcPr>
          <w:p w14:paraId="449BF53C"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2E1BD9D6" w14:textId="77777777" w:rsidR="0022286F" w:rsidRPr="009075BB" w:rsidRDefault="0022286F" w:rsidP="0022286F">
            <w:pPr>
              <w:pStyle w:val="BodyText"/>
              <w:ind w:firstLine="0"/>
              <w:rPr>
                <w:lang w:val="it-IT"/>
              </w:rPr>
            </w:pPr>
            <w:r w:rsidRPr="009075BB">
              <w:rPr>
                <w:lang w:val="it-IT"/>
              </w:rPr>
              <w:t>Id</w:t>
            </w:r>
          </w:p>
        </w:tc>
        <w:tc>
          <w:tcPr>
            <w:tcW w:w="1140" w:type="dxa"/>
          </w:tcPr>
          <w:p w14:paraId="7D80B4D0" w14:textId="77777777" w:rsidR="0022286F" w:rsidRPr="009075BB" w:rsidRDefault="0022286F" w:rsidP="0022286F">
            <w:pPr>
              <w:pStyle w:val="BodyText"/>
              <w:ind w:firstLine="0"/>
              <w:rPr>
                <w:lang w:val="it-IT"/>
              </w:rPr>
            </w:pPr>
            <w:r w:rsidRPr="009075BB">
              <w:rPr>
                <w:lang w:val="it-IT"/>
              </w:rPr>
              <w:t>Int</w:t>
            </w:r>
          </w:p>
        </w:tc>
        <w:tc>
          <w:tcPr>
            <w:tcW w:w="630" w:type="dxa"/>
          </w:tcPr>
          <w:p w14:paraId="4DA59A1B" w14:textId="77777777" w:rsidR="0022286F" w:rsidRPr="009075BB" w:rsidRDefault="0022286F" w:rsidP="0022286F">
            <w:pPr>
              <w:pStyle w:val="BodyText"/>
              <w:ind w:firstLine="0"/>
              <w:rPr>
                <w:lang w:val="it-IT"/>
              </w:rPr>
            </w:pPr>
            <w:r w:rsidRPr="009075BB">
              <w:rPr>
                <w:lang w:val="it-IT"/>
              </w:rPr>
              <w:t>11</w:t>
            </w:r>
          </w:p>
        </w:tc>
        <w:tc>
          <w:tcPr>
            <w:tcW w:w="3327" w:type="dxa"/>
          </w:tcPr>
          <w:p w14:paraId="6515D21A"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0705859C" w14:textId="77777777" w:rsidTr="0022286F">
        <w:tc>
          <w:tcPr>
            <w:tcW w:w="709" w:type="dxa"/>
          </w:tcPr>
          <w:p w14:paraId="16AFD04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71D6F2D6"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5E2EE5EA" w14:textId="77777777" w:rsidR="0022286F" w:rsidRPr="009075BB" w:rsidRDefault="0022286F" w:rsidP="0022286F">
            <w:pPr>
              <w:pStyle w:val="BodyText"/>
              <w:ind w:firstLine="0"/>
              <w:rPr>
                <w:lang w:val="it-IT"/>
              </w:rPr>
            </w:pPr>
            <w:r w:rsidRPr="009075BB">
              <w:rPr>
                <w:lang w:val="it-IT"/>
              </w:rPr>
              <w:t>Int</w:t>
            </w:r>
          </w:p>
        </w:tc>
        <w:tc>
          <w:tcPr>
            <w:tcW w:w="630" w:type="dxa"/>
          </w:tcPr>
          <w:p w14:paraId="48372AAF" w14:textId="77777777" w:rsidR="0022286F" w:rsidRPr="009075BB" w:rsidRDefault="0022286F" w:rsidP="0022286F">
            <w:pPr>
              <w:pStyle w:val="BodyText"/>
              <w:ind w:firstLine="0"/>
              <w:rPr>
                <w:lang w:val="it-IT"/>
              </w:rPr>
            </w:pPr>
            <w:r w:rsidRPr="009075BB">
              <w:rPr>
                <w:lang w:val="it-IT"/>
              </w:rPr>
              <w:t>11</w:t>
            </w:r>
          </w:p>
        </w:tc>
        <w:tc>
          <w:tcPr>
            <w:tcW w:w="3327" w:type="dxa"/>
          </w:tcPr>
          <w:p w14:paraId="076D4BE7"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Semester</w:t>
            </w:r>
          </w:p>
        </w:tc>
      </w:tr>
      <w:tr w:rsidR="0022286F" w:rsidRPr="009075BB" w14:paraId="28C96C12" w14:textId="77777777" w:rsidTr="0022286F">
        <w:tc>
          <w:tcPr>
            <w:tcW w:w="709" w:type="dxa"/>
          </w:tcPr>
          <w:p w14:paraId="79E356F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218CECEC" w14:textId="77777777" w:rsidR="0022286F" w:rsidRPr="009075BB" w:rsidRDefault="0022286F" w:rsidP="0022286F">
            <w:pPr>
              <w:pStyle w:val="BodyText"/>
              <w:ind w:firstLine="0"/>
              <w:rPr>
                <w:lang w:val="it-IT"/>
              </w:rPr>
            </w:pPr>
            <w:r w:rsidRPr="009075BB">
              <w:rPr>
                <w:lang w:val="it-IT"/>
              </w:rPr>
              <w:t>Type</w:t>
            </w:r>
          </w:p>
        </w:tc>
        <w:tc>
          <w:tcPr>
            <w:tcW w:w="1140" w:type="dxa"/>
          </w:tcPr>
          <w:p w14:paraId="3669D873" w14:textId="77777777" w:rsidR="0022286F" w:rsidRPr="009075BB" w:rsidRDefault="0022286F" w:rsidP="0022286F">
            <w:pPr>
              <w:pStyle w:val="BodyText"/>
              <w:ind w:firstLine="0"/>
              <w:rPr>
                <w:lang w:val="it-IT"/>
              </w:rPr>
            </w:pPr>
            <w:r w:rsidRPr="009075BB">
              <w:rPr>
                <w:lang w:val="it-IT"/>
              </w:rPr>
              <w:t>Varchar</w:t>
            </w:r>
          </w:p>
        </w:tc>
        <w:tc>
          <w:tcPr>
            <w:tcW w:w="630" w:type="dxa"/>
          </w:tcPr>
          <w:p w14:paraId="15A18EE5" w14:textId="77777777" w:rsidR="0022286F" w:rsidRPr="009075BB" w:rsidRDefault="0022286F" w:rsidP="0022286F">
            <w:pPr>
              <w:pStyle w:val="BodyText"/>
              <w:ind w:firstLine="0"/>
              <w:rPr>
                <w:lang w:val="it-IT"/>
              </w:rPr>
            </w:pPr>
            <w:r w:rsidRPr="009075BB">
              <w:rPr>
                <w:lang w:val="it-IT"/>
              </w:rPr>
              <w:t>15</w:t>
            </w:r>
          </w:p>
        </w:tc>
        <w:tc>
          <w:tcPr>
            <w:tcW w:w="3327" w:type="dxa"/>
          </w:tcPr>
          <w:p w14:paraId="71F395DE" w14:textId="77777777" w:rsidR="0022286F" w:rsidRPr="009075BB" w:rsidRDefault="0022286F" w:rsidP="0022286F">
            <w:pPr>
              <w:pStyle w:val="BodyText"/>
              <w:ind w:firstLine="0"/>
              <w:rPr>
                <w:lang w:val="it-IT"/>
              </w:rPr>
            </w:pPr>
            <w:r w:rsidRPr="009075BB">
              <w:rPr>
                <w:lang w:val="it-IT"/>
              </w:rPr>
              <w:t>Latihan, acara atau lomba</w:t>
            </w:r>
          </w:p>
        </w:tc>
      </w:tr>
      <w:tr w:rsidR="0022286F" w:rsidRPr="009075BB" w14:paraId="6507ED2A" w14:textId="77777777" w:rsidTr="0022286F">
        <w:tc>
          <w:tcPr>
            <w:tcW w:w="709" w:type="dxa"/>
          </w:tcPr>
          <w:p w14:paraId="5243C34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CA78BB5" w14:textId="77777777" w:rsidR="0022286F" w:rsidRPr="009075BB" w:rsidRDefault="0022286F" w:rsidP="0022286F">
            <w:pPr>
              <w:pStyle w:val="BodyText"/>
              <w:ind w:firstLine="0"/>
              <w:rPr>
                <w:lang w:val="it-IT"/>
              </w:rPr>
            </w:pPr>
            <w:r w:rsidRPr="009075BB">
              <w:rPr>
                <w:lang w:val="it-IT"/>
              </w:rPr>
              <w:t>Topic</w:t>
            </w:r>
          </w:p>
        </w:tc>
        <w:tc>
          <w:tcPr>
            <w:tcW w:w="1140" w:type="dxa"/>
          </w:tcPr>
          <w:p w14:paraId="12A75D79" w14:textId="77777777" w:rsidR="0022286F" w:rsidRPr="009075BB" w:rsidRDefault="0022286F" w:rsidP="0022286F">
            <w:pPr>
              <w:pStyle w:val="BodyText"/>
              <w:ind w:firstLine="0"/>
              <w:rPr>
                <w:lang w:val="it-IT"/>
              </w:rPr>
            </w:pPr>
            <w:r w:rsidRPr="009075BB">
              <w:rPr>
                <w:lang w:val="it-IT"/>
              </w:rPr>
              <w:t>Text</w:t>
            </w:r>
          </w:p>
        </w:tc>
        <w:tc>
          <w:tcPr>
            <w:tcW w:w="630" w:type="dxa"/>
          </w:tcPr>
          <w:p w14:paraId="39B99FB5" w14:textId="77777777" w:rsidR="0022286F" w:rsidRPr="009075BB" w:rsidRDefault="0022286F" w:rsidP="0022286F">
            <w:pPr>
              <w:pStyle w:val="BodyText"/>
              <w:ind w:firstLine="0"/>
              <w:rPr>
                <w:lang w:val="it-IT"/>
              </w:rPr>
            </w:pPr>
          </w:p>
        </w:tc>
        <w:tc>
          <w:tcPr>
            <w:tcW w:w="3327" w:type="dxa"/>
          </w:tcPr>
          <w:p w14:paraId="2130B7CD" w14:textId="77777777" w:rsidR="0022286F" w:rsidRPr="009075BB" w:rsidRDefault="0022286F" w:rsidP="0022286F">
            <w:pPr>
              <w:pStyle w:val="BodyText"/>
              <w:ind w:firstLine="0"/>
              <w:rPr>
                <w:lang w:val="it-IT"/>
              </w:rPr>
            </w:pPr>
            <w:r w:rsidRPr="009075BB">
              <w:rPr>
                <w:lang w:val="it-IT"/>
              </w:rPr>
              <w:t>Topik kegiatan yang dilakukan</w:t>
            </w:r>
          </w:p>
        </w:tc>
      </w:tr>
      <w:tr w:rsidR="0022286F" w:rsidRPr="009075BB" w14:paraId="7D3752CB" w14:textId="77777777" w:rsidTr="0022286F">
        <w:tc>
          <w:tcPr>
            <w:tcW w:w="709" w:type="dxa"/>
          </w:tcPr>
          <w:p w14:paraId="7C225F36"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4DAB9D97" w14:textId="77777777" w:rsidR="0022286F" w:rsidRPr="009075BB" w:rsidRDefault="0022286F" w:rsidP="0022286F">
            <w:pPr>
              <w:pStyle w:val="BodyText"/>
              <w:ind w:firstLine="0"/>
              <w:rPr>
                <w:lang w:val="it-IT"/>
              </w:rPr>
            </w:pPr>
            <w:r w:rsidRPr="009075BB">
              <w:rPr>
                <w:lang w:val="it-IT"/>
              </w:rPr>
              <w:t>Image</w:t>
            </w:r>
          </w:p>
        </w:tc>
        <w:tc>
          <w:tcPr>
            <w:tcW w:w="1140" w:type="dxa"/>
          </w:tcPr>
          <w:p w14:paraId="4BC9972D" w14:textId="77777777" w:rsidR="0022286F" w:rsidRPr="009075BB" w:rsidRDefault="0022286F" w:rsidP="0022286F">
            <w:pPr>
              <w:pStyle w:val="BodyText"/>
              <w:ind w:firstLine="0"/>
              <w:rPr>
                <w:lang w:val="it-IT"/>
              </w:rPr>
            </w:pPr>
            <w:r w:rsidRPr="009075BB">
              <w:rPr>
                <w:lang w:val="it-IT"/>
              </w:rPr>
              <w:t>Varchar</w:t>
            </w:r>
          </w:p>
        </w:tc>
        <w:tc>
          <w:tcPr>
            <w:tcW w:w="630" w:type="dxa"/>
          </w:tcPr>
          <w:p w14:paraId="0FB973B7" w14:textId="77777777" w:rsidR="0022286F" w:rsidRPr="009075BB" w:rsidRDefault="0022286F" w:rsidP="0022286F">
            <w:pPr>
              <w:pStyle w:val="BodyText"/>
              <w:ind w:firstLine="0"/>
              <w:rPr>
                <w:lang w:val="it-IT"/>
              </w:rPr>
            </w:pPr>
            <w:r w:rsidRPr="009075BB">
              <w:rPr>
                <w:lang w:val="it-IT"/>
              </w:rPr>
              <w:t>10</w:t>
            </w:r>
          </w:p>
        </w:tc>
        <w:tc>
          <w:tcPr>
            <w:tcW w:w="3327" w:type="dxa"/>
          </w:tcPr>
          <w:p w14:paraId="5898E934" w14:textId="77777777" w:rsidR="0022286F" w:rsidRPr="009075BB" w:rsidRDefault="0022286F" w:rsidP="0022286F">
            <w:pPr>
              <w:pStyle w:val="BodyText"/>
              <w:ind w:firstLine="0"/>
              <w:rPr>
                <w:lang w:val="it-IT"/>
              </w:rPr>
            </w:pPr>
            <w:r w:rsidRPr="009075BB">
              <w:rPr>
                <w:lang w:val="it-IT"/>
              </w:rPr>
              <w:t>Lampiran bukti kegiatan</w:t>
            </w:r>
          </w:p>
        </w:tc>
      </w:tr>
      <w:tr w:rsidR="0022286F" w:rsidRPr="009075BB" w14:paraId="57B7D591" w14:textId="77777777" w:rsidTr="0022286F">
        <w:tc>
          <w:tcPr>
            <w:tcW w:w="709" w:type="dxa"/>
          </w:tcPr>
          <w:p w14:paraId="4E702CF5"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40798C8B" w14:textId="77777777" w:rsidR="0022286F" w:rsidRPr="009075BB" w:rsidRDefault="0022286F" w:rsidP="0022286F">
            <w:pPr>
              <w:pStyle w:val="BodyText"/>
              <w:ind w:firstLine="0"/>
              <w:rPr>
                <w:lang w:val="it-IT"/>
              </w:rPr>
            </w:pPr>
            <w:r w:rsidRPr="009075BB">
              <w:rPr>
                <w:lang w:val="it-IT"/>
              </w:rPr>
              <w:t>Code</w:t>
            </w:r>
          </w:p>
        </w:tc>
        <w:tc>
          <w:tcPr>
            <w:tcW w:w="1140" w:type="dxa"/>
          </w:tcPr>
          <w:p w14:paraId="12118CA9" w14:textId="77777777" w:rsidR="0022286F" w:rsidRPr="009075BB" w:rsidRDefault="0022286F" w:rsidP="0022286F">
            <w:pPr>
              <w:pStyle w:val="BodyText"/>
              <w:ind w:firstLine="0"/>
              <w:rPr>
                <w:lang w:val="it-IT"/>
              </w:rPr>
            </w:pPr>
            <w:r w:rsidRPr="009075BB">
              <w:rPr>
                <w:lang w:val="it-IT"/>
              </w:rPr>
              <w:t>Int</w:t>
            </w:r>
          </w:p>
        </w:tc>
        <w:tc>
          <w:tcPr>
            <w:tcW w:w="630" w:type="dxa"/>
          </w:tcPr>
          <w:p w14:paraId="464DF2E8" w14:textId="77777777" w:rsidR="0022286F" w:rsidRPr="009075BB" w:rsidRDefault="0022286F" w:rsidP="0022286F">
            <w:pPr>
              <w:pStyle w:val="BodyText"/>
              <w:ind w:firstLine="0"/>
              <w:rPr>
                <w:lang w:val="it-IT"/>
              </w:rPr>
            </w:pPr>
            <w:r w:rsidRPr="009075BB">
              <w:rPr>
                <w:lang w:val="it-IT"/>
              </w:rPr>
              <w:t>11</w:t>
            </w:r>
          </w:p>
        </w:tc>
        <w:tc>
          <w:tcPr>
            <w:tcW w:w="3327" w:type="dxa"/>
          </w:tcPr>
          <w:p w14:paraId="376C7B02" w14:textId="77777777" w:rsidR="0022286F" w:rsidRPr="009075BB" w:rsidRDefault="0022286F" w:rsidP="0022286F">
            <w:pPr>
              <w:pStyle w:val="BodyText"/>
              <w:ind w:firstLine="0"/>
              <w:rPr>
                <w:lang w:val="it-IT"/>
              </w:rPr>
            </w:pPr>
            <w:r w:rsidRPr="009075BB">
              <w:rPr>
                <w:lang w:val="it-IT"/>
              </w:rPr>
              <w:t>Kode absensi</w:t>
            </w:r>
          </w:p>
        </w:tc>
      </w:tr>
      <w:tr w:rsidR="0022286F" w:rsidRPr="009075BB" w14:paraId="1AA49347" w14:textId="77777777" w:rsidTr="0022286F">
        <w:tc>
          <w:tcPr>
            <w:tcW w:w="709" w:type="dxa"/>
          </w:tcPr>
          <w:p w14:paraId="4288ED59"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1A0648B9" w14:textId="77777777" w:rsidR="0022286F" w:rsidRPr="009075BB" w:rsidRDefault="0022286F" w:rsidP="0022286F">
            <w:pPr>
              <w:pStyle w:val="BodyText"/>
              <w:ind w:firstLine="0"/>
              <w:rPr>
                <w:lang w:val="it-IT"/>
              </w:rPr>
            </w:pPr>
            <w:r w:rsidRPr="009075BB">
              <w:rPr>
                <w:lang w:val="it-IT"/>
              </w:rPr>
              <w:t>Date</w:t>
            </w:r>
          </w:p>
        </w:tc>
        <w:tc>
          <w:tcPr>
            <w:tcW w:w="1140" w:type="dxa"/>
          </w:tcPr>
          <w:p w14:paraId="7E20AF6E"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6F70114" w14:textId="77777777" w:rsidR="0022286F" w:rsidRPr="009075BB" w:rsidRDefault="0022286F" w:rsidP="0022286F">
            <w:pPr>
              <w:pStyle w:val="BodyText"/>
              <w:ind w:firstLine="0"/>
              <w:rPr>
                <w:lang w:val="it-IT"/>
              </w:rPr>
            </w:pPr>
          </w:p>
        </w:tc>
        <w:tc>
          <w:tcPr>
            <w:tcW w:w="3327" w:type="dxa"/>
          </w:tcPr>
          <w:p w14:paraId="0CF12852" w14:textId="77777777" w:rsidR="0022286F" w:rsidRPr="009075BB" w:rsidRDefault="0022286F" w:rsidP="0022286F">
            <w:pPr>
              <w:pStyle w:val="BodyText"/>
              <w:ind w:firstLine="0"/>
              <w:rPr>
                <w:lang w:val="it-IT"/>
              </w:rPr>
            </w:pPr>
            <w:r w:rsidRPr="009075BB">
              <w:rPr>
                <w:lang w:val="it-IT"/>
              </w:rPr>
              <w:t>Tanggal absensi dibuat</w:t>
            </w:r>
          </w:p>
        </w:tc>
      </w:tr>
      <w:tr w:rsidR="0022286F" w:rsidRPr="009075BB" w14:paraId="46A7A8C5" w14:textId="77777777" w:rsidTr="0022286F">
        <w:tc>
          <w:tcPr>
            <w:tcW w:w="709" w:type="dxa"/>
          </w:tcPr>
          <w:p w14:paraId="36B2DB31" w14:textId="77777777" w:rsidR="0022286F" w:rsidRPr="009075BB" w:rsidRDefault="0022286F" w:rsidP="0022286F">
            <w:pPr>
              <w:pStyle w:val="BodyText"/>
              <w:ind w:firstLine="0"/>
              <w:jc w:val="center"/>
              <w:rPr>
                <w:lang w:val="it-IT"/>
              </w:rPr>
            </w:pPr>
            <w:r w:rsidRPr="009075BB">
              <w:rPr>
                <w:lang w:val="it-IT"/>
              </w:rPr>
              <w:t>8</w:t>
            </w:r>
          </w:p>
        </w:tc>
        <w:tc>
          <w:tcPr>
            <w:tcW w:w="1554" w:type="dxa"/>
          </w:tcPr>
          <w:p w14:paraId="068FBCD3" w14:textId="77777777" w:rsidR="0022286F" w:rsidRPr="009075BB" w:rsidRDefault="0022286F" w:rsidP="0022286F">
            <w:pPr>
              <w:pStyle w:val="BodyText"/>
              <w:ind w:firstLine="0"/>
              <w:rPr>
                <w:lang w:val="it-IT"/>
              </w:rPr>
            </w:pPr>
            <w:r w:rsidRPr="009075BB">
              <w:rPr>
                <w:lang w:val="it-IT"/>
              </w:rPr>
              <w:t>Status</w:t>
            </w:r>
          </w:p>
        </w:tc>
        <w:tc>
          <w:tcPr>
            <w:tcW w:w="1140" w:type="dxa"/>
          </w:tcPr>
          <w:p w14:paraId="534B8BD8" w14:textId="77777777" w:rsidR="0022286F" w:rsidRPr="009075BB" w:rsidRDefault="0022286F" w:rsidP="0022286F">
            <w:pPr>
              <w:pStyle w:val="BodyText"/>
              <w:ind w:firstLine="0"/>
              <w:rPr>
                <w:lang w:val="it-IT"/>
              </w:rPr>
            </w:pPr>
            <w:r w:rsidRPr="009075BB">
              <w:rPr>
                <w:lang w:val="it-IT"/>
              </w:rPr>
              <w:t>Varchar</w:t>
            </w:r>
          </w:p>
        </w:tc>
        <w:tc>
          <w:tcPr>
            <w:tcW w:w="630" w:type="dxa"/>
          </w:tcPr>
          <w:p w14:paraId="1440C938" w14:textId="77777777" w:rsidR="0022286F" w:rsidRPr="009075BB" w:rsidRDefault="0022286F" w:rsidP="0022286F">
            <w:pPr>
              <w:pStyle w:val="BodyText"/>
              <w:ind w:firstLine="0"/>
              <w:rPr>
                <w:lang w:val="it-IT"/>
              </w:rPr>
            </w:pPr>
            <w:r w:rsidRPr="009075BB">
              <w:rPr>
                <w:lang w:val="it-IT"/>
              </w:rPr>
              <w:t>10</w:t>
            </w:r>
          </w:p>
        </w:tc>
        <w:tc>
          <w:tcPr>
            <w:tcW w:w="3327" w:type="dxa"/>
          </w:tcPr>
          <w:p w14:paraId="14742477" w14:textId="77777777" w:rsidR="0022286F" w:rsidRPr="009075BB" w:rsidRDefault="0022286F" w:rsidP="0022286F">
            <w:pPr>
              <w:pStyle w:val="BodyText"/>
              <w:ind w:firstLine="0"/>
              <w:rPr>
                <w:lang w:val="it-IT"/>
              </w:rPr>
            </w:pPr>
            <w:r w:rsidRPr="009075BB">
              <w:rPr>
                <w:lang w:val="it-IT"/>
              </w:rPr>
              <w:t>Status keaktifan absensi</w:t>
            </w:r>
          </w:p>
        </w:tc>
      </w:tr>
    </w:tbl>
    <w:p w14:paraId="2902689B" w14:textId="77777777" w:rsidR="0022286F" w:rsidRPr="009075BB" w:rsidRDefault="0022286F" w:rsidP="0022286F">
      <w:pPr>
        <w:pStyle w:val="NoSpacing"/>
        <w:rPr>
          <w:rFonts w:ascii="Times New Roman" w:hAnsi="Times New Roman" w:cs="Times New Roman"/>
          <w:lang w:val="it-IT"/>
        </w:rPr>
      </w:pPr>
    </w:p>
    <w:p w14:paraId="5C73D062"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ttendances</w:t>
      </w:r>
    </w:p>
    <w:p w14:paraId="620E23C7"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ttendances</w:t>
      </w:r>
      <w:r w:rsidRPr="009075BB">
        <w:rPr>
          <w:lang w:val="it-IT"/>
        </w:rPr>
        <w:t xml:space="preserve"> dirancang untuk menyimpan data absensi yang mencatat kehadiran </w:t>
      </w:r>
      <w:r w:rsidRPr="009075BB">
        <w:t>anggota</w:t>
      </w:r>
      <w:r w:rsidRPr="009075BB">
        <w:rPr>
          <w:lang w:val="it-IT"/>
        </w:rPr>
        <w:t xml:space="preserve"> dalam kegiatan. Struktur tabel </w:t>
      </w:r>
      <w:r w:rsidRPr="009075BB">
        <w:rPr>
          <w:i/>
          <w:lang w:val="it-IT"/>
        </w:rPr>
        <w:t>Attendances</w:t>
      </w:r>
      <w:r w:rsidRPr="009075BB">
        <w:rPr>
          <w:lang w:val="it-IT"/>
        </w:rPr>
        <w:t xml:space="preserve"> dapat dilihat pada tabel 3.10 berikut.</w:t>
      </w:r>
    </w:p>
    <w:p w14:paraId="537F83E0" w14:textId="77777777" w:rsidR="0022286F" w:rsidRPr="009075BB" w:rsidRDefault="0022286F" w:rsidP="0022286F">
      <w:pPr>
        <w:pStyle w:val="NoSpacing"/>
        <w:rPr>
          <w:rFonts w:ascii="Times New Roman" w:hAnsi="Times New Roman" w:cs="Times New Roman"/>
          <w:lang w:val="it-IT"/>
        </w:rPr>
      </w:pPr>
    </w:p>
    <w:p w14:paraId="5DF30882" w14:textId="77777777" w:rsidR="0022286F" w:rsidRPr="009075BB" w:rsidRDefault="0022286F" w:rsidP="0022286F">
      <w:pPr>
        <w:pStyle w:val="TabelBab3"/>
      </w:pPr>
      <w:bookmarkStart w:id="162" w:name="_Toc192653889"/>
      <w:bookmarkStart w:id="163" w:name="_Toc195951970"/>
      <w:r w:rsidRPr="009075BB">
        <w:t xml:space="preserve">Tabel </w:t>
      </w:r>
      <w:r w:rsidRPr="009075BB">
        <w:rPr>
          <w:i/>
        </w:rPr>
        <w:t>Attendances</w:t>
      </w:r>
      <w:bookmarkEnd w:id="162"/>
      <w:bookmarkEnd w:id="16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7BD1399" w14:textId="77777777" w:rsidTr="0022286F">
        <w:trPr>
          <w:tblHeader/>
        </w:trPr>
        <w:tc>
          <w:tcPr>
            <w:tcW w:w="709" w:type="dxa"/>
            <w:shd w:val="clear" w:color="auto" w:fill="BFBFBF" w:themeFill="background1" w:themeFillShade="BF"/>
            <w:vAlign w:val="center"/>
          </w:tcPr>
          <w:p w14:paraId="4F9A3ECA"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B67A3D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02068FB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C3E998"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6E55A1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7D195786" w14:textId="77777777" w:rsidTr="0022286F">
        <w:tc>
          <w:tcPr>
            <w:tcW w:w="709" w:type="dxa"/>
          </w:tcPr>
          <w:p w14:paraId="1BA58AC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8C8F477" w14:textId="77777777" w:rsidR="0022286F" w:rsidRPr="009075BB" w:rsidRDefault="0022286F" w:rsidP="0022286F">
            <w:pPr>
              <w:pStyle w:val="BodyText"/>
              <w:ind w:firstLine="0"/>
              <w:rPr>
                <w:lang w:val="it-IT"/>
              </w:rPr>
            </w:pPr>
            <w:r w:rsidRPr="009075BB">
              <w:rPr>
                <w:lang w:val="it-IT"/>
              </w:rPr>
              <w:t>Id</w:t>
            </w:r>
          </w:p>
        </w:tc>
        <w:tc>
          <w:tcPr>
            <w:tcW w:w="1140" w:type="dxa"/>
          </w:tcPr>
          <w:p w14:paraId="105757B8" w14:textId="77777777" w:rsidR="0022286F" w:rsidRPr="009075BB" w:rsidRDefault="0022286F" w:rsidP="0022286F">
            <w:pPr>
              <w:pStyle w:val="BodyText"/>
              <w:ind w:firstLine="0"/>
              <w:rPr>
                <w:lang w:val="it-IT"/>
              </w:rPr>
            </w:pPr>
            <w:r w:rsidRPr="009075BB">
              <w:rPr>
                <w:lang w:val="it-IT"/>
              </w:rPr>
              <w:t>Int</w:t>
            </w:r>
          </w:p>
        </w:tc>
        <w:tc>
          <w:tcPr>
            <w:tcW w:w="630" w:type="dxa"/>
          </w:tcPr>
          <w:p w14:paraId="01CCE332" w14:textId="77777777" w:rsidR="0022286F" w:rsidRPr="009075BB" w:rsidRDefault="0022286F" w:rsidP="0022286F">
            <w:pPr>
              <w:pStyle w:val="BodyText"/>
              <w:ind w:firstLine="0"/>
              <w:rPr>
                <w:lang w:val="it-IT"/>
              </w:rPr>
            </w:pPr>
            <w:r w:rsidRPr="009075BB">
              <w:rPr>
                <w:lang w:val="it-IT"/>
              </w:rPr>
              <w:t>11</w:t>
            </w:r>
          </w:p>
        </w:tc>
        <w:tc>
          <w:tcPr>
            <w:tcW w:w="3327" w:type="dxa"/>
          </w:tcPr>
          <w:p w14:paraId="2C34B53B"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5385637" w14:textId="77777777" w:rsidTr="0022286F">
        <w:tc>
          <w:tcPr>
            <w:tcW w:w="709" w:type="dxa"/>
          </w:tcPr>
          <w:p w14:paraId="503F9E46"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33A7C12B" w14:textId="77777777" w:rsidR="0022286F" w:rsidRPr="009075BB" w:rsidRDefault="0022286F" w:rsidP="0022286F">
            <w:pPr>
              <w:pStyle w:val="BodyText"/>
              <w:ind w:firstLine="0"/>
              <w:rPr>
                <w:lang w:val="it-IT"/>
              </w:rPr>
            </w:pPr>
            <w:r w:rsidRPr="009075BB">
              <w:rPr>
                <w:lang w:val="it-IT"/>
              </w:rPr>
              <w:t>Presence_id</w:t>
            </w:r>
          </w:p>
        </w:tc>
        <w:tc>
          <w:tcPr>
            <w:tcW w:w="1140" w:type="dxa"/>
          </w:tcPr>
          <w:p w14:paraId="45AA4B03" w14:textId="77777777" w:rsidR="0022286F" w:rsidRPr="009075BB" w:rsidRDefault="0022286F" w:rsidP="0022286F">
            <w:pPr>
              <w:pStyle w:val="BodyText"/>
              <w:ind w:firstLine="0"/>
              <w:rPr>
                <w:lang w:val="it-IT"/>
              </w:rPr>
            </w:pPr>
            <w:r w:rsidRPr="009075BB">
              <w:rPr>
                <w:lang w:val="it-IT"/>
              </w:rPr>
              <w:t>Int</w:t>
            </w:r>
          </w:p>
        </w:tc>
        <w:tc>
          <w:tcPr>
            <w:tcW w:w="630" w:type="dxa"/>
          </w:tcPr>
          <w:p w14:paraId="310C9B5E" w14:textId="77777777" w:rsidR="0022286F" w:rsidRPr="009075BB" w:rsidRDefault="0022286F" w:rsidP="0022286F">
            <w:pPr>
              <w:pStyle w:val="BodyText"/>
              <w:ind w:firstLine="0"/>
              <w:rPr>
                <w:lang w:val="it-IT"/>
              </w:rPr>
            </w:pPr>
            <w:r w:rsidRPr="009075BB">
              <w:rPr>
                <w:lang w:val="it-IT"/>
              </w:rPr>
              <w:t>11</w:t>
            </w:r>
          </w:p>
        </w:tc>
        <w:tc>
          <w:tcPr>
            <w:tcW w:w="3327" w:type="dxa"/>
          </w:tcPr>
          <w:p w14:paraId="4BB1207E"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Presence</w:t>
            </w:r>
          </w:p>
        </w:tc>
      </w:tr>
      <w:tr w:rsidR="0022286F" w:rsidRPr="009075BB" w14:paraId="6F7E7F74" w14:textId="77777777" w:rsidTr="0022286F">
        <w:tc>
          <w:tcPr>
            <w:tcW w:w="709" w:type="dxa"/>
          </w:tcPr>
          <w:p w14:paraId="3D50710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520C9C04" w14:textId="77777777" w:rsidR="0022286F" w:rsidRPr="009075BB" w:rsidRDefault="0022286F" w:rsidP="0022286F">
            <w:pPr>
              <w:pStyle w:val="BodyText"/>
              <w:ind w:firstLine="0"/>
              <w:rPr>
                <w:lang w:val="it-IT"/>
              </w:rPr>
            </w:pPr>
            <w:r w:rsidRPr="009075BB">
              <w:rPr>
                <w:lang w:val="it-IT"/>
              </w:rPr>
              <w:t>Member_id</w:t>
            </w:r>
          </w:p>
        </w:tc>
        <w:tc>
          <w:tcPr>
            <w:tcW w:w="1140" w:type="dxa"/>
          </w:tcPr>
          <w:p w14:paraId="48CA1F11" w14:textId="77777777" w:rsidR="0022286F" w:rsidRPr="009075BB" w:rsidRDefault="0022286F" w:rsidP="0022286F">
            <w:pPr>
              <w:pStyle w:val="BodyText"/>
              <w:ind w:firstLine="0"/>
              <w:rPr>
                <w:lang w:val="it-IT"/>
              </w:rPr>
            </w:pPr>
            <w:r w:rsidRPr="009075BB">
              <w:rPr>
                <w:lang w:val="it-IT"/>
              </w:rPr>
              <w:t>Int</w:t>
            </w:r>
          </w:p>
        </w:tc>
        <w:tc>
          <w:tcPr>
            <w:tcW w:w="630" w:type="dxa"/>
          </w:tcPr>
          <w:p w14:paraId="0D16B24F" w14:textId="77777777" w:rsidR="0022286F" w:rsidRPr="009075BB" w:rsidRDefault="0022286F" w:rsidP="0022286F">
            <w:pPr>
              <w:pStyle w:val="BodyText"/>
              <w:ind w:firstLine="0"/>
              <w:rPr>
                <w:lang w:val="it-IT"/>
              </w:rPr>
            </w:pPr>
            <w:r w:rsidRPr="009075BB">
              <w:rPr>
                <w:lang w:val="it-IT"/>
              </w:rPr>
              <w:t>11</w:t>
            </w:r>
          </w:p>
        </w:tc>
        <w:tc>
          <w:tcPr>
            <w:tcW w:w="3327" w:type="dxa"/>
          </w:tcPr>
          <w:p w14:paraId="3AC34017"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w:t>
            </w:r>
            <w:r w:rsidRPr="009075BB">
              <w:rPr>
                <w:lang w:val="it-IT"/>
              </w:rPr>
              <w:lastRenderedPageBreak/>
              <w:t xml:space="preserve">atribut Id di tabel </w:t>
            </w:r>
            <w:r w:rsidRPr="009075BB">
              <w:rPr>
                <w:i/>
                <w:lang w:val="it-IT"/>
              </w:rPr>
              <w:t>Member</w:t>
            </w:r>
          </w:p>
        </w:tc>
      </w:tr>
      <w:tr w:rsidR="0022286F" w:rsidRPr="009075BB" w14:paraId="5349BEDF" w14:textId="77777777" w:rsidTr="0022286F">
        <w:tc>
          <w:tcPr>
            <w:tcW w:w="709" w:type="dxa"/>
          </w:tcPr>
          <w:p w14:paraId="62EC81D2" w14:textId="77777777" w:rsidR="0022286F" w:rsidRPr="009075BB" w:rsidRDefault="0022286F" w:rsidP="0022286F">
            <w:pPr>
              <w:pStyle w:val="BodyText"/>
              <w:ind w:firstLine="0"/>
              <w:jc w:val="center"/>
              <w:rPr>
                <w:lang w:val="it-IT"/>
              </w:rPr>
            </w:pPr>
            <w:r w:rsidRPr="009075BB">
              <w:rPr>
                <w:lang w:val="it-IT"/>
              </w:rPr>
              <w:lastRenderedPageBreak/>
              <w:t>4</w:t>
            </w:r>
          </w:p>
        </w:tc>
        <w:tc>
          <w:tcPr>
            <w:tcW w:w="1554" w:type="dxa"/>
          </w:tcPr>
          <w:p w14:paraId="263D38B9" w14:textId="77777777" w:rsidR="0022286F" w:rsidRPr="009075BB" w:rsidRDefault="0022286F" w:rsidP="0022286F">
            <w:pPr>
              <w:pStyle w:val="BodyText"/>
              <w:ind w:firstLine="0"/>
              <w:rPr>
                <w:lang w:val="it-IT"/>
              </w:rPr>
            </w:pPr>
            <w:r w:rsidRPr="009075BB">
              <w:rPr>
                <w:lang w:val="it-IT"/>
              </w:rPr>
              <w:t>Status</w:t>
            </w:r>
          </w:p>
        </w:tc>
        <w:tc>
          <w:tcPr>
            <w:tcW w:w="1140" w:type="dxa"/>
          </w:tcPr>
          <w:p w14:paraId="15B5C61C" w14:textId="77777777" w:rsidR="0022286F" w:rsidRPr="009075BB" w:rsidRDefault="0022286F" w:rsidP="0022286F">
            <w:pPr>
              <w:pStyle w:val="BodyText"/>
              <w:ind w:firstLine="0"/>
              <w:rPr>
                <w:lang w:val="it-IT"/>
              </w:rPr>
            </w:pPr>
            <w:r w:rsidRPr="009075BB">
              <w:rPr>
                <w:lang w:val="it-IT"/>
              </w:rPr>
              <w:t>Varchar</w:t>
            </w:r>
          </w:p>
        </w:tc>
        <w:tc>
          <w:tcPr>
            <w:tcW w:w="630" w:type="dxa"/>
          </w:tcPr>
          <w:p w14:paraId="797DDCC9" w14:textId="77777777" w:rsidR="0022286F" w:rsidRPr="009075BB" w:rsidRDefault="0022286F" w:rsidP="0022286F">
            <w:pPr>
              <w:pStyle w:val="BodyText"/>
              <w:ind w:firstLine="0"/>
              <w:rPr>
                <w:lang w:val="it-IT"/>
              </w:rPr>
            </w:pPr>
            <w:r w:rsidRPr="009075BB">
              <w:rPr>
                <w:lang w:val="it-IT"/>
              </w:rPr>
              <w:t>10</w:t>
            </w:r>
          </w:p>
        </w:tc>
        <w:tc>
          <w:tcPr>
            <w:tcW w:w="3327" w:type="dxa"/>
          </w:tcPr>
          <w:p w14:paraId="6C8C0932" w14:textId="77777777" w:rsidR="0022286F" w:rsidRPr="009075BB" w:rsidRDefault="0022286F" w:rsidP="0022286F">
            <w:pPr>
              <w:pStyle w:val="BodyText"/>
              <w:ind w:firstLine="0"/>
              <w:rPr>
                <w:lang w:val="it-IT"/>
              </w:rPr>
            </w:pPr>
            <w:r w:rsidRPr="009075BB">
              <w:rPr>
                <w:lang w:val="it-IT"/>
              </w:rPr>
              <w:t>Status kehadiran anggota</w:t>
            </w:r>
          </w:p>
        </w:tc>
      </w:tr>
    </w:tbl>
    <w:p w14:paraId="4F2C46A7" w14:textId="77777777" w:rsidR="0022286F" w:rsidRPr="009075BB" w:rsidRDefault="0022286F" w:rsidP="0022286F">
      <w:pPr>
        <w:pStyle w:val="NoSpacing"/>
        <w:rPr>
          <w:rFonts w:ascii="Times New Roman" w:hAnsi="Times New Roman" w:cs="Times New Roman"/>
          <w:lang w:val="it-IT"/>
        </w:rPr>
      </w:pPr>
    </w:p>
    <w:p w14:paraId="709F661B"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ssessments</w:t>
      </w:r>
    </w:p>
    <w:p w14:paraId="2E1D1A2A"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ssessments</w:t>
      </w:r>
      <w:r w:rsidRPr="009075BB">
        <w:rPr>
          <w:lang w:val="it-IT"/>
        </w:rPr>
        <w:t xml:space="preserve"> dirancang untuk menyimpan data penilaian anggota yang mencakup</w:t>
      </w:r>
      <w:r w:rsidRPr="009075BB">
        <w:t xml:space="preserve"> </w:t>
      </w:r>
      <w:r w:rsidRPr="009075BB">
        <w:rPr>
          <w:lang w:val="it-IT"/>
        </w:rPr>
        <w:t xml:space="preserve">berbagai aspek, seperti sikap, disiplin, dan atribut lain yang relevan. Struktur tabel </w:t>
      </w:r>
      <w:r w:rsidRPr="009075BB">
        <w:rPr>
          <w:i/>
          <w:lang w:val="it-IT"/>
        </w:rPr>
        <w:t>Assessments</w:t>
      </w:r>
      <w:r w:rsidRPr="009075BB">
        <w:rPr>
          <w:lang w:val="it-IT"/>
        </w:rPr>
        <w:t xml:space="preserve"> dapat dilihat pada tabel 3.11 berikut.</w:t>
      </w:r>
    </w:p>
    <w:p w14:paraId="2D817694" w14:textId="77777777" w:rsidR="0022286F" w:rsidRPr="009075BB" w:rsidRDefault="0022286F" w:rsidP="0022286F">
      <w:pPr>
        <w:pStyle w:val="NoSpacing"/>
        <w:rPr>
          <w:rFonts w:ascii="Times New Roman" w:hAnsi="Times New Roman" w:cs="Times New Roman"/>
          <w:lang w:val="it-IT"/>
        </w:rPr>
      </w:pPr>
    </w:p>
    <w:p w14:paraId="5AAEE3E1" w14:textId="77777777" w:rsidR="0022286F" w:rsidRPr="009075BB" w:rsidRDefault="0022286F" w:rsidP="0022286F">
      <w:pPr>
        <w:pStyle w:val="TabelBab3"/>
      </w:pPr>
      <w:bookmarkStart w:id="164" w:name="_Toc192653890"/>
      <w:bookmarkStart w:id="165" w:name="_Toc195951971"/>
      <w:r w:rsidRPr="009075BB">
        <w:t xml:space="preserve">Table </w:t>
      </w:r>
      <w:r w:rsidRPr="009075BB">
        <w:rPr>
          <w:i/>
        </w:rPr>
        <w:t>Assessments</w:t>
      </w:r>
      <w:bookmarkEnd w:id="164"/>
      <w:bookmarkEnd w:id="16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E92FD36" w14:textId="77777777" w:rsidTr="0022286F">
        <w:trPr>
          <w:tblHeader/>
        </w:trPr>
        <w:tc>
          <w:tcPr>
            <w:tcW w:w="709" w:type="dxa"/>
            <w:shd w:val="clear" w:color="auto" w:fill="BFBFBF" w:themeFill="background1" w:themeFillShade="BF"/>
            <w:vAlign w:val="center"/>
          </w:tcPr>
          <w:p w14:paraId="02691FF6"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15FBBF17"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75DE9AF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77EBDCC1"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E80CF0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3FE8BE" w14:textId="77777777" w:rsidTr="0022286F">
        <w:tc>
          <w:tcPr>
            <w:tcW w:w="709" w:type="dxa"/>
          </w:tcPr>
          <w:p w14:paraId="0808C6E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3C34DEE" w14:textId="77777777" w:rsidR="0022286F" w:rsidRPr="009075BB" w:rsidRDefault="0022286F" w:rsidP="0022286F">
            <w:pPr>
              <w:pStyle w:val="BodyText"/>
              <w:ind w:firstLine="0"/>
              <w:rPr>
                <w:lang w:val="it-IT"/>
              </w:rPr>
            </w:pPr>
            <w:r w:rsidRPr="009075BB">
              <w:rPr>
                <w:lang w:val="it-IT"/>
              </w:rPr>
              <w:t>Id</w:t>
            </w:r>
          </w:p>
        </w:tc>
        <w:tc>
          <w:tcPr>
            <w:tcW w:w="1140" w:type="dxa"/>
          </w:tcPr>
          <w:p w14:paraId="06917E47" w14:textId="77777777" w:rsidR="0022286F" w:rsidRPr="009075BB" w:rsidRDefault="0022286F" w:rsidP="0022286F">
            <w:pPr>
              <w:pStyle w:val="BodyText"/>
              <w:ind w:firstLine="0"/>
              <w:rPr>
                <w:lang w:val="it-IT"/>
              </w:rPr>
            </w:pPr>
            <w:r w:rsidRPr="009075BB">
              <w:rPr>
                <w:lang w:val="it-IT"/>
              </w:rPr>
              <w:t>Int</w:t>
            </w:r>
          </w:p>
        </w:tc>
        <w:tc>
          <w:tcPr>
            <w:tcW w:w="630" w:type="dxa"/>
          </w:tcPr>
          <w:p w14:paraId="16A622F7" w14:textId="77777777" w:rsidR="0022286F" w:rsidRPr="009075BB" w:rsidRDefault="0022286F" w:rsidP="0022286F">
            <w:pPr>
              <w:pStyle w:val="BodyText"/>
              <w:ind w:firstLine="0"/>
              <w:rPr>
                <w:lang w:val="it-IT"/>
              </w:rPr>
            </w:pPr>
            <w:r w:rsidRPr="009075BB">
              <w:rPr>
                <w:lang w:val="it-IT"/>
              </w:rPr>
              <w:t>11</w:t>
            </w:r>
          </w:p>
        </w:tc>
        <w:tc>
          <w:tcPr>
            <w:tcW w:w="3327" w:type="dxa"/>
          </w:tcPr>
          <w:p w14:paraId="7E9827E8"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612CE05C" w14:textId="77777777" w:rsidTr="0022286F">
        <w:tc>
          <w:tcPr>
            <w:tcW w:w="709" w:type="dxa"/>
          </w:tcPr>
          <w:p w14:paraId="64D0856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2E9BC6F2"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292C00AA" w14:textId="77777777" w:rsidR="0022286F" w:rsidRPr="009075BB" w:rsidRDefault="0022286F" w:rsidP="0022286F">
            <w:pPr>
              <w:pStyle w:val="BodyText"/>
              <w:ind w:firstLine="0"/>
              <w:rPr>
                <w:lang w:val="it-IT"/>
              </w:rPr>
            </w:pPr>
            <w:r w:rsidRPr="009075BB">
              <w:rPr>
                <w:lang w:val="it-IT"/>
              </w:rPr>
              <w:t>Int</w:t>
            </w:r>
          </w:p>
        </w:tc>
        <w:tc>
          <w:tcPr>
            <w:tcW w:w="630" w:type="dxa"/>
          </w:tcPr>
          <w:p w14:paraId="18224FEE" w14:textId="77777777" w:rsidR="0022286F" w:rsidRPr="009075BB" w:rsidRDefault="0022286F" w:rsidP="0022286F">
            <w:pPr>
              <w:pStyle w:val="BodyText"/>
              <w:ind w:firstLine="0"/>
              <w:rPr>
                <w:lang w:val="it-IT"/>
              </w:rPr>
            </w:pPr>
            <w:r w:rsidRPr="009075BB">
              <w:rPr>
                <w:lang w:val="it-IT"/>
              </w:rPr>
              <w:t>11</w:t>
            </w:r>
          </w:p>
        </w:tc>
        <w:tc>
          <w:tcPr>
            <w:tcW w:w="3327" w:type="dxa"/>
          </w:tcPr>
          <w:p w14:paraId="77610C96"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Semester</w:t>
            </w:r>
          </w:p>
        </w:tc>
      </w:tr>
      <w:tr w:rsidR="0022286F" w:rsidRPr="009075BB" w14:paraId="6DD9DD71" w14:textId="77777777" w:rsidTr="0022286F">
        <w:tc>
          <w:tcPr>
            <w:tcW w:w="709" w:type="dxa"/>
          </w:tcPr>
          <w:p w14:paraId="11A80BA8"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6D3E486" w14:textId="77777777" w:rsidR="0022286F" w:rsidRPr="009075BB" w:rsidRDefault="0022286F" w:rsidP="0022286F">
            <w:pPr>
              <w:pStyle w:val="BodyText"/>
              <w:ind w:firstLine="0"/>
              <w:rPr>
                <w:lang w:val="it-IT"/>
              </w:rPr>
            </w:pPr>
            <w:r w:rsidRPr="009075BB">
              <w:rPr>
                <w:lang w:val="it-IT"/>
              </w:rPr>
              <w:t>Member_id</w:t>
            </w:r>
          </w:p>
        </w:tc>
        <w:tc>
          <w:tcPr>
            <w:tcW w:w="1140" w:type="dxa"/>
          </w:tcPr>
          <w:p w14:paraId="39F2E73C" w14:textId="77777777" w:rsidR="0022286F" w:rsidRPr="009075BB" w:rsidRDefault="0022286F" w:rsidP="0022286F">
            <w:pPr>
              <w:pStyle w:val="BodyText"/>
              <w:ind w:firstLine="0"/>
              <w:rPr>
                <w:lang w:val="it-IT"/>
              </w:rPr>
            </w:pPr>
            <w:r w:rsidRPr="009075BB">
              <w:rPr>
                <w:lang w:val="it-IT"/>
              </w:rPr>
              <w:t>Int</w:t>
            </w:r>
          </w:p>
        </w:tc>
        <w:tc>
          <w:tcPr>
            <w:tcW w:w="630" w:type="dxa"/>
          </w:tcPr>
          <w:p w14:paraId="369DBAB2" w14:textId="77777777" w:rsidR="0022286F" w:rsidRPr="009075BB" w:rsidRDefault="0022286F" w:rsidP="0022286F">
            <w:pPr>
              <w:pStyle w:val="BodyText"/>
              <w:ind w:firstLine="0"/>
              <w:rPr>
                <w:lang w:val="it-IT"/>
              </w:rPr>
            </w:pPr>
            <w:r w:rsidRPr="009075BB">
              <w:rPr>
                <w:lang w:val="it-IT"/>
              </w:rPr>
              <w:t>11</w:t>
            </w:r>
          </w:p>
        </w:tc>
        <w:tc>
          <w:tcPr>
            <w:tcW w:w="3327" w:type="dxa"/>
          </w:tcPr>
          <w:p w14:paraId="5C100698" w14:textId="77777777"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Member</w:t>
            </w:r>
          </w:p>
        </w:tc>
      </w:tr>
      <w:tr w:rsidR="0022286F" w:rsidRPr="009075BB" w14:paraId="41F41CFA" w14:textId="77777777" w:rsidTr="0022286F">
        <w:tc>
          <w:tcPr>
            <w:tcW w:w="709" w:type="dxa"/>
          </w:tcPr>
          <w:p w14:paraId="5A112B4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FB69DCF" w14:textId="77777777" w:rsidR="0022286F" w:rsidRPr="009075BB" w:rsidRDefault="0022286F" w:rsidP="0022286F">
            <w:pPr>
              <w:pStyle w:val="BodyText"/>
              <w:ind w:firstLine="0"/>
              <w:rPr>
                <w:lang w:val="it-IT"/>
              </w:rPr>
            </w:pPr>
            <w:r w:rsidRPr="009075BB">
              <w:rPr>
                <w:lang w:val="it-IT"/>
              </w:rPr>
              <w:t>Attitude</w:t>
            </w:r>
          </w:p>
        </w:tc>
        <w:tc>
          <w:tcPr>
            <w:tcW w:w="1140" w:type="dxa"/>
          </w:tcPr>
          <w:p w14:paraId="7BD0E590" w14:textId="77777777" w:rsidR="0022286F" w:rsidRPr="009075BB" w:rsidRDefault="0022286F" w:rsidP="0022286F">
            <w:pPr>
              <w:pStyle w:val="BodyText"/>
              <w:ind w:firstLine="0"/>
              <w:rPr>
                <w:lang w:val="it-IT"/>
              </w:rPr>
            </w:pPr>
            <w:r w:rsidRPr="009075BB">
              <w:rPr>
                <w:lang w:val="it-IT"/>
              </w:rPr>
              <w:t>Varchar</w:t>
            </w:r>
          </w:p>
        </w:tc>
        <w:tc>
          <w:tcPr>
            <w:tcW w:w="630" w:type="dxa"/>
          </w:tcPr>
          <w:p w14:paraId="1803BD93" w14:textId="77777777" w:rsidR="0022286F" w:rsidRPr="009075BB" w:rsidRDefault="0022286F" w:rsidP="0022286F">
            <w:pPr>
              <w:pStyle w:val="BodyText"/>
              <w:ind w:firstLine="0"/>
              <w:rPr>
                <w:lang w:val="it-IT"/>
              </w:rPr>
            </w:pPr>
            <w:r w:rsidRPr="009075BB">
              <w:rPr>
                <w:lang w:val="it-IT"/>
              </w:rPr>
              <w:t>10</w:t>
            </w:r>
          </w:p>
        </w:tc>
        <w:tc>
          <w:tcPr>
            <w:tcW w:w="3327" w:type="dxa"/>
          </w:tcPr>
          <w:p w14:paraId="628C7868" w14:textId="77777777" w:rsidR="0022286F" w:rsidRPr="009075BB" w:rsidRDefault="0022286F" w:rsidP="0022286F">
            <w:pPr>
              <w:pStyle w:val="BodyText"/>
              <w:ind w:firstLine="0"/>
              <w:rPr>
                <w:lang w:val="it-IT"/>
              </w:rPr>
            </w:pPr>
            <w:r w:rsidRPr="009075BB">
              <w:rPr>
                <w:lang w:val="it-IT"/>
              </w:rPr>
              <w:t>Nilai sikap anggota</w:t>
            </w:r>
          </w:p>
        </w:tc>
      </w:tr>
      <w:tr w:rsidR="0022286F" w:rsidRPr="009075BB" w14:paraId="128DE2CC" w14:textId="77777777" w:rsidTr="0022286F">
        <w:tc>
          <w:tcPr>
            <w:tcW w:w="709" w:type="dxa"/>
          </w:tcPr>
          <w:p w14:paraId="4D086B93"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713CE8D" w14:textId="77777777" w:rsidR="0022286F" w:rsidRPr="009075BB" w:rsidRDefault="0022286F" w:rsidP="0022286F">
            <w:pPr>
              <w:pStyle w:val="BodyText"/>
              <w:ind w:firstLine="0"/>
              <w:rPr>
                <w:lang w:val="it-IT"/>
              </w:rPr>
            </w:pPr>
            <w:r w:rsidRPr="009075BB">
              <w:rPr>
                <w:lang w:val="it-IT"/>
              </w:rPr>
              <w:t>Technique</w:t>
            </w:r>
          </w:p>
        </w:tc>
        <w:tc>
          <w:tcPr>
            <w:tcW w:w="1140" w:type="dxa"/>
          </w:tcPr>
          <w:p w14:paraId="2DE7E37F" w14:textId="77777777" w:rsidR="0022286F" w:rsidRPr="009075BB" w:rsidRDefault="0022286F" w:rsidP="0022286F">
            <w:pPr>
              <w:pStyle w:val="BodyText"/>
              <w:ind w:firstLine="0"/>
              <w:rPr>
                <w:lang w:val="it-IT"/>
              </w:rPr>
            </w:pPr>
            <w:r w:rsidRPr="009075BB">
              <w:rPr>
                <w:lang w:val="it-IT"/>
              </w:rPr>
              <w:t>Int</w:t>
            </w:r>
          </w:p>
        </w:tc>
        <w:tc>
          <w:tcPr>
            <w:tcW w:w="630" w:type="dxa"/>
          </w:tcPr>
          <w:p w14:paraId="340F44AC" w14:textId="77777777" w:rsidR="0022286F" w:rsidRPr="009075BB" w:rsidRDefault="0022286F" w:rsidP="0022286F">
            <w:pPr>
              <w:pStyle w:val="BodyText"/>
              <w:ind w:firstLine="0"/>
              <w:rPr>
                <w:lang w:val="it-IT"/>
              </w:rPr>
            </w:pPr>
            <w:r w:rsidRPr="009075BB">
              <w:rPr>
                <w:lang w:val="it-IT"/>
              </w:rPr>
              <w:t>11</w:t>
            </w:r>
          </w:p>
        </w:tc>
        <w:tc>
          <w:tcPr>
            <w:tcW w:w="3327" w:type="dxa"/>
          </w:tcPr>
          <w:p w14:paraId="48CA438A" w14:textId="77777777" w:rsidR="0022286F" w:rsidRPr="009075BB" w:rsidRDefault="0022286F" w:rsidP="0022286F">
            <w:pPr>
              <w:pStyle w:val="BodyText"/>
              <w:ind w:firstLine="0"/>
              <w:rPr>
                <w:lang w:val="it-IT"/>
              </w:rPr>
            </w:pPr>
            <w:r w:rsidRPr="009075BB">
              <w:rPr>
                <w:lang w:val="it-IT"/>
              </w:rPr>
              <w:t>Nilai tehnik anggota</w:t>
            </w:r>
          </w:p>
        </w:tc>
      </w:tr>
      <w:tr w:rsidR="0022286F" w:rsidRPr="009075BB" w14:paraId="09576671" w14:textId="77777777" w:rsidTr="0022286F">
        <w:tc>
          <w:tcPr>
            <w:tcW w:w="709" w:type="dxa"/>
          </w:tcPr>
          <w:p w14:paraId="6842618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5A48BCD" w14:textId="77777777" w:rsidR="0022286F" w:rsidRPr="009075BB" w:rsidRDefault="0022286F" w:rsidP="0022286F">
            <w:pPr>
              <w:pStyle w:val="BodyText"/>
              <w:ind w:firstLine="0"/>
              <w:rPr>
                <w:lang w:val="it-IT"/>
              </w:rPr>
            </w:pPr>
            <w:r w:rsidRPr="009075BB">
              <w:rPr>
                <w:lang w:val="it-IT"/>
              </w:rPr>
              <w:t>Neatness</w:t>
            </w:r>
          </w:p>
        </w:tc>
        <w:tc>
          <w:tcPr>
            <w:tcW w:w="1140" w:type="dxa"/>
          </w:tcPr>
          <w:p w14:paraId="249418CE" w14:textId="77777777" w:rsidR="0022286F" w:rsidRPr="009075BB" w:rsidRDefault="0022286F" w:rsidP="0022286F">
            <w:pPr>
              <w:pStyle w:val="BodyText"/>
              <w:ind w:firstLine="0"/>
              <w:rPr>
                <w:lang w:val="it-IT"/>
              </w:rPr>
            </w:pPr>
            <w:r w:rsidRPr="009075BB">
              <w:rPr>
                <w:lang w:val="it-IT"/>
              </w:rPr>
              <w:t>Int</w:t>
            </w:r>
          </w:p>
        </w:tc>
        <w:tc>
          <w:tcPr>
            <w:tcW w:w="630" w:type="dxa"/>
          </w:tcPr>
          <w:p w14:paraId="60886ECD" w14:textId="77777777" w:rsidR="0022286F" w:rsidRPr="009075BB" w:rsidRDefault="0022286F" w:rsidP="0022286F">
            <w:pPr>
              <w:pStyle w:val="BodyText"/>
              <w:ind w:firstLine="0"/>
              <w:rPr>
                <w:lang w:val="it-IT"/>
              </w:rPr>
            </w:pPr>
            <w:r w:rsidRPr="009075BB">
              <w:rPr>
                <w:lang w:val="it-IT"/>
              </w:rPr>
              <w:t>11</w:t>
            </w:r>
          </w:p>
        </w:tc>
        <w:tc>
          <w:tcPr>
            <w:tcW w:w="3327" w:type="dxa"/>
          </w:tcPr>
          <w:p w14:paraId="6D0F91C0" w14:textId="77777777" w:rsidR="0022286F" w:rsidRPr="009075BB" w:rsidRDefault="0022286F" w:rsidP="0022286F">
            <w:pPr>
              <w:pStyle w:val="BodyText"/>
              <w:ind w:firstLine="0"/>
              <w:rPr>
                <w:lang w:val="it-IT"/>
              </w:rPr>
            </w:pPr>
            <w:r w:rsidRPr="009075BB">
              <w:rPr>
                <w:lang w:val="it-IT"/>
              </w:rPr>
              <w:t>Nilai kerapian anggota</w:t>
            </w:r>
          </w:p>
        </w:tc>
      </w:tr>
      <w:tr w:rsidR="0022286F" w:rsidRPr="009075BB" w14:paraId="0796C8B0" w14:textId="77777777" w:rsidTr="0022286F">
        <w:tc>
          <w:tcPr>
            <w:tcW w:w="709" w:type="dxa"/>
          </w:tcPr>
          <w:p w14:paraId="7901C1E8"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5378DEB6" w14:textId="77777777" w:rsidR="0022286F" w:rsidRPr="009075BB" w:rsidRDefault="0022286F" w:rsidP="0022286F">
            <w:pPr>
              <w:pStyle w:val="BodyText"/>
              <w:ind w:firstLine="0"/>
              <w:rPr>
                <w:lang w:val="it-IT"/>
              </w:rPr>
            </w:pPr>
            <w:r w:rsidRPr="009075BB">
              <w:rPr>
                <w:lang w:val="it-IT"/>
              </w:rPr>
              <w:t>Discipline</w:t>
            </w:r>
          </w:p>
        </w:tc>
        <w:tc>
          <w:tcPr>
            <w:tcW w:w="1140" w:type="dxa"/>
          </w:tcPr>
          <w:p w14:paraId="5F04C8A7" w14:textId="77777777" w:rsidR="0022286F" w:rsidRPr="009075BB" w:rsidRDefault="0022286F" w:rsidP="0022286F">
            <w:pPr>
              <w:pStyle w:val="BodyText"/>
              <w:ind w:firstLine="0"/>
              <w:rPr>
                <w:lang w:val="it-IT"/>
              </w:rPr>
            </w:pPr>
            <w:r w:rsidRPr="009075BB">
              <w:rPr>
                <w:lang w:val="it-IT"/>
              </w:rPr>
              <w:t>Int</w:t>
            </w:r>
          </w:p>
        </w:tc>
        <w:tc>
          <w:tcPr>
            <w:tcW w:w="630" w:type="dxa"/>
          </w:tcPr>
          <w:p w14:paraId="55929505" w14:textId="77777777" w:rsidR="0022286F" w:rsidRPr="009075BB" w:rsidRDefault="0022286F" w:rsidP="0022286F">
            <w:pPr>
              <w:pStyle w:val="BodyText"/>
              <w:ind w:firstLine="0"/>
              <w:rPr>
                <w:lang w:val="it-IT"/>
              </w:rPr>
            </w:pPr>
            <w:r w:rsidRPr="009075BB">
              <w:rPr>
                <w:lang w:val="it-IT"/>
              </w:rPr>
              <w:t>11</w:t>
            </w:r>
          </w:p>
        </w:tc>
        <w:tc>
          <w:tcPr>
            <w:tcW w:w="3327" w:type="dxa"/>
          </w:tcPr>
          <w:p w14:paraId="736BBF4C" w14:textId="77777777" w:rsidR="0022286F" w:rsidRPr="009075BB" w:rsidRDefault="0022286F" w:rsidP="0022286F">
            <w:pPr>
              <w:pStyle w:val="BodyText"/>
              <w:ind w:firstLine="0"/>
              <w:rPr>
                <w:lang w:val="it-IT"/>
              </w:rPr>
            </w:pPr>
            <w:r w:rsidRPr="009075BB">
              <w:rPr>
                <w:lang w:val="it-IT"/>
              </w:rPr>
              <w:t>Nilai disiplin anggota</w:t>
            </w:r>
          </w:p>
        </w:tc>
      </w:tr>
    </w:tbl>
    <w:p w14:paraId="3E9DC800" w14:textId="77777777" w:rsidR="0022286F" w:rsidRPr="009075BB" w:rsidRDefault="0022286F" w:rsidP="0022286F">
      <w:pPr>
        <w:pStyle w:val="NoSpacing"/>
        <w:rPr>
          <w:rFonts w:ascii="Times New Roman" w:hAnsi="Times New Roman" w:cs="Times New Roman"/>
          <w:lang w:val="it-IT"/>
        </w:rPr>
      </w:pPr>
    </w:p>
    <w:p w14:paraId="460E8D74"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Schedule</w:t>
      </w:r>
    </w:p>
    <w:p w14:paraId="375572BC"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Schedule</w:t>
      </w:r>
      <w:r w:rsidRPr="009075BB">
        <w:rPr>
          <w:lang w:val="it-IT"/>
        </w:rPr>
        <w:t xml:space="preserve"> dirancang untuk menyimpan informasi mengenai jadwal latihan. Struktur tabel </w:t>
      </w:r>
      <w:r w:rsidRPr="009075BB">
        <w:rPr>
          <w:i/>
          <w:lang w:val="it-IT"/>
        </w:rPr>
        <w:t>Schedule</w:t>
      </w:r>
      <w:r w:rsidRPr="009075BB">
        <w:rPr>
          <w:lang w:val="it-IT"/>
        </w:rPr>
        <w:t xml:space="preserve"> dapat dilihat pada tabel 3.12 berikut.</w:t>
      </w:r>
    </w:p>
    <w:p w14:paraId="641F56BC" w14:textId="77777777" w:rsidR="0022286F" w:rsidRPr="009075BB" w:rsidRDefault="0022286F" w:rsidP="0022286F">
      <w:pPr>
        <w:pStyle w:val="NoSpacing"/>
        <w:rPr>
          <w:rFonts w:ascii="Times New Roman" w:hAnsi="Times New Roman" w:cs="Times New Roman"/>
          <w:lang w:val="it-IT"/>
        </w:rPr>
      </w:pPr>
    </w:p>
    <w:p w14:paraId="214F4C3B" w14:textId="77777777" w:rsidR="0022286F" w:rsidRPr="009075BB" w:rsidRDefault="0022286F" w:rsidP="0022286F">
      <w:pPr>
        <w:pStyle w:val="TabelBab3"/>
      </w:pPr>
      <w:bookmarkStart w:id="166" w:name="_Toc192653891"/>
      <w:bookmarkStart w:id="167" w:name="_Toc195951972"/>
      <w:r w:rsidRPr="009075BB">
        <w:t>Tabe</w:t>
      </w:r>
      <w:r w:rsidRPr="009075BB">
        <w:rPr>
          <w:lang w:val="en-US"/>
        </w:rPr>
        <w:t>l</w:t>
      </w:r>
      <w:r w:rsidRPr="009075BB">
        <w:t xml:space="preserve"> </w:t>
      </w:r>
      <w:r w:rsidRPr="009075BB">
        <w:rPr>
          <w:i/>
        </w:rPr>
        <w:t>Schedule</w:t>
      </w:r>
      <w:bookmarkEnd w:id="166"/>
      <w:bookmarkEnd w:id="16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E29808D" w14:textId="77777777" w:rsidTr="0022286F">
        <w:trPr>
          <w:tblHeader/>
        </w:trPr>
        <w:tc>
          <w:tcPr>
            <w:tcW w:w="709" w:type="dxa"/>
            <w:shd w:val="clear" w:color="auto" w:fill="BFBFBF" w:themeFill="background1" w:themeFillShade="BF"/>
            <w:vAlign w:val="center"/>
          </w:tcPr>
          <w:p w14:paraId="7A2C366B"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D308F8D"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FFBE43"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032BFF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5FC613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B5D3AEB" w14:textId="77777777" w:rsidTr="0022286F">
        <w:tc>
          <w:tcPr>
            <w:tcW w:w="709" w:type="dxa"/>
          </w:tcPr>
          <w:p w14:paraId="69355C5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F245B82" w14:textId="77777777" w:rsidR="0022286F" w:rsidRPr="009075BB" w:rsidRDefault="0022286F" w:rsidP="0022286F">
            <w:pPr>
              <w:pStyle w:val="BodyText"/>
              <w:ind w:firstLine="0"/>
              <w:rPr>
                <w:lang w:val="it-IT"/>
              </w:rPr>
            </w:pPr>
            <w:r w:rsidRPr="009075BB">
              <w:rPr>
                <w:lang w:val="it-IT"/>
              </w:rPr>
              <w:t>Id</w:t>
            </w:r>
          </w:p>
        </w:tc>
        <w:tc>
          <w:tcPr>
            <w:tcW w:w="1140" w:type="dxa"/>
          </w:tcPr>
          <w:p w14:paraId="70D76543" w14:textId="77777777" w:rsidR="0022286F" w:rsidRPr="009075BB" w:rsidRDefault="0022286F" w:rsidP="0022286F">
            <w:pPr>
              <w:pStyle w:val="BodyText"/>
              <w:ind w:firstLine="0"/>
              <w:rPr>
                <w:lang w:val="it-IT"/>
              </w:rPr>
            </w:pPr>
            <w:r w:rsidRPr="009075BB">
              <w:rPr>
                <w:lang w:val="it-IT"/>
              </w:rPr>
              <w:t>Int</w:t>
            </w:r>
          </w:p>
        </w:tc>
        <w:tc>
          <w:tcPr>
            <w:tcW w:w="630" w:type="dxa"/>
          </w:tcPr>
          <w:p w14:paraId="1254AFC8" w14:textId="77777777" w:rsidR="0022286F" w:rsidRPr="009075BB" w:rsidRDefault="0022286F" w:rsidP="0022286F">
            <w:pPr>
              <w:pStyle w:val="BodyText"/>
              <w:ind w:firstLine="0"/>
              <w:rPr>
                <w:lang w:val="it-IT"/>
              </w:rPr>
            </w:pPr>
            <w:r w:rsidRPr="009075BB">
              <w:rPr>
                <w:lang w:val="it-IT"/>
              </w:rPr>
              <w:t>11</w:t>
            </w:r>
          </w:p>
        </w:tc>
        <w:tc>
          <w:tcPr>
            <w:tcW w:w="3327" w:type="dxa"/>
          </w:tcPr>
          <w:p w14:paraId="55E8499F"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21112A2C" w14:textId="77777777" w:rsidTr="0022286F">
        <w:tc>
          <w:tcPr>
            <w:tcW w:w="709" w:type="dxa"/>
          </w:tcPr>
          <w:p w14:paraId="52AA21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3CAE3A6" w14:textId="77777777" w:rsidR="0022286F" w:rsidRPr="009075BB" w:rsidRDefault="0022286F" w:rsidP="0022286F">
            <w:pPr>
              <w:pStyle w:val="BodyText"/>
              <w:ind w:firstLine="0"/>
              <w:rPr>
                <w:lang w:val="it-IT"/>
              </w:rPr>
            </w:pPr>
            <w:r w:rsidRPr="009075BB">
              <w:rPr>
                <w:lang w:val="it-IT"/>
              </w:rPr>
              <w:t>Day</w:t>
            </w:r>
          </w:p>
        </w:tc>
        <w:tc>
          <w:tcPr>
            <w:tcW w:w="1140" w:type="dxa"/>
          </w:tcPr>
          <w:p w14:paraId="798C4F1D" w14:textId="77777777" w:rsidR="0022286F" w:rsidRPr="009075BB" w:rsidRDefault="0022286F" w:rsidP="0022286F">
            <w:pPr>
              <w:pStyle w:val="BodyText"/>
              <w:ind w:firstLine="0"/>
              <w:rPr>
                <w:lang w:val="it-IT"/>
              </w:rPr>
            </w:pPr>
            <w:r w:rsidRPr="009075BB">
              <w:rPr>
                <w:lang w:val="it-IT"/>
              </w:rPr>
              <w:t>Varchar</w:t>
            </w:r>
          </w:p>
        </w:tc>
        <w:tc>
          <w:tcPr>
            <w:tcW w:w="630" w:type="dxa"/>
          </w:tcPr>
          <w:p w14:paraId="16C3F663" w14:textId="77777777" w:rsidR="0022286F" w:rsidRPr="009075BB" w:rsidRDefault="0022286F" w:rsidP="0022286F">
            <w:pPr>
              <w:pStyle w:val="BodyText"/>
              <w:ind w:firstLine="0"/>
              <w:rPr>
                <w:lang w:val="it-IT"/>
              </w:rPr>
            </w:pPr>
            <w:r w:rsidRPr="009075BB">
              <w:rPr>
                <w:lang w:val="it-IT"/>
              </w:rPr>
              <w:t>20</w:t>
            </w:r>
          </w:p>
        </w:tc>
        <w:tc>
          <w:tcPr>
            <w:tcW w:w="3327" w:type="dxa"/>
          </w:tcPr>
          <w:p w14:paraId="76CFE856" w14:textId="77777777" w:rsidR="0022286F" w:rsidRPr="009075BB" w:rsidRDefault="0022286F" w:rsidP="0022286F">
            <w:pPr>
              <w:pStyle w:val="BodyText"/>
              <w:ind w:firstLine="0"/>
              <w:rPr>
                <w:lang w:val="it-IT"/>
              </w:rPr>
            </w:pPr>
            <w:r w:rsidRPr="009075BB">
              <w:rPr>
                <w:lang w:val="it-IT"/>
              </w:rPr>
              <w:t>Hari latihan</w:t>
            </w:r>
          </w:p>
        </w:tc>
      </w:tr>
      <w:tr w:rsidR="0022286F" w:rsidRPr="009075BB" w14:paraId="2872A9A4" w14:textId="77777777" w:rsidTr="0022286F">
        <w:tc>
          <w:tcPr>
            <w:tcW w:w="709" w:type="dxa"/>
          </w:tcPr>
          <w:p w14:paraId="2A8BA870"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AC98AFB" w14:textId="77777777" w:rsidR="0022286F" w:rsidRPr="009075BB" w:rsidRDefault="0022286F" w:rsidP="0022286F">
            <w:pPr>
              <w:pStyle w:val="BodyText"/>
              <w:ind w:firstLine="0"/>
              <w:rPr>
                <w:lang w:val="it-IT"/>
              </w:rPr>
            </w:pPr>
            <w:r w:rsidRPr="009075BB">
              <w:rPr>
                <w:lang w:val="it-IT"/>
              </w:rPr>
              <w:t>Start</w:t>
            </w:r>
          </w:p>
        </w:tc>
        <w:tc>
          <w:tcPr>
            <w:tcW w:w="1140" w:type="dxa"/>
          </w:tcPr>
          <w:p w14:paraId="30E5A52A" w14:textId="77777777" w:rsidR="0022286F" w:rsidRPr="009075BB" w:rsidRDefault="0022286F" w:rsidP="0022286F">
            <w:pPr>
              <w:pStyle w:val="BodyText"/>
              <w:ind w:firstLine="0"/>
              <w:rPr>
                <w:lang w:val="it-IT"/>
              </w:rPr>
            </w:pPr>
            <w:r w:rsidRPr="009075BB">
              <w:rPr>
                <w:lang w:val="it-IT"/>
              </w:rPr>
              <w:t>Time</w:t>
            </w:r>
          </w:p>
        </w:tc>
        <w:tc>
          <w:tcPr>
            <w:tcW w:w="630" w:type="dxa"/>
          </w:tcPr>
          <w:p w14:paraId="74FDF7E6" w14:textId="77777777" w:rsidR="0022286F" w:rsidRPr="009075BB" w:rsidRDefault="0022286F" w:rsidP="0022286F">
            <w:pPr>
              <w:pStyle w:val="BodyText"/>
              <w:ind w:firstLine="0"/>
              <w:rPr>
                <w:lang w:val="it-IT"/>
              </w:rPr>
            </w:pPr>
          </w:p>
        </w:tc>
        <w:tc>
          <w:tcPr>
            <w:tcW w:w="3327" w:type="dxa"/>
          </w:tcPr>
          <w:p w14:paraId="4E1C22DF" w14:textId="77777777" w:rsidR="0022286F" w:rsidRPr="009075BB" w:rsidRDefault="0022286F" w:rsidP="0022286F">
            <w:pPr>
              <w:pStyle w:val="BodyText"/>
              <w:ind w:firstLine="0"/>
              <w:rPr>
                <w:lang w:val="it-IT"/>
              </w:rPr>
            </w:pPr>
            <w:r w:rsidRPr="009075BB">
              <w:rPr>
                <w:lang w:val="it-IT"/>
              </w:rPr>
              <w:t>Jam latihan dimulai</w:t>
            </w:r>
          </w:p>
        </w:tc>
      </w:tr>
      <w:tr w:rsidR="0022286F" w:rsidRPr="009075BB" w14:paraId="3B03C1C7" w14:textId="77777777" w:rsidTr="0022286F">
        <w:tc>
          <w:tcPr>
            <w:tcW w:w="709" w:type="dxa"/>
          </w:tcPr>
          <w:p w14:paraId="51E2D03E"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5BC84C" w14:textId="77777777" w:rsidR="0022286F" w:rsidRPr="009075BB" w:rsidRDefault="0022286F" w:rsidP="0022286F">
            <w:pPr>
              <w:pStyle w:val="BodyText"/>
              <w:ind w:firstLine="0"/>
              <w:rPr>
                <w:lang w:val="it-IT"/>
              </w:rPr>
            </w:pPr>
            <w:r w:rsidRPr="009075BB">
              <w:rPr>
                <w:lang w:val="it-IT"/>
              </w:rPr>
              <w:t>End</w:t>
            </w:r>
          </w:p>
        </w:tc>
        <w:tc>
          <w:tcPr>
            <w:tcW w:w="1140" w:type="dxa"/>
          </w:tcPr>
          <w:p w14:paraId="2D1FC30F" w14:textId="77777777" w:rsidR="0022286F" w:rsidRPr="009075BB" w:rsidRDefault="0022286F" w:rsidP="0022286F">
            <w:pPr>
              <w:pStyle w:val="BodyText"/>
              <w:ind w:firstLine="0"/>
              <w:rPr>
                <w:lang w:val="it-IT"/>
              </w:rPr>
            </w:pPr>
            <w:r w:rsidRPr="009075BB">
              <w:rPr>
                <w:lang w:val="it-IT"/>
              </w:rPr>
              <w:t>Time</w:t>
            </w:r>
          </w:p>
        </w:tc>
        <w:tc>
          <w:tcPr>
            <w:tcW w:w="630" w:type="dxa"/>
          </w:tcPr>
          <w:p w14:paraId="368AD9D0" w14:textId="77777777" w:rsidR="0022286F" w:rsidRPr="009075BB" w:rsidRDefault="0022286F" w:rsidP="0022286F">
            <w:pPr>
              <w:pStyle w:val="BodyText"/>
              <w:ind w:firstLine="0"/>
              <w:rPr>
                <w:lang w:val="it-IT"/>
              </w:rPr>
            </w:pPr>
          </w:p>
        </w:tc>
        <w:tc>
          <w:tcPr>
            <w:tcW w:w="3327" w:type="dxa"/>
          </w:tcPr>
          <w:p w14:paraId="07D2BF5B" w14:textId="77777777" w:rsidR="0022286F" w:rsidRPr="009075BB" w:rsidRDefault="0022286F" w:rsidP="0022286F">
            <w:pPr>
              <w:pStyle w:val="BodyText"/>
              <w:ind w:firstLine="0"/>
              <w:rPr>
                <w:lang w:val="it-IT"/>
              </w:rPr>
            </w:pPr>
            <w:r w:rsidRPr="009075BB">
              <w:rPr>
                <w:lang w:val="it-IT"/>
              </w:rPr>
              <w:t>Jam latihan berakhir</w:t>
            </w:r>
          </w:p>
        </w:tc>
      </w:tr>
    </w:tbl>
    <w:p w14:paraId="1A2DC038" w14:textId="77777777" w:rsidR="0022286F" w:rsidRPr="009075BB" w:rsidRDefault="0022286F" w:rsidP="0022286F">
      <w:pPr>
        <w:pStyle w:val="NoSpacing"/>
        <w:rPr>
          <w:rFonts w:ascii="Times New Roman" w:hAnsi="Times New Roman" w:cs="Times New Roman"/>
          <w:lang w:val="it-IT"/>
        </w:rPr>
      </w:pPr>
    </w:p>
    <w:p w14:paraId="6833DE69"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Contact</w:t>
      </w:r>
    </w:p>
    <w:p w14:paraId="28E85995"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Contact</w:t>
      </w:r>
      <w:r w:rsidRPr="009075BB">
        <w:rPr>
          <w:lang w:val="it-IT"/>
        </w:rPr>
        <w:t xml:space="preserve"> dirancang untuk menyimpan informasi mengenai kontak </w:t>
      </w:r>
      <w:r w:rsidRPr="009075BB">
        <w:rPr>
          <w:lang w:val="it-IT"/>
        </w:rPr>
        <w:lastRenderedPageBreak/>
        <w:t xml:space="preserve">yang dapat </w:t>
      </w:r>
      <w:r w:rsidRPr="009075BB">
        <w:t>dihubungi</w:t>
      </w:r>
      <w:r w:rsidRPr="009075BB">
        <w:rPr>
          <w:lang w:val="it-IT"/>
        </w:rPr>
        <w:t xml:space="preserve">, seperti alamat email dan nomor telepon. Struktur tabel </w:t>
      </w:r>
      <w:r w:rsidRPr="009075BB">
        <w:rPr>
          <w:i/>
          <w:lang w:val="it-IT"/>
        </w:rPr>
        <w:t>Contact</w:t>
      </w:r>
      <w:r w:rsidRPr="009075BB">
        <w:rPr>
          <w:lang w:val="it-IT"/>
        </w:rPr>
        <w:t xml:space="preserve"> dapat dilihat pada tabel 3.13 berikut.</w:t>
      </w:r>
    </w:p>
    <w:p w14:paraId="74C17122" w14:textId="77777777" w:rsidR="0022286F" w:rsidRPr="009075BB" w:rsidRDefault="0022286F" w:rsidP="0022286F">
      <w:pPr>
        <w:pStyle w:val="NoSpacing"/>
        <w:rPr>
          <w:rFonts w:ascii="Times New Roman" w:hAnsi="Times New Roman" w:cs="Times New Roman"/>
          <w:lang w:val="it-IT"/>
        </w:rPr>
      </w:pPr>
    </w:p>
    <w:p w14:paraId="3C1E148C" w14:textId="77777777" w:rsidR="0022286F" w:rsidRPr="009075BB" w:rsidRDefault="0022286F" w:rsidP="0022286F">
      <w:pPr>
        <w:pStyle w:val="TabelBab3"/>
      </w:pPr>
      <w:bookmarkStart w:id="168" w:name="_Toc192653892"/>
      <w:bookmarkStart w:id="169" w:name="_Toc195951973"/>
      <w:r w:rsidRPr="009075BB">
        <w:t xml:space="preserve">Tabel </w:t>
      </w:r>
      <w:r w:rsidRPr="009075BB">
        <w:rPr>
          <w:i/>
        </w:rPr>
        <w:t>Contact</w:t>
      </w:r>
      <w:bookmarkEnd w:id="168"/>
      <w:bookmarkEnd w:id="16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0A7B00E" w14:textId="77777777" w:rsidTr="0022286F">
        <w:trPr>
          <w:tblHeader/>
        </w:trPr>
        <w:tc>
          <w:tcPr>
            <w:tcW w:w="709" w:type="dxa"/>
            <w:shd w:val="clear" w:color="auto" w:fill="BFBFBF" w:themeFill="background1" w:themeFillShade="BF"/>
            <w:vAlign w:val="center"/>
          </w:tcPr>
          <w:p w14:paraId="6907079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4DBBFA2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F79C959"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3E2E20D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AAFADB5"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BEC11E3" w14:textId="77777777" w:rsidTr="0022286F">
        <w:tc>
          <w:tcPr>
            <w:tcW w:w="709" w:type="dxa"/>
          </w:tcPr>
          <w:p w14:paraId="0C19BE83"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2AE6E9F" w14:textId="77777777" w:rsidR="0022286F" w:rsidRPr="009075BB" w:rsidRDefault="0022286F" w:rsidP="0022286F">
            <w:pPr>
              <w:pStyle w:val="BodyText"/>
              <w:ind w:firstLine="0"/>
              <w:rPr>
                <w:lang w:val="it-IT"/>
              </w:rPr>
            </w:pPr>
            <w:r w:rsidRPr="009075BB">
              <w:rPr>
                <w:lang w:val="it-IT"/>
              </w:rPr>
              <w:t>Id</w:t>
            </w:r>
          </w:p>
        </w:tc>
        <w:tc>
          <w:tcPr>
            <w:tcW w:w="1140" w:type="dxa"/>
          </w:tcPr>
          <w:p w14:paraId="08D6AB19" w14:textId="77777777" w:rsidR="0022286F" w:rsidRPr="009075BB" w:rsidRDefault="0022286F" w:rsidP="0022286F">
            <w:pPr>
              <w:pStyle w:val="BodyText"/>
              <w:ind w:firstLine="0"/>
              <w:rPr>
                <w:lang w:val="it-IT"/>
              </w:rPr>
            </w:pPr>
            <w:r w:rsidRPr="009075BB">
              <w:rPr>
                <w:lang w:val="it-IT"/>
              </w:rPr>
              <w:t>Int</w:t>
            </w:r>
          </w:p>
        </w:tc>
        <w:tc>
          <w:tcPr>
            <w:tcW w:w="630" w:type="dxa"/>
          </w:tcPr>
          <w:p w14:paraId="2E6E8FB0" w14:textId="77777777" w:rsidR="0022286F" w:rsidRPr="009075BB" w:rsidRDefault="0022286F" w:rsidP="0022286F">
            <w:pPr>
              <w:pStyle w:val="BodyText"/>
              <w:ind w:firstLine="0"/>
              <w:rPr>
                <w:lang w:val="it-IT"/>
              </w:rPr>
            </w:pPr>
            <w:r w:rsidRPr="009075BB">
              <w:rPr>
                <w:lang w:val="it-IT"/>
              </w:rPr>
              <w:t>11</w:t>
            </w:r>
          </w:p>
        </w:tc>
        <w:tc>
          <w:tcPr>
            <w:tcW w:w="3327" w:type="dxa"/>
          </w:tcPr>
          <w:p w14:paraId="628B0FDA"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7DA226D0" w14:textId="77777777" w:rsidTr="0022286F">
        <w:tc>
          <w:tcPr>
            <w:tcW w:w="709" w:type="dxa"/>
          </w:tcPr>
          <w:p w14:paraId="7A76F65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0D4A538" w14:textId="77777777" w:rsidR="0022286F" w:rsidRPr="009075BB" w:rsidRDefault="0022286F" w:rsidP="0022286F">
            <w:pPr>
              <w:pStyle w:val="BodyText"/>
              <w:tabs>
                <w:tab w:val="center" w:pos="1096"/>
              </w:tabs>
              <w:ind w:firstLine="0"/>
              <w:rPr>
                <w:lang w:val="it-IT"/>
              </w:rPr>
            </w:pPr>
            <w:r w:rsidRPr="009075BB">
              <w:rPr>
                <w:lang w:val="it-IT"/>
              </w:rPr>
              <w:t>Name</w:t>
            </w:r>
            <w:r w:rsidRPr="009075BB">
              <w:rPr>
                <w:lang w:val="it-IT"/>
              </w:rPr>
              <w:tab/>
            </w:r>
          </w:p>
        </w:tc>
        <w:tc>
          <w:tcPr>
            <w:tcW w:w="1140" w:type="dxa"/>
          </w:tcPr>
          <w:p w14:paraId="38D331E2" w14:textId="77777777" w:rsidR="0022286F" w:rsidRPr="009075BB" w:rsidRDefault="0022286F" w:rsidP="0022286F">
            <w:pPr>
              <w:pStyle w:val="BodyText"/>
              <w:ind w:firstLine="0"/>
              <w:rPr>
                <w:lang w:val="it-IT"/>
              </w:rPr>
            </w:pPr>
            <w:r w:rsidRPr="009075BB">
              <w:rPr>
                <w:lang w:val="it-IT"/>
              </w:rPr>
              <w:t>Varchar</w:t>
            </w:r>
          </w:p>
        </w:tc>
        <w:tc>
          <w:tcPr>
            <w:tcW w:w="630" w:type="dxa"/>
          </w:tcPr>
          <w:p w14:paraId="192D6B18" w14:textId="77777777" w:rsidR="0022286F" w:rsidRPr="009075BB" w:rsidRDefault="0022286F" w:rsidP="0022286F">
            <w:pPr>
              <w:pStyle w:val="BodyText"/>
              <w:ind w:firstLine="0"/>
              <w:rPr>
                <w:lang w:val="it-IT"/>
              </w:rPr>
            </w:pPr>
            <w:r w:rsidRPr="009075BB">
              <w:rPr>
                <w:lang w:val="it-IT"/>
              </w:rPr>
              <w:t>50</w:t>
            </w:r>
          </w:p>
        </w:tc>
        <w:tc>
          <w:tcPr>
            <w:tcW w:w="3327" w:type="dxa"/>
          </w:tcPr>
          <w:p w14:paraId="7E722FD6" w14:textId="77777777" w:rsidR="0022286F" w:rsidRPr="009075BB" w:rsidRDefault="0022286F" w:rsidP="0022286F">
            <w:pPr>
              <w:pStyle w:val="BodyText"/>
              <w:ind w:firstLine="0"/>
              <w:rPr>
                <w:lang w:val="it-IT"/>
              </w:rPr>
            </w:pPr>
            <w:r w:rsidRPr="009075BB">
              <w:rPr>
                <w:lang w:val="it-IT"/>
              </w:rPr>
              <w:t>Nama pemilik kontak</w:t>
            </w:r>
          </w:p>
        </w:tc>
      </w:tr>
      <w:tr w:rsidR="0022286F" w:rsidRPr="009075BB" w14:paraId="440EDF1C" w14:textId="77777777" w:rsidTr="0022286F">
        <w:tc>
          <w:tcPr>
            <w:tcW w:w="709" w:type="dxa"/>
          </w:tcPr>
          <w:p w14:paraId="50B8065A"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ED89039" w14:textId="77777777" w:rsidR="0022286F" w:rsidRPr="009075BB" w:rsidRDefault="0022286F" w:rsidP="0022286F">
            <w:pPr>
              <w:pStyle w:val="BodyText"/>
              <w:ind w:firstLine="0"/>
              <w:rPr>
                <w:lang w:val="it-IT"/>
              </w:rPr>
            </w:pPr>
            <w:r w:rsidRPr="009075BB">
              <w:rPr>
                <w:lang w:val="it-IT"/>
              </w:rPr>
              <w:t>Phone</w:t>
            </w:r>
          </w:p>
        </w:tc>
        <w:tc>
          <w:tcPr>
            <w:tcW w:w="1140" w:type="dxa"/>
          </w:tcPr>
          <w:p w14:paraId="1521B945" w14:textId="77777777" w:rsidR="0022286F" w:rsidRPr="009075BB" w:rsidRDefault="0022286F" w:rsidP="0022286F">
            <w:pPr>
              <w:pStyle w:val="BodyText"/>
              <w:ind w:firstLine="0"/>
              <w:rPr>
                <w:lang w:val="it-IT"/>
              </w:rPr>
            </w:pPr>
            <w:r w:rsidRPr="009075BB">
              <w:rPr>
                <w:lang w:val="it-IT"/>
              </w:rPr>
              <w:t>Varchar</w:t>
            </w:r>
          </w:p>
        </w:tc>
        <w:tc>
          <w:tcPr>
            <w:tcW w:w="630" w:type="dxa"/>
          </w:tcPr>
          <w:p w14:paraId="49CD4862" w14:textId="77777777" w:rsidR="0022286F" w:rsidRPr="009075BB" w:rsidRDefault="0022286F" w:rsidP="0022286F">
            <w:pPr>
              <w:pStyle w:val="BodyText"/>
              <w:ind w:firstLine="0"/>
              <w:rPr>
                <w:lang w:val="it-IT"/>
              </w:rPr>
            </w:pPr>
            <w:r w:rsidRPr="009075BB">
              <w:rPr>
                <w:lang w:val="it-IT"/>
              </w:rPr>
              <w:t>15</w:t>
            </w:r>
          </w:p>
        </w:tc>
        <w:tc>
          <w:tcPr>
            <w:tcW w:w="3327" w:type="dxa"/>
          </w:tcPr>
          <w:p w14:paraId="635EB9E8" w14:textId="77777777" w:rsidR="0022286F" w:rsidRPr="009075BB" w:rsidRDefault="0022286F" w:rsidP="0022286F">
            <w:pPr>
              <w:pStyle w:val="BodyText"/>
              <w:ind w:firstLine="0"/>
              <w:rPr>
                <w:lang w:val="it-IT"/>
              </w:rPr>
            </w:pPr>
            <w:r w:rsidRPr="009075BB">
              <w:rPr>
                <w:lang w:val="it-IT"/>
              </w:rPr>
              <w:t>Nomor Hp yang dapat dihubungi</w:t>
            </w:r>
          </w:p>
        </w:tc>
      </w:tr>
      <w:tr w:rsidR="0022286F" w:rsidRPr="009075BB" w14:paraId="2CE1EEFD" w14:textId="77777777" w:rsidTr="0022286F">
        <w:tc>
          <w:tcPr>
            <w:tcW w:w="709" w:type="dxa"/>
          </w:tcPr>
          <w:p w14:paraId="0992093F"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27961B8" w14:textId="77777777" w:rsidR="0022286F" w:rsidRPr="009075BB" w:rsidRDefault="0022286F" w:rsidP="0022286F">
            <w:pPr>
              <w:pStyle w:val="BodyText"/>
              <w:ind w:firstLine="0"/>
              <w:rPr>
                <w:lang w:val="it-IT"/>
              </w:rPr>
            </w:pPr>
            <w:r w:rsidRPr="009075BB">
              <w:rPr>
                <w:lang w:val="it-IT"/>
              </w:rPr>
              <w:t>Email</w:t>
            </w:r>
          </w:p>
        </w:tc>
        <w:tc>
          <w:tcPr>
            <w:tcW w:w="1140" w:type="dxa"/>
          </w:tcPr>
          <w:p w14:paraId="45A6B3A6" w14:textId="77777777" w:rsidR="0022286F" w:rsidRPr="009075BB" w:rsidRDefault="0022286F" w:rsidP="0022286F">
            <w:pPr>
              <w:pStyle w:val="BodyText"/>
              <w:ind w:firstLine="0"/>
              <w:rPr>
                <w:lang w:val="it-IT"/>
              </w:rPr>
            </w:pPr>
            <w:r w:rsidRPr="009075BB">
              <w:rPr>
                <w:lang w:val="it-IT"/>
              </w:rPr>
              <w:t>Varchar</w:t>
            </w:r>
          </w:p>
        </w:tc>
        <w:tc>
          <w:tcPr>
            <w:tcW w:w="630" w:type="dxa"/>
          </w:tcPr>
          <w:p w14:paraId="2746BF0C" w14:textId="77777777" w:rsidR="0022286F" w:rsidRPr="009075BB" w:rsidRDefault="0022286F" w:rsidP="0022286F">
            <w:pPr>
              <w:pStyle w:val="BodyText"/>
              <w:ind w:firstLine="0"/>
              <w:rPr>
                <w:lang w:val="it-IT"/>
              </w:rPr>
            </w:pPr>
            <w:r w:rsidRPr="009075BB">
              <w:rPr>
                <w:lang w:val="it-IT"/>
              </w:rPr>
              <w:t>255</w:t>
            </w:r>
          </w:p>
        </w:tc>
        <w:tc>
          <w:tcPr>
            <w:tcW w:w="3327" w:type="dxa"/>
          </w:tcPr>
          <w:p w14:paraId="601BFDBC" w14:textId="77777777" w:rsidR="0022286F" w:rsidRPr="009075BB" w:rsidRDefault="0022286F" w:rsidP="0022286F">
            <w:pPr>
              <w:pStyle w:val="BodyText"/>
              <w:ind w:firstLine="0"/>
              <w:rPr>
                <w:lang w:val="it-IT"/>
              </w:rPr>
            </w:pPr>
            <w:r w:rsidRPr="009075BB">
              <w:rPr>
                <w:lang w:val="it-IT"/>
              </w:rPr>
              <w:t>Email yang dapat dihubungi</w:t>
            </w:r>
          </w:p>
        </w:tc>
      </w:tr>
    </w:tbl>
    <w:p w14:paraId="729A23A4" w14:textId="77777777" w:rsidR="0022286F" w:rsidRPr="009075BB" w:rsidRDefault="0022286F" w:rsidP="0022286F">
      <w:pPr>
        <w:pStyle w:val="NoSpacing"/>
        <w:rPr>
          <w:rFonts w:ascii="Times New Roman" w:hAnsi="Times New Roman" w:cs="Times New Roman"/>
          <w:lang w:val="it-IT"/>
        </w:rPr>
      </w:pPr>
    </w:p>
    <w:p w14:paraId="1E565293"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chievement</w:t>
      </w:r>
    </w:p>
    <w:p w14:paraId="70AA9EF3"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Achievement</w:t>
      </w:r>
      <w:r w:rsidRPr="009075BB">
        <w:rPr>
          <w:lang w:val="it-IT"/>
        </w:rPr>
        <w:t xml:space="preserve"> dirancang untuk menyimpan data terkait kumpulan prestasi yang telah diraih. Struktur tabel </w:t>
      </w:r>
      <w:r w:rsidRPr="009075BB">
        <w:rPr>
          <w:i/>
          <w:lang w:val="it-IT"/>
        </w:rPr>
        <w:t>Achievement</w:t>
      </w:r>
      <w:r w:rsidRPr="009075BB">
        <w:rPr>
          <w:lang w:val="it-IT"/>
        </w:rPr>
        <w:t xml:space="preserve"> dapat dilihat pada tabel 3.14 berikut.</w:t>
      </w:r>
    </w:p>
    <w:p w14:paraId="5CA0D067" w14:textId="77777777" w:rsidR="0022286F" w:rsidRPr="009075BB" w:rsidRDefault="0022286F" w:rsidP="0022286F">
      <w:pPr>
        <w:pStyle w:val="NoSpacing"/>
        <w:rPr>
          <w:rFonts w:ascii="Times New Roman" w:hAnsi="Times New Roman" w:cs="Times New Roman"/>
          <w:lang w:val="it-IT"/>
        </w:rPr>
      </w:pPr>
    </w:p>
    <w:p w14:paraId="2067F0A3" w14:textId="77777777" w:rsidR="0022286F" w:rsidRPr="009075BB" w:rsidRDefault="0022286F" w:rsidP="0022286F">
      <w:pPr>
        <w:pStyle w:val="TabelBab3"/>
      </w:pPr>
      <w:bookmarkStart w:id="170" w:name="_Toc192653893"/>
      <w:bookmarkStart w:id="171" w:name="_Toc195951974"/>
      <w:r w:rsidRPr="009075BB">
        <w:t xml:space="preserve">Tabel </w:t>
      </w:r>
      <w:r w:rsidRPr="009075BB">
        <w:rPr>
          <w:i/>
        </w:rPr>
        <w:t>Achievement</w:t>
      </w:r>
      <w:bookmarkEnd w:id="170"/>
      <w:bookmarkEnd w:id="17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F111008" w14:textId="77777777" w:rsidTr="0022286F">
        <w:trPr>
          <w:tblHeader/>
        </w:trPr>
        <w:tc>
          <w:tcPr>
            <w:tcW w:w="709" w:type="dxa"/>
            <w:shd w:val="clear" w:color="auto" w:fill="BFBFBF" w:themeFill="background1" w:themeFillShade="BF"/>
            <w:vAlign w:val="center"/>
          </w:tcPr>
          <w:p w14:paraId="4E87624C"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AD2E995"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857C92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ACCB6B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8A19E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90DEE19" w14:textId="77777777" w:rsidTr="0022286F">
        <w:tc>
          <w:tcPr>
            <w:tcW w:w="709" w:type="dxa"/>
          </w:tcPr>
          <w:p w14:paraId="3CA0DD9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0260FBA4" w14:textId="77777777" w:rsidR="0022286F" w:rsidRPr="009075BB" w:rsidRDefault="0022286F" w:rsidP="0022286F">
            <w:pPr>
              <w:pStyle w:val="BodyText"/>
              <w:ind w:firstLine="0"/>
              <w:rPr>
                <w:lang w:val="it-IT"/>
              </w:rPr>
            </w:pPr>
            <w:r w:rsidRPr="009075BB">
              <w:rPr>
                <w:lang w:val="it-IT"/>
              </w:rPr>
              <w:t>Id</w:t>
            </w:r>
          </w:p>
        </w:tc>
        <w:tc>
          <w:tcPr>
            <w:tcW w:w="1140" w:type="dxa"/>
          </w:tcPr>
          <w:p w14:paraId="5DA26EA2" w14:textId="77777777" w:rsidR="0022286F" w:rsidRPr="009075BB" w:rsidRDefault="0022286F" w:rsidP="0022286F">
            <w:pPr>
              <w:pStyle w:val="BodyText"/>
              <w:ind w:firstLine="0"/>
              <w:rPr>
                <w:lang w:val="it-IT"/>
              </w:rPr>
            </w:pPr>
            <w:r w:rsidRPr="009075BB">
              <w:rPr>
                <w:lang w:val="it-IT"/>
              </w:rPr>
              <w:t>Int</w:t>
            </w:r>
          </w:p>
        </w:tc>
        <w:tc>
          <w:tcPr>
            <w:tcW w:w="630" w:type="dxa"/>
          </w:tcPr>
          <w:p w14:paraId="3B7B3590" w14:textId="77777777" w:rsidR="0022286F" w:rsidRPr="009075BB" w:rsidRDefault="0022286F" w:rsidP="0022286F">
            <w:pPr>
              <w:pStyle w:val="BodyText"/>
              <w:ind w:firstLine="0"/>
              <w:rPr>
                <w:lang w:val="it-IT"/>
              </w:rPr>
            </w:pPr>
            <w:r w:rsidRPr="009075BB">
              <w:rPr>
                <w:lang w:val="it-IT"/>
              </w:rPr>
              <w:t>11</w:t>
            </w:r>
          </w:p>
        </w:tc>
        <w:tc>
          <w:tcPr>
            <w:tcW w:w="3327" w:type="dxa"/>
          </w:tcPr>
          <w:p w14:paraId="00C2B7B3"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33914D4C" w14:textId="77777777" w:rsidTr="0022286F">
        <w:tc>
          <w:tcPr>
            <w:tcW w:w="709" w:type="dxa"/>
          </w:tcPr>
          <w:p w14:paraId="36740508"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1BF1E1F2" w14:textId="77777777" w:rsidR="0022286F" w:rsidRPr="009075BB" w:rsidRDefault="0022286F" w:rsidP="0022286F">
            <w:pPr>
              <w:pStyle w:val="BodyText"/>
              <w:tabs>
                <w:tab w:val="center" w:pos="1096"/>
              </w:tabs>
              <w:ind w:firstLine="0"/>
              <w:rPr>
                <w:lang w:val="it-IT"/>
              </w:rPr>
            </w:pPr>
            <w:r w:rsidRPr="009075BB">
              <w:rPr>
                <w:lang w:val="it-IT"/>
              </w:rPr>
              <w:t>Award</w:t>
            </w:r>
            <w:r w:rsidRPr="009075BB">
              <w:rPr>
                <w:lang w:val="it-IT"/>
              </w:rPr>
              <w:tab/>
            </w:r>
          </w:p>
        </w:tc>
        <w:tc>
          <w:tcPr>
            <w:tcW w:w="1140" w:type="dxa"/>
          </w:tcPr>
          <w:p w14:paraId="2975B2D1" w14:textId="77777777" w:rsidR="0022286F" w:rsidRPr="009075BB" w:rsidRDefault="0022286F" w:rsidP="0022286F">
            <w:pPr>
              <w:pStyle w:val="BodyText"/>
              <w:ind w:firstLine="0"/>
              <w:rPr>
                <w:lang w:val="it-IT"/>
              </w:rPr>
            </w:pPr>
            <w:r w:rsidRPr="009075BB">
              <w:rPr>
                <w:lang w:val="it-IT"/>
              </w:rPr>
              <w:t>Varchar</w:t>
            </w:r>
          </w:p>
        </w:tc>
        <w:tc>
          <w:tcPr>
            <w:tcW w:w="630" w:type="dxa"/>
          </w:tcPr>
          <w:p w14:paraId="2359D4B8" w14:textId="77777777" w:rsidR="0022286F" w:rsidRPr="009075BB" w:rsidRDefault="0022286F" w:rsidP="0022286F">
            <w:pPr>
              <w:pStyle w:val="BodyText"/>
              <w:ind w:firstLine="0"/>
              <w:rPr>
                <w:lang w:val="it-IT"/>
              </w:rPr>
            </w:pPr>
            <w:r w:rsidRPr="009075BB">
              <w:rPr>
                <w:lang w:val="it-IT"/>
              </w:rPr>
              <w:t>255</w:t>
            </w:r>
          </w:p>
        </w:tc>
        <w:tc>
          <w:tcPr>
            <w:tcW w:w="3327" w:type="dxa"/>
          </w:tcPr>
          <w:p w14:paraId="484253AF" w14:textId="77777777" w:rsidR="0022286F" w:rsidRPr="009075BB" w:rsidRDefault="0022286F" w:rsidP="0022286F">
            <w:pPr>
              <w:pStyle w:val="BodyText"/>
              <w:ind w:firstLine="0"/>
              <w:rPr>
                <w:lang w:val="it-IT"/>
              </w:rPr>
            </w:pPr>
            <w:r w:rsidRPr="009075BB">
              <w:rPr>
                <w:lang w:val="it-IT"/>
              </w:rPr>
              <w:t>Prestasi yang diraih</w:t>
            </w:r>
          </w:p>
        </w:tc>
      </w:tr>
      <w:tr w:rsidR="0022286F" w:rsidRPr="009075BB" w14:paraId="2DF70386" w14:textId="77777777" w:rsidTr="0022286F">
        <w:tc>
          <w:tcPr>
            <w:tcW w:w="709" w:type="dxa"/>
          </w:tcPr>
          <w:p w14:paraId="684F259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F61E88C" w14:textId="77777777" w:rsidR="0022286F" w:rsidRPr="009075BB" w:rsidRDefault="0022286F" w:rsidP="0022286F">
            <w:pPr>
              <w:pStyle w:val="BodyText"/>
              <w:ind w:firstLine="0"/>
              <w:rPr>
                <w:lang w:val="it-IT"/>
              </w:rPr>
            </w:pPr>
            <w:r w:rsidRPr="009075BB">
              <w:rPr>
                <w:lang w:val="it-IT"/>
              </w:rPr>
              <w:t>Event</w:t>
            </w:r>
          </w:p>
        </w:tc>
        <w:tc>
          <w:tcPr>
            <w:tcW w:w="1140" w:type="dxa"/>
          </w:tcPr>
          <w:p w14:paraId="2A2322C5" w14:textId="77777777" w:rsidR="0022286F" w:rsidRPr="009075BB" w:rsidRDefault="0022286F" w:rsidP="0022286F">
            <w:pPr>
              <w:pStyle w:val="BodyText"/>
              <w:ind w:firstLine="0"/>
              <w:rPr>
                <w:lang w:val="it-IT"/>
              </w:rPr>
            </w:pPr>
            <w:r w:rsidRPr="009075BB">
              <w:rPr>
                <w:lang w:val="it-IT"/>
              </w:rPr>
              <w:t>Varchar</w:t>
            </w:r>
          </w:p>
        </w:tc>
        <w:tc>
          <w:tcPr>
            <w:tcW w:w="630" w:type="dxa"/>
          </w:tcPr>
          <w:p w14:paraId="20F9A63A" w14:textId="77777777" w:rsidR="0022286F" w:rsidRPr="009075BB" w:rsidRDefault="0022286F" w:rsidP="0022286F">
            <w:pPr>
              <w:pStyle w:val="BodyText"/>
              <w:ind w:firstLine="0"/>
              <w:rPr>
                <w:lang w:val="it-IT"/>
              </w:rPr>
            </w:pPr>
            <w:r w:rsidRPr="009075BB">
              <w:rPr>
                <w:lang w:val="it-IT"/>
              </w:rPr>
              <w:t>255</w:t>
            </w:r>
          </w:p>
        </w:tc>
        <w:tc>
          <w:tcPr>
            <w:tcW w:w="3327" w:type="dxa"/>
          </w:tcPr>
          <w:p w14:paraId="246ABD90" w14:textId="77777777" w:rsidR="0022286F" w:rsidRPr="009075BB" w:rsidRDefault="0022286F" w:rsidP="0022286F">
            <w:pPr>
              <w:pStyle w:val="BodyText"/>
              <w:ind w:firstLine="0"/>
              <w:rPr>
                <w:lang w:val="it-IT"/>
              </w:rPr>
            </w:pPr>
            <w:r w:rsidRPr="009075BB">
              <w:rPr>
                <w:lang w:val="it-IT"/>
              </w:rPr>
              <w:t>Event yang diikuti</w:t>
            </w:r>
          </w:p>
        </w:tc>
      </w:tr>
      <w:tr w:rsidR="0022286F" w:rsidRPr="009075BB" w14:paraId="1316A2CB" w14:textId="77777777" w:rsidTr="0022286F">
        <w:tc>
          <w:tcPr>
            <w:tcW w:w="709" w:type="dxa"/>
          </w:tcPr>
          <w:p w14:paraId="784EE6B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F62625" w14:textId="77777777" w:rsidR="0022286F" w:rsidRPr="009075BB" w:rsidRDefault="0022286F" w:rsidP="0022286F">
            <w:pPr>
              <w:pStyle w:val="BodyText"/>
              <w:ind w:firstLine="0"/>
              <w:rPr>
                <w:lang w:val="it-IT"/>
              </w:rPr>
            </w:pPr>
            <w:r w:rsidRPr="009075BB">
              <w:rPr>
                <w:lang w:val="it-IT"/>
              </w:rPr>
              <w:t>Year</w:t>
            </w:r>
          </w:p>
        </w:tc>
        <w:tc>
          <w:tcPr>
            <w:tcW w:w="1140" w:type="dxa"/>
          </w:tcPr>
          <w:p w14:paraId="4F221250" w14:textId="77777777" w:rsidR="0022286F" w:rsidRPr="009075BB" w:rsidRDefault="0022286F" w:rsidP="0022286F">
            <w:pPr>
              <w:pStyle w:val="BodyText"/>
              <w:ind w:firstLine="0"/>
              <w:rPr>
                <w:lang w:val="it-IT"/>
              </w:rPr>
            </w:pPr>
            <w:r w:rsidRPr="009075BB">
              <w:rPr>
                <w:lang w:val="it-IT"/>
              </w:rPr>
              <w:t>Varchar</w:t>
            </w:r>
          </w:p>
        </w:tc>
        <w:tc>
          <w:tcPr>
            <w:tcW w:w="630" w:type="dxa"/>
          </w:tcPr>
          <w:p w14:paraId="69255BBB" w14:textId="77777777" w:rsidR="0022286F" w:rsidRPr="009075BB" w:rsidRDefault="0022286F" w:rsidP="0022286F">
            <w:pPr>
              <w:pStyle w:val="BodyText"/>
              <w:ind w:firstLine="0"/>
              <w:rPr>
                <w:lang w:val="it-IT"/>
              </w:rPr>
            </w:pPr>
            <w:r w:rsidRPr="009075BB">
              <w:rPr>
                <w:lang w:val="it-IT"/>
              </w:rPr>
              <w:t>255</w:t>
            </w:r>
          </w:p>
        </w:tc>
        <w:tc>
          <w:tcPr>
            <w:tcW w:w="3327" w:type="dxa"/>
          </w:tcPr>
          <w:p w14:paraId="593CF883" w14:textId="77777777" w:rsidR="0022286F" w:rsidRPr="009075BB" w:rsidRDefault="0022286F" w:rsidP="0022286F">
            <w:pPr>
              <w:pStyle w:val="BodyText"/>
              <w:ind w:firstLine="0"/>
              <w:rPr>
                <w:lang w:val="it-IT"/>
              </w:rPr>
            </w:pPr>
            <w:r w:rsidRPr="009075BB">
              <w:rPr>
                <w:lang w:val="it-IT"/>
              </w:rPr>
              <w:t>Tahun event dilaksanakan</w:t>
            </w:r>
          </w:p>
        </w:tc>
      </w:tr>
      <w:tr w:rsidR="0022286F" w:rsidRPr="009075BB" w14:paraId="1EDB178B" w14:textId="77777777" w:rsidTr="0022286F">
        <w:tc>
          <w:tcPr>
            <w:tcW w:w="709" w:type="dxa"/>
          </w:tcPr>
          <w:p w14:paraId="666FFA1E"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0DB4FD3" w14:textId="77777777" w:rsidR="0022286F" w:rsidRPr="009075BB" w:rsidRDefault="0022286F" w:rsidP="0022286F">
            <w:pPr>
              <w:pStyle w:val="BodyText"/>
              <w:ind w:firstLine="0"/>
              <w:rPr>
                <w:lang w:val="it-IT"/>
              </w:rPr>
            </w:pPr>
            <w:r w:rsidRPr="009075BB">
              <w:rPr>
                <w:lang w:val="it-IT"/>
              </w:rPr>
              <w:t>Info</w:t>
            </w:r>
          </w:p>
        </w:tc>
        <w:tc>
          <w:tcPr>
            <w:tcW w:w="1140" w:type="dxa"/>
          </w:tcPr>
          <w:p w14:paraId="28924651" w14:textId="77777777" w:rsidR="0022286F" w:rsidRPr="009075BB" w:rsidRDefault="0022286F" w:rsidP="0022286F">
            <w:pPr>
              <w:pStyle w:val="BodyText"/>
              <w:ind w:firstLine="0"/>
              <w:rPr>
                <w:lang w:val="it-IT"/>
              </w:rPr>
            </w:pPr>
            <w:r w:rsidRPr="009075BB">
              <w:rPr>
                <w:lang w:val="it-IT"/>
              </w:rPr>
              <w:t>Varchar</w:t>
            </w:r>
          </w:p>
        </w:tc>
        <w:tc>
          <w:tcPr>
            <w:tcW w:w="630" w:type="dxa"/>
          </w:tcPr>
          <w:p w14:paraId="0EA0643A" w14:textId="77777777" w:rsidR="0022286F" w:rsidRPr="009075BB" w:rsidRDefault="0022286F" w:rsidP="0022286F">
            <w:pPr>
              <w:pStyle w:val="BodyText"/>
              <w:ind w:firstLine="0"/>
              <w:rPr>
                <w:lang w:val="it-IT"/>
              </w:rPr>
            </w:pPr>
            <w:r w:rsidRPr="009075BB">
              <w:rPr>
                <w:lang w:val="it-IT"/>
              </w:rPr>
              <w:t>255</w:t>
            </w:r>
          </w:p>
        </w:tc>
        <w:tc>
          <w:tcPr>
            <w:tcW w:w="3327" w:type="dxa"/>
          </w:tcPr>
          <w:p w14:paraId="3A31AD88" w14:textId="77777777" w:rsidR="0022286F" w:rsidRPr="009075BB" w:rsidRDefault="0022286F" w:rsidP="0022286F">
            <w:pPr>
              <w:pStyle w:val="BodyText"/>
              <w:ind w:firstLine="0"/>
              <w:rPr>
                <w:lang w:val="it-IT"/>
              </w:rPr>
            </w:pPr>
            <w:r w:rsidRPr="009075BB">
              <w:rPr>
                <w:lang w:val="it-IT"/>
              </w:rPr>
              <w:t>Keterangan prestasi</w:t>
            </w:r>
          </w:p>
        </w:tc>
      </w:tr>
    </w:tbl>
    <w:p w14:paraId="562300DE" w14:textId="77777777" w:rsidR="0022286F" w:rsidRPr="009075BB" w:rsidRDefault="0022286F" w:rsidP="0022286F">
      <w:pPr>
        <w:pStyle w:val="NoSpacing"/>
        <w:rPr>
          <w:rFonts w:ascii="Times New Roman" w:hAnsi="Times New Roman" w:cs="Times New Roman"/>
          <w:lang w:val="it-IT"/>
        </w:rPr>
      </w:pPr>
    </w:p>
    <w:p w14:paraId="17E52888"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Gallery</w:t>
      </w:r>
    </w:p>
    <w:p w14:paraId="4D50A1C0"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Gallery</w:t>
      </w:r>
      <w:r w:rsidRPr="009075BB">
        <w:rPr>
          <w:lang w:val="it-IT"/>
        </w:rPr>
        <w:t xml:space="preserve"> dirancang untuk menyimpan data berupa gambar atau video yang </w:t>
      </w:r>
      <w:r w:rsidRPr="009075BB">
        <w:t>mendokumentasikan</w:t>
      </w:r>
      <w:r w:rsidRPr="009075BB">
        <w:rPr>
          <w:lang w:val="it-IT"/>
        </w:rPr>
        <w:t xml:space="preserve"> kegiatan atau lomba yang telah dilaksanakan. Struktur tabel </w:t>
      </w:r>
      <w:r w:rsidRPr="009075BB">
        <w:rPr>
          <w:i/>
          <w:lang w:val="it-IT"/>
        </w:rPr>
        <w:t>Gallery</w:t>
      </w:r>
      <w:r w:rsidRPr="009075BB">
        <w:rPr>
          <w:lang w:val="it-IT"/>
        </w:rPr>
        <w:t xml:space="preserve"> dapat dilihat pada tabel 3.15 berikut.</w:t>
      </w:r>
    </w:p>
    <w:p w14:paraId="295A335E" w14:textId="77777777" w:rsidR="0022286F" w:rsidRPr="009075BB" w:rsidRDefault="0022286F" w:rsidP="0022286F">
      <w:pPr>
        <w:pStyle w:val="TabelBab3"/>
      </w:pPr>
      <w:bookmarkStart w:id="172" w:name="_Toc192653894"/>
      <w:bookmarkStart w:id="173" w:name="_Toc195951975"/>
      <w:r w:rsidRPr="009075BB">
        <w:t xml:space="preserve">Tabel </w:t>
      </w:r>
      <w:r w:rsidRPr="009075BB">
        <w:rPr>
          <w:i/>
        </w:rPr>
        <w:t>Gallery</w:t>
      </w:r>
      <w:bookmarkEnd w:id="172"/>
      <w:bookmarkEnd w:id="17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3F1B1F2" w14:textId="77777777" w:rsidTr="0022286F">
        <w:trPr>
          <w:tblHeader/>
        </w:trPr>
        <w:tc>
          <w:tcPr>
            <w:tcW w:w="709" w:type="dxa"/>
            <w:shd w:val="clear" w:color="auto" w:fill="BFBFBF" w:themeFill="background1" w:themeFillShade="BF"/>
            <w:vAlign w:val="center"/>
          </w:tcPr>
          <w:p w14:paraId="0471773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FF73933"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5A003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9C62727"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1D8C45C"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8C8B0DF" w14:textId="77777777" w:rsidTr="0022286F">
        <w:tc>
          <w:tcPr>
            <w:tcW w:w="709" w:type="dxa"/>
          </w:tcPr>
          <w:p w14:paraId="2A44776B"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FA609EE" w14:textId="77777777" w:rsidR="0022286F" w:rsidRPr="009075BB" w:rsidRDefault="0022286F" w:rsidP="0022286F">
            <w:pPr>
              <w:pStyle w:val="BodyText"/>
              <w:ind w:firstLine="0"/>
              <w:rPr>
                <w:lang w:val="it-IT"/>
              </w:rPr>
            </w:pPr>
            <w:r w:rsidRPr="009075BB">
              <w:rPr>
                <w:lang w:val="it-IT"/>
              </w:rPr>
              <w:t>Id</w:t>
            </w:r>
          </w:p>
        </w:tc>
        <w:tc>
          <w:tcPr>
            <w:tcW w:w="1140" w:type="dxa"/>
          </w:tcPr>
          <w:p w14:paraId="3FD7C2EE" w14:textId="77777777" w:rsidR="0022286F" w:rsidRPr="009075BB" w:rsidRDefault="0022286F" w:rsidP="0022286F">
            <w:pPr>
              <w:pStyle w:val="BodyText"/>
              <w:ind w:firstLine="0"/>
              <w:rPr>
                <w:lang w:val="it-IT"/>
              </w:rPr>
            </w:pPr>
            <w:r w:rsidRPr="009075BB">
              <w:rPr>
                <w:lang w:val="it-IT"/>
              </w:rPr>
              <w:t>Int</w:t>
            </w:r>
          </w:p>
        </w:tc>
        <w:tc>
          <w:tcPr>
            <w:tcW w:w="630" w:type="dxa"/>
          </w:tcPr>
          <w:p w14:paraId="535E0BA3" w14:textId="77777777" w:rsidR="0022286F" w:rsidRPr="009075BB" w:rsidRDefault="0022286F" w:rsidP="0022286F">
            <w:pPr>
              <w:pStyle w:val="BodyText"/>
              <w:ind w:firstLine="0"/>
              <w:rPr>
                <w:lang w:val="it-IT"/>
              </w:rPr>
            </w:pPr>
            <w:r w:rsidRPr="009075BB">
              <w:rPr>
                <w:lang w:val="it-IT"/>
              </w:rPr>
              <w:t>11</w:t>
            </w:r>
          </w:p>
        </w:tc>
        <w:tc>
          <w:tcPr>
            <w:tcW w:w="3327" w:type="dxa"/>
          </w:tcPr>
          <w:p w14:paraId="59F14AA0"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571572DD" w14:textId="77777777" w:rsidTr="0022286F">
        <w:tc>
          <w:tcPr>
            <w:tcW w:w="709" w:type="dxa"/>
          </w:tcPr>
          <w:p w14:paraId="66361F3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557A63E"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4E9173A3" w14:textId="77777777" w:rsidR="0022286F" w:rsidRPr="009075BB" w:rsidRDefault="0022286F" w:rsidP="0022286F">
            <w:pPr>
              <w:pStyle w:val="BodyText"/>
              <w:ind w:firstLine="0"/>
              <w:rPr>
                <w:lang w:val="it-IT"/>
              </w:rPr>
            </w:pPr>
            <w:r w:rsidRPr="009075BB">
              <w:rPr>
                <w:lang w:val="it-IT"/>
              </w:rPr>
              <w:t>Varchar</w:t>
            </w:r>
          </w:p>
        </w:tc>
        <w:tc>
          <w:tcPr>
            <w:tcW w:w="630" w:type="dxa"/>
          </w:tcPr>
          <w:p w14:paraId="3D0E0942" w14:textId="77777777" w:rsidR="0022286F" w:rsidRPr="009075BB" w:rsidRDefault="0022286F" w:rsidP="0022286F">
            <w:pPr>
              <w:pStyle w:val="BodyText"/>
              <w:ind w:firstLine="0"/>
              <w:rPr>
                <w:lang w:val="it-IT"/>
              </w:rPr>
            </w:pPr>
            <w:r w:rsidRPr="009075BB">
              <w:rPr>
                <w:lang w:val="it-IT"/>
              </w:rPr>
              <w:t>255</w:t>
            </w:r>
          </w:p>
        </w:tc>
        <w:tc>
          <w:tcPr>
            <w:tcW w:w="3327" w:type="dxa"/>
          </w:tcPr>
          <w:p w14:paraId="5E86090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30AE485F" w14:textId="77777777" w:rsidTr="0022286F">
        <w:tc>
          <w:tcPr>
            <w:tcW w:w="709" w:type="dxa"/>
          </w:tcPr>
          <w:p w14:paraId="6CE464E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10FF9284" w14:textId="77777777" w:rsidR="0022286F" w:rsidRPr="009075BB" w:rsidRDefault="0022286F" w:rsidP="0022286F">
            <w:pPr>
              <w:pStyle w:val="BodyText"/>
              <w:ind w:firstLine="0"/>
              <w:rPr>
                <w:lang w:val="it-IT"/>
              </w:rPr>
            </w:pPr>
            <w:r w:rsidRPr="009075BB">
              <w:rPr>
                <w:lang w:val="it-IT"/>
              </w:rPr>
              <w:t>File</w:t>
            </w:r>
          </w:p>
        </w:tc>
        <w:tc>
          <w:tcPr>
            <w:tcW w:w="1140" w:type="dxa"/>
          </w:tcPr>
          <w:p w14:paraId="37A48607" w14:textId="77777777" w:rsidR="0022286F" w:rsidRPr="009075BB" w:rsidRDefault="0022286F" w:rsidP="0022286F">
            <w:pPr>
              <w:pStyle w:val="BodyText"/>
              <w:ind w:firstLine="0"/>
              <w:rPr>
                <w:lang w:val="it-IT"/>
              </w:rPr>
            </w:pPr>
            <w:r w:rsidRPr="009075BB">
              <w:rPr>
                <w:lang w:val="it-IT"/>
              </w:rPr>
              <w:t>Varchar</w:t>
            </w:r>
          </w:p>
        </w:tc>
        <w:tc>
          <w:tcPr>
            <w:tcW w:w="630" w:type="dxa"/>
          </w:tcPr>
          <w:p w14:paraId="3DB69D99" w14:textId="77777777" w:rsidR="0022286F" w:rsidRPr="009075BB" w:rsidRDefault="0022286F" w:rsidP="0022286F">
            <w:pPr>
              <w:pStyle w:val="BodyText"/>
              <w:ind w:firstLine="0"/>
              <w:rPr>
                <w:lang w:val="it-IT"/>
              </w:rPr>
            </w:pPr>
            <w:r w:rsidRPr="009075BB">
              <w:rPr>
                <w:lang w:val="it-IT"/>
              </w:rPr>
              <w:t>255</w:t>
            </w:r>
          </w:p>
        </w:tc>
        <w:tc>
          <w:tcPr>
            <w:tcW w:w="3327" w:type="dxa"/>
          </w:tcPr>
          <w:p w14:paraId="21C8D55E" w14:textId="77777777" w:rsidR="0022286F" w:rsidRPr="009075BB" w:rsidRDefault="0022286F" w:rsidP="0022286F">
            <w:pPr>
              <w:pStyle w:val="BodyText"/>
              <w:ind w:firstLine="0"/>
              <w:rPr>
                <w:lang w:val="it-IT"/>
              </w:rPr>
            </w:pPr>
            <w:r w:rsidRPr="009075BB">
              <w:rPr>
                <w:lang w:val="it-IT"/>
              </w:rPr>
              <w:t>Lokasi penyimpanan file</w:t>
            </w:r>
          </w:p>
        </w:tc>
      </w:tr>
      <w:tr w:rsidR="0022286F" w:rsidRPr="009075BB" w14:paraId="73C52F30" w14:textId="77777777" w:rsidTr="0022286F">
        <w:tc>
          <w:tcPr>
            <w:tcW w:w="709" w:type="dxa"/>
          </w:tcPr>
          <w:p w14:paraId="291B3A75" w14:textId="77777777" w:rsidR="0022286F" w:rsidRPr="009075BB" w:rsidRDefault="0022286F" w:rsidP="0022286F">
            <w:pPr>
              <w:pStyle w:val="BodyText"/>
              <w:ind w:firstLine="0"/>
              <w:jc w:val="center"/>
              <w:rPr>
                <w:lang w:val="it-IT"/>
              </w:rPr>
            </w:pPr>
            <w:r w:rsidRPr="009075BB">
              <w:rPr>
                <w:lang w:val="it-IT"/>
              </w:rPr>
              <w:lastRenderedPageBreak/>
              <w:t>4</w:t>
            </w:r>
          </w:p>
        </w:tc>
        <w:tc>
          <w:tcPr>
            <w:tcW w:w="1554" w:type="dxa"/>
          </w:tcPr>
          <w:p w14:paraId="149E5B18" w14:textId="77777777" w:rsidR="0022286F" w:rsidRPr="009075BB" w:rsidRDefault="0022286F" w:rsidP="0022286F">
            <w:pPr>
              <w:pStyle w:val="BodyText"/>
              <w:ind w:firstLine="0"/>
              <w:rPr>
                <w:lang w:val="it-IT"/>
              </w:rPr>
            </w:pPr>
            <w:r w:rsidRPr="009075BB">
              <w:rPr>
                <w:lang w:val="it-IT"/>
              </w:rPr>
              <w:t>Type</w:t>
            </w:r>
          </w:p>
        </w:tc>
        <w:tc>
          <w:tcPr>
            <w:tcW w:w="1140" w:type="dxa"/>
          </w:tcPr>
          <w:p w14:paraId="1A19713A" w14:textId="77777777" w:rsidR="0022286F" w:rsidRPr="009075BB" w:rsidRDefault="0022286F" w:rsidP="0022286F">
            <w:pPr>
              <w:pStyle w:val="BodyText"/>
              <w:ind w:firstLine="0"/>
              <w:rPr>
                <w:lang w:val="it-IT"/>
              </w:rPr>
            </w:pPr>
            <w:r w:rsidRPr="009075BB">
              <w:rPr>
                <w:lang w:val="it-IT"/>
              </w:rPr>
              <w:t>Varchar</w:t>
            </w:r>
          </w:p>
        </w:tc>
        <w:tc>
          <w:tcPr>
            <w:tcW w:w="630" w:type="dxa"/>
          </w:tcPr>
          <w:p w14:paraId="5D1978D0" w14:textId="77777777" w:rsidR="0022286F" w:rsidRPr="009075BB" w:rsidRDefault="0022286F" w:rsidP="0022286F">
            <w:pPr>
              <w:pStyle w:val="BodyText"/>
              <w:ind w:firstLine="0"/>
              <w:rPr>
                <w:lang w:val="it-IT"/>
              </w:rPr>
            </w:pPr>
            <w:r w:rsidRPr="009075BB">
              <w:rPr>
                <w:lang w:val="it-IT"/>
              </w:rPr>
              <w:t>255</w:t>
            </w:r>
          </w:p>
        </w:tc>
        <w:tc>
          <w:tcPr>
            <w:tcW w:w="3327" w:type="dxa"/>
          </w:tcPr>
          <w:p w14:paraId="353CACFD" w14:textId="77777777" w:rsidR="0022286F" w:rsidRPr="009075BB" w:rsidRDefault="0022286F" w:rsidP="0022286F">
            <w:pPr>
              <w:pStyle w:val="BodyText"/>
              <w:ind w:firstLine="0"/>
              <w:rPr>
                <w:lang w:val="it-IT"/>
              </w:rPr>
            </w:pPr>
            <w:r w:rsidRPr="009075BB">
              <w:rPr>
                <w:lang w:val="it-IT"/>
              </w:rPr>
              <w:t>Video atau gambar</w:t>
            </w:r>
          </w:p>
        </w:tc>
      </w:tr>
      <w:tr w:rsidR="0022286F" w:rsidRPr="009075BB" w14:paraId="13EBF153" w14:textId="77777777" w:rsidTr="0022286F">
        <w:tc>
          <w:tcPr>
            <w:tcW w:w="709" w:type="dxa"/>
          </w:tcPr>
          <w:p w14:paraId="6EB03700"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93AF0DC" w14:textId="77777777" w:rsidR="0022286F" w:rsidRPr="009075BB" w:rsidRDefault="0022286F" w:rsidP="0022286F">
            <w:pPr>
              <w:pStyle w:val="BodyText"/>
              <w:ind w:firstLine="0"/>
              <w:rPr>
                <w:lang w:val="it-IT"/>
              </w:rPr>
            </w:pPr>
            <w:r w:rsidRPr="009075BB">
              <w:rPr>
                <w:lang w:val="it-IT"/>
              </w:rPr>
              <w:t>Info</w:t>
            </w:r>
          </w:p>
        </w:tc>
        <w:tc>
          <w:tcPr>
            <w:tcW w:w="1140" w:type="dxa"/>
          </w:tcPr>
          <w:p w14:paraId="65371D7C" w14:textId="77777777" w:rsidR="0022286F" w:rsidRPr="009075BB" w:rsidRDefault="0022286F" w:rsidP="0022286F">
            <w:pPr>
              <w:pStyle w:val="BodyText"/>
              <w:ind w:firstLine="0"/>
              <w:rPr>
                <w:lang w:val="it-IT"/>
              </w:rPr>
            </w:pPr>
            <w:r w:rsidRPr="009075BB">
              <w:rPr>
                <w:lang w:val="it-IT"/>
              </w:rPr>
              <w:t>Varchar</w:t>
            </w:r>
          </w:p>
        </w:tc>
        <w:tc>
          <w:tcPr>
            <w:tcW w:w="630" w:type="dxa"/>
          </w:tcPr>
          <w:p w14:paraId="0E72F7BD" w14:textId="77777777" w:rsidR="0022286F" w:rsidRPr="009075BB" w:rsidRDefault="0022286F" w:rsidP="0022286F">
            <w:pPr>
              <w:pStyle w:val="BodyText"/>
              <w:ind w:firstLine="0"/>
              <w:rPr>
                <w:lang w:val="it-IT"/>
              </w:rPr>
            </w:pPr>
            <w:r w:rsidRPr="009075BB">
              <w:rPr>
                <w:lang w:val="it-IT"/>
              </w:rPr>
              <w:t>255</w:t>
            </w:r>
          </w:p>
        </w:tc>
        <w:tc>
          <w:tcPr>
            <w:tcW w:w="3327" w:type="dxa"/>
          </w:tcPr>
          <w:p w14:paraId="6B96D165" w14:textId="77777777" w:rsidR="0022286F" w:rsidRPr="009075BB" w:rsidRDefault="0022286F" w:rsidP="0022286F">
            <w:pPr>
              <w:pStyle w:val="BodyText"/>
              <w:ind w:firstLine="0"/>
              <w:rPr>
                <w:lang w:val="it-IT"/>
              </w:rPr>
            </w:pPr>
            <w:r w:rsidRPr="009075BB">
              <w:rPr>
                <w:lang w:val="it-IT"/>
              </w:rPr>
              <w:t>Keterangan</w:t>
            </w:r>
          </w:p>
        </w:tc>
      </w:tr>
      <w:tr w:rsidR="0022286F" w:rsidRPr="009075BB" w14:paraId="4817A97F" w14:textId="77777777" w:rsidTr="0022286F">
        <w:tc>
          <w:tcPr>
            <w:tcW w:w="709" w:type="dxa"/>
          </w:tcPr>
          <w:p w14:paraId="5D95CAB4"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68E3527" w14:textId="77777777" w:rsidR="0022286F" w:rsidRPr="009075BB" w:rsidRDefault="0022286F" w:rsidP="0022286F">
            <w:pPr>
              <w:pStyle w:val="BodyText"/>
              <w:ind w:firstLine="0"/>
              <w:rPr>
                <w:lang w:val="it-IT"/>
              </w:rPr>
            </w:pPr>
            <w:r w:rsidRPr="009075BB">
              <w:rPr>
                <w:lang w:val="it-IT"/>
              </w:rPr>
              <w:t>Date</w:t>
            </w:r>
          </w:p>
        </w:tc>
        <w:tc>
          <w:tcPr>
            <w:tcW w:w="1140" w:type="dxa"/>
          </w:tcPr>
          <w:p w14:paraId="289A0A3D"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38877D4F" w14:textId="77777777" w:rsidR="0022286F" w:rsidRPr="009075BB" w:rsidRDefault="0022286F" w:rsidP="0022286F">
            <w:pPr>
              <w:pStyle w:val="BodyText"/>
              <w:ind w:firstLine="0"/>
              <w:rPr>
                <w:lang w:val="it-IT"/>
              </w:rPr>
            </w:pPr>
          </w:p>
        </w:tc>
        <w:tc>
          <w:tcPr>
            <w:tcW w:w="3327" w:type="dxa"/>
          </w:tcPr>
          <w:p w14:paraId="40DF0D8D" w14:textId="77777777" w:rsidR="0022286F" w:rsidRPr="009075BB" w:rsidRDefault="0022286F" w:rsidP="0022286F">
            <w:pPr>
              <w:pStyle w:val="BodyText"/>
              <w:ind w:firstLine="0"/>
              <w:rPr>
                <w:lang w:val="it-IT"/>
              </w:rPr>
            </w:pPr>
            <w:r w:rsidRPr="009075BB">
              <w:rPr>
                <w:lang w:val="it-IT"/>
              </w:rPr>
              <w:t>Tanggal kegiatan</w:t>
            </w:r>
          </w:p>
        </w:tc>
      </w:tr>
    </w:tbl>
    <w:p w14:paraId="4ECE4DB8" w14:textId="77777777" w:rsidR="0022286F" w:rsidRPr="009075BB" w:rsidRDefault="0022286F" w:rsidP="0022286F">
      <w:pPr>
        <w:pStyle w:val="NoSpacing"/>
        <w:rPr>
          <w:rFonts w:ascii="Times New Roman" w:hAnsi="Times New Roman" w:cs="Times New Roman"/>
          <w:sz w:val="24"/>
          <w:szCs w:val="24"/>
          <w:lang w:val="it-IT"/>
        </w:rPr>
      </w:pPr>
    </w:p>
    <w:p w14:paraId="5B886ADA" w14:textId="77777777" w:rsidR="0022286F" w:rsidRPr="009075BB" w:rsidRDefault="0022286F" w:rsidP="0022286F">
      <w:pPr>
        <w:pStyle w:val="NoSpacing"/>
        <w:numPr>
          <w:ilvl w:val="6"/>
          <w:numId w:val="11"/>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News</w:t>
      </w:r>
    </w:p>
    <w:p w14:paraId="1B781353" w14:textId="77777777" w:rsidR="0022286F" w:rsidRPr="009075BB" w:rsidRDefault="0022286F" w:rsidP="0022286F">
      <w:pPr>
        <w:pStyle w:val="BodyText"/>
        <w:ind w:left="1134"/>
        <w:rPr>
          <w:lang w:val="it-IT"/>
        </w:rPr>
      </w:pPr>
      <w:r w:rsidRPr="009075BB">
        <w:rPr>
          <w:lang w:val="it-IT"/>
        </w:rPr>
        <w:t xml:space="preserve">Tabel </w:t>
      </w:r>
      <w:r w:rsidRPr="009075BB">
        <w:rPr>
          <w:i/>
          <w:lang w:val="it-IT"/>
        </w:rPr>
        <w:t>News</w:t>
      </w:r>
      <w:r w:rsidRPr="009075BB">
        <w:rPr>
          <w:lang w:val="it-IT"/>
        </w:rPr>
        <w:t xml:space="preserve"> dirancang untuk menyimpan data informasi yang berkaitan dengan berita </w:t>
      </w:r>
      <w:r w:rsidRPr="009075BB">
        <w:t>seputar</w:t>
      </w:r>
      <w:r w:rsidRPr="009075BB">
        <w:rPr>
          <w:lang w:val="it-IT"/>
        </w:rPr>
        <w:t xml:space="preserve"> </w:t>
      </w:r>
      <w:r w:rsidRPr="009075BB">
        <w:rPr>
          <w:i/>
          <w:lang w:val="it-IT"/>
        </w:rPr>
        <w:t>marching</w:t>
      </w:r>
      <w:r w:rsidRPr="009075BB">
        <w:rPr>
          <w:lang w:val="it-IT"/>
        </w:rPr>
        <w:t xml:space="preserve"> </w:t>
      </w:r>
      <w:r w:rsidRPr="009075BB">
        <w:rPr>
          <w:i/>
          <w:lang w:val="it-IT"/>
        </w:rPr>
        <w:t>band</w:t>
      </w:r>
      <w:r w:rsidRPr="009075BB">
        <w:rPr>
          <w:lang w:val="it-IT"/>
        </w:rPr>
        <w:t xml:space="preserve"> Gema Oasis MAN 1 Samarinda. Struktur tabel </w:t>
      </w:r>
      <w:r w:rsidRPr="009075BB">
        <w:rPr>
          <w:i/>
          <w:lang w:val="it-IT"/>
        </w:rPr>
        <w:t>News</w:t>
      </w:r>
      <w:r w:rsidRPr="009075BB">
        <w:rPr>
          <w:lang w:val="it-IT"/>
        </w:rPr>
        <w:t xml:space="preserve"> dapat dilihat pada tabel 3.16 berikut.</w:t>
      </w:r>
    </w:p>
    <w:p w14:paraId="688A20BB" w14:textId="77777777" w:rsidR="0022286F" w:rsidRPr="009075BB" w:rsidRDefault="0022286F" w:rsidP="0022286F">
      <w:pPr>
        <w:pStyle w:val="NoSpacing"/>
        <w:rPr>
          <w:rFonts w:ascii="Times New Roman" w:hAnsi="Times New Roman" w:cs="Times New Roman"/>
          <w:lang w:val="it-IT"/>
        </w:rPr>
      </w:pPr>
    </w:p>
    <w:p w14:paraId="16168E03" w14:textId="77777777" w:rsidR="0022286F" w:rsidRPr="009075BB" w:rsidRDefault="0022286F" w:rsidP="0022286F">
      <w:pPr>
        <w:pStyle w:val="TabelBab3"/>
      </w:pPr>
      <w:bookmarkStart w:id="174" w:name="_Toc192653895"/>
      <w:bookmarkStart w:id="175" w:name="_Toc195951976"/>
      <w:r w:rsidRPr="009075BB">
        <w:t xml:space="preserve">Tabel </w:t>
      </w:r>
      <w:r w:rsidRPr="009075BB">
        <w:rPr>
          <w:i/>
        </w:rPr>
        <w:t>News</w:t>
      </w:r>
      <w:bookmarkEnd w:id="174"/>
      <w:bookmarkEnd w:id="17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2675022" w14:textId="77777777" w:rsidTr="0022286F">
        <w:trPr>
          <w:tblHeader/>
        </w:trPr>
        <w:tc>
          <w:tcPr>
            <w:tcW w:w="709" w:type="dxa"/>
            <w:shd w:val="clear" w:color="auto" w:fill="BFBFBF" w:themeFill="background1" w:themeFillShade="BF"/>
            <w:vAlign w:val="center"/>
          </w:tcPr>
          <w:p w14:paraId="7A52C80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54D0A48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6345F1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D3E015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EC5B96D"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33580DBB" w14:textId="77777777" w:rsidTr="0022286F">
        <w:tc>
          <w:tcPr>
            <w:tcW w:w="709" w:type="dxa"/>
          </w:tcPr>
          <w:p w14:paraId="7079F16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12F0072" w14:textId="77777777" w:rsidR="0022286F" w:rsidRPr="009075BB" w:rsidRDefault="0022286F" w:rsidP="0022286F">
            <w:pPr>
              <w:pStyle w:val="BodyText"/>
              <w:ind w:firstLine="0"/>
              <w:rPr>
                <w:lang w:val="it-IT"/>
              </w:rPr>
            </w:pPr>
            <w:r w:rsidRPr="009075BB">
              <w:rPr>
                <w:lang w:val="it-IT"/>
              </w:rPr>
              <w:t>Id</w:t>
            </w:r>
          </w:p>
        </w:tc>
        <w:tc>
          <w:tcPr>
            <w:tcW w:w="1140" w:type="dxa"/>
          </w:tcPr>
          <w:p w14:paraId="5330CAFD" w14:textId="77777777" w:rsidR="0022286F" w:rsidRPr="009075BB" w:rsidRDefault="0022286F" w:rsidP="0022286F">
            <w:pPr>
              <w:pStyle w:val="BodyText"/>
              <w:ind w:firstLine="0"/>
              <w:rPr>
                <w:lang w:val="it-IT"/>
              </w:rPr>
            </w:pPr>
            <w:r w:rsidRPr="009075BB">
              <w:rPr>
                <w:lang w:val="it-IT"/>
              </w:rPr>
              <w:t>Int</w:t>
            </w:r>
          </w:p>
        </w:tc>
        <w:tc>
          <w:tcPr>
            <w:tcW w:w="630" w:type="dxa"/>
          </w:tcPr>
          <w:p w14:paraId="11E820E2" w14:textId="77777777" w:rsidR="0022286F" w:rsidRPr="009075BB" w:rsidRDefault="0022286F" w:rsidP="0022286F">
            <w:pPr>
              <w:pStyle w:val="BodyText"/>
              <w:ind w:firstLine="0"/>
              <w:rPr>
                <w:lang w:val="it-IT"/>
              </w:rPr>
            </w:pPr>
            <w:r w:rsidRPr="009075BB">
              <w:rPr>
                <w:lang w:val="it-IT"/>
              </w:rPr>
              <w:t>11</w:t>
            </w:r>
          </w:p>
        </w:tc>
        <w:tc>
          <w:tcPr>
            <w:tcW w:w="3327" w:type="dxa"/>
          </w:tcPr>
          <w:p w14:paraId="114230D5" w14:textId="7777777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2286F" w:rsidRPr="009075BB" w14:paraId="410E2951" w14:textId="77777777" w:rsidTr="0022286F">
        <w:tc>
          <w:tcPr>
            <w:tcW w:w="709" w:type="dxa"/>
          </w:tcPr>
          <w:p w14:paraId="54139B2B"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0F34B177"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7388EAD5" w14:textId="77777777" w:rsidR="0022286F" w:rsidRPr="009075BB" w:rsidRDefault="0022286F" w:rsidP="0022286F">
            <w:pPr>
              <w:pStyle w:val="BodyText"/>
              <w:ind w:firstLine="0"/>
              <w:rPr>
                <w:lang w:val="it-IT"/>
              </w:rPr>
            </w:pPr>
            <w:r w:rsidRPr="009075BB">
              <w:rPr>
                <w:lang w:val="it-IT"/>
              </w:rPr>
              <w:t>Varchar</w:t>
            </w:r>
          </w:p>
        </w:tc>
        <w:tc>
          <w:tcPr>
            <w:tcW w:w="630" w:type="dxa"/>
          </w:tcPr>
          <w:p w14:paraId="66A5EDF4" w14:textId="77777777" w:rsidR="0022286F" w:rsidRPr="009075BB" w:rsidRDefault="0022286F" w:rsidP="0022286F">
            <w:pPr>
              <w:pStyle w:val="BodyText"/>
              <w:ind w:firstLine="0"/>
              <w:rPr>
                <w:lang w:val="it-IT"/>
              </w:rPr>
            </w:pPr>
            <w:r w:rsidRPr="009075BB">
              <w:rPr>
                <w:lang w:val="it-IT"/>
              </w:rPr>
              <w:t>255</w:t>
            </w:r>
          </w:p>
        </w:tc>
        <w:tc>
          <w:tcPr>
            <w:tcW w:w="3327" w:type="dxa"/>
          </w:tcPr>
          <w:p w14:paraId="06A69E2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1A7E23DD" w14:textId="77777777" w:rsidTr="0022286F">
        <w:tc>
          <w:tcPr>
            <w:tcW w:w="709" w:type="dxa"/>
          </w:tcPr>
          <w:p w14:paraId="5753D88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6A66D30" w14:textId="77777777" w:rsidR="0022286F" w:rsidRPr="009075BB" w:rsidRDefault="0022286F" w:rsidP="0022286F">
            <w:pPr>
              <w:pStyle w:val="BodyText"/>
              <w:ind w:firstLine="0"/>
              <w:rPr>
                <w:lang w:val="it-IT"/>
              </w:rPr>
            </w:pPr>
            <w:r w:rsidRPr="009075BB">
              <w:rPr>
                <w:lang w:val="it-IT"/>
              </w:rPr>
              <w:t>Slug</w:t>
            </w:r>
          </w:p>
        </w:tc>
        <w:tc>
          <w:tcPr>
            <w:tcW w:w="1140" w:type="dxa"/>
          </w:tcPr>
          <w:p w14:paraId="79B7A27A" w14:textId="77777777" w:rsidR="0022286F" w:rsidRPr="009075BB" w:rsidRDefault="0022286F" w:rsidP="0022286F">
            <w:pPr>
              <w:pStyle w:val="BodyText"/>
              <w:ind w:firstLine="0"/>
              <w:rPr>
                <w:lang w:val="it-IT"/>
              </w:rPr>
            </w:pPr>
            <w:r w:rsidRPr="009075BB">
              <w:rPr>
                <w:lang w:val="it-IT"/>
              </w:rPr>
              <w:t>Varchar</w:t>
            </w:r>
          </w:p>
        </w:tc>
        <w:tc>
          <w:tcPr>
            <w:tcW w:w="630" w:type="dxa"/>
          </w:tcPr>
          <w:p w14:paraId="14E10C92" w14:textId="77777777" w:rsidR="0022286F" w:rsidRPr="009075BB" w:rsidRDefault="0022286F" w:rsidP="0022286F">
            <w:pPr>
              <w:pStyle w:val="BodyText"/>
              <w:ind w:firstLine="0"/>
              <w:rPr>
                <w:lang w:val="it-IT"/>
              </w:rPr>
            </w:pPr>
            <w:r w:rsidRPr="009075BB">
              <w:rPr>
                <w:lang w:val="it-IT"/>
              </w:rPr>
              <w:t>255</w:t>
            </w:r>
          </w:p>
        </w:tc>
        <w:tc>
          <w:tcPr>
            <w:tcW w:w="3327" w:type="dxa"/>
          </w:tcPr>
          <w:p w14:paraId="18AC0666" w14:textId="77777777" w:rsidR="0022286F" w:rsidRPr="009075BB" w:rsidRDefault="0022286F" w:rsidP="0022286F">
            <w:pPr>
              <w:pStyle w:val="BodyText"/>
              <w:ind w:firstLine="0"/>
              <w:rPr>
                <w:lang w:val="it-IT"/>
              </w:rPr>
            </w:pPr>
            <w:r w:rsidRPr="009075BB">
              <w:rPr>
                <w:lang w:val="it-IT"/>
              </w:rPr>
              <w:t>Url halaman</w:t>
            </w:r>
          </w:p>
        </w:tc>
      </w:tr>
      <w:tr w:rsidR="0022286F" w:rsidRPr="009075BB" w14:paraId="7324E1C7" w14:textId="77777777" w:rsidTr="0022286F">
        <w:tc>
          <w:tcPr>
            <w:tcW w:w="709" w:type="dxa"/>
          </w:tcPr>
          <w:p w14:paraId="7432A096"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5478963" w14:textId="77777777" w:rsidR="0022286F" w:rsidRPr="009075BB" w:rsidRDefault="0022286F" w:rsidP="0022286F">
            <w:pPr>
              <w:pStyle w:val="BodyText"/>
              <w:ind w:firstLine="0"/>
              <w:rPr>
                <w:lang w:val="it-IT"/>
              </w:rPr>
            </w:pPr>
            <w:r w:rsidRPr="009075BB">
              <w:rPr>
                <w:lang w:val="it-IT"/>
              </w:rPr>
              <w:t>Image</w:t>
            </w:r>
          </w:p>
        </w:tc>
        <w:tc>
          <w:tcPr>
            <w:tcW w:w="1140" w:type="dxa"/>
          </w:tcPr>
          <w:p w14:paraId="346E6E36" w14:textId="77777777" w:rsidR="0022286F" w:rsidRPr="009075BB" w:rsidRDefault="0022286F" w:rsidP="0022286F">
            <w:pPr>
              <w:pStyle w:val="BodyText"/>
              <w:ind w:firstLine="0"/>
              <w:rPr>
                <w:lang w:val="it-IT"/>
              </w:rPr>
            </w:pPr>
            <w:r w:rsidRPr="009075BB">
              <w:rPr>
                <w:lang w:val="it-IT"/>
              </w:rPr>
              <w:t>Varchar</w:t>
            </w:r>
          </w:p>
        </w:tc>
        <w:tc>
          <w:tcPr>
            <w:tcW w:w="630" w:type="dxa"/>
          </w:tcPr>
          <w:p w14:paraId="0B86DFE4" w14:textId="77777777" w:rsidR="0022286F" w:rsidRPr="009075BB" w:rsidRDefault="0022286F" w:rsidP="0022286F">
            <w:pPr>
              <w:pStyle w:val="BodyText"/>
              <w:ind w:firstLine="0"/>
              <w:rPr>
                <w:lang w:val="it-IT"/>
              </w:rPr>
            </w:pPr>
            <w:r w:rsidRPr="009075BB">
              <w:rPr>
                <w:lang w:val="it-IT"/>
              </w:rPr>
              <w:t>255</w:t>
            </w:r>
          </w:p>
        </w:tc>
        <w:tc>
          <w:tcPr>
            <w:tcW w:w="3327" w:type="dxa"/>
          </w:tcPr>
          <w:p w14:paraId="5047F23D" w14:textId="77777777" w:rsidR="0022286F" w:rsidRPr="009075BB" w:rsidRDefault="0022286F" w:rsidP="0022286F">
            <w:pPr>
              <w:pStyle w:val="BodyText"/>
              <w:ind w:firstLine="0"/>
              <w:rPr>
                <w:lang w:val="it-IT"/>
              </w:rPr>
            </w:pPr>
            <w:r w:rsidRPr="009075BB">
              <w:rPr>
                <w:lang w:val="it-IT"/>
              </w:rPr>
              <w:t>Gambar</w:t>
            </w:r>
          </w:p>
        </w:tc>
      </w:tr>
      <w:tr w:rsidR="0022286F" w:rsidRPr="009075BB" w14:paraId="0DD43ACC" w14:textId="77777777" w:rsidTr="0022286F">
        <w:tc>
          <w:tcPr>
            <w:tcW w:w="709" w:type="dxa"/>
          </w:tcPr>
          <w:p w14:paraId="68F68467"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4426006" w14:textId="77777777" w:rsidR="0022286F" w:rsidRPr="009075BB" w:rsidRDefault="0022286F" w:rsidP="0022286F">
            <w:pPr>
              <w:pStyle w:val="BodyText"/>
              <w:ind w:firstLine="0"/>
              <w:rPr>
                <w:lang w:val="it-IT"/>
              </w:rPr>
            </w:pPr>
            <w:r w:rsidRPr="009075BB">
              <w:rPr>
                <w:lang w:val="it-IT"/>
              </w:rPr>
              <w:t>Body</w:t>
            </w:r>
          </w:p>
        </w:tc>
        <w:tc>
          <w:tcPr>
            <w:tcW w:w="1140" w:type="dxa"/>
          </w:tcPr>
          <w:p w14:paraId="116AA2A5" w14:textId="77777777" w:rsidR="0022286F" w:rsidRPr="009075BB" w:rsidRDefault="0022286F" w:rsidP="0022286F">
            <w:pPr>
              <w:pStyle w:val="BodyText"/>
              <w:ind w:firstLine="0"/>
              <w:rPr>
                <w:lang w:val="it-IT"/>
              </w:rPr>
            </w:pPr>
            <w:r w:rsidRPr="009075BB">
              <w:rPr>
                <w:lang w:val="it-IT"/>
              </w:rPr>
              <w:t>Text</w:t>
            </w:r>
          </w:p>
        </w:tc>
        <w:tc>
          <w:tcPr>
            <w:tcW w:w="630" w:type="dxa"/>
          </w:tcPr>
          <w:p w14:paraId="42EE4CF6" w14:textId="77777777" w:rsidR="0022286F" w:rsidRPr="009075BB" w:rsidRDefault="0022286F" w:rsidP="0022286F">
            <w:pPr>
              <w:pStyle w:val="BodyText"/>
              <w:ind w:firstLine="0"/>
              <w:rPr>
                <w:lang w:val="it-IT"/>
              </w:rPr>
            </w:pPr>
          </w:p>
        </w:tc>
        <w:tc>
          <w:tcPr>
            <w:tcW w:w="3327" w:type="dxa"/>
          </w:tcPr>
          <w:p w14:paraId="4B0B5BF9" w14:textId="77777777" w:rsidR="0022286F" w:rsidRPr="009075BB" w:rsidRDefault="0022286F" w:rsidP="0022286F">
            <w:pPr>
              <w:pStyle w:val="BodyText"/>
              <w:ind w:firstLine="0"/>
              <w:rPr>
                <w:lang w:val="it-IT"/>
              </w:rPr>
            </w:pPr>
            <w:r w:rsidRPr="009075BB">
              <w:rPr>
                <w:lang w:val="it-IT"/>
              </w:rPr>
              <w:t>Isi berita</w:t>
            </w:r>
          </w:p>
        </w:tc>
      </w:tr>
      <w:tr w:rsidR="0022286F" w:rsidRPr="009075BB" w14:paraId="663843A0" w14:textId="77777777" w:rsidTr="0022286F">
        <w:trPr>
          <w:trHeight w:val="541"/>
        </w:trPr>
        <w:tc>
          <w:tcPr>
            <w:tcW w:w="709" w:type="dxa"/>
          </w:tcPr>
          <w:p w14:paraId="21E067B2"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38F6EB5C" w14:textId="77777777" w:rsidR="0022286F" w:rsidRPr="009075BB" w:rsidRDefault="0022286F" w:rsidP="0022286F">
            <w:pPr>
              <w:pStyle w:val="BodyText"/>
              <w:ind w:firstLine="0"/>
              <w:rPr>
                <w:lang w:val="it-IT"/>
              </w:rPr>
            </w:pPr>
            <w:r w:rsidRPr="009075BB">
              <w:rPr>
                <w:lang w:val="it-IT"/>
              </w:rPr>
              <w:t>Date</w:t>
            </w:r>
          </w:p>
        </w:tc>
        <w:tc>
          <w:tcPr>
            <w:tcW w:w="1140" w:type="dxa"/>
          </w:tcPr>
          <w:p w14:paraId="73AFFE23"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1B57D20" w14:textId="77777777" w:rsidR="0022286F" w:rsidRPr="009075BB" w:rsidRDefault="0022286F" w:rsidP="0022286F">
            <w:pPr>
              <w:pStyle w:val="BodyText"/>
              <w:ind w:firstLine="0"/>
              <w:rPr>
                <w:lang w:val="it-IT"/>
              </w:rPr>
            </w:pPr>
          </w:p>
        </w:tc>
        <w:tc>
          <w:tcPr>
            <w:tcW w:w="3327" w:type="dxa"/>
          </w:tcPr>
          <w:p w14:paraId="6A8E0A91" w14:textId="77777777" w:rsidR="0022286F" w:rsidRPr="009075BB" w:rsidRDefault="0022286F" w:rsidP="0022286F">
            <w:pPr>
              <w:pStyle w:val="BodyText"/>
              <w:ind w:firstLine="0"/>
              <w:rPr>
                <w:lang w:val="it-IT"/>
              </w:rPr>
            </w:pPr>
            <w:r w:rsidRPr="009075BB">
              <w:rPr>
                <w:lang w:val="it-IT"/>
              </w:rPr>
              <w:t>Tanggal upload berita</w:t>
            </w:r>
          </w:p>
        </w:tc>
      </w:tr>
    </w:tbl>
    <w:p w14:paraId="178740FF" w14:textId="77777777" w:rsidR="0022286F" w:rsidRPr="009075BB" w:rsidRDefault="0022286F" w:rsidP="0022286F">
      <w:pPr>
        <w:pStyle w:val="NoSpacing"/>
        <w:rPr>
          <w:rFonts w:ascii="Times New Roman" w:hAnsi="Times New Roman" w:cs="Times New Roman"/>
          <w:lang w:val="it-IT"/>
        </w:rPr>
      </w:pPr>
    </w:p>
    <w:p w14:paraId="3AD53162" w14:textId="77777777" w:rsidR="0022286F" w:rsidRPr="009075BB" w:rsidRDefault="0022286F" w:rsidP="0022286F">
      <w:pPr>
        <w:pStyle w:val="Heading3"/>
        <w:numPr>
          <w:ilvl w:val="2"/>
          <w:numId w:val="5"/>
        </w:numPr>
        <w:spacing w:line="360" w:lineRule="auto"/>
        <w:ind w:left="1276" w:hanging="709"/>
        <w:rPr>
          <w:rFonts w:cs="Times New Roman"/>
        </w:rPr>
      </w:pPr>
      <w:bookmarkStart w:id="176" w:name="_Toc192654595"/>
      <w:bookmarkStart w:id="177" w:name="_Toc195952509"/>
      <w:r w:rsidRPr="009075BB">
        <w:rPr>
          <w:rFonts w:cs="Times New Roman"/>
        </w:rPr>
        <w:t>Perancangan Proses / Algoritma</w:t>
      </w:r>
      <w:bookmarkEnd w:id="176"/>
      <w:bookmarkEnd w:id="177"/>
    </w:p>
    <w:p w14:paraId="1FD43FAA" w14:textId="77777777" w:rsidR="0022286F" w:rsidRPr="009075BB" w:rsidRDefault="0022286F" w:rsidP="0022286F">
      <w:pPr>
        <w:pStyle w:val="BodyText"/>
        <w:ind w:left="567" w:firstLine="709"/>
        <w:rPr>
          <w:lang w:val="en-US"/>
        </w:rPr>
      </w:pPr>
      <w:r w:rsidRPr="009075BB">
        <w:rPr>
          <w:color w:val="auto"/>
        </w:rPr>
        <w:t>Pembuatan</w:t>
      </w:r>
      <w:r w:rsidRPr="009075BB">
        <w:rPr>
          <w:lang w:val="en-US"/>
        </w:rPr>
        <w:t xml:space="preserve"> perancangan proses memerlukan skema UML, di antaranya </w:t>
      </w:r>
      <w:r w:rsidRPr="009075BB">
        <w:rPr>
          <w:i/>
          <w:lang w:val="en-US"/>
        </w:rPr>
        <w:t>use</w:t>
      </w:r>
      <w:r w:rsidRPr="009075BB">
        <w:rPr>
          <w:lang w:val="en-US"/>
        </w:rPr>
        <w:t xml:space="preserve"> </w:t>
      </w:r>
      <w:r w:rsidRPr="009075BB">
        <w:rPr>
          <w:i/>
          <w:lang w:val="en-US"/>
        </w:rPr>
        <w:t>case</w:t>
      </w:r>
      <w:r w:rsidRPr="009075BB">
        <w:rPr>
          <w:lang w:val="en-US"/>
        </w:rPr>
        <w:t xml:space="preserve"> </w:t>
      </w:r>
      <w:r w:rsidRPr="009075BB">
        <w:rPr>
          <w:i/>
          <w:lang w:val="en-US"/>
        </w:rPr>
        <w:t>diagram</w:t>
      </w:r>
      <w:r w:rsidRPr="009075BB">
        <w:rPr>
          <w:lang w:val="en-US"/>
        </w:rPr>
        <w:t xml:space="preserve">, </w:t>
      </w:r>
      <w:r w:rsidRPr="009075BB">
        <w:rPr>
          <w:i/>
          <w:lang w:val="en-US"/>
        </w:rPr>
        <w:t>activity</w:t>
      </w:r>
      <w:r w:rsidRPr="009075BB">
        <w:rPr>
          <w:lang w:val="en-US"/>
        </w:rPr>
        <w:t xml:space="preserve"> </w:t>
      </w:r>
      <w:r w:rsidRPr="009075BB">
        <w:rPr>
          <w:i/>
          <w:lang w:val="en-US"/>
        </w:rPr>
        <w:t>diagram</w:t>
      </w:r>
      <w:r w:rsidRPr="009075BB">
        <w:rPr>
          <w:lang w:val="en-US"/>
        </w:rPr>
        <w:t xml:space="preserve">, </w:t>
      </w:r>
      <w:r w:rsidRPr="009075BB">
        <w:rPr>
          <w:i/>
          <w:lang w:val="en-US"/>
        </w:rPr>
        <w:t>class</w:t>
      </w:r>
      <w:r w:rsidRPr="009075BB">
        <w:rPr>
          <w:lang w:val="en-US"/>
        </w:rPr>
        <w:t xml:space="preserve"> </w:t>
      </w:r>
      <w:r w:rsidRPr="009075BB">
        <w:rPr>
          <w:i/>
          <w:lang w:val="en-US"/>
        </w:rPr>
        <w:t>diagram</w:t>
      </w:r>
      <w:r w:rsidRPr="009075BB">
        <w:rPr>
          <w:lang w:val="en-US"/>
        </w:rPr>
        <w:t xml:space="preserve">, dan </w:t>
      </w:r>
      <w:r w:rsidRPr="009075BB">
        <w:rPr>
          <w:i/>
          <w:lang w:val="en-US"/>
        </w:rPr>
        <w:t>sequence</w:t>
      </w:r>
      <w:r w:rsidRPr="009075BB">
        <w:rPr>
          <w:lang w:val="en-US"/>
        </w:rPr>
        <w:t xml:space="preserve"> </w:t>
      </w:r>
      <w:r w:rsidRPr="009075BB">
        <w:rPr>
          <w:i/>
          <w:lang w:val="en-US"/>
        </w:rPr>
        <w:t>diagram</w:t>
      </w:r>
      <w:r w:rsidRPr="009075BB">
        <w:rPr>
          <w:lang w:val="en-US"/>
        </w:rPr>
        <w:t xml:space="preserve">, yang digunakan untuk menggambarkan secara rinci proses-proses yang berlangsung dalam aplikasi. Setiap diagram </w:t>
      </w:r>
      <w:r w:rsidRPr="009075BB">
        <w:t>memiliki</w:t>
      </w:r>
      <w:r w:rsidRPr="009075BB">
        <w:rPr>
          <w:lang w:val="en-US"/>
        </w:rPr>
        <w:t xml:space="preserve"> peran penting dalam memodelkan interaksi, alur kerja, struktur sistem, serta urutan komunikasi antar komponen dalam aplikasi.</w:t>
      </w:r>
    </w:p>
    <w:p w14:paraId="2C9B260A" w14:textId="77777777" w:rsidR="0022286F" w:rsidRPr="009075BB" w:rsidRDefault="0022286F" w:rsidP="0022286F">
      <w:pPr>
        <w:pStyle w:val="NoSpacing"/>
        <w:rPr>
          <w:rFonts w:ascii="Times New Roman" w:hAnsi="Times New Roman" w:cs="Times New Roman"/>
        </w:rPr>
      </w:pPr>
    </w:p>
    <w:p w14:paraId="570F19D5" w14:textId="77777777" w:rsidR="0022286F" w:rsidRPr="009075BB" w:rsidRDefault="0022286F" w:rsidP="000A7C4F">
      <w:pPr>
        <w:pStyle w:val="BodyText"/>
        <w:numPr>
          <w:ilvl w:val="0"/>
          <w:numId w:val="30"/>
        </w:numPr>
        <w:ind w:left="1701" w:hanging="567"/>
        <w:rPr>
          <w:i/>
          <w:iCs/>
        </w:rPr>
      </w:pPr>
      <w:bookmarkStart w:id="178" w:name="_Toc117697567"/>
      <w:bookmarkStart w:id="179" w:name="_Toc117698059"/>
      <w:r w:rsidRPr="009075BB">
        <w:rPr>
          <w:i/>
          <w:iCs/>
        </w:rPr>
        <w:t xml:space="preserve">Use </w:t>
      </w:r>
      <w:r w:rsidRPr="009075BB">
        <w:t>Case</w:t>
      </w:r>
      <w:r w:rsidRPr="009075BB">
        <w:rPr>
          <w:i/>
          <w:iCs/>
        </w:rPr>
        <w:t xml:space="preserve"> Diagram</w:t>
      </w:r>
      <w:bookmarkEnd w:id="178"/>
      <w:bookmarkEnd w:id="179"/>
    </w:p>
    <w:p w14:paraId="795EF62A" w14:textId="77777777" w:rsidR="0022286F" w:rsidRPr="009075BB" w:rsidRDefault="0022286F" w:rsidP="0022286F">
      <w:pPr>
        <w:pStyle w:val="BodyText"/>
        <w:ind w:left="1134"/>
      </w:pPr>
      <w:r w:rsidRPr="009075BB">
        <w:t>Diagram ini menjelaskan fitur-fitur yang dapat diakses oleh setiap peran dalam sistem. Pada sistem ini terdapat lima peran yang masing-masing memiliki hak akses yang berbeda, yaitu pengunjung, pembina, pelatih, anggota, dan admin. Penjelasan lebih lanjut mengenai hak akses dan fitur yang tersedia untuk setiap peran adalah sebagai berikut.</w:t>
      </w:r>
    </w:p>
    <w:p w14:paraId="4B1697C7" w14:textId="1EF9FB9F" w:rsidR="0022286F" w:rsidRPr="009075BB" w:rsidRDefault="00504F92"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7736CAB1" wp14:editId="0C0AD088">
            <wp:extent cx="2386739" cy="43841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SECASE-PENGUNJUNG.drawio.png"/>
                    <pic:cNvPicPr/>
                  </pic:nvPicPr>
                  <pic:blipFill>
                    <a:blip r:embed="rId40">
                      <a:extLst>
                        <a:ext uri="{28A0092B-C50C-407E-A947-70E740481C1C}">
                          <a14:useLocalDpi xmlns:a14="http://schemas.microsoft.com/office/drawing/2010/main" val="0"/>
                        </a:ext>
                      </a:extLst>
                    </a:blip>
                    <a:stretch>
                      <a:fillRect/>
                    </a:stretch>
                  </pic:blipFill>
                  <pic:spPr>
                    <a:xfrm>
                      <a:off x="0" y="0"/>
                      <a:ext cx="2408184" cy="4423562"/>
                    </a:xfrm>
                    <a:prstGeom prst="rect">
                      <a:avLst/>
                    </a:prstGeom>
                  </pic:spPr>
                </pic:pic>
              </a:graphicData>
            </a:graphic>
          </wp:inline>
        </w:drawing>
      </w:r>
    </w:p>
    <w:p w14:paraId="3CC98423" w14:textId="77777777" w:rsidR="0022286F" w:rsidRPr="009075BB" w:rsidRDefault="0022286F" w:rsidP="000A7C4F">
      <w:pPr>
        <w:pStyle w:val="Gambar31"/>
        <w:numPr>
          <w:ilvl w:val="0"/>
          <w:numId w:val="18"/>
        </w:numPr>
        <w:rPr>
          <w:rFonts w:cs="Times New Roman"/>
        </w:rPr>
      </w:pPr>
      <w:bookmarkStart w:id="180" w:name="_Toc192234287"/>
      <w:bookmarkStart w:id="181" w:name="_Toc195951823"/>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Pengunjung</w:t>
      </w:r>
      <w:bookmarkEnd w:id="180"/>
      <w:bookmarkEnd w:id="181"/>
    </w:p>
    <w:p w14:paraId="19DEFA33" w14:textId="77777777" w:rsidR="0022286F" w:rsidRPr="009075BB" w:rsidRDefault="0022286F" w:rsidP="0022286F">
      <w:pPr>
        <w:pStyle w:val="NoSpacing"/>
        <w:rPr>
          <w:rFonts w:ascii="Times New Roman" w:hAnsi="Times New Roman" w:cs="Times New Roman"/>
          <w:lang w:val="id-ID"/>
        </w:rPr>
      </w:pPr>
    </w:p>
    <w:p w14:paraId="1A3134F2" w14:textId="77777777" w:rsidR="0022286F" w:rsidRPr="009075BB" w:rsidRDefault="0022286F" w:rsidP="0022286F">
      <w:pPr>
        <w:pStyle w:val="BodyText"/>
        <w:ind w:left="1134"/>
      </w:pPr>
      <w:r w:rsidRPr="009075BB">
        <w:t xml:space="preserve">Pada Gambar 3.3, diperlihatkan bahwa pengunjung memiliki akses untuk memperoleh berbagai informasi yang berkaitan dengan </w:t>
      </w:r>
      <w:r w:rsidRPr="009075BB">
        <w:rPr>
          <w:i/>
        </w:rPr>
        <w:t>Marching Band</w:t>
      </w:r>
      <w:r w:rsidRPr="009075BB">
        <w:t xml:space="preserve"> Gema Oasis MAN 1 Samarinda, seperti informasi kontak yang dapat dihubungi, pencapaian atau prestasi yang telah diraih, berita terbaru mengenai kegiatan </w:t>
      </w:r>
      <w:r w:rsidRPr="009075BB">
        <w:rPr>
          <w:i/>
        </w:rPr>
        <w:t>marching</w:t>
      </w:r>
      <w:r w:rsidRPr="009075BB">
        <w:t xml:space="preserve"> </w:t>
      </w:r>
      <w:r w:rsidRPr="009075BB">
        <w:rPr>
          <w:i/>
        </w:rPr>
        <w:t>band</w:t>
      </w:r>
      <w:r w:rsidRPr="009075BB">
        <w:t xml:space="preserve">, serta galeri yang menampilkan dokumentasi visual dari berbagai kegiatan yang telah dilaksanakan. Selain memperoleh informasi, pengunjung juga diberikan fasilitas untuk melakukan pendaftaran sebagai anggota </w:t>
      </w:r>
      <w:r w:rsidRPr="009075BB">
        <w:rPr>
          <w:i/>
        </w:rPr>
        <w:t>Marching</w:t>
      </w:r>
      <w:r w:rsidRPr="009075BB">
        <w:t xml:space="preserve"> </w:t>
      </w:r>
      <w:r w:rsidRPr="009075BB">
        <w:rPr>
          <w:i/>
        </w:rPr>
        <w:t>Band</w:t>
      </w:r>
      <w:r w:rsidRPr="009075BB">
        <w:t xml:space="preserve"> Gema Oasis MAN 1 Samarinda melalui sistem yang telah disediakan, serta dapat memantau status pendaftaran mereka secara langsung melalui platform yang tersedia. Keberadaan fitur ini bertujuan untuk meningkatkan transparansi dan efisiensi dalam proses pendaftaran, sehingga calon anggota dapat memperoleh informasi yang lebih jelas mengenai tahapan seleksi serta penerimaan anggota baru.</w:t>
      </w:r>
    </w:p>
    <w:p w14:paraId="6CC8E727" w14:textId="298E0837" w:rsidR="0022286F" w:rsidRPr="009075BB" w:rsidRDefault="00504F92"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48DDF7F4" wp14:editId="067E1A8B">
            <wp:extent cx="2465404" cy="262040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SECASE-ANGGOTA.drawio.png"/>
                    <pic:cNvPicPr/>
                  </pic:nvPicPr>
                  <pic:blipFill>
                    <a:blip r:embed="rId41">
                      <a:extLst>
                        <a:ext uri="{28A0092B-C50C-407E-A947-70E740481C1C}">
                          <a14:useLocalDpi xmlns:a14="http://schemas.microsoft.com/office/drawing/2010/main" val="0"/>
                        </a:ext>
                      </a:extLst>
                    </a:blip>
                    <a:stretch>
                      <a:fillRect/>
                    </a:stretch>
                  </pic:blipFill>
                  <pic:spPr>
                    <a:xfrm>
                      <a:off x="0" y="0"/>
                      <a:ext cx="2465404" cy="2620400"/>
                    </a:xfrm>
                    <a:prstGeom prst="rect">
                      <a:avLst/>
                    </a:prstGeom>
                  </pic:spPr>
                </pic:pic>
              </a:graphicData>
            </a:graphic>
          </wp:inline>
        </w:drawing>
      </w:r>
    </w:p>
    <w:p w14:paraId="7258A8B1" w14:textId="77777777" w:rsidR="0022286F" w:rsidRPr="009075BB" w:rsidRDefault="0022286F" w:rsidP="000A7C4F">
      <w:pPr>
        <w:pStyle w:val="Gambar31"/>
        <w:numPr>
          <w:ilvl w:val="0"/>
          <w:numId w:val="18"/>
        </w:numPr>
        <w:rPr>
          <w:rFonts w:cs="Times New Roman"/>
        </w:rPr>
      </w:pPr>
      <w:bookmarkStart w:id="182" w:name="_Toc192234288"/>
      <w:bookmarkStart w:id="183" w:name="_Toc195951824"/>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Anggota</w:t>
      </w:r>
      <w:bookmarkEnd w:id="182"/>
      <w:bookmarkEnd w:id="183"/>
    </w:p>
    <w:p w14:paraId="4E4C934C" w14:textId="77777777" w:rsidR="0022286F" w:rsidRPr="009075BB" w:rsidRDefault="0022286F" w:rsidP="0022286F">
      <w:pPr>
        <w:pStyle w:val="NoSpacing"/>
        <w:rPr>
          <w:rFonts w:ascii="Times New Roman" w:hAnsi="Times New Roman" w:cs="Times New Roman"/>
          <w:lang w:val="id-ID"/>
        </w:rPr>
      </w:pPr>
    </w:p>
    <w:p w14:paraId="6ABBB455" w14:textId="486E74B1" w:rsidR="0022286F" w:rsidRPr="009075BB" w:rsidRDefault="0022286F" w:rsidP="0022286F">
      <w:pPr>
        <w:pStyle w:val="BodyText"/>
        <w:ind w:left="1134"/>
        <w:rPr>
          <w:lang w:val="id-ID"/>
        </w:rPr>
      </w:pPr>
      <w:r w:rsidRPr="009075BB">
        <w:rPr>
          <w:lang w:val="id-ID"/>
        </w:rPr>
        <w:t>Pada Gambar 3</w:t>
      </w:r>
      <w:r w:rsidRPr="009075BB">
        <w:rPr>
          <w:lang w:val="en-US"/>
        </w:rPr>
        <w:t>.4</w:t>
      </w:r>
      <w:r w:rsidRPr="009075BB">
        <w:rPr>
          <w:lang w:val="id-ID"/>
        </w:rPr>
        <w:t xml:space="preserve">, dijelaskan bahwa anggota memiliki akses untuk melakukan </w:t>
      </w:r>
      <w:r w:rsidRPr="009075BB">
        <w:rPr>
          <w:i/>
          <w:lang w:val="id-ID"/>
        </w:rPr>
        <w:t>login</w:t>
      </w:r>
      <w:r w:rsidRPr="009075BB">
        <w:rPr>
          <w:lang w:val="id-ID"/>
        </w:rPr>
        <w:t xml:space="preserve">, mencatat presensi kehadiran, </w:t>
      </w:r>
      <w:r w:rsidRPr="009075BB">
        <w:t>melihat</w:t>
      </w:r>
      <w:r w:rsidRPr="009075BB">
        <w:rPr>
          <w:lang w:val="id-ID"/>
        </w:rPr>
        <w:t xml:space="preserve"> </w:t>
      </w:r>
      <w:r w:rsidR="00C853AA" w:rsidRPr="00C853AA">
        <w:rPr>
          <w:i/>
          <w:lang w:val="id-ID"/>
        </w:rPr>
        <w:t>Postingan</w:t>
      </w:r>
      <w:r w:rsidRPr="009075BB">
        <w:rPr>
          <w:lang w:val="id-ID"/>
        </w:rPr>
        <w:t xml:space="preserve">, </w:t>
      </w:r>
      <w:r w:rsidR="00965848">
        <w:rPr>
          <w:lang w:val="en-US"/>
        </w:rPr>
        <w:t xml:space="preserve">melihat nilai, </w:t>
      </w:r>
      <w:r w:rsidRPr="009075BB">
        <w:rPr>
          <w:lang w:val="id-ID"/>
        </w:rPr>
        <w:t>memeriksa jadwal latihan, serta melakukan pengeditan profil pribadi.</w:t>
      </w:r>
    </w:p>
    <w:p w14:paraId="3E020608" w14:textId="77777777" w:rsidR="0022286F" w:rsidRPr="009075BB" w:rsidRDefault="0022286F" w:rsidP="0022286F">
      <w:pPr>
        <w:pStyle w:val="NoSpacing"/>
        <w:rPr>
          <w:rFonts w:ascii="Times New Roman" w:hAnsi="Times New Roman" w:cs="Times New Roman"/>
          <w:lang w:val="id-ID"/>
        </w:rPr>
      </w:pPr>
    </w:p>
    <w:p w14:paraId="6EAE42FC" w14:textId="17AA0AB6" w:rsidR="0022286F" w:rsidRPr="009075BB" w:rsidRDefault="00504F92" w:rsidP="0022286F">
      <w:pPr>
        <w:pStyle w:val="NoSpacing"/>
        <w:jc w:val="center"/>
        <w:rPr>
          <w:rFonts w:ascii="Times New Roman" w:hAnsi="Times New Roman" w:cs="Times New Roman"/>
          <w:lang w:val="id-ID"/>
        </w:rPr>
      </w:pPr>
      <w:r w:rsidRPr="009075BB">
        <w:rPr>
          <w:rFonts w:ascii="Times New Roman" w:hAnsi="Times New Roman" w:cs="Times New Roman"/>
          <w:i/>
          <w:noProof/>
          <w:sz w:val="24"/>
          <w:szCs w:val="24"/>
        </w:rPr>
        <w:drawing>
          <wp:inline distT="0" distB="0" distL="0" distR="0" wp14:anchorId="716996CB" wp14:editId="7ACAF02A">
            <wp:extent cx="3321685" cy="288205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CASE-PELATIH.drawio.png"/>
                    <pic:cNvPicPr/>
                  </pic:nvPicPr>
                  <pic:blipFill>
                    <a:blip r:embed="rId42">
                      <a:extLst>
                        <a:ext uri="{28A0092B-C50C-407E-A947-70E740481C1C}">
                          <a14:useLocalDpi xmlns:a14="http://schemas.microsoft.com/office/drawing/2010/main" val="0"/>
                        </a:ext>
                      </a:extLst>
                    </a:blip>
                    <a:stretch>
                      <a:fillRect/>
                    </a:stretch>
                  </pic:blipFill>
                  <pic:spPr>
                    <a:xfrm>
                      <a:off x="0" y="0"/>
                      <a:ext cx="3387551" cy="2939199"/>
                    </a:xfrm>
                    <a:prstGeom prst="rect">
                      <a:avLst/>
                    </a:prstGeom>
                  </pic:spPr>
                </pic:pic>
              </a:graphicData>
            </a:graphic>
          </wp:inline>
        </w:drawing>
      </w:r>
    </w:p>
    <w:p w14:paraId="2E4CB4D6" w14:textId="77777777" w:rsidR="0022286F" w:rsidRPr="009075BB" w:rsidRDefault="0022286F" w:rsidP="000A7C4F">
      <w:pPr>
        <w:pStyle w:val="Gambar31"/>
        <w:numPr>
          <w:ilvl w:val="0"/>
          <w:numId w:val="18"/>
        </w:numPr>
        <w:rPr>
          <w:rFonts w:cs="Times New Roman"/>
          <w:lang w:val="en-US"/>
        </w:rPr>
      </w:pPr>
      <w:bookmarkStart w:id="184" w:name="_Toc192234289"/>
      <w:bookmarkStart w:id="185" w:name="_Toc195951825"/>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Pelatih</w:t>
      </w:r>
      <w:bookmarkEnd w:id="184"/>
      <w:bookmarkEnd w:id="185"/>
    </w:p>
    <w:p w14:paraId="4FC22FD0" w14:textId="77777777" w:rsidR="0022286F" w:rsidRPr="009075BB" w:rsidRDefault="0022286F" w:rsidP="0022286F">
      <w:pPr>
        <w:pStyle w:val="NoSpacing"/>
        <w:rPr>
          <w:rFonts w:ascii="Times New Roman" w:hAnsi="Times New Roman" w:cs="Times New Roman"/>
        </w:rPr>
      </w:pPr>
    </w:p>
    <w:p w14:paraId="67B10FA2" w14:textId="46453307" w:rsidR="0022286F" w:rsidRPr="009075BB" w:rsidRDefault="0022286F" w:rsidP="0022286F">
      <w:pPr>
        <w:pStyle w:val="BodyText"/>
        <w:ind w:left="1134"/>
        <w:rPr>
          <w:lang w:val="id-ID"/>
        </w:rPr>
      </w:pPr>
      <w:r w:rsidRPr="009075BB">
        <w:rPr>
          <w:lang w:val="id-ID"/>
        </w:rPr>
        <w:t>Pada Gambar 3</w:t>
      </w:r>
      <w:r w:rsidRPr="009075BB">
        <w:rPr>
          <w:lang w:val="en-US"/>
        </w:rPr>
        <w:t>.5</w:t>
      </w:r>
      <w:r w:rsidRPr="009075BB">
        <w:rPr>
          <w:lang w:val="id-ID"/>
        </w:rPr>
        <w:t xml:space="preserve">, dijelaskan bahwa pelatih memiliki akses untuk melakukan </w:t>
      </w:r>
      <w:r w:rsidRPr="009075BB">
        <w:rPr>
          <w:i/>
          <w:lang w:val="id-ID"/>
        </w:rPr>
        <w:t>login</w:t>
      </w:r>
      <w:r w:rsidRPr="009075BB">
        <w:rPr>
          <w:lang w:val="id-ID"/>
        </w:rPr>
        <w:t xml:space="preserve"> serta mengelola berbagai aspek sistem, seperti </w:t>
      </w:r>
      <w:r w:rsidR="00C853AA" w:rsidRPr="00C853AA">
        <w:rPr>
          <w:i/>
          <w:lang w:val="id-ID"/>
        </w:rPr>
        <w:t>Postingan</w:t>
      </w:r>
      <w:r w:rsidRPr="009075BB">
        <w:rPr>
          <w:lang w:val="id-ID"/>
        </w:rPr>
        <w:t xml:space="preserve">, presensi, dan pendaftaran calon anggota. Selain itu, pelatih juga bertanggung jawab untuk </w:t>
      </w:r>
      <w:r w:rsidRPr="009075BB">
        <w:t>melakukan</w:t>
      </w:r>
      <w:r w:rsidRPr="009075BB">
        <w:rPr>
          <w:lang w:val="id-ID"/>
        </w:rPr>
        <w:t xml:space="preserve"> penilaian terhadap anggota yang kemudian akan diserahkan kepada pembina.</w:t>
      </w:r>
    </w:p>
    <w:p w14:paraId="0EB1A839" w14:textId="77777777" w:rsidR="0022286F" w:rsidRPr="009075BB" w:rsidRDefault="0022286F" w:rsidP="0022286F">
      <w:pPr>
        <w:pStyle w:val="NoSpacing"/>
        <w:rPr>
          <w:rFonts w:ascii="Times New Roman" w:hAnsi="Times New Roman" w:cs="Times New Roman"/>
          <w:lang w:val="id-ID"/>
        </w:rPr>
      </w:pPr>
    </w:p>
    <w:p w14:paraId="508F5B89" w14:textId="77777777" w:rsidR="0022286F" w:rsidRPr="009075BB" w:rsidRDefault="0022286F" w:rsidP="0022286F">
      <w:pPr>
        <w:pStyle w:val="NoSpacing"/>
        <w:ind w:left="1276"/>
        <w:rPr>
          <w:rFonts w:ascii="Times New Roman" w:hAnsi="Times New Roman" w:cs="Times New Roman"/>
          <w:sz w:val="24"/>
          <w:szCs w:val="24"/>
          <w:lang w:val="id"/>
        </w:rPr>
      </w:pPr>
    </w:p>
    <w:p w14:paraId="26B785E4" w14:textId="582CAEAD" w:rsidR="0022286F" w:rsidRPr="009075BB" w:rsidRDefault="00254E64"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drawing>
          <wp:inline distT="0" distB="0" distL="0" distR="0" wp14:anchorId="4535FC03" wp14:editId="4311DEC6">
            <wp:extent cx="3243343" cy="4122420"/>
            <wp:effectExtent l="0" t="0" r="0" b="0"/>
            <wp:docPr id="1797034016" name="Picture 1797034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CASE-ADMIN.drawio.png"/>
                    <pic:cNvPicPr/>
                  </pic:nvPicPr>
                  <pic:blipFill>
                    <a:blip r:embed="rId43">
                      <a:extLst>
                        <a:ext uri="{28A0092B-C50C-407E-A947-70E740481C1C}">
                          <a14:useLocalDpi xmlns:a14="http://schemas.microsoft.com/office/drawing/2010/main" val="0"/>
                        </a:ext>
                      </a:extLst>
                    </a:blip>
                    <a:stretch>
                      <a:fillRect/>
                    </a:stretch>
                  </pic:blipFill>
                  <pic:spPr>
                    <a:xfrm>
                      <a:off x="0" y="0"/>
                      <a:ext cx="3257153" cy="4139973"/>
                    </a:xfrm>
                    <a:prstGeom prst="rect">
                      <a:avLst/>
                    </a:prstGeom>
                  </pic:spPr>
                </pic:pic>
              </a:graphicData>
            </a:graphic>
          </wp:inline>
        </w:drawing>
      </w:r>
    </w:p>
    <w:p w14:paraId="69983D9D" w14:textId="77777777" w:rsidR="0022286F" w:rsidRPr="009075BB" w:rsidRDefault="0022286F" w:rsidP="000A7C4F">
      <w:pPr>
        <w:pStyle w:val="Gambar31"/>
        <w:numPr>
          <w:ilvl w:val="0"/>
          <w:numId w:val="18"/>
        </w:numPr>
        <w:rPr>
          <w:rFonts w:cs="Times New Roman"/>
        </w:rPr>
      </w:pPr>
      <w:bookmarkStart w:id="186" w:name="_Toc192234290"/>
      <w:bookmarkStart w:id="187" w:name="_Toc195951826"/>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Admin</w:t>
      </w:r>
      <w:bookmarkEnd w:id="186"/>
      <w:bookmarkEnd w:id="187"/>
    </w:p>
    <w:p w14:paraId="10809C4F" w14:textId="77777777" w:rsidR="0022286F" w:rsidRPr="009075BB" w:rsidRDefault="0022286F" w:rsidP="0022286F">
      <w:pPr>
        <w:pStyle w:val="NoSpacing"/>
        <w:rPr>
          <w:rFonts w:ascii="Times New Roman" w:hAnsi="Times New Roman" w:cs="Times New Roman"/>
          <w:lang w:val="id-ID"/>
        </w:rPr>
      </w:pPr>
    </w:p>
    <w:p w14:paraId="30F9483C" w14:textId="4E7EE353" w:rsidR="0022286F" w:rsidRPr="009075BB" w:rsidRDefault="0022286F" w:rsidP="0022286F">
      <w:pPr>
        <w:pStyle w:val="BodyText"/>
        <w:ind w:left="1134"/>
        <w:rPr>
          <w:lang w:val="id-ID"/>
        </w:rPr>
      </w:pPr>
      <w:r w:rsidRPr="009075BB">
        <w:rPr>
          <w:lang w:val="id-ID"/>
        </w:rPr>
        <w:t xml:space="preserve">Pada Gambar 3.6, diperlihatkan bahwa </w:t>
      </w:r>
      <w:r w:rsidRPr="009075BB">
        <w:rPr>
          <w:lang w:val="en-US"/>
        </w:rPr>
        <w:t>admin</w:t>
      </w:r>
      <w:r w:rsidRPr="009075BB">
        <w:rPr>
          <w:lang w:val="id-ID"/>
        </w:rPr>
        <w:t xml:space="preserve"> memiliki akses untuk melakukan autentikasi melalui proses </w:t>
      </w:r>
      <w:r w:rsidRPr="009075BB">
        <w:rPr>
          <w:i/>
          <w:lang w:val="id-ID"/>
        </w:rPr>
        <w:t>login</w:t>
      </w:r>
      <w:r w:rsidRPr="009075BB">
        <w:rPr>
          <w:lang w:val="id-ID"/>
        </w:rPr>
        <w:t xml:space="preserve"> guna mengelola berbagai aspek dalam sistem. Aspek-aspek yang dapat dikelola meliputi manajemen pengguna, pengaturan data semester, pembuatan dan pembaruan </w:t>
      </w:r>
      <w:r w:rsidR="00C853AA" w:rsidRPr="00C853AA">
        <w:rPr>
          <w:i/>
          <w:lang w:val="id-ID"/>
        </w:rPr>
        <w:t>Postingan</w:t>
      </w:r>
      <w:r w:rsidRPr="009075BB">
        <w:rPr>
          <w:lang w:val="id-ID"/>
        </w:rPr>
        <w:t xml:space="preserve">, publikasi berita, serta pengelolaan galeri yang berisi dokumentas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Selain itu, </w:t>
      </w:r>
      <w:r w:rsidRPr="009075BB">
        <w:rPr>
          <w:lang w:val="en-US"/>
        </w:rPr>
        <w:t>admin</w:t>
      </w:r>
      <w:r w:rsidRPr="009075BB">
        <w:rPr>
          <w:lang w:val="id-ID"/>
        </w:rPr>
        <w:t xml:space="preserve"> juga bertanggung jawab dalam mengelola sistem presensi anggota, pengaturan jadwal latihan, serta pencatatan prestasi yang telah diraih. </w:t>
      </w:r>
      <w:r w:rsidRPr="009075BB">
        <w:rPr>
          <w:lang w:val="en-US"/>
        </w:rPr>
        <w:t>admin</w:t>
      </w:r>
      <w:r w:rsidRPr="009075BB">
        <w:rPr>
          <w:lang w:val="id-ID"/>
        </w:rPr>
        <w:t xml:space="preserve"> juga memiliki kewenangan untuk memperbarui informasi kontak yang dapat dihubungi guna memastikan bahwa seluruh informasi yang tersedia tetap relevan dan terkini. Dengan akses yang luas terhadap sistem, </w:t>
      </w:r>
      <w:r w:rsidRPr="009075BB">
        <w:rPr>
          <w:lang w:val="en-US"/>
        </w:rPr>
        <w:t>admin</w:t>
      </w:r>
      <w:r w:rsidRPr="009075BB">
        <w:rPr>
          <w:lang w:val="id-ID"/>
        </w:rPr>
        <w:t xml:space="preserve"> berperan penting dalam menjaga kelancaran operasional serta memastikan keterbaruan informasi yang disediakan bagi pengguna.</w:t>
      </w:r>
    </w:p>
    <w:p w14:paraId="6654EEDA" w14:textId="357C809F" w:rsidR="0022286F" w:rsidRPr="009075BB" w:rsidRDefault="00357F16"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045F2237" wp14:editId="50B05246">
            <wp:extent cx="3988320" cy="4238786"/>
            <wp:effectExtent l="0" t="0" r="0" b="0"/>
            <wp:docPr id="221926588" name="Picture 221926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CASE-PEMBINA.drawio.png"/>
                    <pic:cNvPicPr/>
                  </pic:nvPicPr>
                  <pic:blipFill>
                    <a:blip r:embed="rId44">
                      <a:extLst>
                        <a:ext uri="{28A0092B-C50C-407E-A947-70E740481C1C}">
                          <a14:useLocalDpi xmlns:a14="http://schemas.microsoft.com/office/drawing/2010/main" val="0"/>
                        </a:ext>
                      </a:extLst>
                    </a:blip>
                    <a:stretch>
                      <a:fillRect/>
                    </a:stretch>
                  </pic:blipFill>
                  <pic:spPr>
                    <a:xfrm>
                      <a:off x="0" y="0"/>
                      <a:ext cx="4027468" cy="4280393"/>
                    </a:xfrm>
                    <a:prstGeom prst="rect">
                      <a:avLst/>
                    </a:prstGeom>
                  </pic:spPr>
                </pic:pic>
              </a:graphicData>
            </a:graphic>
          </wp:inline>
        </w:drawing>
      </w:r>
    </w:p>
    <w:p w14:paraId="635BFEDB" w14:textId="77777777" w:rsidR="0022286F" w:rsidRPr="009075BB" w:rsidRDefault="0022286F" w:rsidP="000A7C4F">
      <w:pPr>
        <w:pStyle w:val="Gambar31"/>
        <w:numPr>
          <w:ilvl w:val="0"/>
          <w:numId w:val="18"/>
        </w:numPr>
        <w:rPr>
          <w:rFonts w:cs="Times New Roman"/>
          <w:lang w:val="en-US"/>
        </w:rPr>
      </w:pPr>
      <w:bookmarkStart w:id="188" w:name="_Toc192234291"/>
      <w:bookmarkStart w:id="189" w:name="_Toc195951827"/>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Pembina</w:t>
      </w:r>
      <w:bookmarkEnd w:id="188"/>
      <w:bookmarkEnd w:id="189"/>
    </w:p>
    <w:p w14:paraId="5B4CF358" w14:textId="77777777" w:rsidR="0022286F" w:rsidRPr="009075BB" w:rsidRDefault="0022286F" w:rsidP="0022286F">
      <w:pPr>
        <w:pStyle w:val="NoSpacing"/>
        <w:rPr>
          <w:rFonts w:ascii="Times New Roman" w:hAnsi="Times New Roman" w:cs="Times New Roman"/>
          <w:lang w:val="id-ID"/>
        </w:rPr>
      </w:pPr>
    </w:p>
    <w:p w14:paraId="3220645D" w14:textId="635B0052" w:rsidR="0022286F" w:rsidRPr="009075BB" w:rsidRDefault="0022286F" w:rsidP="0022286F">
      <w:pPr>
        <w:pStyle w:val="BodyText"/>
        <w:ind w:left="1134"/>
        <w:rPr>
          <w:lang w:val="id-ID"/>
        </w:rPr>
      </w:pPr>
      <w:r w:rsidRPr="009075BB">
        <w:rPr>
          <w:lang w:val="id-ID"/>
        </w:rPr>
        <w:t>Pada Gambar 3</w:t>
      </w:r>
      <w:r w:rsidRPr="009075BB">
        <w:rPr>
          <w:lang w:val="en-US"/>
        </w:rPr>
        <w:t>.7</w:t>
      </w:r>
      <w:r w:rsidRPr="009075BB">
        <w:rPr>
          <w:lang w:val="id-ID"/>
        </w:rPr>
        <w:t xml:space="preserve">, dijelaskan bahwa pembina memiliki akses untuk melakukan </w:t>
      </w:r>
      <w:r w:rsidRPr="009075BB">
        <w:rPr>
          <w:i/>
          <w:lang w:val="id-ID"/>
        </w:rPr>
        <w:t>login</w:t>
      </w:r>
      <w:r w:rsidRPr="009075BB">
        <w:rPr>
          <w:lang w:val="id-ID"/>
        </w:rPr>
        <w:t xml:space="preserve"> dan mengelola berbagai aspek sistem, termasuk jadwal latihan, </w:t>
      </w:r>
      <w:r w:rsidR="00C853AA" w:rsidRPr="00C853AA">
        <w:rPr>
          <w:i/>
          <w:lang w:val="id-ID"/>
        </w:rPr>
        <w:t>Postingan</w:t>
      </w:r>
      <w:r w:rsidRPr="009075BB">
        <w:rPr>
          <w:lang w:val="id-ID"/>
        </w:rPr>
        <w:t xml:space="preserve">, berita, kontak yang dapat dihubungi, prestasi yang diraih, serta galeri. Selain itu, pembina juga dapat </w:t>
      </w:r>
      <w:r w:rsidRPr="009075BB">
        <w:t>melihat</w:t>
      </w:r>
      <w:r w:rsidRPr="009075BB">
        <w:rPr>
          <w:lang w:val="id-ID"/>
        </w:rPr>
        <w:t xml:space="preserve"> presensi kehadiran anggota, mengakses laporan penilaian dari pelatih, dan melakukan pengeditan profil pribadi.</w:t>
      </w:r>
    </w:p>
    <w:p w14:paraId="1FB7251F" w14:textId="77777777" w:rsidR="0022286F" w:rsidRPr="009075BB" w:rsidRDefault="0022286F" w:rsidP="0022286F">
      <w:pPr>
        <w:pStyle w:val="NoSpacing"/>
        <w:rPr>
          <w:rFonts w:ascii="Times New Roman" w:hAnsi="Times New Roman" w:cs="Times New Roman"/>
          <w:lang w:val="id-ID"/>
        </w:rPr>
      </w:pPr>
    </w:p>
    <w:p w14:paraId="5017C7DD" w14:textId="77777777" w:rsidR="0022286F" w:rsidRPr="009075BB" w:rsidRDefault="0022286F" w:rsidP="000A7C4F">
      <w:pPr>
        <w:pStyle w:val="BodyText"/>
        <w:numPr>
          <w:ilvl w:val="0"/>
          <w:numId w:val="30"/>
        </w:numPr>
        <w:ind w:left="1701" w:hanging="567"/>
        <w:rPr>
          <w:i/>
          <w:iCs/>
        </w:rPr>
      </w:pPr>
      <w:bookmarkStart w:id="190" w:name="_Toc117697568"/>
      <w:bookmarkStart w:id="191" w:name="_Toc117698060"/>
      <w:r w:rsidRPr="009075BB">
        <w:rPr>
          <w:i/>
          <w:iCs/>
        </w:rPr>
        <w:t>Activity Diagram</w:t>
      </w:r>
      <w:bookmarkEnd w:id="190"/>
      <w:bookmarkEnd w:id="191"/>
    </w:p>
    <w:p w14:paraId="3B5B4C91" w14:textId="77777777" w:rsidR="0022286F" w:rsidRPr="009075BB" w:rsidRDefault="0022286F" w:rsidP="0022286F">
      <w:pPr>
        <w:pStyle w:val="BodyText"/>
        <w:ind w:left="1134"/>
        <w:rPr>
          <w:color w:val="FF0000"/>
          <w:lang w:val="en-US"/>
        </w:rPr>
      </w:pPr>
      <w:r w:rsidRPr="009075BB">
        <w:rPr>
          <w:lang w:val="en-US"/>
        </w:rPr>
        <w:t xml:space="preserve">Pada sistem ini, aktivitas yang terjadi digambarkan melalui </w:t>
      </w:r>
      <w:r w:rsidRPr="009075BB">
        <w:rPr>
          <w:i/>
          <w:lang w:val="en-US"/>
        </w:rPr>
        <w:t>activity</w:t>
      </w:r>
      <w:r w:rsidRPr="009075BB">
        <w:rPr>
          <w:lang w:val="en-US"/>
        </w:rPr>
        <w:t xml:space="preserve"> </w:t>
      </w:r>
      <w:r w:rsidRPr="009075BB">
        <w:rPr>
          <w:i/>
          <w:lang w:val="en-US"/>
        </w:rPr>
        <w:t>diagram</w:t>
      </w:r>
      <w:r w:rsidRPr="009075BB">
        <w:rPr>
          <w:lang w:val="en-US"/>
        </w:rPr>
        <w:t xml:space="preserve">, yang merepresentasikan alur kerja dari setiap aktivitas dalam </w:t>
      </w:r>
      <w:r w:rsidRPr="009075BB">
        <w:rPr>
          <w:i/>
          <w:lang w:val="en-US"/>
        </w:rPr>
        <w:t>use case diagram</w:t>
      </w:r>
      <w:r w:rsidRPr="009075BB">
        <w:rPr>
          <w:lang w:val="en-US"/>
        </w:rPr>
        <w:t xml:space="preserve">. Diagram ini berfungsi untuk memvisualisasikan urutan proses, interaksi antar komponen sistem, serta aliran data yang terjadi dalam suatu aktivitas. Dengan menggunakan </w:t>
      </w:r>
      <w:r w:rsidRPr="009075BB">
        <w:rPr>
          <w:i/>
          <w:lang w:val="en-US"/>
        </w:rPr>
        <w:t>activity</w:t>
      </w:r>
      <w:r w:rsidRPr="009075BB">
        <w:rPr>
          <w:lang w:val="en-US"/>
        </w:rPr>
        <w:t xml:space="preserve"> </w:t>
      </w:r>
      <w:r w:rsidRPr="009075BB">
        <w:rPr>
          <w:i/>
          <w:lang w:val="en-US"/>
        </w:rPr>
        <w:t>diagram</w:t>
      </w:r>
      <w:r w:rsidRPr="009075BB">
        <w:rPr>
          <w:lang w:val="en-US"/>
        </w:rPr>
        <w:t>, pengembangan sistem dapat dilakukan secara lebih terstruktur dan mudah dipahami. Penjelasan mengenai aktivitas-aktivitas tersebut akan disampaikan pada bagian berikut.</w:t>
      </w:r>
    </w:p>
    <w:p w14:paraId="38952401" w14:textId="521FEF7A" w:rsidR="0022286F" w:rsidRPr="009075BB" w:rsidRDefault="000C4F76" w:rsidP="0022286F">
      <w:pPr>
        <w:pStyle w:val="NoSpacing"/>
        <w:jc w:val="center"/>
        <w:rPr>
          <w:rFonts w:ascii="Times New Roman" w:hAnsi="Times New Roman" w:cs="Times New Roman"/>
        </w:rPr>
      </w:pPr>
      <w:r w:rsidRPr="009075BB">
        <w:rPr>
          <w:rFonts w:ascii="Times New Roman" w:hAnsi="Times New Roman" w:cs="Times New Roman"/>
          <w:noProof/>
        </w:rPr>
        <w:lastRenderedPageBreak/>
        <w:drawing>
          <wp:inline distT="0" distB="0" distL="0" distR="0" wp14:anchorId="2E33039F" wp14:editId="761EBE9A">
            <wp:extent cx="2626963" cy="5040183"/>
            <wp:effectExtent l="0" t="0" r="254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IVITY-LOGIN.drawio.png"/>
                    <pic:cNvPicPr/>
                  </pic:nvPicPr>
                  <pic:blipFill>
                    <a:blip r:embed="rId45">
                      <a:extLst>
                        <a:ext uri="{28A0092B-C50C-407E-A947-70E740481C1C}">
                          <a14:useLocalDpi xmlns:a14="http://schemas.microsoft.com/office/drawing/2010/main" val="0"/>
                        </a:ext>
                      </a:extLst>
                    </a:blip>
                    <a:stretch>
                      <a:fillRect/>
                    </a:stretch>
                  </pic:blipFill>
                  <pic:spPr>
                    <a:xfrm>
                      <a:off x="0" y="0"/>
                      <a:ext cx="2642611" cy="5070205"/>
                    </a:xfrm>
                    <a:prstGeom prst="rect">
                      <a:avLst/>
                    </a:prstGeom>
                  </pic:spPr>
                </pic:pic>
              </a:graphicData>
            </a:graphic>
          </wp:inline>
        </w:drawing>
      </w:r>
    </w:p>
    <w:p w14:paraId="4C92FF39" w14:textId="77777777" w:rsidR="0022286F" w:rsidRPr="009075BB" w:rsidRDefault="0022286F" w:rsidP="000A7C4F">
      <w:pPr>
        <w:pStyle w:val="Gambar31"/>
        <w:numPr>
          <w:ilvl w:val="0"/>
          <w:numId w:val="18"/>
        </w:numPr>
        <w:rPr>
          <w:rFonts w:cs="Times New Roman"/>
          <w:b/>
          <w:lang w:val="en-US"/>
        </w:rPr>
      </w:pPr>
      <w:bookmarkStart w:id="192" w:name="_Toc117697580"/>
      <w:bookmarkStart w:id="193" w:name="_Toc192234292"/>
      <w:bookmarkStart w:id="194" w:name="_Toc195951828"/>
      <w:r w:rsidRPr="009075BB">
        <w:rPr>
          <w:rFonts w:cs="Times New Roman"/>
          <w:i/>
          <w:lang w:val="en-US"/>
        </w:rPr>
        <w:t>Activity</w:t>
      </w:r>
      <w:r w:rsidRPr="009075BB">
        <w:rPr>
          <w:rFonts w:cs="Times New Roman"/>
          <w:lang w:val="en-US"/>
        </w:rPr>
        <w:t xml:space="preserve"> </w:t>
      </w:r>
      <w:r w:rsidRPr="009075BB">
        <w:rPr>
          <w:rFonts w:cs="Times New Roman"/>
          <w:i/>
          <w:lang w:val="en-US"/>
        </w:rPr>
        <w:t>Diagram</w:t>
      </w:r>
      <w:r w:rsidRPr="009075BB">
        <w:rPr>
          <w:rFonts w:cs="Times New Roman"/>
          <w:lang w:val="en-US"/>
        </w:rPr>
        <w:t xml:space="preserve"> </w:t>
      </w:r>
      <w:bookmarkEnd w:id="192"/>
      <w:r w:rsidRPr="009075BB">
        <w:rPr>
          <w:rFonts w:cs="Times New Roman"/>
          <w:i/>
          <w:lang w:val="en-US"/>
        </w:rPr>
        <w:t>Login</w:t>
      </w:r>
      <w:bookmarkEnd w:id="193"/>
      <w:bookmarkEnd w:id="194"/>
    </w:p>
    <w:p w14:paraId="3E5604C6" w14:textId="77777777" w:rsidR="0022286F" w:rsidRPr="009075BB" w:rsidRDefault="0022286F" w:rsidP="0022286F">
      <w:pPr>
        <w:pStyle w:val="NoSpacing"/>
        <w:spacing w:line="360" w:lineRule="auto"/>
        <w:rPr>
          <w:rFonts w:ascii="Times New Roman" w:hAnsi="Times New Roman" w:cs="Times New Roman"/>
          <w:lang w:val="id-ID"/>
        </w:rPr>
      </w:pPr>
    </w:p>
    <w:p w14:paraId="0501FC52" w14:textId="77777777" w:rsidR="0022286F" w:rsidRPr="009075BB" w:rsidRDefault="0022286F" w:rsidP="0022286F">
      <w:pPr>
        <w:pStyle w:val="BodyText"/>
        <w:ind w:left="1134"/>
      </w:pPr>
      <w:r w:rsidRPr="009075BB">
        <w:t xml:space="preserve">Pada Gambar 3.8, ditampilkan diagram aktivitas yang menggambarkan proses autentikasi pengguna melalui mekanisme </w:t>
      </w:r>
      <w:r w:rsidRPr="009075BB">
        <w:rPr>
          <w:i/>
        </w:rPr>
        <w:t>login</w:t>
      </w:r>
      <w:r w:rsidRPr="009075BB">
        <w:t xml:space="preserve">. Proses ini diawali ketika pengguna mengakses situs </w:t>
      </w:r>
      <w:r w:rsidRPr="009075BB">
        <w:rPr>
          <w:i/>
        </w:rPr>
        <w:t>web</w:t>
      </w:r>
      <w:r w:rsidRPr="009075BB">
        <w:t xml:space="preserve">, memilih menu </w:t>
      </w:r>
      <w:r w:rsidRPr="009075BB">
        <w:rPr>
          <w:i/>
        </w:rPr>
        <w:t>login</w:t>
      </w:r>
      <w:r w:rsidRPr="009075BB">
        <w:t xml:space="preserve">, dan memasukkan berupa email serta kata sandi pada formulir yang telah disediakan. Setelah itu, sistem akan melakukan validasi terhadap data yang dimasukkan. Jika data yang diberikan tidak valid, sistem akan menampilkan notifikasi kesalahan dan mengarahkan pengguna kembali ke halaman </w:t>
      </w:r>
      <w:r w:rsidRPr="009075BB">
        <w:rPr>
          <w:i/>
        </w:rPr>
        <w:t>login</w:t>
      </w:r>
      <w:r w:rsidRPr="009075BB">
        <w:t xml:space="preserve"> untuk mengulang proses autentikasi. Sebaliknya, jika validasi berhasil, sistem akan mengidentifikasi peran pengguna berdasarkan data yang tersimpan dalam basis data dan mengarahkan mereka ke halaman dashboard sesuai dengan hak akses yang diberikan. </w:t>
      </w:r>
    </w:p>
    <w:p w14:paraId="383987D8" w14:textId="77777777" w:rsidR="0022286F" w:rsidRPr="009075BB" w:rsidRDefault="0022286F" w:rsidP="0022286F">
      <w:pPr>
        <w:pStyle w:val="NoSpacing"/>
        <w:rPr>
          <w:rFonts w:ascii="Times New Roman" w:hAnsi="Times New Roman" w:cs="Times New Roman"/>
          <w:lang w:val="id"/>
        </w:rPr>
      </w:pPr>
    </w:p>
    <w:p w14:paraId="121D29D6" w14:textId="2758FDAB" w:rsidR="0022286F" w:rsidRPr="009075BB" w:rsidRDefault="000C4F76"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C085015" wp14:editId="05F4E9A2">
            <wp:extent cx="3266768" cy="5649132"/>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CTIVITY-KELOLA-KONTAK-GALERI-BERITA-JADWAL-PRESTASI.drawio.png"/>
                    <pic:cNvPicPr/>
                  </pic:nvPicPr>
                  <pic:blipFill>
                    <a:blip r:embed="rId46">
                      <a:extLst>
                        <a:ext uri="{28A0092B-C50C-407E-A947-70E740481C1C}">
                          <a14:useLocalDpi xmlns:a14="http://schemas.microsoft.com/office/drawing/2010/main" val="0"/>
                        </a:ext>
                      </a:extLst>
                    </a:blip>
                    <a:stretch>
                      <a:fillRect/>
                    </a:stretch>
                  </pic:blipFill>
                  <pic:spPr>
                    <a:xfrm>
                      <a:off x="0" y="0"/>
                      <a:ext cx="3277320" cy="5667379"/>
                    </a:xfrm>
                    <a:prstGeom prst="rect">
                      <a:avLst/>
                    </a:prstGeom>
                  </pic:spPr>
                </pic:pic>
              </a:graphicData>
            </a:graphic>
          </wp:inline>
        </w:drawing>
      </w:r>
    </w:p>
    <w:p w14:paraId="03DAAB59" w14:textId="77777777" w:rsidR="0022286F" w:rsidRPr="009075BB" w:rsidRDefault="0022286F" w:rsidP="000A7C4F">
      <w:pPr>
        <w:pStyle w:val="Gambar31"/>
        <w:numPr>
          <w:ilvl w:val="0"/>
          <w:numId w:val="18"/>
        </w:numPr>
        <w:rPr>
          <w:rFonts w:cs="Times New Roman"/>
        </w:rPr>
      </w:pPr>
      <w:bookmarkStart w:id="195" w:name="_Toc192234293"/>
      <w:bookmarkStart w:id="196" w:name="_Toc195951829"/>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w:t>
      </w:r>
      <w:r w:rsidRPr="009075BB">
        <w:rPr>
          <w:rFonts w:cs="Times New Roman"/>
          <w:lang w:val="en-US"/>
        </w:rPr>
        <w:t>Berita</w:t>
      </w:r>
      <w:bookmarkEnd w:id="195"/>
      <w:bookmarkEnd w:id="196"/>
    </w:p>
    <w:p w14:paraId="76EC1613" w14:textId="77777777" w:rsidR="0022286F" w:rsidRPr="009075BB" w:rsidRDefault="0022286F" w:rsidP="0022286F">
      <w:pPr>
        <w:pStyle w:val="NoSpacing"/>
        <w:rPr>
          <w:rFonts w:ascii="Times New Roman" w:hAnsi="Times New Roman" w:cs="Times New Roman"/>
          <w:lang w:val="id-ID"/>
        </w:rPr>
      </w:pPr>
    </w:p>
    <w:p w14:paraId="5A17BF34" w14:textId="77777777" w:rsidR="0022286F" w:rsidRPr="009075BB" w:rsidRDefault="0022286F" w:rsidP="0022286F">
      <w:pPr>
        <w:pStyle w:val="BodyText"/>
        <w:ind w:left="1134"/>
      </w:pPr>
      <w:r w:rsidRPr="009075BB">
        <w:t>Gambar 3.9 menjelaskan rincian aktivitas yang berkaitan dengan pengelolaan berita. Ketika admin atau pembina mengakses dashboard sistem, mereka akan disajikan beberapa pilihan fitur. Setelah pengguna memilih fitur berita, sistem akan mengarahkan mereka ke halaman yang sesuai. Pada halaman tersebut, pengguna dapat melakukan berbagai interaksi untuk memodifikasi data berita, seperti membuat, mengubah, atau menghapus berita. Jika salah satu interaksi tersebut berhasil dilakukan, sistem akan memperbarui data secara otomatis dan menampilkan halaman dengan data berita yang telah diperbarui.</w:t>
      </w:r>
    </w:p>
    <w:p w14:paraId="5C0F01BC" w14:textId="7CF265FB" w:rsidR="0022286F" w:rsidRPr="009075BB" w:rsidRDefault="00DC1529"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7A3F38E1" wp14:editId="667602C0">
            <wp:extent cx="3271114" cy="5656881"/>
            <wp:effectExtent l="0" t="0" r="5715" b="1270"/>
            <wp:docPr id="221926560" name="Picture 221926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0" name="ACTIVITY-GALERI.drawio.png"/>
                    <pic:cNvPicPr/>
                  </pic:nvPicPr>
                  <pic:blipFill>
                    <a:blip r:embed="rId47">
                      <a:extLst>
                        <a:ext uri="{28A0092B-C50C-407E-A947-70E740481C1C}">
                          <a14:useLocalDpi xmlns:a14="http://schemas.microsoft.com/office/drawing/2010/main" val="0"/>
                        </a:ext>
                      </a:extLst>
                    </a:blip>
                    <a:stretch>
                      <a:fillRect/>
                    </a:stretch>
                  </pic:blipFill>
                  <pic:spPr>
                    <a:xfrm>
                      <a:off x="0" y="0"/>
                      <a:ext cx="3275323" cy="5664160"/>
                    </a:xfrm>
                    <a:prstGeom prst="rect">
                      <a:avLst/>
                    </a:prstGeom>
                  </pic:spPr>
                </pic:pic>
              </a:graphicData>
            </a:graphic>
          </wp:inline>
        </w:drawing>
      </w:r>
    </w:p>
    <w:p w14:paraId="46C26CF4" w14:textId="77777777" w:rsidR="0022286F" w:rsidRPr="009075BB" w:rsidRDefault="0022286F" w:rsidP="000A7C4F">
      <w:pPr>
        <w:pStyle w:val="Gambar31"/>
        <w:numPr>
          <w:ilvl w:val="0"/>
          <w:numId w:val="18"/>
        </w:numPr>
        <w:rPr>
          <w:rFonts w:cs="Times New Roman"/>
        </w:rPr>
      </w:pPr>
      <w:bookmarkStart w:id="197" w:name="_Toc192234294"/>
      <w:bookmarkStart w:id="198" w:name="_Toc195951830"/>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Galeri</w:t>
      </w:r>
      <w:bookmarkEnd w:id="197"/>
      <w:bookmarkEnd w:id="198"/>
    </w:p>
    <w:p w14:paraId="2BDA9672" w14:textId="77777777" w:rsidR="0022286F" w:rsidRPr="009075BB" w:rsidRDefault="0022286F" w:rsidP="0022286F">
      <w:pPr>
        <w:pStyle w:val="NoSpacing"/>
        <w:rPr>
          <w:rFonts w:ascii="Times New Roman" w:hAnsi="Times New Roman" w:cs="Times New Roman"/>
          <w:lang w:val="id-ID"/>
        </w:rPr>
      </w:pPr>
    </w:p>
    <w:p w14:paraId="7BCA6A07" w14:textId="77777777" w:rsidR="0022286F" w:rsidRPr="009075BB" w:rsidRDefault="0022286F" w:rsidP="0022286F">
      <w:pPr>
        <w:pStyle w:val="BodyText"/>
        <w:ind w:left="1134"/>
        <w:rPr>
          <w:lang w:val="id-ID"/>
        </w:rPr>
      </w:pPr>
      <w:r w:rsidRPr="009075BB">
        <w:rPr>
          <w:lang w:val="id-ID"/>
        </w:rPr>
        <w:t>Gambar 3</w:t>
      </w:r>
      <w:r w:rsidRPr="009075BB">
        <w:rPr>
          <w:lang w:val="en-US"/>
        </w:rPr>
        <w:t>.10</w:t>
      </w:r>
      <w:r w:rsidRPr="009075BB">
        <w:rPr>
          <w:lang w:val="id-ID"/>
        </w:rPr>
        <w:t xml:space="preserve"> menjelaskan </w:t>
      </w:r>
      <w:r w:rsidRPr="009075BB">
        <w:t>rincian</w:t>
      </w:r>
      <w:r w:rsidRPr="009075BB">
        <w:rPr>
          <w:lang w:val="id-ID"/>
        </w:rPr>
        <w:t xml:space="preserve"> aktivitas yang berkaitan dengan pengelolaan galeri. Ketika admin atau pembina mengakses dashboard sistem, mereka akan disajikan beberapa pilihan </w:t>
      </w:r>
      <w:r w:rsidRPr="009075BB">
        <w:t>fitur</w:t>
      </w:r>
      <w:r w:rsidRPr="009075BB">
        <w:rPr>
          <w:lang w:val="id-ID"/>
        </w:rPr>
        <w:t>. Setelah pengguna memilih fitur galeri, sistem akan mengarahkan mereka ke halaman yang sesuai. Pada halaman tersebut, pengguna dapat melakukan berbagai interaksi untuk memodifikasi data galeri, seperti membuat, mengubah, atau menghapus galeri. Jika salah satu interaksi tersebut berhasil dilakukan, sistem akan memperbarui data secara otomatis dan menampilkan halaman dengan data galeri yang telah diperbarui.</w:t>
      </w:r>
    </w:p>
    <w:p w14:paraId="1F528DD9" w14:textId="71F964DD"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79F73FD" wp14:editId="0B317493">
            <wp:extent cx="3338329" cy="5773119"/>
            <wp:effectExtent l="0" t="0" r="0" b="0"/>
            <wp:docPr id="221926561" name="Picture 221926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1" name="ACTIVITY-JADWAL.drawio.png"/>
                    <pic:cNvPicPr/>
                  </pic:nvPicPr>
                  <pic:blipFill>
                    <a:blip r:embed="rId48">
                      <a:extLst>
                        <a:ext uri="{28A0092B-C50C-407E-A947-70E740481C1C}">
                          <a14:useLocalDpi xmlns:a14="http://schemas.microsoft.com/office/drawing/2010/main" val="0"/>
                        </a:ext>
                      </a:extLst>
                    </a:blip>
                    <a:stretch>
                      <a:fillRect/>
                    </a:stretch>
                  </pic:blipFill>
                  <pic:spPr>
                    <a:xfrm>
                      <a:off x="0" y="0"/>
                      <a:ext cx="3354701" cy="5801432"/>
                    </a:xfrm>
                    <a:prstGeom prst="rect">
                      <a:avLst/>
                    </a:prstGeom>
                  </pic:spPr>
                </pic:pic>
              </a:graphicData>
            </a:graphic>
          </wp:inline>
        </w:drawing>
      </w:r>
    </w:p>
    <w:p w14:paraId="3D1888B0" w14:textId="77777777" w:rsidR="0022286F" w:rsidRPr="009075BB" w:rsidRDefault="0022286F" w:rsidP="000A7C4F">
      <w:pPr>
        <w:pStyle w:val="Gambar31"/>
        <w:numPr>
          <w:ilvl w:val="0"/>
          <w:numId w:val="18"/>
        </w:numPr>
        <w:rPr>
          <w:rFonts w:cs="Times New Roman"/>
        </w:rPr>
      </w:pPr>
      <w:bookmarkStart w:id="199" w:name="_Toc192234295"/>
      <w:bookmarkStart w:id="200" w:name="_Toc195951831"/>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Jadwal</w:t>
      </w:r>
      <w:bookmarkEnd w:id="199"/>
      <w:bookmarkEnd w:id="200"/>
    </w:p>
    <w:p w14:paraId="71408D05" w14:textId="77777777" w:rsidR="0022286F" w:rsidRPr="009075BB" w:rsidRDefault="0022286F" w:rsidP="0022286F">
      <w:pPr>
        <w:pStyle w:val="NoSpacing"/>
        <w:rPr>
          <w:rFonts w:ascii="Times New Roman" w:hAnsi="Times New Roman" w:cs="Times New Roman"/>
          <w:lang w:val="id-ID"/>
        </w:rPr>
      </w:pPr>
    </w:p>
    <w:p w14:paraId="546EE4CA" w14:textId="77777777" w:rsidR="0022286F" w:rsidRPr="009075BB" w:rsidRDefault="0022286F" w:rsidP="0022286F">
      <w:pPr>
        <w:pStyle w:val="BodyText"/>
        <w:ind w:left="1134"/>
        <w:rPr>
          <w:lang w:val="id-ID"/>
        </w:rPr>
      </w:pPr>
      <w:r w:rsidRPr="009075BB">
        <w:rPr>
          <w:lang w:val="id-ID"/>
        </w:rPr>
        <w:t>Gambar 3</w:t>
      </w:r>
      <w:r w:rsidRPr="009075BB">
        <w:rPr>
          <w:lang w:val="en-US"/>
        </w:rPr>
        <w:t>.11</w:t>
      </w:r>
      <w:r w:rsidRPr="009075BB">
        <w:rPr>
          <w:lang w:val="id-ID"/>
        </w:rPr>
        <w:t xml:space="preserve"> menjelaskan rincian aktivitas yang berkaitan dengan pengelolaan jadwal. Ketika </w:t>
      </w:r>
      <w:r w:rsidRPr="009075BB">
        <w:t>admin</w:t>
      </w:r>
      <w:r w:rsidRPr="009075BB">
        <w:rPr>
          <w:lang w:val="id-ID"/>
        </w:rPr>
        <w:t xml:space="preserve"> atau pembina mengakses dashboard sistem, mereka akan disajikan beberapa pilihan fitur. Setelah pengguna memilih fitur jadwal, sistem akan mengarahkan mereka ke halaman yang sesuai. Pada halaman tersebut, </w:t>
      </w:r>
      <w:r w:rsidRPr="009075BB">
        <w:t>pengguna</w:t>
      </w:r>
      <w:r w:rsidRPr="009075BB">
        <w:rPr>
          <w:lang w:val="id-ID"/>
        </w:rPr>
        <w:t xml:space="preserve"> dapat melakukan berbagai interaksi untuk memodifikasi data jadwal, seperti membuat, mengubah, atau menghapus jadwal. Jika salah satu interaksi tersebut berhasil dilakukan, sistem akan memperbarui data secara otomatis dan menampilkan halaman dengan data jadwal yang telah diperbarui.</w:t>
      </w:r>
    </w:p>
    <w:p w14:paraId="3D4BE97B" w14:textId="76DECD99"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C825C71" wp14:editId="1021509E">
            <wp:extent cx="3338329" cy="5773119"/>
            <wp:effectExtent l="0" t="0" r="0" b="0"/>
            <wp:docPr id="221926562" name="Picture 221926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2" name="ACTIVITY-KONTAK.drawio.png"/>
                    <pic:cNvPicPr/>
                  </pic:nvPicPr>
                  <pic:blipFill>
                    <a:blip r:embed="rId49">
                      <a:extLst>
                        <a:ext uri="{28A0092B-C50C-407E-A947-70E740481C1C}">
                          <a14:useLocalDpi xmlns:a14="http://schemas.microsoft.com/office/drawing/2010/main" val="0"/>
                        </a:ext>
                      </a:extLst>
                    </a:blip>
                    <a:stretch>
                      <a:fillRect/>
                    </a:stretch>
                  </pic:blipFill>
                  <pic:spPr>
                    <a:xfrm>
                      <a:off x="0" y="0"/>
                      <a:ext cx="3356318" cy="5804228"/>
                    </a:xfrm>
                    <a:prstGeom prst="rect">
                      <a:avLst/>
                    </a:prstGeom>
                  </pic:spPr>
                </pic:pic>
              </a:graphicData>
            </a:graphic>
          </wp:inline>
        </w:drawing>
      </w:r>
    </w:p>
    <w:p w14:paraId="2448F431" w14:textId="77777777" w:rsidR="0022286F" w:rsidRPr="009075BB" w:rsidRDefault="0022286F" w:rsidP="000A7C4F">
      <w:pPr>
        <w:pStyle w:val="Gambar31"/>
        <w:numPr>
          <w:ilvl w:val="0"/>
          <w:numId w:val="18"/>
        </w:numPr>
        <w:rPr>
          <w:rFonts w:cs="Times New Roman"/>
        </w:rPr>
      </w:pPr>
      <w:bookmarkStart w:id="201" w:name="_Toc192234296"/>
      <w:bookmarkStart w:id="202" w:name="_Toc195951832"/>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Kontak</w:t>
      </w:r>
      <w:bookmarkEnd w:id="201"/>
      <w:bookmarkEnd w:id="202"/>
    </w:p>
    <w:p w14:paraId="1DCCD3D8" w14:textId="77777777" w:rsidR="0022286F" w:rsidRPr="009075BB" w:rsidRDefault="0022286F" w:rsidP="0022286F">
      <w:pPr>
        <w:pStyle w:val="NoSpacing"/>
        <w:rPr>
          <w:rFonts w:ascii="Times New Roman" w:hAnsi="Times New Roman" w:cs="Times New Roman"/>
          <w:lang w:val="id-ID"/>
        </w:rPr>
      </w:pPr>
    </w:p>
    <w:p w14:paraId="55E7C95A" w14:textId="77777777" w:rsidR="0022286F" w:rsidRPr="009075BB" w:rsidRDefault="0022286F" w:rsidP="0022286F">
      <w:pPr>
        <w:pStyle w:val="BodyText"/>
        <w:ind w:left="1134"/>
        <w:rPr>
          <w:lang w:val="id-ID"/>
        </w:rPr>
      </w:pPr>
      <w:r w:rsidRPr="009075BB">
        <w:rPr>
          <w:lang w:val="id-ID"/>
        </w:rPr>
        <w:t>Gambar 3</w:t>
      </w:r>
      <w:r w:rsidRPr="009075BB">
        <w:rPr>
          <w:lang w:val="en-US"/>
        </w:rPr>
        <w:t>.12</w:t>
      </w:r>
      <w:r w:rsidRPr="009075BB">
        <w:rPr>
          <w:lang w:val="id-ID"/>
        </w:rPr>
        <w:t xml:space="preserve"> menjelaskan rincian aktivitas yang berkaitan dengan pengelolaan kontak. Ketika admin atau pembina mengakses dashboard sistem, mereka akan disajikan beberapa pilihan fitur. Setelah pengguna memilih fitur kontak, sistem akan mengarahkan mereka ke </w:t>
      </w:r>
      <w:r w:rsidRPr="009075BB">
        <w:t>halaman</w:t>
      </w:r>
      <w:r w:rsidRPr="009075BB">
        <w:rPr>
          <w:lang w:val="id-ID"/>
        </w:rPr>
        <w:t xml:space="preserve"> yang sesuai. Pada halaman tersebut, pengguna dapat melakukan berbagai interaksi untuk memodifikasi data kontak, seperti membuat, mengubah, atau menghapus kontak. Jika salah satu interaksi tersebut berhasil dilakukan, sistem akan memperbarui data secara otomatis dan menampilkan halaman dengan data kontak yang telah diperbarui.</w:t>
      </w:r>
    </w:p>
    <w:p w14:paraId="38247144" w14:textId="487C2BA9"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EA3CDA8" wp14:editId="4D158903">
            <wp:extent cx="3185976" cy="5509647"/>
            <wp:effectExtent l="0" t="0" r="0" b="0"/>
            <wp:docPr id="221926563" name="Picture 22192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3" name="ACTIVITY-PRESTASI.drawio.png"/>
                    <pic:cNvPicPr/>
                  </pic:nvPicPr>
                  <pic:blipFill>
                    <a:blip r:embed="rId50">
                      <a:extLst>
                        <a:ext uri="{28A0092B-C50C-407E-A947-70E740481C1C}">
                          <a14:useLocalDpi xmlns:a14="http://schemas.microsoft.com/office/drawing/2010/main" val="0"/>
                        </a:ext>
                      </a:extLst>
                    </a:blip>
                    <a:stretch>
                      <a:fillRect/>
                    </a:stretch>
                  </pic:blipFill>
                  <pic:spPr>
                    <a:xfrm>
                      <a:off x="0" y="0"/>
                      <a:ext cx="3205668" cy="5543701"/>
                    </a:xfrm>
                    <a:prstGeom prst="rect">
                      <a:avLst/>
                    </a:prstGeom>
                  </pic:spPr>
                </pic:pic>
              </a:graphicData>
            </a:graphic>
          </wp:inline>
        </w:drawing>
      </w:r>
    </w:p>
    <w:p w14:paraId="691A02EF" w14:textId="77777777" w:rsidR="0022286F" w:rsidRPr="009075BB" w:rsidRDefault="0022286F" w:rsidP="000A7C4F">
      <w:pPr>
        <w:pStyle w:val="Gambar31"/>
        <w:numPr>
          <w:ilvl w:val="0"/>
          <w:numId w:val="18"/>
        </w:numPr>
        <w:rPr>
          <w:rFonts w:cs="Times New Roman"/>
        </w:rPr>
      </w:pPr>
      <w:bookmarkStart w:id="203" w:name="_Toc192234297"/>
      <w:bookmarkStart w:id="204" w:name="_Toc195951833"/>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Prestasi</w:t>
      </w:r>
      <w:bookmarkEnd w:id="203"/>
      <w:bookmarkEnd w:id="204"/>
    </w:p>
    <w:p w14:paraId="25EF84BC" w14:textId="77777777" w:rsidR="0022286F" w:rsidRPr="009075BB" w:rsidRDefault="0022286F" w:rsidP="0022286F">
      <w:pPr>
        <w:pStyle w:val="NoSpacing"/>
        <w:rPr>
          <w:rFonts w:ascii="Times New Roman" w:hAnsi="Times New Roman" w:cs="Times New Roman"/>
          <w:lang w:val="id-ID"/>
        </w:rPr>
      </w:pPr>
    </w:p>
    <w:p w14:paraId="70C3E813" w14:textId="77777777" w:rsidR="0022286F" w:rsidRPr="009075BB" w:rsidRDefault="0022286F" w:rsidP="0022286F">
      <w:pPr>
        <w:pStyle w:val="BodyText"/>
        <w:ind w:left="1134"/>
        <w:rPr>
          <w:lang w:val="id-ID"/>
        </w:rPr>
      </w:pPr>
      <w:r w:rsidRPr="009075BB">
        <w:rPr>
          <w:lang w:val="id-ID"/>
        </w:rPr>
        <w:t>Gambar 3</w:t>
      </w:r>
      <w:r w:rsidRPr="009075BB">
        <w:rPr>
          <w:lang w:val="en-US"/>
        </w:rPr>
        <w:t>.13</w:t>
      </w:r>
      <w:r w:rsidRPr="009075BB">
        <w:rPr>
          <w:lang w:val="id-ID"/>
        </w:rPr>
        <w:t xml:space="preserve"> menjelaskan rincian aktivitas yang berkaitan dengan pengelolaan </w:t>
      </w:r>
      <w:r w:rsidRPr="009075BB">
        <w:t>prestasi</w:t>
      </w:r>
      <w:r w:rsidRPr="009075BB">
        <w:rPr>
          <w:lang w:val="id-ID"/>
        </w:rPr>
        <w:t xml:space="preserve">. Ketika admin atau pembina mengakses dashboard sistem, mereka akan disajikan beberapa pilihan fitur. Setelah pengguna memilih fitur prestasi, sistem akan mengarahkan mereka ke halaman yang sesuai. Pada halaman tersebut, pengguna dapat melakukan berbagai interaksi </w:t>
      </w:r>
      <w:r w:rsidRPr="009075BB">
        <w:t>untuk</w:t>
      </w:r>
      <w:r w:rsidRPr="009075BB">
        <w:rPr>
          <w:lang w:val="id-ID"/>
        </w:rPr>
        <w:t xml:space="preserve"> memodifikasi data prestasi, seperti membuat, mengubah, atau menghapus prestasi. Jika salah satu interaksi tersebut berhasil dilakukan, sistem akan memperbarui data secara otomatis dan menampilkan halaman dengan data prestasi yang telah diperbarui.</w:t>
      </w:r>
    </w:p>
    <w:p w14:paraId="26AB218E" w14:textId="77777777" w:rsidR="0022286F" w:rsidRPr="009075BB" w:rsidRDefault="0022286F" w:rsidP="0022286F">
      <w:pPr>
        <w:pStyle w:val="NoSpacing"/>
        <w:rPr>
          <w:rFonts w:ascii="Times New Roman" w:hAnsi="Times New Roman" w:cs="Times New Roman"/>
          <w:lang w:val="id-ID"/>
        </w:rPr>
      </w:pPr>
    </w:p>
    <w:p w14:paraId="0E3319C8" w14:textId="759047DD"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B21E451" wp14:editId="1E40DB28">
            <wp:extent cx="3290053" cy="5680129"/>
            <wp:effectExtent l="0" t="0" r="5715" b="0"/>
            <wp:docPr id="221926564" name="Picture 221926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4" name="ACTIVITY-POSTING.drawio.png"/>
                    <pic:cNvPicPr/>
                  </pic:nvPicPr>
                  <pic:blipFill>
                    <a:blip r:embed="rId51">
                      <a:extLst>
                        <a:ext uri="{28A0092B-C50C-407E-A947-70E740481C1C}">
                          <a14:useLocalDpi xmlns:a14="http://schemas.microsoft.com/office/drawing/2010/main" val="0"/>
                        </a:ext>
                      </a:extLst>
                    </a:blip>
                    <a:stretch>
                      <a:fillRect/>
                    </a:stretch>
                  </pic:blipFill>
                  <pic:spPr>
                    <a:xfrm>
                      <a:off x="0" y="0"/>
                      <a:ext cx="3306204" cy="5708012"/>
                    </a:xfrm>
                    <a:prstGeom prst="rect">
                      <a:avLst/>
                    </a:prstGeom>
                  </pic:spPr>
                </pic:pic>
              </a:graphicData>
            </a:graphic>
          </wp:inline>
        </w:drawing>
      </w:r>
    </w:p>
    <w:p w14:paraId="5970D549" w14:textId="494798A4" w:rsidR="0022286F" w:rsidRPr="009075BB" w:rsidRDefault="0022286F" w:rsidP="000A7C4F">
      <w:pPr>
        <w:pStyle w:val="Gambar31"/>
        <w:numPr>
          <w:ilvl w:val="0"/>
          <w:numId w:val="18"/>
        </w:numPr>
        <w:rPr>
          <w:rFonts w:cs="Times New Roman"/>
        </w:rPr>
      </w:pPr>
      <w:bookmarkStart w:id="205" w:name="_Toc192234298"/>
      <w:bookmarkStart w:id="206" w:name="_Toc195951834"/>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w:t>
      </w:r>
      <w:r w:rsidR="00C853AA" w:rsidRPr="00C853AA">
        <w:rPr>
          <w:rFonts w:cs="Times New Roman"/>
          <w:i/>
        </w:rPr>
        <w:t>Posting</w:t>
      </w:r>
      <w:bookmarkEnd w:id="205"/>
      <w:bookmarkEnd w:id="206"/>
    </w:p>
    <w:p w14:paraId="58B3443C" w14:textId="77777777" w:rsidR="0022286F" w:rsidRPr="009075BB" w:rsidRDefault="0022286F" w:rsidP="0022286F">
      <w:pPr>
        <w:pStyle w:val="NoSpacing"/>
        <w:rPr>
          <w:rFonts w:ascii="Times New Roman" w:hAnsi="Times New Roman" w:cs="Times New Roman"/>
          <w:lang w:val="id-ID"/>
        </w:rPr>
      </w:pPr>
    </w:p>
    <w:p w14:paraId="704D8F28" w14:textId="28919132" w:rsidR="0022286F" w:rsidRPr="009075BB" w:rsidRDefault="0022286F" w:rsidP="0022286F">
      <w:pPr>
        <w:pStyle w:val="BodyText"/>
        <w:ind w:left="1134"/>
      </w:pPr>
      <w:r w:rsidRPr="009075BB">
        <w:t xml:space="preserve">Gambar 3.14 menjelaskan rincian aktivitas yang berkaitan dengan pengelolaan </w:t>
      </w:r>
      <w:r w:rsidR="00C853AA" w:rsidRPr="00C853AA">
        <w:rPr>
          <w:i/>
        </w:rPr>
        <w:t>Posting</w:t>
      </w:r>
      <w:r w:rsidRPr="009075BB">
        <w:t xml:space="preserve">. Ketika admin atau pembina mengakses dashboard sistem, mereka akan disajikan beberapa pilihan fitur. Setelah pengguna memilih fitur </w:t>
      </w:r>
      <w:r w:rsidR="00C853AA" w:rsidRPr="00C853AA">
        <w:rPr>
          <w:i/>
        </w:rPr>
        <w:t>Posting</w:t>
      </w:r>
      <w:r w:rsidRPr="009075BB">
        <w:t xml:space="preserve">, sistem akan mengarahkan mereka ke halaman yang sesuai. Pada halaman tersebut, pengguna dapat melakukan berbagai interaksi untuk memodifikasi data </w:t>
      </w:r>
      <w:r w:rsidR="00C853AA" w:rsidRPr="00C853AA">
        <w:rPr>
          <w:i/>
        </w:rPr>
        <w:t>Posting</w:t>
      </w:r>
      <w:r w:rsidRPr="009075BB">
        <w:t xml:space="preserve">, seperti membuat, mengubah, atau menghapus </w:t>
      </w:r>
      <w:r w:rsidR="00C853AA" w:rsidRPr="00C853AA">
        <w:rPr>
          <w:i/>
        </w:rPr>
        <w:t>Posting</w:t>
      </w:r>
      <w:r w:rsidRPr="009075BB">
        <w:t xml:space="preserve">. Jika salah satu interaksi tersebut berhasil dilakukan, sistem akan memperbarui data secara otomatis dan menampilkan halaman dengan data </w:t>
      </w:r>
      <w:r w:rsidR="00C853AA" w:rsidRPr="00C853AA">
        <w:rPr>
          <w:i/>
        </w:rPr>
        <w:t>Posting</w:t>
      </w:r>
      <w:r w:rsidRPr="009075BB">
        <w:t xml:space="preserve"> yang telah diperbarui.</w:t>
      </w:r>
    </w:p>
    <w:p w14:paraId="6A79D7CE" w14:textId="2938AC39" w:rsidR="0022286F" w:rsidRPr="009075BB" w:rsidRDefault="00141554"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7E33C797" wp14:editId="237CF799">
            <wp:extent cx="2694425" cy="5656881"/>
            <wp:effectExtent l="0" t="0" r="0" b="1270"/>
            <wp:docPr id="221926565" name="Picture 221926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5" name="ACTIVITY-ADD-USER.drawio.png"/>
                    <pic:cNvPicPr/>
                  </pic:nvPicPr>
                  <pic:blipFill>
                    <a:blip r:embed="rId52">
                      <a:extLst>
                        <a:ext uri="{28A0092B-C50C-407E-A947-70E740481C1C}">
                          <a14:useLocalDpi xmlns:a14="http://schemas.microsoft.com/office/drawing/2010/main" val="0"/>
                        </a:ext>
                      </a:extLst>
                    </a:blip>
                    <a:stretch>
                      <a:fillRect/>
                    </a:stretch>
                  </pic:blipFill>
                  <pic:spPr>
                    <a:xfrm>
                      <a:off x="0" y="0"/>
                      <a:ext cx="2721265" cy="5713231"/>
                    </a:xfrm>
                    <a:prstGeom prst="rect">
                      <a:avLst/>
                    </a:prstGeom>
                  </pic:spPr>
                </pic:pic>
              </a:graphicData>
            </a:graphic>
          </wp:inline>
        </w:drawing>
      </w:r>
    </w:p>
    <w:p w14:paraId="5F58F7CA" w14:textId="77777777" w:rsidR="0022286F" w:rsidRPr="009075BB" w:rsidRDefault="0022286F" w:rsidP="000A7C4F">
      <w:pPr>
        <w:pStyle w:val="Gambar31"/>
        <w:numPr>
          <w:ilvl w:val="0"/>
          <w:numId w:val="18"/>
        </w:numPr>
        <w:rPr>
          <w:rFonts w:cs="Times New Roman"/>
        </w:rPr>
      </w:pPr>
      <w:bookmarkStart w:id="207" w:name="_Toc192234299"/>
      <w:bookmarkStart w:id="208" w:name="_Toc195951835"/>
      <w:r w:rsidRPr="009075BB">
        <w:rPr>
          <w:rFonts w:cs="Times New Roman"/>
          <w:i/>
        </w:rPr>
        <w:t>Activity</w:t>
      </w:r>
      <w:r w:rsidRPr="009075BB">
        <w:rPr>
          <w:rFonts w:cs="Times New Roman"/>
        </w:rPr>
        <w:t xml:space="preserve"> Diagram Tambah Pelatih dan Pembina</w:t>
      </w:r>
      <w:bookmarkEnd w:id="207"/>
      <w:bookmarkEnd w:id="208"/>
    </w:p>
    <w:p w14:paraId="7326E72E" w14:textId="77777777" w:rsidR="0022286F" w:rsidRPr="009075BB" w:rsidRDefault="0022286F" w:rsidP="0022286F">
      <w:pPr>
        <w:pStyle w:val="NoSpacing"/>
        <w:rPr>
          <w:rFonts w:ascii="Times New Roman" w:hAnsi="Times New Roman" w:cs="Times New Roman"/>
          <w:lang w:val="id-ID"/>
        </w:rPr>
      </w:pPr>
    </w:p>
    <w:p w14:paraId="367FD802" w14:textId="77777777" w:rsidR="0022286F" w:rsidRPr="009075BB" w:rsidRDefault="0022286F" w:rsidP="0022286F">
      <w:pPr>
        <w:pStyle w:val="BodyText"/>
        <w:ind w:left="1134"/>
        <w:rPr>
          <w:lang w:val="id-ID"/>
        </w:rPr>
      </w:pPr>
      <w:r w:rsidRPr="009075BB">
        <w:rPr>
          <w:lang w:val="id-ID"/>
        </w:rPr>
        <w:t>Gambar 3</w:t>
      </w:r>
      <w:r w:rsidRPr="009075BB">
        <w:rPr>
          <w:lang w:val="en-US"/>
        </w:rPr>
        <w:t>.15</w:t>
      </w:r>
      <w:r w:rsidRPr="009075BB">
        <w:rPr>
          <w:lang w:val="id-ID"/>
        </w:rPr>
        <w:t xml:space="preserve"> menjelaskan rincian aktivitas yang berkaitan dengan penambahan data pelatih dan pembina. Ketika admin mengakses dashboard sistem, admin </w:t>
      </w:r>
      <w:r w:rsidRPr="009075BB">
        <w:t>memilih</w:t>
      </w:r>
      <w:r w:rsidRPr="009075BB">
        <w:rPr>
          <w:lang w:val="id-ID"/>
        </w:rPr>
        <w:t xml:space="preserve"> fitur user dan menekan tombol Tambah. Selanjutnya, sistem akan menampilkan sebuah modal yang berisi formulir input yang harus diisi oleh admin. Setelah formulir diisi, sistem akan </w:t>
      </w:r>
      <w:r w:rsidRPr="009075BB">
        <w:t>melakukan</w:t>
      </w:r>
      <w:r w:rsidRPr="009075BB">
        <w:rPr>
          <w:lang w:val="id-ID"/>
        </w:rPr>
        <w:t xml:space="preserve"> pengecekan untuk memastikan tidak ada data duplikat. Apabila ditemukan data duplikat, sistem akan mengarahkan kembali admin ke modal formulir untuk melakukan perbaikan. Sebaliknya, jika tidak ditemukan data duplikat, sistem akan menyimpan data tersebut secara otomatis.</w:t>
      </w:r>
    </w:p>
    <w:p w14:paraId="618E87C9" w14:textId="0D7F2068"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10AF1F2" wp14:editId="7BF0CBA5">
            <wp:extent cx="2651638" cy="4595247"/>
            <wp:effectExtent l="0" t="0" r="0" b="0"/>
            <wp:docPr id="221926566" name="Picture 221926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6" name="ACTIVITY-PASSWORD.drawio.png"/>
                    <pic:cNvPicPr/>
                  </pic:nvPicPr>
                  <pic:blipFill>
                    <a:blip r:embed="rId53">
                      <a:extLst>
                        <a:ext uri="{28A0092B-C50C-407E-A947-70E740481C1C}">
                          <a14:useLocalDpi xmlns:a14="http://schemas.microsoft.com/office/drawing/2010/main" val="0"/>
                        </a:ext>
                      </a:extLst>
                    </a:blip>
                    <a:stretch>
                      <a:fillRect/>
                    </a:stretch>
                  </pic:blipFill>
                  <pic:spPr>
                    <a:xfrm>
                      <a:off x="0" y="0"/>
                      <a:ext cx="2661981" cy="4613171"/>
                    </a:xfrm>
                    <a:prstGeom prst="rect">
                      <a:avLst/>
                    </a:prstGeom>
                  </pic:spPr>
                </pic:pic>
              </a:graphicData>
            </a:graphic>
          </wp:inline>
        </w:drawing>
      </w:r>
    </w:p>
    <w:p w14:paraId="33FC19AA" w14:textId="77777777" w:rsidR="0022286F" w:rsidRPr="009075BB" w:rsidRDefault="0022286F" w:rsidP="000A7C4F">
      <w:pPr>
        <w:pStyle w:val="Gambar31"/>
        <w:numPr>
          <w:ilvl w:val="0"/>
          <w:numId w:val="18"/>
        </w:numPr>
        <w:rPr>
          <w:rFonts w:cs="Times New Roman"/>
        </w:rPr>
      </w:pPr>
      <w:bookmarkStart w:id="209" w:name="_Toc192234300"/>
      <w:bookmarkStart w:id="210" w:name="_Toc195951836"/>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209"/>
      <w:bookmarkEnd w:id="210"/>
    </w:p>
    <w:p w14:paraId="69715AF5" w14:textId="77777777" w:rsidR="0022286F" w:rsidRPr="009075BB" w:rsidRDefault="0022286F" w:rsidP="0022286F">
      <w:pPr>
        <w:pStyle w:val="NoSpacing"/>
        <w:rPr>
          <w:rFonts w:ascii="Times New Roman" w:hAnsi="Times New Roman" w:cs="Times New Roman"/>
          <w:lang w:val="id-ID"/>
        </w:rPr>
      </w:pPr>
    </w:p>
    <w:p w14:paraId="3CBB5ECB" w14:textId="77777777" w:rsidR="0022286F" w:rsidRPr="009075BB" w:rsidRDefault="0022286F" w:rsidP="0022286F">
      <w:pPr>
        <w:pStyle w:val="BodyText"/>
        <w:ind w:left="1134"/>
        <w:rPr>
          <w:lang w:val="id-ID"/>
        </w:rPr>
      </w:pPr>
      <w:r w:rsidRPr="009075BB">
        <w:rPr>
          <w:lang w:val="id-ID"/>
        </w:rPr>
        <w:t>Pada Gambar 3.16, ditampilkan diagram aktivitas yang menjelaskan proses perubahan kata sandi pengguna dalam sistem. Proses ini dimulai ketika pengguna mengakses dashboard dan memilih fitur Profil untuk memperbarui kata sandi. Sistem kemudian menampilkan formulir yang meminta pengguna memasukkan kata sandi lama sebagai verifikasi serta kata sandi baru. Setelah pengguna mengisi formulir dan menekan tombol Ubah, sistem akan melakukan validasi. Jika data tidak valid, pengguna akan diarahkan kembali ke halaman Profil dengan notifikasi kesalahan. Sebaliknya, jika validasi berhasil, sistem akan menyimpan kata sandi baru secara otomatis dan menampilkan notifikasi perubahan berhasil. Fitur ini bertujuan untuk meningkatkan keamanan akun pengguna dengan memastikan hanya pengguna yang sah yang dapat memperbarui kata sandi serta mencegah penggunaan kata sandi yang lemah guna mengurangi risiko akses tidak sah.</w:t>
      </w:r>
    </w:p>
    <w:p w14:paraId="7B3059E6" w14:textId="77777777" w:rsidR="0022286F" w:rsidRPr="009075BB" w:rsidRDefault="0022286F" w:rsidP="0022286F">
      <w:pPr>
        <w:pStyle w:val="NoSpacing"/>
        <w:rPr>
          <w:rFonts w:ascii="Times New Roman" w:hAnsi="Times New Roman" w:cs="Times New Roman"/>
          <w:lang w:val="id-ID"/>
        </w:rPr>
      </w:pPr>
    </w:p>
    <w:p w14:paraId="08F5C9B0" w14:textId="55F49475" w:rsidR="0022286F" w:rsidRPr="009075BB" w:rsidRDefault="00125CE8"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22F0248C" wp14:editId="71B6D2BE">
            <wp:extent cx="2901600" cy="3714689"/>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TIVITY-REGISTASI.drawio.png"/>
                    <pic:cNvPicPr/>
                  </pic:nvPicPr>
                  <pic:blipFill>
                    <a:blip r:embed="rId54">
                      <a:extLst>
                        <a:ext uri="{28A0092B-C50C-407E-A947-70E740481C1C}">
                          <a14:useLocalDpi xmlns:a14="http://schemas.microsoft.com/office/drawing/2010/main" val="0"/>
                        </a:ext>
                      </a:extLst>
                    </a:blip>
                    <a:stretch>
                      <a:fillRect/>
                    </a:stretch>
                  </pic:blipFill>
                  <pic:spPr>
                    <a:xfrm>
                      <a:off x="0" y="0"/>
                      <a:ext cx="2901600" cy="3714689"/>
                    </a:xfrm>
                    <a:prstGeom prst="rect">
                      <a:avLst/>
                    </a:prstGeom>
                  </pic:spPr>
                </pic:pic>
              </a:graphicData>
            </a:graphic>
          </wp:inline>
        </w:drawing>
      </w:r>
    </w:p>
    <w:p w14:paraId="58472599" w14:textId="77777777" w:rsidR="0022286F" w:rsidRPr="009075BB" w:rsidRDefault="0022286F" w:rsidP="000A7C4F">
      <w:pPr>
        <w:pStyle w:val="Gambar31"/>
        <w:numPr>
          <w:ilvl w:val="0"/>
          <w:numId w:val="18"/>
        </w:numPr>
        <w:rPr>
          <w:rFonts w:cs="Times New Roman"/>
        </w:rPr>
      </w:pPr>
      <w:bookmarkStart w:id="211" w:name="_Toc192234301"/>
      <w:bookmarkStart w:id="212" w:name="_Toc195951837"/>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rekutan Anggota Baru</w:t>
      </w:r>
      <w:bookmarkEnd w:id="211"/>
      <w:bookmarkEnd w:id="212"/>
    </w:p>
    <w:p w14:paraId="3C7A556B" w14:textId="77777777" w:rsidR="0022286F" w:rsidRPr="009075BB" w:rsidRDefault="0022286F" w:rsidP="0022286F">
      <w:pPr>
        <w:pStyle w:val="NoSpacing"/>
        <w:rPr>
          <w:rFonts w:ascii="Times New Roman" w:hAnsi="Times New Roman" w:cs="Times New Roman"/>
          <w:lang w:val="id-ID"/>
        </w:rPr>
      </w:pPr>
    </w:p>
    <w:p w14:paraId="3C2BC6DC" w14:textId="77777777" w:rsidR="0022286F" w:rsidRPr="009075BB" w:rsidRDefault="0022286F" w:rsidP="0022286F">
      <w:pPr>
        <w:pStyle w:val="BodyText"/>
        <w:ind w:left="1134"/>
        <w:rPr>
          <w:lang w:val="id-ID"/>
        </w:rPr>
      </w:pPr>
      <w:r w:rsidRPr="009075BB">
        <w:rPr>
          <w:lang w:val="id-ID"/>
        </w:rPr>
        <w:t xml:space="preserve">Pada Gambar 3.17, ditampilkan diagram aktivitas yang menjelaskan proses pendaftaran anggota baru dalam sistem. Proses ini diawali ketika calon anggota mengakses situs </w:t>
      </w:r>
      <w:r w:rsidRPr="009075BB">
        <w:rPr>
          <w:i/>
          <w:lang w:val="id-ID"/>
        </w:rPr>
        <w:t>web</w:t>
      </w:r>
      <w:r w:rsidRPr="009075BB">
        <w:rPr>
          <w:lang w:val="id-ID"/>
        </w:rPr>
        <w:t xml:space="preserve"> dan memilih menu Pendaftaran, yang selanjutnya menampilkan formulir pendaftaran yang harus diisi. Formulir tersebut meminta calon anggota untuk memasukkan informasi yang diperlukan, seperti nama, kelas, alasan bergabung, serta data lain yang dibutuhkan oleh pelatih dalam proses seleksi. Setelah formulir diisi, sistem akan melakukan validasi terhadap data yang dimasukkan. Jika terdapat kesalahan dalam pengisian, seperti data yang tidak lengkap atau tidak sesuai format, sistem akan menampilkan notifikasi kesalahan dan mengarahkan pengguna kembali ke halaman Pendaftaran untuk melakukan perbaikan. Sebaliknya, jika validasi berhasil, sistem akan menyimpan data yang telah diinput, sehingga pelatih dapat melakukan seleksi terhadap calon anggota berdasarkan informasi yang tersedia. Setelah proses seleksi selesai, pelatih akan memperbarui status pendaftaran calon anggota sesuai dengan hasil evaluasi yang telah dilakukan. </w:t>
      </w:r>
    </w:p>
    <w:p w14:paraId="7678A95B" w14:textId="09876F02"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BA6350" wp14:editId="2880C7C2">
            <wp:extent cx="3851110" cy="4928461"/>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TIVITY-PRESENSI.drawio.png"/>
                    <pic:cNvPicPr/>
                  </pic:nvPicPr>
                  <pic:blipFill>
                    <a:blip r:embed="rId55">
                      <a:extLst>
                        <a:ext uri="{28A0092B-C50C-407E-A947-70E740481C1C}">
                          <a14:useLocalDpi xmlns:a14="http://schemas.microsoft.com/office/drawing/2010/main" val="0"/>
                        </a:ext>
                      </a:extLst>
                    </a:blip>
                    <a:stretch>
                      <a:fillRect/>
                    </a:stretch>
                  </pic:blipFill>
                  <pic:spPr>
                    <a:xfrm>
                      <a:off x="0" y="0"/>
                      <a:ext cx="3866981" cy="4948772"/>
                    </a:xfrm>
                    <a:prstGeom prst="rect">
                      <a:avLst/>
                    </a:prstGeom>
                  </pic:spPr>
                </pic:pic>
              </a:graphicData>
            </a:graphic>
          </wp:inline>
        </w:drawing>
      </w:r>
    </w:p>
    <w:p w14:paraId="0E05F42F" w14:textId="77777777" w:rsidR="0022286F" w:rsidRPr="009075BB" w:rsidRDefault="0022286F" w:rsidP="000A7C4F">
      <w:pPr>
        <w:pStyle w:val="Gambar31"/>
        <w:numPr>
          <w:ilvl w:val="0"/>
          <w:numId w:val="18"/>
        </w:numPr>
        <w:rPr>
          <w:rFonts w:cs="Times New Roman"/>
        </w:rPr>
      </w:pPr>
      <w:bookmarkStart w:id="213" w:name="_Toc192234302"/>
      <w:bookmarkStart w:id="214" w:name="_Toc195951838"/>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Absensi</w:t>
      </w:r>
      <w:bookmarkEnd w:id="213"/>
      <w:bookmarkEnd w:id="214"/>
    </w:p>
    <w:p w14:paraId="157566C0" w14:textId="77777777" w:rsidR="0022286F" w:rsidRPr="009075BB" w:rsidRDefault="0022286F" w:rsidP="0022286F">
      <w:pPr>
        <w:pStyle w:val="NoSpacing"/>
        <w:rPr>
          <w:rFonts w:ascii="Times New Roman" w:hAnsi="Times New Roman" w:cs="Times New Roman"/>
          <w:lang w:val="id-ID"/>
        </w:rPr>
      </w:pPr>
    </w:p>
    <w:p w14:paraId="53F385A7" w14:textId="77777777" w:rsidR="0022286F" w:rsidRPr="009075BB" w:rsidRDefault="0022286F" w:rsidP="0022286F">
      <w:pPr>
        <w:pStyle w:val="BodyText"/>
        <w:ind w:left="1134"/>
        <w:rPr>
          <w:lang w:val="id-ID"/>
        </w:rPr>
      </w:pPr>
      <w:r w:rsidRPr="009075BB">
        <w:rPr>
          <w:lang w:val="id-ID"/>
        </w:rPr>
        <w:t xml:space="preserve">Pada Gambar 3.18, ditampilkan diagram aktivitas yang menjelaskan proses absensi dalam sistem. Proses ini diawali ketika pelatih atau </w:t>
      </w:r>
      <w:r w:rsidRPr="009075BB">
        <w:rPr>
          <w:i/>
          <w:lang w:val="id-ID"/>
        </w:rPr>
        <w:t>administrator</w:t>
      </w:r>
      <w:r w:rsidRPr="009075BB">
        <w:rPr>
          <w:lang w:val="id-ID"/>
        </w:rPr>
        <w:t xml:space="preserve"> memilih menu Absensi untuk membuat data absensi baru dan mengisi informasi yang diperlukan. Setelah data tersimpan, sistem secara otomatis menghasilkan QR </w:t>
      </w:r>
      <w:r w:rsidRPr="009075BB">
        <w:rPr>
          <w:i/>
          <w:lang w:val="id-ID"/>
        </w:rPr>
        <w:t>Code</w:t>
      </w:r>
      <w:r w:rsidRPr="009075BB">
        <w:rPr>
          <w:lang w:val="id-ID"/>
        </w:rPr>
        <w:t xml:space="preserve">, yang kemudian ditampilkan kepada anggota. Anggota melakukan login ke sistem, memilih fitur Pindai QR </w:t>
      </w:r>
      <w:r w:rsidRPr="009075BB">
        <w:rPr>
          <w:i/>
          <w:lang w:val="id-ID"/>
        </w:rPr>
        <w:t>Code</w:t>
      </w:r>
      <w:r w:rsidRPr="009075BB">
        <w:rPr>
          <w:lang w:val="id-ID"/>
        </w:rPr>
        <w:t xml:space="preserve">, dan memindai kode yang diberikan. Sistem akan mencocokkan data absensi, memverifikasi apakah anggota telah melakukan absensi sebelumnya, lalu memperbarui status kehadiran secara otomatis. Implementasi sistem absensi berbasis QR </w:t>
      </w:r>
      <w:r w:rsidRPr="009075BB">
        <w:rPr>
          <w:i/>
          <w:lang w:val="id-ID"/>
        </w:rPr>
        <w:t>Code</w:t>
      </w:r>
      <w:r w:rsidRPr="009075BB">
        <w:rPr>
          <w:lang w:val="id-ID"/>
        </w:rPr>
        <w:t xml:space="preserve"> ini bertujuan untuk meningkatkan efisiensi, mengurangi kesalahan pencatatan, serta memastikan data kehadiran yang akurat dan dapat diakses secara </w:t>
      </w:r>
      <w:r w:rsidRPr="009075BB">
        <w:rPr>
          <w:i/>
          <w:lang w:val="id-ID"/>
        </w:rPr>
        <w:t>real-time</w:t>
      </w:r>
      <w:r w:rsidRPr="009075BB">
        <w:rPr>
          <w:lang w:val="id-ID"/>
        </w:rPr>
        <w:t xml:space="preserve"> oleh pelatih maupun </w:t>
      </w:r>
      <w:r w:rsidRPr="009075BB">
        <w:rPr>
          <w:i/>
          <w:lang w:val="id-ID"/>
        </w:rPr>
        <w:t>administrator</w:t>
      </w:r>
      <w:r w:rsidRPr="009075BB">
        <w:rPr>
          <w:lang w:val="id-ID"/>
        </w:rPr>
        <w:t>.</w:t>
      </w:r>
    </w:p>
    <w:p w14:paraId="405B3075" w14:textId="6B5C9757"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A26CE07" wp14:editId="1DBAD243">
            <wp:extent cx="3203575" cy="5804115"/>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TIVITY-PENILAIAN.drawio.png"/>
                    <pic:cNvPicPr/>
                  </pic:nvPicPr>
                  <pic:blipFill>
                    <a:blip r:embed="rId56">
                      <a:extLst>
                        <a:ext uri="{28A0092B-C50C-407E-A947-70E740481C1C}">
                          <a14:useLocalDpi xmlns:a14="http://schemas.microsoft.com/office/drawing/2010/main" val="0"/>
                        </a:ext>
                      </a:extLst>
                    </a:blip>
                    <a:stretch>
                      <a:fillRect/>
                    </a:stretch>
                  </pic:blipFill>
                  <pic:spPr>
                    <a:xfrm>
                      <a:off x="0" y="0"/>
                      <a:ext cx="3218688" cy="5831497"/>
                    </a:xfrm>
                    <a:prstGeom prst="rect">
                      <a:avLst/>
                    </a:prstGeom>
                  </pic:spPr>
                </pic:pic>
              </a:graphicData>
            </a:graphic>
          </wp:inline>
        </w:drawing>
      </w:r>
    </w:p>
    <w:p w14:paraId="055EDBB6" w14:textId="77777777" w:rsidR="0022286F" w:rsidRPr="009075BB" w:rsidRDefault="0022286F" w:rsidP="000A7C4F">
      <w:pPr>
        <w:pStyle w:val="Gambar31"/>
        <w:numPr>
          <w:ilvl w:val="0"/>
          <w:numId w:val="18"/>
        </w:numPr>
        <w:rPr>
          <w:rFonts w:cs="Times New Roman"/>
        </w:rPr>
      </w:pPr>
      <w:bookmarkStart w:id="215" w:name="_Toc192234303"/>
      <w:bookmarkStart w:id="216" w:name="_Toc195951839"/>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nilaian</w:t>
      </w:r>
      <w:bookmarkEnd w:id="215"/>
      <w:bookmarkEnd w:id="216"/>
    </w:p>
    <w:p w14:paraId="231F9B7A" w14:textId="77777777" w:rsidR="0022286F" w:rsidRPr="009075BB" w:rsidRDefault="0022286F" w:rsidP="0022286F">
      <w:pPr>
        <w:pStyle w:val="NoSpacing"/>
        <w:rPr>
          <w:rFonts w:ascii="Times New Roman" w:hAnsi="Times New Roman" w:cs="Times New Roman"/>
          <w:lang w:val="id-ID"/>
        </w:rPr>
      </w:pPr>
    </w:p>
    <w:p w14:paraId="0E9C604E" w14:textId="516277CC" w:rsidR="0022286F" w:rsidRPr="00540368" w:rsidRDefault="0022286F" w:rsidP="0022286F">
      <w:pPr>
        <w:pStyle w:val="BodyText"/>
        <w:ind w:left="1134"/>
        <w:rPr>
          <w:lang w:val="en-US"/>
        </w:rPr>
      </w:pPr>
      <w:r w:rsidRPr="009075BB">
        <w:rPr>
          <w:lang w:val="id-ID"/>
        </w:rPr>
        <w:t>Pada Gambar 3.19, dijelaskan rincian aktivitas dalam proses penilaian. Proses dimulai ketika pelatih mengakses halaman dashboard dan memilih menu penilaian. Pada halaman penilaian, pelatih diminta untuk memilih semester yang diinginkan. Sistem kemudian menampilkan daftar anggota yang terdaftar pada semester tersebut sesuai dengan kelompok yang dilatih oleh pelatih. Setelah itu, pelatih melakukan penilaian terhadap setiap anggota berdasarkan kriteria yang telah ditetapkan. Hasil penilaian tersebut kemudian disimpan ke dalam sistem, sehingga dapat diakses dan dianalisis lebih lanjut untuk keperluan evaluasi dan pengambilan keputusan</w:t>
      </w:r>
      <w:r w:rsidR="00540368">
        <w:rPr>
          <w:lang w:val="en-US"/>
        </w:rPr>
        <w:t>.</w:t>
      </w:r>
    </w:p>
    <w:p w14:paraId="202740AB" w14:textId="77777777" w:rsidR="0022286F" w:rsidRPr="009075BB" w:rsidRDefault="0022286F" w:rsidP="000A7C4F">
      <w:pPr>
        <w:pStyle w:val="BodyText"/>
        <w:numPr>
          <w:ilvl w:val="0"/>
          <w:numId w:val="30"/>
        </w:numPr>
        <w:ind w:left="1701" w:hanging="567"/>
        <w:rPr>
          <w:i/>
          <w:iCs/>
        </w:rPr>
      </w:pPr>
      <w:r w:rsidRPr="009075BB">
        <w:rPr>
          <w:i/>
          <w:iCs/>
        </w:rPr>
        <w:lastRenderedPageBreak/>
        <w:t>Class</w:t>
      </w:r>
      <w:r w:rsidRPr="009075BB">
        <w:t xml:space="preserve"> </w:t>
      </w:r>
      <w:r w:rsidRPr="009075BB">
        <w:rPr>
          <w:i/>
          <w:iCs/>
        </w:rPr>
        <w:t>Diagram</w:t>
      </w:r>
    </w:p>
    <w:p w14:paraId="1CE899AB" w14:textId="77777777" w:rsidR="0022286F" w:rsidRPr="009075BB" w:rsidRDefault="0022286F" w:rsidP="0022286F">
      <w:pPr>
        <w:pStyle w:val="NoSpacing"/>
        <w:rPr>
          <w:rFonts w:ascii="Times New Roman" w:hAnsi="Times New Roman" w:cs="Times New Roman"/>
        </w:rPr>
      </w:pPr>
    </w:p>
    <w:p w14:paraId="225BFBC8" w14:textId="26B71ACA"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t xml:space="preserve"> </w:t>
      </w:r>
      <w:r w:rsidR="00D36FEB" w:rsidRPr="009075BB">
        <w:rPr>
          <w:rFonts w:ascii="Times New Roman" w:hAnsi="Times New Roman" w:cs="Times New Roman"/>
          <w:noProof/>
        </w:rPr>
        <w:drawing>
          <wp:inline distT="0" distB="0" distL="0" distR="0" wp14:anchorId="598B86E1" wp14:editId="58C25B3A">
            <wp:extent cx="5400000" cy="7676033"/>
            <wp:effectExtent l="0" t="0" r="0" b="1270"/>
            <wp:docPr id="221926574" name="Picture 221926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4" name="CLASS.drawio.png"/>
                    <pic:cNvPicPr/>
                  </pic:nvPicPr>
                  <pic:blipFill>
                    <a:blip r:embed="rId57">
                      <a:extLst>
                        <a:ext uri="{28A0092B-C50C-407E-A947-70E740481C1C}">
                          <a14:useLocalDpi xmlns:a14="http://schemas.microsoft.com/office/drawing/2010/main" val="0"/>
                        </a:ext>
                      </a:extLst>
                    </a:blip>
                    <a:stretch>
                      <a:fillRect/>
                    </a:stretch>
                  </pic:blipFill>
                  <pic:spPr>
                    <a:xfrm>
                      <a:off x="0" y="0"/>
                      <a:ext cx="5400000" cy="7676033"/>
                    </a:xfrm>
                    <a:prstGeom prst="rect">
                      <a:avLst/>
                    </a:prstGeom>
                  </pic:spPr>
                </pic:pic>
              </a:graphicData>
            </a:graphic>
          </wp:inline>
        </w:drawing>
      </w:r>
    </w:p>
    <w:p w14:paraId="3DD6E626" w14:textId="77777777" w:rsidR="0022286F" w:rsidRPr="009075BB" w:rsidRDefault="0022286F" w:rsidP="000A7C4F">
      <w:pPr>
        <w:pStyle w:val="Gambar31"/>
        <w:numPr>
          <w:ilvl w:val="0"/>
          <w:numId w:val="18"/>
        </w:numPr>
        <w:rPr>
          <w:rFonts w:cs="Times New Roman"/>
        </w:rPr>
      </w:pPr>
      <w:bookmarkStart w:id="217" w:name="_Toc192234304"/>
      <w:bookmarkStart w:id="218" w:name="_Toc195951840"/>
      <w:r w:rsidRPr="009075BB">
        <w:rPr>
          <w:rFonts w:cs="Times New Roman"/>
          <w:i/>
        </w:rPr>
        <w:t>Class</w:t>
      </w:r>
      <w:r w:rsidRPr="009075BB">
        <w:rPr>
          <w:rFonts w:cs="Times New Roman"/>
        </w:rPr>
        <w:t xml:space="preserve"> </w:t>
      </w:r>
      <w:r w:rsidRPr="009075BB">
        <w:rPr>
          <w:rFonts w:cs="Times New Roman"/>
          <w:i/>
        </w:rPr>
        <w:t>Diagram</w:t>
      </w:r>
      <w:bookmarkEnd w:id="217"/>
      <w:bookmarkEnd w:id="218"/>
      <w:r w:rsidRPr="009075BB">
        <w:rPr>
          <w:rFonts w:cs="Times New Roman"/>
        </w:rPr>
        <w:t xml:space="preserve"> </w:t>
      </w:r>
    </w:p>
    <w:p w14:paraId="78480602" w14:textId="77777777" w:rsidR="0022286F" w:rsidRPr="009075BB" w:rsidRDefault="0022286F" w:rsidP="0022286F">
      <w:pPr>
        <w:pStyle w:val="BodyText"/>
        <w:ind w:left="1134"/>
        <w:rPr>
          <w:lang w:val="id-ID"/>
        </w:rPr>
      </w:pPr>
      <w:r w:rsidRPr="009075BB">
        <w:rPr>
          <w:lang w:val="id-ID"/>
        </w:rPr>
        <w:lastRenderedPageBreak/>
        <w:t xml:space="preserve">Pada Gambar 3.20, ditampilkan </w:t>
      </w:r>
      <w:r w:rsidRPr="009075BB">
        <w:rPr>
          <w:i/>
          <w:lang w:val="id-ID"/>
        </w:rPr>
        <w:t>class</w:t>
      </w:r>
      <w:r w:rsidRPr="009075BB">
        <w:rPr>
          <w:lang w:val="id-ID"/>
        </w:rPr>
        <w:t xml:space="preserve"> </w:t>
      </w:r>
      <w:r w:rsidRPr="009075BB">
        <w:rPr>
          <w:i/>
          <w:lang w:val="id-ID"/>
        </w:rPr>
        <w:t>diagram</w:t>
      </w:r>
      <w:r w:rsidRPr="009075BB">
        <w:rPr>
          <w:lang w:val="id-ID"/>
        </w:rPr>
        <w:t xml:space="preserve"> pada sistem informas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agram ini terdiri atas tujuh belas kelas yang saling berhubungan melalui asosiasi, yang menggambarkan keterkaitan antar kelas dalam sistem. Selain itu, diagram ini juga menunjukkan adanya hubungan pewarisan (</w:t>
      </w:r>
      <w:r w:rsidRPr="009075BB">
        <w:rPr>
          <w:i/>
          <w:lang w:val="id-ID"/>
        </w:rPr>
        <w:t>inheritance</w:t>
      </w:r>
      <w:r w:rsidRPr="009075BB">
        <w:rPr>
          <w:lang w:val="id-ID"/>
        </w:rPr>
        <w:t xml:space="preserve">), di mana kelas </w:t>
      </w:r>
      <w:r w:rsidRPr="009075BB">
        <w:rPr>
          <w:i/>
          <w:lang w:val="id-ID"/>
        </w:rPr>
        <w:t>User</w:t>
      </w:r>
      <w:r w:rsidRPr="009075BB">
        <w:rPr>
          <w:lang w:val="id-ID"/>
        </w:rPr>
        <w:t xml:space="preserve"> berperan sebagai induk bagi beberapa kelas lainnya, seperti kelas Pelatih, Anggota, dan Admin. Hubungan ini mencerminkan penerapan konsep pemrograman berorientasi objek (OOP) yang digunakan dalam perancangan sistem guna meningkatkan modularitas, efisiensi, serta keteraturan dalam pengelolaan data dan fungsionalitas sistem. Dengan pendekatan ini, setiap kelas dalam sistem memiliki tanggung jawab yang jelas, sehingga memudahkan pengembangan, pemeliharaan, serta perluasan sistem di masa mendatang. Selain itu, penggunaan </w:t>
      </w:r>
      <w:r w:rsidRPr="009075BB">
        <w:rPr>
          <w:i/>
          <w:lang w:val="id-ID"/>
        </w:rPr>
        <w:t>inheritance</w:t>
      </w:r>
      <w:r w:rsidRPr="009075BB">
        <w:rPr>
          <w:lang w:val="id-ID"/>
        </w:rPr>
        <w:t xml:space="preserve"> memungkinkan adanya reduksi redundansi kode, yang berdampak pada peningkatan efisiensi dan konsistensi dalam implementasi fitur di dalam sistem.</w:t>
      </w:r>
    </w:p>
    <w:p w14:paraId="7E1B827E" w14:textId="77777777" w:rsidR="0022286F" w:rsidRPr="009075BB" w:rsidRDefault="0022286F" w:rsidP="0022286F">
      <w:pPr>
        <w:pStyle w:val="NoSpacing"/>
        <w:rPr>
          <w:rFonts w:ascii="Times New Roman" w:hAnsi="Times New Roman" w:cs="Times New Roman"/>
          <w:lang w:val="id-ID"/>
        </w:rPr>
      </w:pPr>
    </w:p>
    <w:p w14:paraId="006A2113" w14:textId="77777777" w:rsidR="0022286F" w:rsidRPr="009075BB" w:rsidRDefault="0022286F" w:rsidP="000A7C4F">
      <w:pPr>
        <w:pStyle w:val="BodyText"/>
        <w:numPr>
          <w:ilvl w:val="0"/>
          <w:numId w:val="30"/>
        </w:numPr>
        <w:ind w:left="1701" w:hanging="567"/>
        <w:rPr>
          <w:i/>
          <w:iCs/>
        </w:rPr>
      </w:pPr>
      <w:r w:rsidRPr="009075BB">
        <w:rPr>
          <w:i/>
          <w:iCs/>
        </w:rPr>
        <w:t>Sequence Diagram</w:t>
      </w:r>
    </w:p>
    <w:p w14:paraId="02838EC7" w14:textId="77777777" w:rsidR="0022286F" w:rsidRPr="009075BB" w:rsidRDefault="0022286F" w:rsidP="0022286F">
      <w:pPr>
        <w:pStyle w:val="BodyText"/>
        <w:ind w:left="1134"/>
      </w:pPr>
      <w:r w:rsidRPr="009075BB">
        <w:rPr>
          <w:i/>
        </w:rPr>
        <w:t>Diagram</w:t>
      </w:r>
      <w:r w:rsidRPr="009075BB">
        <w:t xml:space="preserve"> </w:t>
      </w:r>
      <w:r w:rsidRPr="009075BB">
        <w:rPr>
          <w:i/>
        </w:rPr>
        <w:t>Sequence</w:t>
      </w:r>
      <w:r w:rsidRPr="009075BB">
        <w:t xml:space="preserve"> digunakan untuk merinci pertukaran informasi yang terjadi dalam suatu aktivitas dengan melibatkan beberapa kelas yang berperan dalam proses tersebut. Dalam sistem ini, </w:t>
      </w:r>
      <w:r w:rsidRPr="009075BB">
        <w:rPr>
          <w:i/>
        </w:rPr>
        <w:t>Diagram</w:t>
      </w:r>
      <w:r w:rsidRPr="009075BB">
        <w:t xml:space="preserve"> </w:t>
      </w:r>
      <w:r w:rsidRPr="009075BB">
        <w:rPr>
          <w:i/>
        </w:rPr>
        <w:t>Sequence</w:t>
      </w:r>
      <w:r w:rsidRPr="009075BB">
        <w:t xml:space="preserve"> berfungsi untuk memvisualisasikan alur aktivitas serta menggambarkan interaksi secara berurutan antara aktor dan sistem dalam skenario tertentu. Selain itu, diagram ini mendokumentasikan alur pesan atau perintah yang terjadi selama proses berlangsung, termasuk interaksi antar objek yang terlibat dalam sistem. Dengan adanya diagram ini, pengembang dapat memahami mekanisme komunikasi antar komponen sistem secara lebih jelas dan sistematis, sehingga memudahkan proses analisis, pengembangan, serta pemeliharaan sistem di masa mendatang. </w:t>
      </w:r>
      <w:r w:rsidRPr="009075BB">
        <w:rPr>
          <w:i/>
        </w:rPr>
        <w:t>Diagram</w:t>
      </w:r>
      <w:r w:rsidRPr="009075BB">
        <w:t xml:space="preserve"> </w:t>
      </w:r>
      <w:r w:rsidRPr="009075BB">
        <w:rPr>
          <w:i/>
        </w:rPr>
        <w:t>Sequence</w:t>
      </w:r>
      <w:r w:rsidRPr="009075BB">
        <w:t xml:space="preserve"> juga membantu dalam mengidentifikasi potensi perbaikan atau optimasi pada alur proses, sehingga sistem yang dikembangkan dapat berjalan lebih efisien dan sesuai dengan kebutuhan. Penjelasan lebih lanjut mengenai </w:t>
      </w:r>
      <w:r w:rsidRPr="009075BB">
        <w:rPr>
          <w:i/>
        </w:rPr>
        <w:t>Diagram</w:t>
      </w:r>
      <w:r w:rsidRPr="009075BB">
        <w:t xml:space="preserve"> </w:t>
      </w:r>
      <w:r w:rsidRPr="009075BB">
        <w:rPr>
          <w:i/>
        </w:rPr>
        <w:t>Sequence</w:t>
      </w:r>
      <w:r w:rsidRPr="009075BB">
        <w:t xml:space="preserve"> akan disampaikan pada bagian berikut.</w:t>
      </w:r>
    </w:p>
    <w:p w14:paraId="0C09169A" w14:textId="77777777" w:rsidR="0022286F" w:rsidRPr="009075BB" w:rsidRDefault="0022286F" w:rsidP="0022286F">
      <w:pPr>
        <w:pStyle w:val="NoSpacing"/>
        <w:rPr>
          <w:rFonts w:ascii="Times New Roman" w:hAnsi="Times New Roman" w:cs="Times New Roman"/>
          <w:lang w:val="id"/>
        </w:rPr>
      </w:pPr>
    </w:p>
    <w:p w14:paraId="53B4DAA9" w14:textId="0B4076B2"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316512C" wp14:editId="04844E93">
            <wp:extent cx="5400040" cy="390486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LOGIN.drawio.png"/>
                    <pic:cNvPicPr/>
                  </pic:nvPicPr>
                  <pic:blipFill>
                    <a:blip r:embed="rId58">
                      <a:extLst>
                        <a:ext uri="{28A0092B-C50C-407E-A947-70E740481C1C}">
                          <a14:useLocalDpi xmlns:a14="http://schemas.microsoft.com/office/drawing/2010/main" val="0"/>
                        </a:ext>
                      </a:extLst>
                    </a:blip>
                    <a:stretch>
                      <a:fillRect/>
                    </a:stretch>
                  </pic:blipFill>
                  <pic:spPr>
                    <a:xfrm>
                      <a:off x="0" y="0"/>
                      <a:ext cx="5400040" cy="3904868"/>
                    </a:xfrm>
                    <a:prstGeom prst="rect">
                      <a:avLst/>
                    </a:prstGeom>
                  </pic:spPr>
                </pic:pic>
              </a:graphicData>
            </a:graphic>
          </wp:inline>
        </w:drawing>
      </w:r>
    </w:p>
    <w:p w14:paraId="5C35663F" w14:textId="77777777" w:rsidR="0022286F" w:rsidRPr="009075BB" w:rsidRDefault="0022286F" w:rsidP="000A7C4F">
      <w:pPr>
        <w:pStyle w:val="Gambar31"/>
        <w:numPr>
          <w:ilvl w:val="0"/>
          <w:numId w:val="18"/>
        </w:numPr>
        <w:rPr>
          <w:rFonts w:cs="Times New Roman"/>
        </w:rPr>
      </w:pPr>
      <w:bookmarkStart w:id="219" w:name="_Toc192234305"/>
      <w:bookmarkStart w:id="220" w:name="_Toc195951841"/>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i/>
        </w:rPr>
        <w:t>Login</w:t>
      </w:r>
      <w:bookmarkEnd w:id="219"/>
      <w:bookmarkEnd w:id="220"/>
    </w:p>
    <w:p w14:paraId="07A0725B" w14:textId="77777777" w:rsidR="0022286F" w:rsidRPr="009075BB" w:rsidRDefault="0022286F" w:rsidP="0022286F">
      <w:pPr>
        <w:pStyle w:val="NoSpacing"/>
        <w:rPr>
          <w:rFonts w:ascii="Times New Roman" w:hAnsi="Times New Roman" w:cs="Times New Roman"/>
          <w:lang w:val="id-ID"/>
        </w:rPr>
      </w:pPr>
    </w:p>
    <w:p w14:paraId="314FBD04" w14:textId="77777777" w:rsidR="0022286F" w:rsidRPr="009075BB" w:rsidRDefault="0022286F" w:rsidP="0022286F">
      <w:pPr>
        <w:pStyle w:val="BodyText"/>
        <w:ind w:left="1134"/>
        <w:rPr>
          <w:lang w:val="id-ID"/>
        </w:rPr>
      </w:pPr>
      <w:r w:rsidRPr="009075BB">
        <w:rPr>
          <w:lang w:val="id-ID"/>
        </w:rPr>
        <w:t xml:space="preserve">Gambar 3.21 menjelaskan secara terperinci proses </w:t>
      </w:r>
      <w:r w:rsidRPr="009075BB">
        <w:rPr>
          <w:i/>
          <w:lang w:val="id-ID"/>
        </w:rPr>
        <w:t>login</w:t>
      </w:r>
      <w:r w:rsidRPr="009075BB">
        <w:rPr>
          <w:lang w:val="id-ID"/>
        </w:rPr>
        <w:t xml:space="preserve"> pengguna (</w:t>
      </w:r>
      <w:r w:rsidRPr="009075BB">
        <w:rPr>
          <w:i/>
          <w:lang w:val="id-ID"/>
        </w:rPr>
        <w:t>user</w:t>
      </w:r>
      <w:r w:rsidRPr="009075BB">
        <w:rPr>
          <w:lang w:val="id-ID"/>
        </w:rPr>
        <w:t xml:space="preserve">) dalam sistem. Proses dimulai ketika pengguna memasukkan email dan password pada halaman </w:t>
      </w:r>
      <w:r w:rsidRPr="009075BB">
        <w:rPr>
          <w:i/>
          <w:lang w:val="id-ID"/>
        </w:rPr>
        <w:t>login</w:t>
      </w:r>
      <w:r w:rsidRPr="009075BB">
        <w:rPr>
          <w:lang w:val="id-ID"/>
        </w:rPr>
        <w:t xml:space="preserve">. Data yang dimasukkan kemudian dikirimkan ke </w:t>
      </w:r>
      <w:r w:rsidRPr="009075BB">
        <w:rPr>
          <w:i/>
          <w:lang w:val="id-ID"/>
        </w:rPr>
        <w:t>backend</w:t>
      </w:r>
      <w:r w:rsidRPr="009075BB">
        <w:rPr>
          <w:lang w:val="id-ID"/>
        </w:rPr>
        <w:t xml:space="preserve"> untuk diverifikasi dengan data yang tersimpan dalam basis data. Sistem melakukan validasi untuk memastikan bahwa informasi yang diinput sesuai dengan data yang ada dalam basis data. Jika validasi berhasil, sistem akan mengarahkan pengguna ke halaman dashboard yang sesuai dengan peran (</w:t>
      </w:r>
      <w:r w:rsidRPr="009075BB">
        <w:rPr>
          <w:i/>
          <w:lang w:val="id-ID"/>
        </w:rPr>
        <w:t>role</w:t>
      </w:r>
      <w:r w:rsidRPr="009075BB">
        <w:rPr>
          <w:lang w:val="id-ID"/>
        </w:rPr>
        <w:t>) mereka, seperti admin, pelatih, atau anggota. Sebaliknya, jika validasi gagal akibat ketidaksesuaian data atau kesalahan dalam input, sistem akan menampilkan pemberitahuan kesalahan yang menginformasikan bahwa data yang dimasukkan tidak valid. Dengan adanya proses validasi ini, sistem dapat memastikan bahwa hanya pengguna yang memiliki kredensial yang sah yang dapat mengakses fitur yang tersedia, sehingga meningkatkan aspek keamanan dan integritas data dalam sistem.</w:t>
      </w:r>
    </w:p>
    <w:p w14:paraId="5B12FF85" w14:textId="77777777" w:rsidR="0022286F" w:rsidRPr="009075BB" w:rsidRDefault="0022286F" w:rsidP="0022286F">
      <w:pPr>
        <w:pStyle w:val="NoSpacing"/>
        <w:rPr>
          <w:rFonts w:ascii="Times New Roman" w:hAnsi="Times New Roman" w:cs="Times New Roman"/>
          <w:lang w:val="id-ID"/>
        </w:rPr>
      </w:pPr>
    </w:p>
    <w:p w14:paraId="02E16C95" w14:textId="751B87B7"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C326F97" wp14:editId="75EFD449">
            <wp:extent cx="4487545" cy="5430129"/>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EQUENCE-REGISTRATION.drawio.png"/>
                    <pic:cNvPicPr/>
                  </pic:nvPicPr>
                  <pic:blipFill>
                    <a:blip r:embed="rId59">
                      <a:extLst>
                        <a:ext uri="{28A0092B-C50C-407E-A947-70E740481C1C}">
                          <a14:useLocalDpi xmlns:a14="http://schemas.microsoft.com/office/drawing/2010/main" val="0"/>
                        </a:ext>
                      </a:extLst>
                    </a:blip>
                    <a:stretch>
                      <a:fillRect/>
                    </a:stretch>
                  </pic:blipFill>
                  <pic:spPr>
                    <a:xfrm>
                      <a:off x="0" y="0"/>
                      <a:ext cx="4498630" cy="5443543"/>
                    </a:xfrm>
                    <a:prstGeom prst="rect">
                      <a:avLst/>
                    </a:prstGeom>
                  </pic:spPr>
                </pic:pic>
              </a:graphicData>
            </a:graphic>
          </wp:inline>
        </w:drawing>
      </w:r>
    </w:p>
    <w:p w14:paraId="1D0F4CC0" w14:textId="77777777" w:rsidR="0022286F" w:rsidRPr="009075BB" w:rsidRDefault="0022286F" w:rsidP="000A7C4F">
      <w:pPr>
        <w:pStyle w:val="Gambar31"/>
        <w:numPr>
          <w:ilvl w:val="0"/>
          <w:numId w:val="18"/>
        </w:numPr>
        <w:rPr>
          <w:rFonts w:cs="Times New Roman"/>
        </w:rPr>
      </w:pPr>
      <w:bookmarkStart w:id="221" w:name="_Toc192234306"/>
      <w:bookmarkStart w:id="222" w:name="_Toc195951842"/>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Pendaftaran</w:t>
      </w:r>
      <w:bookmarkEnd w:id="221"/>
      <w:bookmarkEnd w:id="222"/>
    </w:p>
    <w:p w14:paraId="6F001334" w14:textId="77777777" w:rsidR="0022286F" w:rsidRPr="009075BB" w:rsidRDefault="0022286F" w:rsidP="0022286F">
      <w:pPr>
        <w:pStyle w:val="NoSpacing"/>
        <w:rPr>
          <w:rFonts w:ascii="Times New Roman" w:hAnsi="Times New Roman" w:cs="Times New Roman"/>
          <w:lang w:val="id-ID"/>
        </w:rPr>
      </w:pPr>
    </w:p>
    <w:p w14:paraId="70ED9E3C" w14:textId="77777777" w:rsidR="0022286F" w:rsidRPr="009075BB" w:rsidRDefault="0022286F" w:rsidP="0022286F">
      <w:pPr>
        <w:pStyle w:val="BodyText"/>
        <w:ind w:left="1134"/>
        <w:rPr>
          <w:color w:val="FF0000"/>
        </w:rPr>
      </w:pPr>
      <w:r w:rsidRPr="009075BB">
        <w:rPr>
          <w:lang w:val="id-ID"/>
        </w:rPr>
        <w:t xml:space="preserve">Gambar 3.22 menjelaskan dua proses utama dalam pendaftaran calon anggota, yaitu pendaftaran dan pengecekan status pendaftaran. Proses pendaftaran dimulai dengan calon anggota mengisi formulir yang tersedia, lalu sistem melakukan verifikasi data. Jika data telah terdaftar, sistem menampilkan notifikasi bahwa </w:t>
      </w:r>
      <w:r w:rsidRPr="009075BB">
        <w:rPr>
          <w:i/>
          <w:lang w:val="id-ID"/>
        </w:rPr>
        <w:t>input</w:t>
      </w:r>
      <w:r w:rsidRPr="009075BB">
        <w:rPr>
          <w:lang w:val="id-ID"/>
        </w:rPr>
        <w:t xml:space="preserve"> tidak valid. Jika validasi berhasil, data disimpan, dan sistem menampilkan pesan keberhasilan. Sementara itu, proses pengecekan status pendaftaran dilakukan dengan memasukkan email yang digunakan saat pendaftaran. Sistem mencari data dalam basis data dan menampilkan status pendaftaran jika ditemukan, atau memberikan notifikasi jika data tidak tersedia.</w:t>
      </w:r>
    </w:p>
    <w:p w14:paraId="66DC56CF" w14:textId="193C866D"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1FDBE44" wp14:editId="3E791929">
            <wp:extent cx="3902075" cy="6210300"/>
            <wp:effectExtent l="0" t="0" r="3175" b="0"/>
            <wp:docPr id="221926567" name="Picture 221926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7" name="SEQUENCE-BERITA.drawio.png"/>
                    <pic:cNvPicPr/>
                  </pic:nvPicPr>
                  <pic:blipFill>
                    <a:blip r:embed="rId60">
                      <a:extLst>
                        <a:ext uri="{28A0092B-C50C-407E-A947-70E740481C1C}">
                          <a14:useLocalDpi xmlns:a14="http://schemas.microsoft.com/office/drawing/2010/main" val="0"/>
                        </a:ext>
                      </a:extLst>
                    </a:blip>
                    <a:stretch>
                      <a:fillRect/>
                    </a:stretch>
                  </pic:blipFill>
                  <pic:spPr>
                    <a:xfrm>
                      <a:off x="0" y="0"/>
                      <a:ext cx="3902400" cy="6210817"/>
                    </a:xfrm>
                    <a:prstGeom prst="rect">
                      <a:avLst/>
                    </a:prstGeom>
                  </pic:spPr>
                </pic:pic>
              </a:graphicData>
            </a:graphic>
          </wp:inline>
        </w:drawing>
      </w:r>
    </w:p>
    <w:p w14:paraId="2DFB3C82" w14:textId="77777777" w:rsidR="0022286F" w:rsidRPr="009075BB" w:rsidRDefault="0022286F" w:rsidP="000A7C4F">
      <w:pPr>
        <w:pStyle w:val="Gambar31"/>
        <w:numPr>
          <w:ilvl w:val="0"/>
          <w:numId w:val="18"/>
        </w:numPr>
        <w:rPr>
          <w:rFonts w:cs="Times New Roman"/>
        </w:rPr>
      </w:pPr>
      <w:bookmarkStart w:id="223" w:name="_Toc192234307"/>
      <w:bookmarkStart w:id="224" w:name="_Toc195951843"/>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Berita</w:t>
      </w:r>
      <w:bookmarkEnd w:id="223"/>
      <w:bookmarkEnd w:id="224"/>
    </w:p>
    <w:p w14:paraId="1A4D23FE" w14:textId="77777777" w:rsidR="0022286F" w:rsidRPr="009075BB" w:rsidRDefault="0022286F" w:rsidP="0022286F">
      <w:pPr>
        <w:pStyle w:val="NoSpacing"/>
        <w:rPr>
          <w:rFonts w:ascii="Times New Roman" w:hAnsi="Times New Roman" w:cs="Times New Roman"/>
          <w:lang w:val="id"/>
        </w:rPr>
      </w:pPr>
    </w:p>
    <w:p w14:paraId="1C6A75CE" w14:textId="77777777" w:rsidR="0022286F" w:rsidRPr="009075BB" w:rsidRDefault="0022286F" w:rsidP="0022286F">
      <w:pPr>
        <w:pStyle w:val="BodyText"/>
        <w:ind w:left="1134"/>
      </w:pPr>
      <w:r w:rsidRPr="009075BB">
        <w:t xml:space="preserve">Gambar 3.23 menunjukkan proses alur pengelolaan berita yang dapat dilakukan oleh aktor admin dan pembina melalui tiga komponen utama dalam sistem, yaitu antarmuka halaman berita, </w:t>
      </w:r>
      <w:r w:rsidRPr="009075BB">
        <w:rPr>
          <w:i/>
        </w:rPr>
        <w:t>controller</w:t>
      </w:r>
      <w:r w:rsidRPr="009075BB">
        <w:t xml:space="preserve">, dan model </w:t>
      </w:r>
      <w:r w:rsidRPr="009075BB">
        <w:rPr>
          <w:i/>
        </w:rPr>
        <w:t>news</w:t>
      </w:r>
      <w:r w:rsidRPr="009075BB">
        <w:t>. Proses ini diawali dengan admin atau pembina yang mengakses sistem untuk menjalankan fungsi-fungsi sesuai kebutuhan. Fungsi-fungsi tersebut mencakup penambahan, pengubahan, dan penghapusan data berita yang secara langsung terhubung dengan basis data.</w:t>
      </w:r>
    </w:p>
    <w:p w14:paraId="3B3631F5" w14:textId="77777777" w:rsidR="0022286F" w:rsidRPr="009075BB" w:rsidRDefault="0022286F" w:rsidP="0022286F">
      <w:pPr>
        <w:pStyle w:val="NoSpacing"/>
        <w:rPr>
          <w:rFonts w:ascii="Times New Roman" w:hAnsi="Times New Roman" w:cs="Times New Roman"/>
          <w:lang w:val="id"/>
        </w:rPr>
      </w:pPr>
    </w:p>
    <w:p w14:paraId="292760D7" w14:textId="499FE795"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6841BF8" wp14:editId="6531AE97">
            <wp:extent cx="3902075" cy="6118860"/>
            <wp:effectExtent l="0" t="0" r="3175" b="0"/>
            <wp:docPr id="221926568" name="Picture 221926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8" name="SEQUENCE-GALERI.drawio.png"/>
                    <pic:cNvPicPr/>
                  </pic:nvPicPr>
                  <pic:blipFill>
                    <a:blip r:embed="rId61">
                      <a:extLst>
                        <a:ext uri="{28A0092B-C50C-407E-A947-70E740481C1C}">
                          <a14:useLocalDpi xmlns:a14="http://schemas.microsoft.com/office/drawing/2010/main" val="0"/>
                        </a:ext>
                      </a:extLst>
                    </a:blip>
                    <a:stretch>
                      <a:fillRect/>
                    </a:stretch>
                  </pic:blipFill>
                  <pic:spPr>
                    <a:xfrm>
                      <a:off x="0" y="0"/>
                      <a:ext cx="3902401" cy="6119371"/>
                    </a:xfrm>
                    <a:prstGeom prst="rect">
                      <a:avLst/>
                    </a:prstGeom>
                  </pic:spPr>
                </pic:pic>
              </a:graphicData>
            </a:graphic>
          </wp:inline>
        </w:drawing>
      </w:r>
    </w:p>
    <w:p w14:paraId="66BAF3F7" w14:textId="77777777" w:rsidR="0022286F" w:rsidRPr="009075BB" w:rsidRDefault="0022286F" w:rsidP="000A7C4F">
      <w:pPr>
        <w:pStyle w:val="Gambar31"/>
        <w:numPr>
          <w:ilvl w:val="0"/>
          <w:numId w:val="18"/>
        </w:numPr>
        <w:rPr>
          <w:rFonts w:cs="Times New Roman"/>
        </w:rPr>
      </w:pPr>
      <w:bookmarkStart w:id="225" w:name="_Toc192234308"/>
      <w:bookmarkStart w:id="226" w:name="_Toc195951844"/>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Galeri</w:t>
      </w:r>
      <w:bookmarkEnd w:id="225"/>
      <w:bookmarkEnd w:id="226"/>
    </w:p>
    <w:p w14:paraId="2D2E3F18" w14:textId="77777777" w:rsidR="0022286F" w:rsidRPr="009075BB" w:rsidRDefault="0022286F" w:rsidP="0022286F">
      <w:pPr>
        <w:pStyle w:val="NoSpacing"/>
        <w:rPr>
          <w:rFonts w:ascii="Times New Roman" w:hAnsi="Times New Roman" w:cs="Times New Roman"/>
          <w:lang w:val="id-ID"/>
        </w:rPr>
      </w:pPr>
    </w:p>
    <w:p w14:paraId="623758EE" w14:textId="77777777" w:rsidR="0022286F" w:rsidRPr="009075BB" w:rsidRDefault="0022286F" w:rsidP="0022286F">
      <w:pPr>
        <w:pStyle w:val="BodyText"/>
        <w:ind w:left="1134"/>
        <w:rPr>
          <w:lang w:val="id-ID"/>
        </w:rPr>
      </w:pPr>
      <w:r w:rsidRPr="009075BB">
        <w:rPr>
          <w:lang w:val="id-ID"/>
        </w:rPr>
        <w:t>Gambar 3</w:t>
      </w:r>
      <w:r w:rsidRPr="009075BB">
        <w:rPr>
          <w:lang w:val="en-US"/>
        </w:rPr>
        <w:t>.24</w:t>
      </w:r>
      <w:r w:rsidRPr="009075BB">
        <w:rPr>
          <w:lang w:val="id-ID"/>
        </w:rPr>
        <w:t xml:space="preserve"> menggambarkan proses alur pengelolaan galeri yang dilakukan oleh aktor admin dan pembina melalui tiga komponen utama dalam sistem, yaitu antarmuka halaman galeri, </w:t>
      </w:r>
      <w:r w:rsidRPr="009075BB">
        <w:rPr>
          <w:i/>
          <w:lang w:val="id-ID"/>
        </w:rPr>
        <w:t>controller</w:t>
      </w:r>
      <w:r w:rsidRPr="009075BB">
        <w:rPr>
          <w:lang w:val="id-ID"/>
        </w:rPr>
        <w:t xml:space="preserve">, dan model </w:t>
      </w:r>
      <w:r w:rsidRPr="009075BB">
        <w:rPr>
          <w:i/>
          <w:lang w:val="id-ID"/>
        </w:rPr>
        <w:t>Gallery</w:t>
      </w:r>
      <w:r w:rsidRPr="009075BB">
        <w:rPr>
          <w:lang w:val="id-ID"/>
        </w:rPr>
        <w:t xml:space="preserve">. Proses ini diawali dengan </w:t>
      </w:r>
      <w:r w:rsidRPr="009075BB">
        <w:t>admin</w:t>
      </w:r>
      <w:r w:rsidRPr="009075BB">
        <w:rPr>
          <w:lang w:val="id-ID"/>
        </w:rPr>
        <w:t xml:space="preserve"> atau pembina yang </w:t>
      </w:r>
      <w:r w:rsidRPr="009075BB">
        <w:t>mengakses</w:t>
      </w:r>
      <w:r w:rsidRPr="009075BB">
        <w:rPr>
          <w:lang w:val="id-ID"/>
        </w:rPr>
        <w:t xml:space="preserve"> sistem untuk melaksanakan fungsi-fungsi sesuai dengan kebutuhan. Fungsi-fungsi tersebut meliputi penambahan, pengubahan, dan penghapusan data galeri, yang terintegrasi langsung dengan basis data.</w:t>
      </w:r>
    </w:p>
    <w:p w14:paraId="005B7ACE" w14:textId="64EDC6BF"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0EE802E" wp14:editId="28B822AE">
            <wp:extent cx="3902075" cy="6141720"/>
            <wp:effectExtent l="0" t="0" r="3175" b="0"/>
            <wp:docPr id="221926569" name="Picture 221926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9" name="SEQUENCE-JADWAL.drawio.png"/>
                    <pic:cNvPicPr/>
                  </pic:nvPicPr>
                  <pic:blipFill>
                    <a:blip r:embed="rId62">
                      <a:extLst>
                        <a:ext uri="{28A0092B-C50C-407E-A947-70E740481C1C}">
                          <a14:useLocalDpi xmlns:a14="http://schemas.microsoft.com/office/drawing/2010/main" val="0"/>
                        </a:ext>
                      </a:extLst>
                    </a:blip>
                    <a:stretch>
                      <a:fillRect/>
                    </a:stretch>
                  </pic:blipFill>
                  <pic:spPr>
                    <a:xfrm>
                      <a:off x="0" y="0"/>
                      <a:ext cx="3902400" cy="6142232"/>
                    </a:xfrm>
                    <a:prstGeom prst="rect">
                      <a:avLst/>
                    </a:prstGeom>
                  </pic:spPr>
                </pic:pic>
              </a:graphicData>
            </a:graphic>
          </wp:inline>
        </w:drawing>
      </w:r>
    </w:p>
    <w:p w14:paraId="5082EA3B" w14:textId="77777777" w:rsidR="0022286F" w:rsidRPr="009075BB" w:rsidRDefault="0022286F" w:rsidP="000A7C4F">
      <w:pPr>
        <w:pStyle w:val="Gambar31"/>
        <w:numPr>
          <w:ilvl w:val="0"/>
          <w:numId w:val="18"/>
        </w:numPr>
        <w:rPr>
          <w:rFonts w:cs="Times New Roman"/>
        </w:rPr>
      </w:pPr>
      <w:bookmarkStart w:id="227" w:name="_Toc192234309"/>
      <w:bookmarkStart w:id="228" w:name="_Toc195951845"/>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Jadwal</w:t>
      </w:r>
      <w:bookmarkEnd w:id="227"/>
      <w:bookmarkEnd w:id="228"/>
    </w:p>
    <w:p w14:paraId="4960B885" w14:textId="77777777" w:rsidR="0022286F" w:rsidRPr="009075BB" w:rsidRDefault="0022286F" w:rsidP="0022286F">
      <w:pPr>
        <w:pStyle w:val="NoSpacing"/>
        <w:rPr>
          <w:rFonts w:ascii="Times New Roman" w:hAnsi="Times New Roman" w:cs="Times New Roman"/>
          <w:lang w:val="id-ID"/>
        </w:rPr>
      </w:pPr>
    </w:p>
    <w:p w14:paraId="1E939B70" w14:textId="77777777" w:rsidR="0022286F" w:rsidRPr="009075BB" w:rsidRDefault="0022286F" w:rsidP="0022286F">
      <w:pPr>
        <w:pStyle w:val="BodyText"/>
        <w:ind w:left="1134"/>
        <w:rPr>
          <w:lang w:val="id-ID"/>
        </w:rPr>
      </w:pPr>
      <w:r w:rsidRPr="009075BB">
        <w:rPr>
          <w:lang w:val="id-ID"/>
        </w:rPr>
        <w:t>Gambar 3</w:t>
      </w:r>
      <w:r w:rsidRPr="009075BB">
        <w:rPr>
          <w:lang w:val="en-US"/>
        </w:rPr>
        <w:t>.25</w:t>
      </w:r>
      <w:r w:rsidRPr="009075BB">
        <w:rPr>
          <w:lang w:val="id-ID"/>
        </w:rPr>
        <w:t xml:space="preserve"> menjelaskan proses alur pengelolaan jadwal yang dilakukan oleh aktor admin dan pembina melalui tiga komponen utama dalam sistem, yaitu antarmuka </w:t>
      </w:r>
      <w:r w:rsidRPr="009075BB">
        <w:t>halaman</w:t>
      </w:r>
      <w:r w:rsidRPr="009075BB">
        <w:rPr>
          <w:lang w:val="id-ID"/>
        </w:rPr>
        <w:t xml:space="preserve"> jadwal, </w:t>
      </w:r>
      <w:r w:rsidRPr="009075BB">
        <w:rPr>
          <w:i/>
          <w:lang w:val="id-ID"/>
        </w:rPr>
        <w:t>controller</w:t>
      </w:r>
      <w:r w:rsidRPr="009075BB">
        <w:rPr>
          <w:lang w:val="id-ID"/>
        </w:rPr>
        <w:t xml:space="preserve">, dan model </w:t>
      </w:r>
      <w:r w:rsidRPr="009075BB">
        <w:rPr>
          <w:i/>
          <w:lang w:val="id-ID"/>
        </w:rPr>
        <w:t>Schedule</w:t>
      </w:r>
      <w:r w:rsidRPr="009075BB">
        <w:rPr>
          <w:lang w:val="id-ID"/>
        </w:rPr>
        <w:t xml:space="preserve">. Proses ini diawali dengan admin atau pembina yang </w:t>
      </w:r>
      <w:r w:rsidRPr="009075BB">
        <w:t>mengakses</w:t>
      </w:r>
      <w:r w:rsidRPr="009075BB">
        <w:rPr>
          <w:lang w:val="id-ID"/>
        </w:rPr>
        <w:t xml:space="preserve"> sistem untuk menjalankan fungsi-fungsi sesuai kebutuhan. Fungsi-fungsi tersebut mencakup penambahan, pengubahan, dan penghapusan data jadwal yang terintegrasi secara langsung dengan basis data.</w:t>
      </w:r>
    </w:p>
    <w:p w14:paraId="1FBED85A" w14:textId="28F373E8"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EB24102" wp14:editId="3774A645">
            <wp:extent cx="3902075" cy="6316980"/>
            <wp:effectExtent l="0" t="0" r="3175" b="7620"/>
            <wp:docPr id="221926570" name="Picture 221926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0" name="SEQUENCE-KONTAK.drawio.png"/>
                    <pic:cNvPicPr/>
                  </pic:nvPicPr>
                  <pic:blipFill>
                    <a:blip r:embed="rId63">
                      <a:extLst>
                        <a:ext uri="{28A0092B-C50C-407E-A947-70E740481C1C}">
                          <a14:useLocalDpi xmlns:a14="http://schemas.microsoft.com/office/drawing/2010/main" val="0"/>
                        </a:ext>
                      </a:extLst>
                    </a:blip>
                    <a:stretch>
                      <a:fillRect/>
                    </a:stretch>
                  </pic:blipFill>
                  <pic:spPr>
                    <a:xfrm>
                      <a:off x="0" y="0"/>
                      <a:ext cx="3902400" cy="6317506"/>
                    </a:xfrm>
                    <a:prstGeom prst="rect">
                      <a:avLst/>
                    </a:prstGeom>
                  </pic:spPr>
                </pic:pic>
              </a:graphicData>
            </a:graphic>
          </wp:inline>
        </w:drawing>
      </w:r>
    </w:p>
    <w:p w14:paraId="777EC52A" w14:textId="77777777" w:rsidR="0022286F" w:rsidRPr="009075BB" w:rsidRDefault="0022286F" w:rsidP="000A7C4F">
      <w:pPr>
        <w:pStyle w:val="Gambar31"/>
        <w:numPr>
          <w:ilvl w:val="0"/>
          <w:numId w:val="18"/>
        </w:numPr>
        <w:rPr>
          <w:rFonts w:cs="Times New Roman"/>
        </w:rPr>
      </w:pPr>
      <w:bookmarkStart w:id="229" w:name="_Toc192234310"/>
      <w:bookmarkStart w:id="230" w:name="_Toc195951846"/>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Kontak</w:t>
      </w:r>
      <w:bookmarkEnd w:id="229"/>
      <w:bookmarkEnd w:id="230"/>
    </w:p>
    <w:p w14:paraId="555EDF9B" w14:textId="77777777" w:rsidR="0022286F" w:rsidRPr="009075BB" w:rsidRDefault="0022286F" w:rsidP="0022286F">
      <w:pPr>
        <w:pStyle w:val="NoSpacing"/>
        <w:rPr>
          <w:rFonts w:ascii="Times New Roman" w:hAnsi="Times New Roman" w:cs="Times New Roman"/>
          <w:lang w:val="id-ID"/>
        </w:rPr>
      </w:pPr>
    </w:p>
    <w:p w14:paraId="33B5272F" w14:textId="77777777" w:rsidR="0022286F" w:rsidRPr="009075BB" w:rsidRDefault="0022286F" w:rsidP="0022286F">
      <w:pPr>
        <w:pStyle w:val="BodyText"/>
        <w:ind w:left="1134"/>
        <w:rPr>
          <w:lang w:val="id-ID"/>
        </w:rPr>
      </w:pPr>
      <w:r w:rsidRPr="009075BB">
        <w:rPr>
          <w:lang w:val="id-ID"/>
        </w:rPr>
        <w:t>Gambar 3</w:t>
      </w:r>
      <w:r w:rsidRPr="009075BB">
        <w:rPr>
          <w:lang w:val="en-US"/>
        </w:rPr>
        <w:t>.26</w:t>
      </w:r>
      <w:r w:rsidRPr="009075BB">
        <w:rPr>
          <w:lang w:val="id-ID"/>
        </w:rPr>
        <w:t xml:space="preserve"> menjelaskan proses alur pengelolaan kontak yang dilakukan oleh aktor admin dan pembina melalui tiga komponen utama dalam sistem, yaitu antarmuka halaman kontak, </w:t>
      </w:r>
      <w:r w:rsidRPr="009075BB">
        <w:rPr>
          <w:i/>
          <w:lang w:val="id-ID"/>
        </w:rPr>
        <w:t>controller</w:t>
      </w:r>
      <w:r w:rsidRPr="009075BB">
        <w:rPr>
          <w:lang w:val="id-ID"/>
        </w:rPr>
        <w:t xml:space="preserve">, dan model </w:t>
      </w:r>
      <w:r w:rsidRPr="009075BB">
        <w:rPr>
          <w:i/>
          <w:lang w:val="id-ID"/>
        </w:rPr>
        <w:t>Contact</w:t>
      </w:r>
      <w:r w:rsidRPr="009075BB">
        <w:rPr>
          <w:lang w:val="id-ID"/>
        </w:rPr>
        <w:t xml:space="preserve">. Proses ini dimulai dengan admin </w:t>
      </w:r>
      <w:r w:rsidRPr="009075BB">
        <w:t>atau</w:t>
      </w:r>
      <w:r w:rsidRPr="009075BB">
        <w:rPr>
          <w:lang w:val="id-ID"/>
        </w:rPr>
        <w:t xml:space="preserve"> pembina yang </w:t>
      </w:r>
      <w:r w:rsidRPr="009075BB">
        <w:t>mengakses</w:t>
      </w:r>
      <w:r w:rsidRPr="009075BB">
        <w:rPr>
          <w:lang w:val="id-ID"/>
        </w:rPr>
        <w:t xml:space="preserve"> sistem untuk menjalankan fungsi-fungsi sesuai dengan kebutuhan. Fungsi-fungsi tersebut meliputi penambahan, pengubahan, dan penghapusan data kontak yang terintegrasi secara langsung dengan basis data.</w:t>
      </w:r>
    </w:p>
    <w:p w14:paraId="47AD02CD" w14:textId="1EC37504"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B6CDA5E" wp14:editId="2A021FAB">
            <wp:extent cx="3902400" cy="6275317"/>
            <wp:effectExtent l="0" t="0" r="3175" b="0"/>
            <wp:docPr id="221926571" name="Picture 221926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1" name="SEQUENCE-POSTING.drawio.png"/>
                    <pic:cNvPicPr/>
                  </pic:nvPicPr>
                  <pic:blipFill>
                    <a:blip r:embed="rId64">
                      <a:extLst>
                        <a:ext uri="{28A0092B-C50C-407E-A947-70E740481C1C}">
                          <a14:useLocalDpi xmlns:a14="http://schemas.microsoft.com/office/drawing/2010/main" val="0"/>
                        </a:ext>
                      </a:extLst>
                    </a:blip>
                    <a:stretch>
                      <a:fillRect/>
                    </a:stretch>
                  </pic:blipFill>
                  <pic:spPr>
                    <a:xfrm>
                      <a:off x="0" y="0"/>
                      <a:ext cx="3902400" cy="6275317"/>
                    </a:xfrm>
                    <a:prstGeom prst="rect">
                      <a:avLst/>
                    </a:prstGeom>
                  </pic:spPr>
                </pic:pic>
              </a:graphicData>
            </a:graphic>
          </wp:inline>
        </w:drawing>
      </w:r>
    </w:p>
    <w:p w14:paraId="53514C50" w14:textId="78010739" w:rsidR="0022286F" w:rsidRPr="009075BB" w:rsidRDefault="0022286F" w:rsidP="000A7C4F">
      <w:pPr>
        <w:pStyle w:val="Gambar31"/>
        <w:numPr>
          <w:ilvl w:val="0"/>
          <w:numId w:val="18"/>
        </w:numPr>
        <w:rPr>
          <w:rFonts w:cs="Times New Roman"/>
        </w:rPr>
      </w:pPr>
      <w:bookmarkStart w:id="231" w:name="_Toc192234311"/>
      <w:bookmarkStart w:id="232" w:name="_Toc195951847"/>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w:t>
      </w:r>
      <w:r w:rsidR="00C853AA" w:rsidRPr="00C853AA">
        <w:rPr>
          <w:rFonts w:cs="Times New Roman"/>
          <w:i/>
        </w:rPr>
        <w:t>Posting</w:t>
      </w:r>
      <w:bookmarkEnd w:id="231"/>
      <w:bookmarkEnd w:id="232"/>
    </w:p>
    <w:p w14:paraId="70E96ABB" w14:textId="77777777" w:rsidR="0022286F" w:rsidRPr="009075BB" w:rsidRDefault="0022286F" w:rsidP="0022286F">
      <w:pPr>
        <w:pStyle w:val="NoSpacing"/>
        <w:rPr>
          <w:rFonts w:ascii="Times New Roman" w:hAnsi="Times New Roman" w:cs="Times New Roman"/>
          <w:lang w:val="id-ID"/>
        </w:rPr>
      </w:pPr>
    </w:p>
    <w:p w14:paraId="45B087B0" w14:textId="568A4CF9" w:rsidR="0022286F" w:rsidRPr="009075BB" w:rsidRDefault="0022286F" w:rsidP="0022286F">
      <w:pPr>
        <w:pStyle w:val="BodyText"/>
        <w:ind w:left="1134"/>
        <w:rPr>
          <w:lang w:val="id-ID"/>
        </w:rPr>
      </w:pPr>
      <w:r w:rsidRPr="009075BB">
        <w:rPr>
          <w:lang w:val="id-ID"/>
        </w:rPr>
        <w:t>Gambar 3</w:t>
      </w:r>
      <w:r w:rsidRPr="009075BB">
        <w:rPr>
          <w:lang w:val="en-US"/>
        </w:rPr>
        <w:t>.27</w:t>
      </w:r>
      <w:r w:rsidRPr="009075BB">
        <w:rPr>
          <w:lang w:val="id-ID"/>
        </w:rPr>
        <w:t xml:space="preserve"> menjelaskan proses alur pengelolaan </w:t>
      </w:r>
      <w:r w:rsidR="00C853AA" w:rsidRPr="00C853AA">
        <w:rPr>
          <w:i/>
          <w:lang w:val="id-ID"/>
        </w:rPr>
        <w:t>Posting</w:t>
      </w:r>
      <w:r w:rsidRPr="009075BB">
        <w:rPr>
          <w:lang w:val="id-ID"/>
        </w:rPr>
        <w:t xml:space="preserve"> yang dilakukan oleh aktor admin, pelatih, dan pembina. Proses ini diawali dengan pengguna yang mengakses sistem untuk melaksanakan fungsi-fungsi sesuai dengan kebutuhan. Fungsi-fungsi tersebut mencakup penambahan, pengubahan, dan penghapusan data </w:t>
      </w:r>
      <w:r w:rsidR="00C853AA" w:rsidRPr="00C853AA">
        <w:rPr>
          <w:i/>
          <w:lang w:val="id-ID"/>
        </w:rPr>
        <w:t>Posting</w:t>
      </w:r>
      <w:r w:rsidRPr="009075BB">
        <w:rPr>
          <w:lang w:val="id-ID"/>
        </w:rPr>
        <w:t xml:space="preserve"> yang terintegrasi secara langsung dengan basis data.</w:t>
      </w:r>
    </w:p>
    <w:p w14:paraId="2052393D" w14:textId="77777777" w:rsidR="0022286F" w:rsidRPr="009075BB" w:rsidRDefault="0022286F" w:rsidP="0022286F">
      <w:pPr>
        <w:pStyle w:val="NoSpacing"/>
        <w:rPr>
          <w:rFonts w:ascii="Times New Roman" w:hAnsi="Times New Roman" w:cs="Times New Roman"/>
          <w:lang w:val="id-ID"/>
        </w:rPr>
      </w:pPr>
    </w:p>
    <w:p w14:paraId="0D6AABE2" w14:textId="5E93A53D"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136F96A" wp14:editId="76418C26">
            <wp:extent cx="5400040" cy="3965931"/>
            <wp:effectExtent l="0" t="0" r="0" b="0"/>
            <wp:docPr id="221926572" name="Picture 221926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2" name="SEQUENCE-PASSWORD.drawio.png"/>
                    <pic:cNvPicPr/>
                  </pic:nvPicPr>
                  <pic:blipFill>
                    <a:blip r:embed="rId65">
                      <a:extLst>
                        <a:ext uri="{28A0092B-C50C-407E-A947-70E740481C1C}">
                          <a14:useLocalDpi xmlns:a14="http://schemas.microsoft.com/office/drawing/2010/main" val="0"/>
                        </a:ext>
                      </a:extLst>
                    </a:blip>
                    <a:stretch>
                      <a:fillRect/>
                    </a:stretch>
                  </pic:blipFill>
                  <pic:spPr>
                    <a:xfrm>
                      <a:off x="0" y="0"/>
                      <a:ext cx="5400040" cy="3965931"/>
                    </a:xfrm>
                    <a:prstGeom prst="rect">
                      <a:avLst/>
                    </a:prstGeom>
                  </pic:spPr>
                </pic:pic>
              </a:graphicData>
            </a:graphic>
          </wp:inline>
        </w:drawing>
      </w:r>
    </w:p>
    <w:p w14:paraId="5050C4F5" w14:textId="77777777" w:rsidR="0022286F" w:rsidRPr="009075BB" w:rsidRDefault="0022286F" w:rsidP="000A7C4F">
      <w:pPr>
        <w:pStyle w:val="Gambar31"/>
        <w:numPr>
          <w:ilvl w:val="0"/>
          <w:numId w:val="18"/>
        </w:numPr>
        <w:rPr>
          <w:rFonts w:cs="Times New Roman"/>
        </w:rPr>
      </w:pPr>
      <w:bookmarkStart w:id="233" w:name="_Toc192234312"/>
      <w:bookmarkStart w:id="234" w:name="_Toc195951848"/>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233"/>
      <w:bookmarkEnd w:id="234"/>
    </w:p>
    <w:p w14:paraId="45A0CC43" w14:textId="77777777" w:rsidR="0022286F" w:rsidRPr="009075BB" w:rsidRDefault="0022286F" w:rsidP="0022286F">
      <w:pPr>
        <w:pStyle w:val="NoSpacing"/>
        <w:rPr>
          <w:rFonts w:ascii="Times New Roman" w:hAnsi="Times New Roman" w:cs="Times New Roman"/>
          <w:lang w:val="id-ID"/>
        </w:rPr>
      </w:pPr>
    </w:p>
    <w:p w14:paraId="44C8F756" w14:textId="77777777" w:rsidR="0022286F" w:rsidRPr="009075BB" w:rsidRDefault="0022286F" w:rsidP="0022286F">
      <w:pPr>
        <w:pStyle w:val="BodyText"/>
        <w:ind w:left="1134"/>
      </w:pPr>
      <w:r w:rsidRPr="009075BB">
        <w:t xml:space="preserve">Gambar 3.28 menjelaskan secara terperinci alur proses perubahan kata sandi yang dapat dilakukan oleh seluruh peran pengguna dalam sistem. Proses ini diawali ketika pengguna mengakses sistem dan mengisi formulir perubahan kata sandi yang telah disediakan dengan memasukkan kata sandi lama serta kata sandi baru yang diinginkan. Setelah formulir diisi, sistem akan mengirimkan data tersebut ke model </w:t>
      </w:r>
      <w:r w:rsidRPr="009075BB">
        <w:rPr>
          <w:i/>
        </w:rPr>
        <w:t>User</w:t>
      </w:r>
      <w:r w:rsidRPr="009075BB">
        <w:t xml:space="preserve"> untuk dilakukan proses validasi, guna memastikan bahwa kata sandi lama yang dimasukkan sesuai dengan data yang tersimpan dalam basis data. Jika validasi berhasil, sistem akan menyimpan perubahan kata sandi ke dalam basis data dan mengonfirmasi keberhasilan proses kepada pengguna. Sebaliknya, jika validasi gagal, sistem akan menampilkan notifikasi kesalahan yang menginformasikan bahwa kata sandi lama tidak sesuai atau kata sandi baru tidak memenuhi ketentuan yang telah ditetapkan. Proses ini bertujuan untuk memastikan keamanan akun pengguna, mencegah akses tidak sah, serta menjaga integritas dan kerahasiaan data dalam sistem.</w:t>
      </w:r>
    </w:p>
    <w:p w14:paraId="6CC585A4" w14:textId="77777777" w:rsidR="0022286F" w:rsidRPr="009075BB" w:rsidRDefault="0022286F" w:rsidP="0022286F">
      <w:pPr>
        <w:pStyle w:val="NoSpacing"/>
        <w:rPr>
          <w:rFonts w:ascii="Times New Roman" w:hAnsi="Times New Roman" w:cs="Times New Roman"/>
          <w:lang w:val="id"/>
        </w:rPr>
      </w:pPr>
    </w:p>
    <w:p w14:paraId="70A4D7E4" w14:textId="4EF1747F" w:rsidR="0022286F" w:rsidRPr="009075BB" w:rsidRDefault="004725DE"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200F1796" wp14:editId="7E089B19">
            <wp:extent cx="5180400" cy="3943780"/>
            <wp:effectExtent l="0" t="0" r="1270" b="0"/>
            <wp:docPr id="221926573" name="Picture 221926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3" name="SEQUENCE-USER-ADD.drawio.png"/>
                    <pic:cNvPicPr/>
                  </pic:nvPicPr>
                  <pic:blipFill>
                    <a:blip r:embed="rId66">
                      <a:extLst>
                        <a:ext uri="{28A0092B-C50C-407E-A947-70E740481C1C}">
                          <a14:useLocalDpi xmlns:a14="http://schemas.microsoft.com/office/drawing/2010/main" val="0"/>
                        </a:ext>
                      </a:extLst>
                    </a:blip>
                    <a:stretch>
                      <a:fillRect/>
                    </a:stretch>
                  </pic:blipFill>
                  <pic:spPr>
                    <a:xfrm>
                      <a:off x="0" y="0"/>
                      <a:ext cx="5180400" cy="3943780"/>
                    </a:xfrm>
                    <a:prstGeom prst="rect">
                      <a:avLst/>
                    </a:prstGeom>
                  </pic:spPr>
                </pic:pic>
              </a:graphicData>
            </a:graphic>
          </wp:inline>
        </w:drawing>
      </w:r>
    </w:p>
    <w:p w14:paraId="7EFB34A5" w14:textId="77777777" w:rsidR="0022286F" w:rsidRPr="009075BB" w:rsidRDefault="0022286F" w:rsidP="000A7C4F">
      <w:pPr>
        <w:pStyle w:val="Gambar31"/>
        <w:numPr>
          <w:ilvl w:val="0"/>
          <w:numId w:val="18"/>
        </w:numPr>
        <w:rPr>
          <w:rFonts w:cs="Times New Roman"/>
        </w:rPr>
      </w:pPr>
      <w:bookmarkStart w:id="235" w:name="_Toc192234313"/>
      <w:bookmarkStart w:id="236" w:name="_Toc195951849"/>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Tambah </w:t>
      </w:r>
      <w:r w:rsidRPr="009075BB">
        <w:rPr>
          <w:rFonts w:cs="Times New Roman"/>
          <w:i/>
        </w:rPr>
        <w:t>User</w:t>
      </w:r>
      <w:bookmarkEnd w:id="235"/>
      <w:bookmarkEnd w:id="236"/>
    </w:p>
    <w:p w14:paraId="061F90A9" w14:textId="77777777" w:rsidR="0022286F" w:rsidRPr="009075BB" w:rsidRDefault="0022286F" w:rsidP="0022286F">
      <w:pPr>
        <w:pStyle w:val="NoSpacing"/>
        <w:rPr>
          <w:rFonts w:ascii="Times New Roman" w:hAnsi="Times New Roman" w:cs="Times New Roman"/>
          <w:lang w:val="id-ID"/>
        </w:rPr>
      </w:pPr>
    </w:p>
    <w:p w14:paraId="03FD5A79" w14:textId="77777777" w:rsidR="0022286F" w:rsidRPr="009075BB" w:rsidRDefault="0022286F" w:rsidP="0022286F">
      <w:pPr>
        <w:pStyle w:val="BodyText"/>
        <w:ind w:left="1134"/>
        <w:rPr>
          <w:lang w:val="id-ID"/>
        </w:rPr>
      </w:pPr>
      <w:r w:rsidRPr="009075BB">
        <w:rPr>
          <w:lang w:val="id-ID"/>
        </w:rPr>
        <w:t>Gambar 3</w:t>
      </w:r>
      <w:r w:rsidRPr="009075BB">
        <w:rPr>
          <w:lang w:val="en-US"/>
        </w:rPr>
        <w:t>.29</w:t>
      </w:r>
      <w:r w:rsidRPr="009075BB">
        <w:rPr>
          <w:lang w:val="id-ID"/>
        </w:rPr>
        <w:t xml:space="preserve"> menjelaskan proses alur penambahan pengguna (</w:t>
      </w:r>
      <w:r w:rsidRPr="009075BB">
        <w:rPr>
          <w:i/>
          <w:lang w:val="id-ID"/>
        </w:rPr>
        <w:t>user</w:t>
      </w:r>
      <w:r w:rsidRPr="009075BB">
        <w:rPr>
          <w:lang w:val="id-ID"/>
        </w:rPr>
        <w:t xml:space="preserve">) dengan peran pelatih dan pembina, yang dapat dilakukan oleh admin. Proses ini diawali dengan admin yang mengakses </w:t>
      </w:r>
      <w:r w:rsidRPr="009075BB">
        <w:t>sistem</w:t>
      </w:r>
      <w:r w:rsidRPr="009075BB">
        <w:rPr>
          <w:lang w:val="id-ID"/>
        </w:rPr>
        <w:t xml:space="preserve">, kemudian mengisi formulir yang tersedia pada halaman pengguna. Data yang diisi dalam formulir tersebut kemudian dikirimkan ke model </w:t>
      </w:r>
      <w:r w:rsidRPr="009075BB">
        <w:rPr>
          <w:i/>
          <w:lang w:val="id-ID"/>
        </w:rPr>
        <w:t>User</w:t>
      </w:r>
      <w:r w:rsidRPr="009075BB">
        <w:rPr>
          <w:lang w:val="id-ID"/>
        </w:rPr>
        <w:t xml:space="preserve"> untuk proses validasi. Jika validasi berhasil, data pengguna baru </w:t>
      </w:r>
      <w:r w:rsidRPr="009075BB">
        <w:t>akan</w:t>
      </w:r>
      <w:r w:rsidRPr="009075BB">
        <w:rPr>
          <w:lang w:val="id-ID"/>
        </w:rPr>
        <w:t xml:space="preserve"> disimpan ke dalam basis data.</w:t>
      </w:r>
    </w:p>
    <w:p w14:paraId="2984747A" w14:textId="77777777" w:rsidR="0022286F" w:rsidRPr="009075BB" w:rsidRDefault="0022286F" w:rsidP="0022286F">
      <w:pPr>
        <w:pStyle w:val="NoSpacing"/>
        <w:rPr>
          <w:rFonts w:ascii="Times New Roman" w:hAnsi="Times New Roman" w:cs="Times New Roman"/>
          <w:lang w:val="id-ID"/>
        </w:rPr>
      </w:pPr>
    </w:p>
    <w:p w14:paraId="59753FB7" w14:textId="77777777" w:rsidR="0022286F" w:rsidRPr="009075BB" w:rsidRDefault="0022286F" w:rsidP="0022286F">
      <w:pPr>
        <w:pStyle w:val="Heading3"/>
        <w:numPr>
          <w:ilvl w:val="2"/>
          <w:numId w:val="5"/>
        </w:numPr>
        <w:spacing w:line="360" w:lineRule="auto"/>
        <w:ind w:left="1276" w:hanging="709"/>
        <w:rPr>
          <w:rFonts w:cs="Times New Roman"/>
        </w:rPr>
      </w:pPr>
      <w:bookmarkStart w:id="237" w:name="_Toc192654596"/>
      <w:bookmarkStart w:id="238" w:name="_Toc195952510"/>
      <w:r w:rsidRPr="009075BB">
        <w:rPr>
          <w:rFonts w:cs="Times New Roman"/>
        </w:rPr>
        <w:t>Perancangan Tampilan</w:t>
      </w:r>
      <w:bookmarkEnd w:id="237"/>
      <w:bookmarkEnd w:id="238"/>
    </w:p>
    <w:p w14:paraId="021A2FB1" w14:textId="77777777" w:rsidR="0022286F" w:rsidRPr="009075BB" w:rsidRDefault="0022286F" w:rsidP="0022286F">
      <w:pPr>
        <w:pStyle w:val="BodyText"/>
        <w:ind w:left="567" w:firstLine="709"/>
        <w:rPr>
          <w:lang w:val="id-ID"/>
        </w:rPr>
      </w:pPr>
      <w:r w:rsidRPr="009075BB">
        <w:rPr>
          <w:lang w:val="en-US"/>
        </w:rPr>
        <w:t xml:space="preserve">Perancangan tampilan sistem disusun dalam bentuk </w:t>
      </w:r>
      <w:r w:rsidRPr="009075BB">
        <w:rPr>
          <w:i/>
          <w:lang w:val="en-US"/>
        </w:rPr>
        <w:t>wireframe</w:t>
      </w:r>
      <w:r w:rsidRPr="009075BB">
        <w:rPr>
          <w:lang w:val="en-US"/>
        </w:rPr>
        <w:t xml:space="preserve">, yang berfungsi sebagai gambaran awal atau acuan utama dalam pengembangan visual sistem. </w:t>
      </w:r>
      <w:r w:rsidRPr="009075BB">
        <w:rPr>
          <w:i/>
          <w:lang w:val="en-US"/>
        </w:rPr>
        <w:t>Wireframe</w:t>
      </w:r>
      <w:r w:rsidRPr="009075BB">
        <w:rPr>
          <w:lang w:val="en-US"/>
        </w:rPr>
        <w:t xml:space="preserve"> dirancang untuk merepresentasikan struktur dan tata letak antarmuka pengguna yang akan diterapkan dalam sistem. Perancangan ini bertujuan untuk memastikan bahwa tampilan sistem sesuai dengan kebutuhan pengguna serta mendukung pengalaman pengguna yang optimal. Rancangan tampilan yang dihasilkan dari proses ini dapat dilihat pada gambar-gambar berikut.</w:t>
      </w:r>
    </w:p>
    <w:p w14:paraId="41A45578" w14:textId="77777777" w:rsidR="0022286F" w:rsidRPr="009075BB" w:rsidRDefault="0022286F" w:rsidP="0022286F">
      <w:pPr>
        <w:pStyle w:val="NoSpacing"/>
        <w:spacing w:line="360" w:lineRule="auto"/>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67EDF8" wp14:editId="4D21142A">
            <wp:extent cx="3901440" cy="30708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email">
                      <a:extLst>
                        <a:ext uri="{28A0092B-C50C-407E-A947-70E740481C1C}">
                          <a14:useLocalDpi xmlns:a14="http://schemas.microsoft.com/office/drawing/2010/main"/>
                        </a:ext>
                      </a:extLst>
                    </a:blip>
                    <a:stretch>
                      <a:fillRect/>
                    </a:stretch>
                  </pic:blipFill>
                  <pic:spPr>
                    <a:xfrm>
                      <a:off x="0" y="0"/>
                      <a:ext cx="3908962" cy="3076781"/>
                    </a:xfrm>
                    <a:prstGeom prst="rect">
                      <a:avLst/>
                    </a:prstGeom>
                  </pic:spPr>
                </pic:pic>
              </a:graphicData>
            </a:graphic>
          </wp:inline>
        </w:drawing>
      </w:r>
    </w:p>
    <w:p w14:paraId="586FB0F7" w14:textId="77777777" w:rsidR="0022286F" w:rsidRPr="009075BB" w:rsidRDefault="0022286F" w:rsidP="000A7C4F">
      <w:pPr>
        <w:pStyle w:val="Gambar31"/>
        <w:numPr>
          <w:ilvl w:val="0"/>
          <w:numId w:val="18"/>
        </w:numPr>
        <w:rPr>
          <w:rFonts w:cs="Times New Roman"/>
          <w:b/>
          <w:lang w:val="en-US"/>
        </w:rPr>
      </w:pPr>
      <w:bookmarkStart w:id="239" w:name="_Toc192234314"/>
      <w:bookmarkStart w:id="240" w:name="_Toc195951850"/>
      <w:r w:rsidRPr="009075BB">
        <w:rPr>
          <w:rFonts w:cs="Times New Roman"/>
          <w:lang w:val="en-US"/>
        </w:rPr>
        <w:t>Rancangan Halaman Awal</w:t>
      </w:r>
      <w:bookmarkEnd w:id="239"/>
      <w:bookmarkEnd w:id="240"/>
    </w:p>
    <w:p w14:paraId="4FE4D270" w14:textId="77777777" w:rsidR="0022286F" w:rsidRPr="009075BB" w:rsidRDefault="0022286F" w:rsidP="0022286F">
      <w:pPr>
        <w:pStyle w:val="NoSpacing"/>
        <w:rPr>
          <w:rFonts w:ascii="Times New Roman" w:hAnsi="Times New Roman" w:cs="Times New Roman"/>
        </w:rPr>
      </w:pPr>
    </w:p>
    <w:p w14:paraId="186A034F" w14:textId="77777777" w:rsidR="0022286F" w:rsidRPr="009075BB" w:rsidRDefault="0022286F" w:rsidP="0022286F">
      <w:pPr>
        <w:pStyle w:val="BodyText"/>
        <w:ind w:left="567" w:firstLine="709"/>
      </w:pPr>
      <w:r w:rsidRPr="009075BB">
        <w:t xml:space="preserve">Pada gambar 3.30, rancangan tampilan utama merupakan halaman awal dari sistem informasi </w:t>
      </w:r>
      <w:r w:rsidRPr="009075BB">
        <w:rPr>
          <w:i/>
        </w:rPr>
        <w:t>Marching</w:t>
      </w:r>
      <w:r w:rsidRPr="009075BB">
        <w:t xml:space="preserve"> </w:t>
      </w:r>
      <w:r w:rsidRPr="009075BB">
        <w:rPr>
          <w:i/>
        </w:rPr>
        <w:t>Band</w:t>
      </w:r>
      <w:r w:rsidRPr="009075BB">
        <w:t xml:space="preserve"> Gema Oasis MAN 1 Samarinda. Pada tampilan utama ini, terdapat beberapa </w:t>
      </w:r>
      <w:r w:rsidRPr="009075BB">
        <w:rPr>
          <w:lang w:val="en-US"/>
        </w:rPr>
        <w:t>menu</w:t>
      </w:r>
      <w:r w:rsidRPr="009075BB">
        <w:t xml:space="preserve"> utama yang dirancang, antara lain </w:t>
      </w:r>
      <w:r w:rsidRPr="009075BB">
        <w:rPr>
          <w:i/>
        </w:rPr>
        <w:t>Home</w:t>
      </w:r>
      <w:r w:rsidRPr="009075BB">
        <w:t xml:space="preserve">, </w:t>
      </w:r>
      <w:r w:rsidRPr="009075BB">
        <w:rPr>
          <w:i/>
        </w:rPr>
        <w:t>Gallery</w:t>
      </w:r>
      <w:r w:rsidRPr="009075BB">
        <w:t xml:space="preserve">, </w:t>
      </w:r>
      <w:r w:rsidRPr="009075BB">
        <w:rPr>
          <w:i/>
          <w:lang w:val="en-US"/>
        </w:rPr>
        <w:t>News</w:t>
      </w:r>
      <w:r w:rsidRPr="009075BB">
        <w:t xml:space="preserve">, </w:t>
      </w:r>
      <w:r w:rsidRPr="009075BB">
        <w:rPr>
          <w:i/>
        </w:rPr>
        <w:t>Contact</w:t>
      </w:r>
      <w:r w:rsidRPr="009075BB">
        <w:t xml:space="preserve">, </w:t>
      </w:r>
      <w:r w:rsidRPr="009075BB">
        <w:rPr>
          <w:i/>
        </w:rPr>
        <w:t>Achievement</w:t>
      </w:r>
      <w:r w:rsidRPr="009075BB">
        <w:t xml:space="preserve">, </w:t>
      </w:r>
      <w:r w:rsidRPr="009075BB">
        <w:rPr>
          <w:i/>
        </w:rPr>
        <w:t>Registration</w:t>
      </w:r>
      <w:r w:rsidRPr="009075BB">
        <w:t xml:space="preserve">, dan </w:t>
      </w:r>
      <w:r w:rsidRPr="009075BB">
        <w:rPr>
          <w:i/>
        </w:rPr>
        <w:t>Login</w:t>
      </w:r>
      <w:r w:rsidRPr="009075BB">
        <w:t>.</w:t>
      </w:r>
    </w:p>
    <w:p w14:paraId="360DA167" w14:textId="77777777" w:rsidR="0022286F" w:rsidRPr="009075BB" w:rsidRDefault="0022286F" w:rsidP="0022286F">
      <w:pPr>
        <w:pStyle w:val="NoSpacing"/>
        <w:rPr>
          <w:rFonts w:ascii="Times New Roman" w:hAnsi="Times New Roman" w:cs="Times New Roman"/>
          <w:lang w:val="id"/>
        </w:rPr>
      </w:pPr>
    </w:p>
    <w:p w14:paraId="43F5ACA2"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90F7DA2" wp14:editId="32535252">
            <wp:extent cx="3902400" cy="23123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email">
                      <a:extLst>
                        <a:ext uri="{28A0092B-C50C-407E-A947-70E740481C1C}">
                          <a14:useLocalDpi xmlns:a14="http://schemas.microsoft.com/office/drawing/2010/main"/>
                        </a:ext>
                      </a:extLst>
                    </a:blip>
                    <a:stretch>
                      <a:fillRect/>
                    </a:stretch>
                  </pic:blipFill>
                  <pic:spPr>
                    <a:xfrm>
                      <a:off x="0" y="0"/>
                      <a:ext cx="3902400" cy="2312346"/>
                    </a:xfrm>
                    <a:prstGeom prst="rect">
                      <a:avLst/>
                    </a:prstGeom>
                  </pic:spPr>
                </pic:pic>
              </a:graphicData>
            </a:graphic>
          </wp:inline>
        </w:drawing>
      </w:r>
    </w:p>
    <w:p w14:paraId="42EC8FE1" w14:textId="77777777" w:rsidR="0022286F" w:rsidRPr="009075BB" w:rsidRDefault="0022286F" w:rsidP="000A7C4F">
      <w:pPr>
        <w:pStyle w:val="Gambar31"/>
        <w:numPr>
          <w:ilvl w:val="0"/>
          <w:numId w:val="18"/>
        </w:numPr>
        <w:rPr>
          <w:rFonts w:cs="Times New Roman"/>
        </w:rPr>
      </w:pPr>
      <w:bookmarkStart w:id="241" w:name="_Toc192234315"/>
      <w:bookmarkStart w:id="242" w:name="_Toc195951851"/>
      <w:r w:rsidRPr="009075BB">
        <w:rPr>
          <w:rFonts w:cs="Times New Roman"/>
        </w:rPr>
        <w:t xml:space="preserve">Rancangan Halaman </w:t>
      </w:r>
      <w:r w:rsidRPr="009075BB">
        <w:rPr>
          <w:rFonts w:cs="Times New Roman"/>
          <w:i/>
        </w:rPr>
        <w:t>Gallery</w:t>
      </w:r>
      <w:bookmarkEnd w:id="241"/>
      <w:bookmarkEnd w:id="242"/>
    </w:p>
    <w:p w14:paraId="08587A17" w14:textId="77777777" w:rsidR="0022286F" w:rsidRPr="009075BB" w:rsidRDefault="0022286F" w:rsidP="0022286F">
      <w:pPr>
        <w:pStyle w:val="NoSpacing"/>
        <w:rPr>
          <w:rFonts w:ascii="Times New Roman" w:hAnsi="Times New Roman" w:cs="Times New Roman"/>
          <w:lang w:val="id-ID"/>
        </w:rPr>
      </w:pPr>
    </w:p>
    <w:p w14:paraId="4550858B" w14:textId="77777777" w:rsidR="0022286F" w:rsidRPr="009075BB" w:rsidRDefault="0022286F" w:rsidP="0022286F">
      <w:pPr>
        <w:pStyle w:val="NoSpacing"/>
        <w:rPr>
          <w:rFonts w:ascii="Times New Roman" w:hAnsi="Times New Roman" w:cs="Times New Roman"/>
          <w:lang w:val="id-ID"/>
        </w:rPr>
      </w:pPr>
    </w:p>
    <w:p w14:paraId="3D200062" w14:textId="77777777" w:rsidR="0022286F" w:rsidRPr="009075BB" w:rsidRDefault="0022286F" w:rsidP="0022286F">
      <w:pPr>
        <w:pStyle w:val="BodyText"/>
        <w:ind w:left="567" w:firstLine="709"/>
        <w:rPr>
          <w:lang w:val="id-ID"/>
        </w:rPr>
      </w:pPr>
      <w:r w:rsidRPr="009075BB">
        <w:t xml:space="preserve">Pada gambar 3.31, </w:t>
      </w:r>
      <w:r w:rsidRPr="009075BB">
        <w:rPr>
          <w:lang w:val="id-ID"/>
        </w:rPr>
        <w:t xml:space="preserve">rancangan tampilan </w:t>
      </w:r>
      <w:r w:rsidRPr="009075BB">
        <w:rPr>
          <w:i/>
          <w:lang w:val="id-ID"/>
        </w:rPr>
        <w:t>Gallery</w:t>
      </w:r>
      <w:r w:rsidRPr="009075BB">
        <w:rPr>
          <w:lang w:val="id-ID"/>
        </w:rPr>
        <w:t xml:space="preserve"> merupakan halaman yang menampilkan </w:t>
      </w:r>
      <w:r w:rsidRPr="009075BB">
        <w:rPr>
          <w:lang w:val="en-US"/>
        </w:rPr>
        <w:t>foto</w:t>
      </w:r>
      <w:r w:rsidRPr="009075BB">
        <w:rPr>
          <w:lang w:val="id-ID"/>
        </w:rPr>
        <w:t xml:space="preserve"> dan video terkait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0FBB961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189DC8B" wp14:editId="60DEA8A5">
            <wp:extent cx="3902400" cy="293551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email">
                      <a:extLst>
                        <a:ext uri="{28A0092B-C50C-407E-A947-70E740481C1C}">
                          <a14:useLocalDpi xmlns:a14="http://schemas.microsoft.com/office/drawing/2010/main"/>
                        </a:ext>
                      </a:extLst>
                    </a:blip>
                    <a:stretch>
                      <a:fillRect/>
                    </a:stretch>
                  </pic:blipFill>
                  <pic:spPr>
                    <a:xfrm>
                      <a:off x="0" y="0"/>
                      <a:ext cx="3902400" cy="2935519"/>
                    </a:xfrm>
                    <a:prstGeom prst="rect">
                      <a:avLst/>
                    </a:prstGeom>
                  </pic:spPr>
                </pic:pic>
              </a:graphicData>
            </a:graphic>
          </wp:inline>
        </w:drawing>
      </w:r>
    </w:p>
    <w:p w14:paraId="2A7A4FDE" w14:textId="77777777" w:rsidR="0022286F" w:rsidRPr="009075BB" w:rsidRDefault="0022286F" w:rsidP="000A7C4F">
      <w:pPr>
        <w:pStyle w:val="Gambar31"/>
        <w:numPr>
          <w:ilvl w:val="0"/>
          <w:numId w:val="18"/>
        </w:numPr>
        <w:rPr>
          <w:rFonts w:cs="Times New Roman"/>
        </w:rPr>
      </w:pPr>
      <w:bookmarkStart w:id="243" w:name="_Toc192234316"/>
      <w:bookmarkStart w:id="244" w:name="_Toc195951852"/>
      <w:r w:rsidRPr="009075BB">
        <w:rPr>
          <w:rFonts w:cs="Times New Roman"/>
        </w:rPr>
        <w:t xml:space="preserve">Rancangan Halaman Detail </w:t>
      </w:r>
      <w:r w:rsidRPr="009075BB">
        <w:rPr>
          <w:rFonts w:cs="Times New Roman"/>
          <w:i/>
        </w:rPr>
        <w:t>Gallery</w:t>
      </w:r>
      <w:bookmarkEnd w:id="243"/>
      <w:bookmarkEnd w:id="244"/>
    </w:p>
    <w:p w14:paraId="3156CB1F" w14:textId="77777777" w:rsidR="0022286F" w:rsidRPr="009075BB" w:rsidRDefault="0022286F" w:rsidP="0022286F">
      <w:pPr>
        <w:pStyle w:val="NoSpacing"/>
        <w:rPr>
          <w:rFonts w:ascii="Times New Roman" w:hAnsi="Times New Roman" w:cs="Times New Roman"/>
          <w:lang w:val="id-ID"/>
        </w:rPr>
      </w:pPr>
    </w:p>
    <w:p w14:paraId="69BB2513" w14:textId="77777777" w:rsidR="0022286F" w:rsidRPr="009075BB" w:rsidRDefault="0022286F" w:rsidP="0022286F">
      <w:pPr>
        <w:pStyle w:val="BodyText"/>
        <w:ind w:left="567" w:firstLine="709"/>
        <w:rPr>
          <w:lang w:val="id-ID"/>
        </w:rPr>
      </w:pPr>
      <w:r w:rsidRPr="009075BB">
        <w:rPr>
          <w:lang w:val="id-ID"/>
        </w:rPr>
        <w:t xml:space="preserve">Pada Gambar 3.32, rancangan halaman Detail </w:t>
      </w:r>
      <w:r w:rsidRPr="009075BB">
        <w:rPr>
          <w:i/>
          <w:lang w:val="id-ID"/>
        </w:rPr>
        <w:t>Gallery</w:t>
      </w:r>
      <w:r w:rsidRPr="009075BB">
        <w:rPr>
          <w:lang w:val="id-ID"/>
        </w:rPr>
        <w:t xml:space="preserve"> merupakan halaman yang dirancang untuk menyajikan informasi tambahan mengenai foto atau video kegiatan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4B8A2850" w14:textId="77777777" w:rsidR="0022286F" w:rsidRPr="009075BB" w:rsidRDefault="0022286F" w:rsidP="0022286F">
      <w:pPr>
        <w:pStyle w:val="NoSpacing"/>
        <w:rPr>
          <w:rFonts w:ascii="Times New Roman" w:hAnsi="Times New Roman" w:cs="Times New Roman"/>
          <w:lang w:val="id-ID"/>
        </w:rPr>
      </w:pPr>
    </w:p>
    <w:p w14:paraId="0E3959C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8F8AE36" wp14:editId="57403983">
            <wp:extent cx="3902400" cy="215035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email">
                      <a:extLst>
                        <a:ext uri="{28A0092B-C50C-407E-A947-70E740481C1C}">
                          <a14:useLocalDpi xmlns:a14="http://schemas.microsoft.com/office/drawing/2010/main"/>
                        </a:ext>
                      </a:extLst>
                    </a:blip>
                    <a:stretch>
                      <a:fillRect/>
                    </a:stretch>
                  </pic:blipFill>
                  <pic:spPr>
                    <a:xfrm>
                      <a:off x="0" y="0"/>
                      <a:ext cx="3902400" cy="2150358"/>
                    </a:xfrm>
                    <a:prstGeom prst="rect">
                      <a:avLst/>
                    </a:prstGeom>
                  </pic:spPr>
                </pic:pic>
              </a:graphicData>
            </a:graphic>
          </wp:inline>
        </w:drawing>
      </w:r>
    </w:p>
    <w:p w14:paraId="49371E62" w14:textId="77777777" w:rsidR="0022286F" w:rsidRPr="009075BB" w:rsidRDefault="0022286F" w:rsidP="000A7C4F">
      <w:pPr>
        <w:pStyle w:val="Gambar31"/>
        <w:numPr>
          <w:ilvl w:val="0"/>
          <w:numId w:val="18"/>
        </w:numPr>
        <w:rPr>
          <w:rFonts w:cs="Times New Roman"/>
        </w:rPr>
      </w:pPr>
      <w:bookmarkStart w:id="245" w:name="_Toc192234317"/>
      <w:bookmarkStart w:id="246" w:name="_Toc195951853"/>
      <w:r w:rsidRPr="009075BB">
        <w:rPr>
          <w:rFonts w:cs="Times New Roman"/>
        </w:rPr>
        <w:t xml:space="preserve">Rancangan Halaman </w:t>
      </w:r>
      <w:r w:rsidRPr="009075BB">
        <w:rPr>
          <w:rFonts w:cs="Times New Roman"/>
          <w:i/>
        </w:rPr>
        <w:t>News</w:t>
      </w:r>
      <w:bookmarkEnd w:id="245"/>
      <w:bookmarkEnd w:id="246"/>
    </w:p>
    <w:p w14:paraId="62957AAE" w14:textId="77777777" w:rsidR="0022286F" w:rsidRPr="009075BB" w:rsidRDefault="0022286F" w:rsidP="0022286F">
      <w:pPr>
        <w:pStyle w:val="NoSpacing"/>
        <w:rPr>
          <w:rFonts w:ascii="Times New Roman" w:hAnsi="Times New Roman" w:cs="Times New Roman"/>
          <w:lang w:val="id-ID"/>
        </w:rPr>
      </w:pPr>
    </w:p>
    <w:p w14:paraId="1B904054" w14:textId="77777777" w:rsidR="0022286F" w:rsidRPr="009075BB" w:rsidRDefault="0022286F" w:rsidP="0022286F">
      <w:pPr>
        <w:pStyle w:val="BodyText"/>
        <w:ind w:left="567" w:firstLine="709"/>
        <w:rPr>
          <w:lang w:val="id-ID"/>
        </w:rPr>
      </w:pPr>
      <w:r w:rsidRPr="009075BB">
        <w:rPr>
          <w:lang w:val="id-ID"/>
        </w:rPr>
        <w:t xml:space="preserve">Pada Gambar 3.33, rancangan halaman </w:t>
      </w:r>
      <w:r w:rsidRPr="009075BB">
        <w:rPr>
          <w:i/>
          <w:lang w:val="id-ID"/>
        </w:rPr>
        <w:t>News</w:t>
      </w:r>
      <w:r w:rsidRPr="009075BB">
        <w:rPr>
          <w:lang w:val="id-ID"/>
        </w:rPr>
        <w:t xml:space="preserve"> merupakan halaman yang dirancang untuk menampilkan berbagai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berfungsi sebagai sarana penyampaian informasi terbaru mengenai kegiatan, pencapaian, serta perkembangan yang terjadi dalam komunitas marching band.</w:t>
      </w:r>
    </w:p>
    <w:p w14:paraId="08008533" w14:textId="77777777" w:rsidR="0022286F" w:rsidRPr="009075BB" w:rsidRDefault="0022286F" w:rsidP="0022286F">
      <w:pPr>
        <w:pStyle w:val="NoSpacing"/>
        <w:rPr>
          <w:rFonts w:ascii="Times New Roman" w:hAnsi="Times New Roman" w:cs="Times New Roman"/>
          <w:lang w:val="id-ID"/>
        </w:rPr>
      </w:pPr>
    </w:p>
    <w:p w14:paraId="1702AF3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EB4602" wp14:editId="3DE99863">
            <wp:extent cx="3902400" cy="2935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email">
                      <a:extLst>
                        <a:ext uri="{28A0092B-C50C-407E-A947-70E740481C1C}">
                          <a14:useLocalDpi xmlns:a14="http://schemas.microsoft.com/office/drawing/2010/main"/>
                        </a:ext>
                      </a:extLst>
                    </a:blip>
                    <a:stretch>
                      <a:fillRect/>
                    </a:stretch>
                  </pic:blipFill>
                  <pic:spPr>
                    <a:xfrm>
                      <a:off x="0" y="0"/>
                      <a:ext cx="3902400" cy="2935519"/>
                    </a:xfrm>
                    <a:prstGeom prst="rect">
                      <a:avLst/>
                    </a:prstGeom>
                  </pic:spPr>
                </pic:pic>
              </a:graphicData>
            </a:graphic>
          </wp:inline>
        </w:drawing>
      </w:r>
    </w:p>
    <w:p w14:paraId="5D08F24D" w14:textId="77777777" w:rsidR="0022286F" w:rsidRPr="009075BB" w:rsidRDefault="0022286F" w:rsidP="000A7C4F">
      <w:pPr>
        <w:pStyle w:val="Gambar31"/>
        <w:numPr>
          <w:ilvl w:val="0"/>
          <w:numId w:val="18"/>
        </w:numPr>
        <w:rPr>
          <w:rFonts w:cs="Times New Roman"/>
        </w:rPr>
      </w:pPr>
      <w:bookmarkStart w:id="247" w:name="_Toc192234318"/>
      <w:bookmarkStart w:id="248" w:name="_Toc195951854"/>
      <w:r w:rsidRPr="009075BB">
        <w:rPr>
          <w:rFonts w:cs="Times New Roman"/>
        </w:rPr>
        <w:t xml:space="preserve">Rancangan Halaman Detail </w:t>
      </w:r>
      <w:r w:rsidRPr="009075BB">
        <w:rPr>
          <w:rFonts w:cs="Times New Roman"/>
          <w:i/>
        </w:rPr>
        <w:t>News</w:t>
      </w:r>
      <w:bookmarkEnd w:id="247"/>
      <w:bookmarkEnd w:id="248"/>
    </w:p>
    <w:p w14:paraId="3B445096" w14:textId="77777777" w:rsidR="0022286F" w:rsidRPr="009075BB" w:rsidRDefault="0022286F" w:rsidP="0022286F">
      <w:pPr>
        <w:pStyle w:val="NoSpacing"/>
        <w:rPr>
          <w:rFonts w:ascii="Times New Roman" w:hAnsi="Times New Roman" w:cs="Times New Roman"/>
          <w:lang w:val="id-ID"/>
        </w:rPr>
      </w:pPr>
    </w:p>
    <w:p w14:paraId="46D45173" w14:textId="77777777" w:rsidR="0022286F" w:rsidRPr="009075BB" w:rsidRDefault="0022286F" w:rsidP="0022286F">
      <w:pPr>
        <w:pStyle w:val="BodyText"/>
        <w:ind w:left="567" w:firstLine="709"/>
        <w:rPr>
          <w:lang w:val="id-ID"/>
        </w:rPr>
      </w:pPr>
      <w:r w:rsidRPr="009075BB">
        <w:rPr>
          <w:lang w:val="id-ID"/>
        </w:rPr>
        <w:t xml:space="preserve">Pada Gambar 3.34, rancangan halaman Detail </w:t>
      </w:r>
      <w:r w:rsidRPr="009075BB">
        <w:rPr>
          <w:i/>
          <w:lang w:val="id-ID"/>
        </w:rPr>
        <w:t>News</w:t>
      </w:r>
      <w:r w:rsidRPr="009075BB">
        <w:rPr>
          <w:lang w:val="id-ID"/>
        </w:rPr>
        <w:t xml:space="preserve"> merupakan halaman yang dirancang untuk menyajikan informasi terperinci mengenai sebuah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5A458324" w14:textId="77777777" w:rsidR="0022286F" w:rsidRPr="009075BB" w:rsidRDefault="0022286F" w:rsidP="0022286F">
      <w:pPr>
        <w:pStyle w:val="NoSpacing"/>
        <w:rPr>
          <w:rFonts w:ascii="Times New Roman" w:hAnsi="Times New Roman" w:cs="Times New Roman"/>
          <w:lang w:val="id-ID"/>
        </w:rPr>
      </w:pPr>
    </w:p>
    <w:p w14:paraId="37C4D82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587E9C1" wp14:editId="0A1F5826">
            <wp:extent cx="3901304" cy="2177512"/>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email">
                      <a:extLst>
                        <a:ext uri="{28A0092B-C50C-407E-A947-70E740481C1C}">
                          <a14:useLocalDpi xmlns:a14="http://schemas.microsoft.com/office/drawing/2010/main"/>
                        </a:ext>
                      </a:extLst>
                    </a:blip>
                    <a:stretch>
                      <a:fillRect/>
                    </a:stretch>
                  </pic:blipFill>
                  <pic:spPr>
                    <a:xfrm>
                      <a:off x="0" y="0"/>
                      <a:ext cx="3938196" cy="2198103"/>
                    </a:xfrm>
                    <a:prstGeom prst="rect">
                      <a:avLst/>
                    </a:prstGeom>
                  </pic:spPr>
                </pic:pic>
              </a:graphicData>
            </a:graphic>
          </wp:inline>
        </w:drawing>
      </w:r>
    </w:p>
    <w:p w14:paraId="15A5A62B" w14:textId="77777777" w:rsidR="0022286F" w:rsidRPr="009075BB" w:rsidRDefault="0022286F" w:rsidP="000A7C4F">
      <w:pPr>
        <w:pStyle w:val="Gambar31"/>
        <w:numPr>
          <w:ilvl w:val="0"/>
          <w:numId w:val="18"/>
        </w:numPr>
        <w:rPr>
          <w:rFonts w:cs="Times New Roman"/>
        </w:rPr>
      </w:pPr>
      <w:bookmarkStart w:id="249" w:name="_Toc192234319"/>
      <w:bookmarkStart w:id="250" w:name="_Toc195951855"/>
      <w:r w:rsidRPr="009075BB">
        <w:rPr>
          <w:rFonts w:cs="Times New Roman"/>
        </w:rPr>
        <w:t xml:space="preserve">Rancangan Halaman </w:t>
      </w:r>
      <w:r w:rsidRPr="009075BB">
        <w:rPr>
          <w:rFonts w:cs="Times New Roman"/>
          <w:i/>
        </w:rPr>
        <w:t>Contact</w:t>
      </w:r>
      <w:bookmarkEnd w:id="249"/>
      <w:bookmarkEnd w:id="250"/>
    </w:p>
    <w:p w14:paraId="0EE46A1C" w14:textId="77777777" w:rsidR="0022286F" w:rsidRPr="009075BB" w:rsidRDefault="0022286F" w:rsidP="0022286F">
      <w:pPr>
        <w:pStyle w:val="NoSpacing"/>
        <w:rPr>
          <w:rFonts w:ascii="Times New Roman" w:hAnsi="Times New Roman" w:cs="Times New Roman"/>
          <w:lang w:val="id-ID"/>
        </w:rPr>
      </w:pPr>
    </w:p>
    <w:p w14:paraId="6BC76745" w14:textId="77777777" w:rsidR="0022286F" w:rsidRPr="009075BB" w:rsidRDefault="0022286F" w:rsidP="0022286F">
      <w:pPr>
        <w:pStyle w:val="BodyText"/>
        <w:ind w:left="567" w:firstLine="709"/>
        <w:rPr>
          <w:lang w:val="id-ID"/>
        </w:rPr>
      </w:pPr>
      <w:r w:rsidRPr="009075BB">
        <w:rPr>
          <w:lang w:val="id-ID"/>
        </w:rPr>
        <w:t xml:space="preserve">Pada Gambar 3.35, rancangan halaman </w:t>
      </w:r>
      <w:r w:rsidRPr="009075BB">
        <w:rPr>
          <w:i/>
          <w:lang w:val="id-ID"/>
        </w:rPr>
        <w:t>Contact</w:t>
      </w:r>
      <w:r w:rsidRPr="009075BB">
        <w:rPr>
          <w:lang w:val="id-ID"/>
        </w:rPr>
        <w:t xml:space="preserve"> merupakan halaman yang dirancang untuk menyajikan informasi kontak yang dapat dihubungi oleh pengguna terkait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menampilkan berbagai informasi penting, seperti alamat email dan nomor telepon yang dapat digunakan untuk berkomunikasi atau memperoleh informasi lebih lanjut mengenai kegiatan </w:t>
      </w:r>
      <w:r w:rsidRPr="009075BB">
        <w:rPr>
          <w:i/>
          <w:lang w:val="id-ID"/>
        </w:rPr>
        <w:t>marching</w:t>
      </w:r>
      <w:r w:rsidRPr="009075BB">
        <w:rPr>
          <w:lang w:val="id-ID"/>
        </w:rPr>
        <w:t xml:space="preserve"> </w:t>
      </w:r>
      <w:r w:rsidRPr="009075BB">
        <w:rPr>
          <w:i/>
          <w:lang w:val="id-ID"/>
        </w:rPr>
        <w:t>band</w:t>
      </w:r>
      <w:r w:rsidRPr="009075BB">
        <w:rPr>
          <w:lang w:val="id-ID"/>
        </w:rPr>
        <w:t>.</w:t>
      </w:r>
    </w:p>
    <w:p w14:paraId="5BD1BD9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F8564C5" wp14:editId="6B77D7E5">
            <wp:extent cx="3902400" cy="20058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email">
                      <a:extLst>
                        <a:ext uri="{28A0092B-C50C-407E-A947-70E740481C1C}">
                          <a14:useLocalDpi xmlns:a14="http://schemas.microsoft.com/office/drawing/2010/main"/>
                        </a:ext>
                      </a:extLst>
                    </a:blip>
                    <a:stretch>
                      <a:fillRect/>
                    </a:stretch>
                  </pic:blipFill>
                  <pic:spPr>
                    <a:xfrm>
                      <a:off x="0" y="0"/>
                      <a:ext cx="3902400" cy="2005808"/>
                    </a:xfrm>
                    <a:prstGeom prst="rect">
                      <a:avLst/>
                    </a:prstGeom>
                  </pic:spPr>
                </pic:pic>
              </a:graphicData>
            </a:graphic>
          </wp:inline>
        </w:drawing>
      </w:r>
    </w:p>
    <w:p w14:paraId="18646AD6" w14:textId="77777777" w:rsidR="0022286F" w:rsidRPr="009075BB" w:rsidRDefault="0022286F" w:rsidP="000A7C4F">
      <w:pPr>
        <w:pStyle w:val="Gambar31"/>
        <w:numPr>
          <w:ilvl w:val="0"/>
          <w:numId w:val="18"/>
        </w:numPr>
        <w:rPr>
          <w:rFonts w:cs="Times New Roman"/>
        </w:rPr>
      </w:pPr>
      <w:bookmarkStart w:id="251" w:name="_Toc192234320"/>
      <w:bookmarkStart w:id="252" w:name="_Toc195951856"/>
      <w:r w:rsidRPr="009075BB">
        <w:rPr>
          <w:rFonts w:cs="Times New Roman"/>
        </w:rPr>
        <w:t xml:space="preserve">Rancangan Halaman </w:t>
      </w:r>
      <w:r w:rsidRPr="009075BB">
        <w:rPr>
          <w:rFonts w:cs="Times New Roman"/>
          <w:i/>
        </w:rPr>
        <w:t>Achievement</w:t>
      </w:r>
      <w:bookmarkEnd w:id="251"/>
      <w:bookmarkEnd w:id="252"/>
    </w:p>
    <w:p w14:paraId="5F6340B3" w14:textId="77777777" w:rsidR="0022286F" w:rsidRPr="009075BB" w:rsidRDefault="0022286F" w:rsidP="0022286F">
      <w:pPr>
        <w:pStyle w:val="NoSpacing"/>
        <w:rPr>
          <w:rFonts w:ascii="Times New Roman" w:hAnsi="Times New Roman" w:cs="Times New Roman"/>
          <w:lang w:val="id-ID"/>
        </w:rPr>
      </w:pPr>
    </w:p>
    <w:p w14:paraId="7DB5EC43" w14:textId="77777777" w:rsidR="0022286F" w:rsidRPr="009075BB" w:rsidRDefault="0022286F" w:rsidP="0022286F">
      <w:pPr>
        <w:pStyle w:val="BodyText"/>
        <w:ind w:left="567" w:firstLine="709"/>
        <w:rPr>
          <w:lang w:val="id-ID"/>
        </w:rPr>
      </w:pPr>
      <w:r w:rsidRPr="009075BB">
        <w:rPr>
          <w:lang w:val="id-ID"/>
        </w:rPr>
        <w:t xml:space="preserve">Pada Gambar 3.36, rancangan halaman </w:t>
      </w:r>
      <w:r w:rsidRPr="009075BB">
        <w:rPr>
          <w:i/>
          <w:lang w:val="id-ID"/>
        </w:rPr>
        <w:t>Achievement</w:t>
      </w:r>
      <w:r w:rsidRPr="009075BB">
        <w:rPr>
          <w:lang w:val="id-ID"/>
        </w:rPr>
        <w:t xml:space="preserve"> merupakan halaman yang dirancang untuk menyajikan kumpulan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sertai dengan informasi pendukung seperti nama kejuaraan, tahun perolehan, serta kategori penghargaan.</w:t>
      </w:r>
    </w:p>
    <w:p w14:paraId="4735D35B" w14:textId="77777777" w:rsidR="0022286F" w:rsidRPr="009075BB" w:rsidRDefault="0022286F" w:rsidP="0022286F">
      <w:pPr>
        <w:pStyle w:val="NoSpacing"/>
        <w:rPr>
          <w:rFonts w:ascii="Times New Roman" w:hAnsi="Times New Roman" w:cs="Times New Roman"/>
          <w:lang w:val="id-ID"/>
        </w:rPr>
      </w:pPr>
    </w:p>
    <w:p w14:paraId="76FA1E33"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6FA24F9E" wp14:editId="40D56219">
            <wp:extent cx="3902400" cy="33416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email">
                      <a:extLst>
                        <a:ext uri="{28A0092B-C50C-407E-A947-70E740481C1C}">
                          <a14:useLocalDpi xmlns:a14="http://schemas.microsoft.com/office/drawing/2010/main"/>
                        </a:ext>
                      </a:extLst>
                    </a:blip>
                    <a:stretch>
                      <a:fillRect/>
                    </a:stretch>
                  </pic:blipFill>
                  <pic:spPr>
                    <a:xfrm>
                      <a:off x="0" y="0"/>
                      <a:ext cx="3902400" cy="3341637"/>
                    </a:xfrm>
                    <a:prstGeom prst="rect">
                      <a:avLst/>
                    </a:prstGeom>
                  </pic:spPr>
                </pic:pic>
              </a:graphicData>
            </a:graphic>
          </wp:inline>
        </w:drawing>
      </w:r>
    </w:p>
    <w:p w14:paraId="74658A0D" w14:textId="77777777" w:rsidR="0022286F" w:rsidRPr="009075BB" w:rsidRDefault="0022286F" w:rsidP="000A7C4F">
      <w:pPr>
        <w:pStyle w:val="Gambar31"/>
        <w:numPr>
          <w:ilvl w:val="0"/>
          <w:numId w:val="18"/>
        </w:numPr>
        <w:rPr>
          <w:rFonts w:cs="Times New Roman"/>
        </w:rPr>
      </w:pPr>
      <w:bookmarkStart w:id="253" w:name="_Toc192234321"/>
      <w:bookmarkStart w:id="254" w:name="_Toc195951857"/>
      <w:r w:rsidRPr="009075BB">
        <w:rPr>
          <w:rFonts w:cs="Times New Roman"/>
        </w:rPr>
        <w:t xml:space="preserve">Rancangan Halaman </w:t>
      </w:r>
      <w:r w:rsidRPr="009075BB">
        <w:rPr>
          <w:rFonts w:cs="Times New Roman"/>
          <w:i/>
        </w:rPr>
        <w:t>Registration</w:t>
      </w:r>
      <w:bookmarkEnd w:id="253"/>
      <w:bookmarkEnd w:id="254"/>
    </w:p>
    <w:p w14:paraId="766E1AEB" w14:textId="77777777" w:rsidR="0022286F" w:rsidRPr="009075BB" w:rsidRDefault="0022286F" w:rsidP="0022286F">
      <w:pPr>
        <w:pStyle w:val="NoSpacing"/>
        <w:rPr>
          <w:rFonts w:ascii="Times New Roman" w:hAnsi="Times New Roman" w:cs="Times New Roman"/>
          <w:lang w:val="id-ID"/>
        </w:rPr>
      </w:pPr>
    </w:p>
    <w:p w14:paraId="790B8F7F" w14:textId="77777777" w:rsidR="0022286F" w:rsidRPr="009075BB" w:rsidRDefault="0022286F" w:rsidP="0022286F">
      <w:pPr>
        <w:pStyle w:val="BodyText"/>
        <w:ind w:left="567" w:firstLine="709"/>
        <w:rPr>
          <w:lang w:val="id-ID"/>
        </w:rPr>
      </w:pPr>
      <w:r w:rsidRPr="009075BB">
        <w:rPr>
          <w:lang w:val="en-US"/>
        </w:rPr>
        <w:t xml:space="preserve">Pada gambar 3.37, </w:t>
      </w:r>
      <w:r w:rsidRPr="009075BB">
        <w:rPr>
          <w:lang w:val="id-ID"/>
        </w:rPr>
        <w:t xml:space="preserve">rancangan halaman </w:t>
      </w:r>
      <w:r w:rsidRPr="009075BB">
        <w:rPr>
          <w:i/>
          <w:lang w:val="id-ID"/>
        </w:rPr>
        <w:t>Registration</w:t>
      </w:r>
      <w:r w:rsidRPr="009075BB">
        <w:rPr>
          <w:lang w:val="id-ID"/>
        </w:rPr>
        <w:t xml:space="preserve"> merupakan halaman yang digunakan oleh calon anggota untuk mendaftarkan diri sebagai bagian dar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Pada halaman ini, calon anggota juga dapat melihat status pendaftaran mereka.</w:t>
      </w:r>
    </w:p>
    <w:p w14:paraId="4B8CEB2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21431B" wp14:editId="78183D78">
            <wp:extent cx="3902075" cy="22930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email">
                      <a:extLst>
                        <a:ext uri="{28A0092B-C50C-407E-A947-70E740481C1C}">
                          <a14:useLocalDpi xmlns:a14="http://schemas.microsoft.com/office/drawing/2010/main"/>
                        </a:ext>
                      </a:extLst>
                    </a:blip>
                    <a:stretch>
                      <a:fillRect/>
                    </a:stretch>
                  </pic:blipFill>
                  <pic:spPr>
                    <a:xfrm>
                      <a:off x="0" y="0"/>
                      <a:ext cx="3906704" cy="2295754"/>
                    </a:xfrm>
                    <a:prstGeom prst="rect">
                      <a:avLst/>
                    </a:prstGeom>
                  </pic:spPr>
                </pic:pic>
              </a:graphicData>
            </a:graphic>
          </wp:inline>
        </w:drawing>
      </w:r>
    </w:p>
    <w:p w14:paraId="78262649" w14:textId="77777777" w:rsidR="0022286F" w:rsidRPr="009075BB" w:rsidRDefault="0022286F" w:rsidP="000A7C4F">
      <w:pPr>
        <w:pStyle w:val="Gambar31"/>
        <w:numPr>
          <w:ilvl w:val="0"/>
          <w:numId w:val="18"/>
        </w:numPr>
        <w:rPr>
          <w:rFonts w:cs="Times New Roman"/>
        </w:rPr>
      </w:pPr>
      <w:bookmarkStart w:id="255" w:name="_Toc192234322"/>
      <w:bookmarkStart w:id="256" w:name="_Toc195951858"/>
      <w:r w:rsidRPr="009075BB">
        <w:rPr>
          <w:rFonts w:cs="Times New Roman"/>
        </w:rPr>
        <w:t xml:space="preserve">Rancangan Halaman </w:t>
      </w:r>
      <w:r w:rsidRPr="009075BB">
        <w:rPr>
          <w:rFonts w:cs="Times New Roman"/>
          <w:i/>
        </w:rPr>
        <w:t>Login</w:t>
      </w:r>
      <w:bookmarkEnd w:id="255"/>
      <w:bookmarkEnd w:id="256"/>
    </w:p>
    <w:p w14:paraId="6A97A6AB" w14:textId="77777777" w:rsidR="0022286F" w:rsidRPr="009075BB" w:rsidRDefault="0022286F" w:rsidP="0022286F">
      <w:pPr>
        <w:pStyle w:val="NoSpacing"/>
        <w:rPr>
          <w:rFonts w:ascii="Times New Roman" w:hAnsi="Times New Roman" w:cs="Times New Roman"/>
          <w:lang w:val="id-ID"/>
        </w:rPr>
      </w:pPr>
    </w:p>
    <w:p w14:paraId="56E1DA8B" w14:textId="77777777" w:rsidR="0022286F" w:rsidRPr="009075BB" w:rsidRDefault="0022286F" w:rsidP="0022286F">
      <w:pPr>
        <w:pStyle w:val="BodyText"/>
        <w:ind w:left="567" w:firstLine="709"/>
        <w:rPr>
          <w:lang w:val="id-ID"/>
        </w:rPr>
      </w:pPr>
      <w:r w:rsidRPr="009075BB">
        <w:rPr>
          <w:lang w:val="id-ID"/>
        </w:rPr>
        <w:t xml:space="preserve">Rancangan halaman </w:t>
      </w:r>
      <w:r w:rsidRPr="009075BB">
        <w:rPr>
          <w:i/>
          <w:lang w:val="id-ID"/>
        </w:rPr>
        <w:t>login</w:t>
      </w:r>
      <w:r w:rsidRPr="009075BB">
        <w:rPr>
          <w:lang w:val="id-ID"/>
        </w:rPr>
        <w:t>, seperti yang ditampilkan pada Gambar 3</w:t>
      </w:r>
      <w:r w:rsidRPr="009075BB">
        <w:rPr>
          <w:lang w:val="en-US"/>
        </w:rPr>
        <w:t>.38</w:t>
      </w:r>
      <w:r w:rsidRPr="009075BB">
        <w:rPr>
          <w:lang w:val="id-ID"/>
        </w:rPr>
        <w:t xml:space="preserve">, berfungsi sebagai mekanisme autentikasi untuk pengguna sebelum mengakses halaman dashboard. Pengguna diwajibkan untuk memasukkan alamat email dan kata sandi yang sesuai dengan data yang </w:t>
      </w:r>
      <w:r w:rsidRPr="009075BB">
        <w:rPr>
          <w:lang w:val="en-US"/>
        </w:rPr>
        <w:t>tercatat</w:t>
      </w:r>
      <w:r w:rsidRPr="009075BB">
        <w:rPr>
          <w:lang w:val="id-ID"/>
        </w:rPr>
        <w:t xml:space="preserve"> dalam basis data. Proses ini bertujuan untuk memastikan bahwa pengguna memiliki hak akses yang sah untuk melanjutkan ke bagian sistem yang lebih lanjut.</w:t>
      </w:r>
    </w:p>
    <w:p w14:paraId="3189D9F8" w14:textId="77777777" w:rsidR="0022286F" w:rsidRPr="009075BB" w:rsidRDefault="0022286F" w:rsidP="0022286F">
      <w:pPr>
        <w:pStyle w:val="NoSpacing"/>
        <w:rPr>
          <w:rFonts w:ascii="Times New Roman" w:hAnsi="Times New Roman" w:cs="Times New Roman"/>
          <w:lang w:val="id-ID"/>
        </w:rPr>
      </w:pPr>
    </w:p>
    <w:p w14:paraId="107BBFE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4FB1C8E" wp14:editId="40834615">
            <wp:extent cx="3901440" cy="1851660"/>
            <wp:effectExtent l="0" t="0" r="0" b="0"/>
            <wp:docPr id="221926582" name="Picture 221926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email">
                      <a:extLst>
                        <a:ext uri="{28A0092B-C50C-407E-A947-70E740481C1C}">
                          <a14:useLocalDpi xmlns:a14="http://schemas.microsoft.com/office/drawing/2010/main"/>
                        </a:ext>
                      </a:extLst>
                    </a:blip>
                    <a:stretch>
                      <a:fillRect/>
                    </a:stretch>
                  </pic:blipFill>
                  <pic:spPr>
                    <a:xfrm>
                      <a:off x="0" y="0"/>
                      <a:ext cx="3916156" cy="1858644"/>
                    </a:xfrm>
                    <a:prstGeom prst="rect">
                      <a:avLst/>
                    </a:prstGeom>
                  </pic:spPr>
                </pic:pic>
              </a:graphicData>
            </a:graphic>
          </wp:inline>
        </w:drawing>
      </w:r>
    </w:p>
    <w:p w14:paraId="767E05B0" w14:textId="77777777" w:rsidR="0022286F" w:rsidRPr="009075BB" w:rsidRDefault="0022286F" w:rsidP="000A7C4F">
      <w:pPr>
        <w:pStyle w:val="Gambar31"/>
        <w:numPr>
          <w:ilvl w:val="0"/>
          <w:numId w:val="18"/>
        </w:numPr>
        <w:rPr>
          <w:rFonts w:cs="Times New Roman"/>
        </w:rPr>
      </w:pPr>
      <w:bookmarkStart w:id="257" w:name="_Toc192234323"/>
      <w:bookmarkStart w:id="258" w:name="_Toc195951859"/>
      <w:r w:rsidRPr="009075BB">
        <w:rPr>
          <w:rFonts w:cs="Times New Roman"/>
        </w:rPr>
        <w:t>Rancangan Halaman Dashboard Anggota</w:t>
      </w:r>
      <w:bookmarkEnd w:id="257"/>
      <w:bookmarkEnd w:id="258"/>
    </w:p>
    <w:p w14:paraId="5BAD2C0B" w14:textId="77777777" w:rsidR="0022286F" w:rsidRPr="009075BB" w:rsidRDefault="0022286F" w:rsidP="0022286F">
      <w:pPr>
        <w:pStyle w:val="NoSpacing"/>
        <w:rPr>
          <w:rFonts w:ascii="Times New Roman" w:hAnsi="Times New Roman" w:cs="Times New Roman"/>
          <w:lang w:val="id-ID"/>
        </w:rPr>
      </w:pPr>
    </w:p>
    <w:p w14:paraId="1D7F8C9F" w14:textId="0F08BC3D" w:rsidR="0022286F" w:rsidRPr="009075BB" w:rsidRDefault="0022286F" w:rsidP="0022286F">
      <w:pPr>
        <w:pStyle w:val="BodyText"/>
        <w:ind w:left="567" w:firstLine="709"/>
        <w:rPr>
          <w:lang w:val="id-ID"/>
        </w:rPr>
      </w:pPr>
      <w:r w:rsidRPr="009075BB">
        <w:rPr>
          <w:lang w:val="id-ID"/>
        </w:rPr>
        <w:t>Rancangan halaman dashboard anggota, sebagaimana ditampilkan pada Gambar 3</w:t>
      </w:r>
      <w:r w:rsidRPr="009075BB">
        <w:rPr>
          <w:lang w:val="en-US"/>
        </w:rPr>
        <w:t>.39</w:t>
      </w:r>
      <w:r w:rsidRPr="009075BB">
        <w:rPr>
          <w:lang w:val="id-ID"/>
        </w:rPr>
        <w:t xml:space="preserve">, merupakan halaman utama yang diakses oleh anggota setelah berhasil melakukan login ke dalam sistem. Halaman ini menyajikan beberapa </w:t>
      </w:r>
      <w:r w:rsidR="00C853AA" w:rsidRPr="00C853AA">
        <w:rPr>
          <w:i/>
          <w:lang w:val="id-ID"/>
        </w:rPr>
        <w:t>Postingan</w:t>
      </w:r>
      <w:r w:rsidRPr="009075BB">
        <w:rPr>
          <w:lang w:val="id-ID"/>
        </w:rPr>
        <w:t xml:space="preserve"> terbaru yang diunggah oleh pelatih dan pembina, serta informasi mengenai jadwal latihan. Selain itu, halaman dashboard juga menyediakan akses ke berbagai menu yang dapat digunakan oleh anggota, seperti menu presensi, </w:t>
      </w:r>
      <w:r w:rsidR="00C853AA" w:rsidRPr="00C853AA">
        <w:rPr>
          <w:i/>
          <w:lang w:val="id-ID"/>
        </w:rPr>
        <w:t>Postingan</w:t>
      </w:r>
      <w:r w:rsidRPr="009075BB">
        <w:rPr>
          <w:lang w:val="id-ID"/>
        </w:rPr>
        <w:t>, dan profil.</w:t>
      </w:r>
    </w:p>
    <w:p w14:paraId="41427572"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7246CF2" wp14:editId="1B74472C">
            <wp:extent cx="3902400" cy="2602365"/>
            <wp:effectExtent l="0" t="0" r="0" b="0"/>
            <wp:docPr id="221926583" name="Picture 221926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2DA06D68" w14:textId="77777777" w:rsidR="0022286F" w:rsidRPr="009075BB" w:rsidRDefault="0022286F" w:rsidP="000A7C4F">
      <w:pPr>
        <w:pStyle w:val="Gambar31"/>
        <w:numPr>
          <w:ilvl w:val="0"/>
          <w:numId w:val="18"/>
        </w:numPr>
        <w:rPr>
          <w:rFonts w:cs="Times New Roman"/>
        </w:rPr>
      </w:pPr>
      <w:bookmarkStart w:id="259" w:name="_Toc192234324"/>
      <w:bookmarkStart w:id="260" w:name="_Toc195951860"/>
      <w:r w:rsidRPr="009075BB">
        <w:rPr>
          <w:rFonts w:cs="Times New Roman"/>
        </w:rPr>
        <w:t>Rancangan Halaman Presensi Anggota</w:t>
      </w:r>
      <w:bookmarkEnd w:id="259"/>
      <w:bookmarkEnd w:id="260"/>
    </w:p>
    <w:p w14:paraId="7E920432" w14:textId="77777777" w:rsidR="0022286F" w:rsidRPr="009075BB" w:rsidRDefault="0022286F" w:rsidP="0022286F">
      <w:pPr>
        <w:pStyle w:val="NoSpacing"/>
        <w:rPr>
          <w:rFonts w:ascii="Times New Roman" w:hAnsi="Times New Roman" w:cs="Times New Roman"/>
          <w:lang w:val="id-ID"/>
        </w:rPr>
      </w:pPr>
    </w:p>
    <w:p w14:paraId="42B7F510" w14:textId="77777777" w:rsidR="0022286F" w:rsidRPr="009075BB" w:rsidRDefault="0022286F" w:rsidP="0022286F">
      <w:pPr>
        <w:pStyle w:val="BodyText"/>
        <w:ind w:left="567" w:firstLine="709"/>
        <w:rPr>
          <w:lang w:val="id-ID"/>
        </w:rPr>
      </w:pPr>
      <w:r w:rsidRPr="009075BB">
        <w:rPr>
          <w:lang w:val="id-ID"/>
        </w:rPr>
        <w:t>Rancangan halaman presensi anggota, sebagaimana ditampilkan pada Gambar 3</w:t>
      </w:r>
      <w:r w:rsidRPr="009075BB">
        <w:rPr>
          <w:lang w:val="en-US"/>
        </w:rPr>
        <w:t>.40</w:t>
      </w:r>
      <w:r w:rsidRPr="009075BB">
        <w:rPr>
          <w:lang w:val="id-ID"/>
        </w:rPr>
        <w:t xml:space="preserve">, dirancang untuk memfasilitasi anggota dalam melakukan presensi melalui pemindaian </w:t>
      </w:r>
      <w:r w:rsidRPr="009075BB">
        <w:rPr>
          <w:i/>
          <w:lang w:val="id-ID"/>
        </w:rPr>
        <w:t>QR</w:t>
      </w:r>
      <w:r w:rsidRPr="009075BB">
        <w:rPr>
          <w:i/>
          <w:lang w:val="en-US"/>
        </w:rPr>
        <w:t xml:space="preserve"> Code</w:t>
      </w:r>
      <w:r w:rsidRPr="009075BB">
        <w:rPr>
          <w:lang w:val="id-ID"/>
        </w:rPr>
        <w:t xml:space="preserve"> yang ditampilkan oleh pelatih.</w:t>
      </w:r>
    </w:p>
    <w:p w14:paraId="26414D3E" w14:textId="77777777" w:rsidR="0022286F" w:rsidRPr="009075BB" w:rsidRDefault="0022286F" w:rsidP="0022286F">
      <w:pPr>
        <w:pStyle w:val="NoSpacing"/>
        <w:rPr>
          <w:rFonts w:ascii="Times New Roman" w:hAnsi="Times New Roman" w:cs="Times New Roman"/>
          <w:lang w:val="id-ID"/>
        </w:rPr>
      </w:pPr>
    </w:p>
    <w:p w14:paraId="323D029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6DB32DB" wp14:editId="323AED87">
            <wp:extent cx="3902400" cy="2602365"/>
            <wp:effectExtent l="0" t="0" r="0" b="0"/>
            <wp:docPr id="221926584" name="Picture 221926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699A18A0" w14:textId="63F9E66C" w:rsidR="0022286F" w:rsidRPr="009075BB" w:rsidRDefault="0022286F" w:rsidP="000A7C4F">
      <w:pPr>
        <w:pStyle w:val="Gambar31"/>
        <w:numPr>
          <w:ilvl w:val="0"/>
          <w:numId w:val="18"/>
        </w:numPr>
        <w:rPr>
          <w:rFonts w:cs="Times New Roman"/>
        </w:rPr>
      </w:pPr>
      <w:bookmarkStart w:id="261" w:name="_Toc192234325"/>
      <w:bookmarkStart w:id="262" w:name="_Toc195951861"/>
      <w:r w:rsidRPr="009075BB">
        <w:rPr>
          <w:rFonts w:cs="Times New Roman"/>
        </w:rPr>
        <w:t xml:space="preserve">Rancangan Halaman </w:t>
      </w:r>
      <w:r w:rsidR="004A409F" w:rsidRPr="004A409F">
        <w:rPr>
          <w:rFonts w:cs="Times New Roman"/>
          <w:i/>
        </w:rPr>
        <w:t>Post</w:t>
      </w:r>
      <w:r w:rsidRPr="009075BB">
        <w:rPr>
          <w:rFonts w:cs="Times New Roman"/>
        </w:rPr>
        <w:t xml:space="preserve"> Anggota</w:t>
      </w:r>
      <w:bookmarkEnd w:id="261"/>
      <w:bookmarkEnd w:id="262"/>
    </w:p>
    <w:p w14:paraId="57AF98ED" w14:textId="77777777" w:rsidR="0022286F" w:rsidRPr="009075BB" w:rsidRDefault="0022286F" w:rsidP="0022286F">
      <w:pPr>
        <w:pStyle w:val="NoSpacing"/>
        <w:rPr>
          <w:rFonts w:ascii="Times New Roman" w:hAnsi="Times New Roman" w:cs="Times New Roman"/>
          <w:lang w:val="id-ID"/>
        </w:rPr>
      </w:pPr>
    </w:p>
    <w:p w14:paraId="068A9E08" w14:textId="32E58A10" w:rsidR="0022286F" w:rsidRPr="009075BB" w:rsidRDefault="0022286F" w:rsidP="0022286F">
      <w:pPr>
        <w:pStyle w:val="BodyText"/>
        <w:ind w:left="567" w:firstLine="709"/>
        <w:rPr>
          <w:lang w:val="id-ID"/>
        </w:rPr>
      </w:pPr>
      <w:r w:rsidRPr="009075BB">
        <w:rPr>
          <w:lang w:val="id-ID"/>
        </w:rPr>
        <w:t xml:space="preserve">Rancangan halaman </w:t>
      </w:r>
      <w:r w:rsidR="00C853AA" w:rsidRPr="00C853AA">
        <w:rPr>
          <w:i/>
          <w:lang w:val="id-ID"/>
        </w:rPr>
        <w:t>Posting</w:t>
      </w:r>
      <w:r w:rsidRPr="009075BB">
        <w:rPr>
          <w:lang w:val="id-ID"/>
        </w:rPr>
        <w:t xml:space="preserve"> anggota, sebagaimana ditampilkan pada Gambar 3</w:t>
      </w:r>
      <w:r w:rsidRPr="009075BB">
        <w:rPr>
          <w:lang w:val="en-US"/>
        </w:rPr>
        <w:t>.41</w:t>
      </w:r>
      <w:r w:rsidRPr="009075BB">
        <w:rPr>
          <w:lang w:val="id-ID"/>
        </w:rPr>
        <w:t xml:space="preserve">, dirancang untuk menampilkan berbagai </w:t>
      </w:r>
      <w:r w:rsidR="00C853AA" w:rsidRPr="00C853AA">
        <w:rPr>
          <w:i/>
          <w:lang w:val="id-ID"/>
        </w:rPr>
        <w:t>Postingan</w:t>
      </w:r>
      <w:r w:rsidRPr="009075BB">
        <w:rPr>
          <w:lang w:val="id-ID"/>
        </w:rPr>
        <w:t xml:space="preserve"> yang dikirim oleh pelatih dan pembina. Halaman ini </w:t>
      </w:r>
      <w:r w:rsidRPr="009075BB">
        <w:rPr>
          <w:lang w:val="en-US"/>
        </w:rPr>
        <w:t>berfungsi</w:t>
      </w:r>
      <w:r w:rsidRPr="009075BB">
        <w:rPr>
          <w:lang w:val="id-ID"/>
        </w:rPr>
        <w:t xml:space="preserve"> sebagai media untuk menyampaikan materi latihan atau pemberitahuan terkait kegiatan </w:t>
      </w:r>
      <w:r w:rsidRPr="009075BB">
        <w:rPr>
          <w:i/>
          <w:lang w:val="en-US"/>
        </w:rPr>
        <w:t>M</w:t>
      </w:r>
      <w:r w:rsidRPr="009075BB">
        <w:rPr>
          <w:i/>
          <w:lang w:val="id-ID"/>
        </w:rPr>
        <w:t>arching</w:t>
      </w:r>
      <w:r w:rsidRPr="009075BB">
        <w:rPr>
          <w:lang w:val="id-ID"/>
        </w:rPr>
        <w:t xml:space="preserve"> </w:t>
      </w:r>
      <w:r w:rsidRPr="009075BB">
        <w:rPr>
          <w:i/>
          <w:lang w:val="en-US"/>
        </w:rPr>
        <w:t>B</w:t>
      </w:r>
      <w:r w:rsidRPr="009075BB">
        <w:rPr>
          <w:i/>
          <w:lang w:val="id-ID"/>
        </w:rPr>
        <w:t>and</w:t>
      </w:r>
      <w:r w:rsidRPr="009075BB">
        <w:rPr>
          <w:lang w:val="id-ID"/>
        </w:rPr>
        <w:t xml:space="preserve"> Gema Oasis MAN 1 Samarinda.</w:t>
      </w:r>
    </w:p>
    <w:p w14:paraId="0EDD5BE5" w14:textId="77777777" w:rsidR="0022286F" w:rsidRPr="009075BB" w:rsidRDefault="0022286F" w:rsidP="0022286F">
      <w:pPr>
        <w:pStyle w:val="NoSpacing"/>
        <w:rPr>
          <w:rFonts w:ascii="Times New Roman" w:hAnsi="Times New Roman" w:cs="Times New Roman"/>
          <w:lang w:val="id-ID"/>
        </w:rPr>
      </w:pPr>
    </w:p>
    <w:p w14:paraId="5D1B228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B71216" wp14:editId="1F3D98C1">
            <wp:extent cx="3902400" cy="2602365"/>
            <wp:effectExtent l="0" t="0" r="0" b="0"/>
            <wp:docPr id="221926586" name="Picture 221926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75077F2F" w14:textId="77777777" w:rsidR="0022286F" w:rsidRPr="009075BB" w:rsidRDefault="0022286F" w:rsidP="000A7C4F">
      <w:pPr>
        <w:pStyle w:val="Gambar31"/>
        <w:numPr>
          <w:ilvl w:val="0"/>
          <w:numId w:val="18"/>
        </w:numPr>
        <w:rPr>
          <w:rFonts w:cs="Times New Roman"/>
        </w:rPr>
      </w:pPr>
      <w:bookmarkStart w:id="263" w:name="_Toc192234326"/>
      <w:bookmarkStart w:id="264" w:name="_Toc195951862"/>
      <w:r w:rsidRPr="009075BB">
        <w:rPr>
          <w:rFonts w:cs="Times New Roman"/>
        </w:rPr>
        <w:t xml:space="preserve">Rancangan Halaman </w:t>
      </w:r>
      <w:r w:rsidRPr="009075BB">
        <w:rPr>
          <w:rFonts w:cs="Times New Roman"/>
          <w:i/>
        </w:rPr>
        <w:t>Profile</w:t>
      </w:r>
      <w:bookmarkEnd w:id="263"/>
      <w:bookmarkEnd w:id="264"/>
    </w:p>
    <w:p w14:paraId="3BA7237D" w14:textId="77777777" w:rsidR="0022286F" w:rsidRPr="009075BB" w:rsidRDefault="0022286F" w:rsidP="0022286F">
      <w:pPr>
        <w:pStyle w:val="NoSpacing"/>
        <w:rPr>
          <w:rFonts w:ascii="Times New Roman" w:hAnsi="Times New Roman" w:cs="Times New Roman"/>
          <w:lang w:val="id-ID"/>
        </w:rPr>
      </w:pPr>
    </w:p>
    <w:p w14:paraId="16093E2A" w14:textId="77777777" w:rsidR="0022286F" w:rsidRPr="009075BB" w:rsidRDefault="0022286F" w:rsidP="0022286F">
      <w:pPr>
        <w:pStyle w:val="BodyText"/>
        <w:ind w:left="567" w:firstLine="709"/>
        <w:rPr>
          <w:lang w:val="id-ID"/>
        </w:rPr>
      </w:pPr>
      <w:r w:rsidRPr="009075BB">
        <w:rPr>
          <w:lang w:val="id-ID"/>
        </w:rPr>
        <w:t>Rancangan halaman profil, sebagaimana ditampilkan pada Gambar 3</w:t>
      </w:r>
      <w:r w:rsidRPr="009075BB">
        <w:rPr>
          <w:lang w:val="en-US"/>
        </w:rPr>
        <w:t>.42</w:t>
      </w:r>
      <w:r w:rsidRPr="009075BB">
        <w:rPr>
          <w:lang w:val="id-ID"/>
        </w:rPr>
        <w:t xml:space="preserve">, dirancang untuk </w:t>
      </w:r>
      <w:r w:rsidRPr="009075BB">
        <w:rPr>
          <w:lang w:val="en-US"/>
        </w:rPr>
        <w:t>menampilkan</w:t>
      </w:r>
      <w:r w:rsidRPr="009075BB">
        <w:rPr>
          <w:lang w:val="id-ID"/>
        </w:rPr>
        <w:t xml:space="preserve"> informasi profil pengguna. Pada halaman ini, pengguna juga dapat memperbarui data diri dan mengubah kata sandi. Halaman profil dirancang untuk dapat diakses oleh semua jenis pengguna dalam sistem, yaitu anggota, pelatih, pembina, dan admin.</w:t>
      </w:r>
    </w:p>
    <w:p w14:paraId="7BA29D3B" w14:textId="77777777" w:rsidR="0022286F" w:rsidRPr="009075BB" w:rsidRDefault="0022286F" w:rsidP="0022286F">
      <w:pPr>
        <w:pStyle w:val="NoSpacing"/>
        <w:rPr>
          <w:rFonts w:ascii="Times New Roman" w:hAnsi="Times New Roman" w:cs="Times New Roman"/>
          <w:lang w:val="id-ID"/>
        </w:rPr>
      </w:pPr>
    </w:p>
    <w:p w14:paraId="2876E7A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919F7E3" wp14:editId="144775CA">
            <wp:extent cx="3901801" cy="2057400"/>
            <wp:effectExtent l="0" t="0" r="0" b="0"/>
            <wp:docPr id="221926589" name="Picture 221926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email">
                      <a:extLst>
                        <a:ext uri="{28A0092B-C50C-407E-A947-70E740481C1C}">
                          <a14:useLocalDpi xmlns:a14="http://schemas.microsoft.com/office/drawing/2010/main"/>
                        </a:ext>
                      </a:extLst>
                    </a:blip>
                    <a:stretch>
                      <a:fillRect/>
                    </a:stretch>
                  </pic:blipFill>
                  <pic:spPr>
                    <a:xfrm>
                      <a:off x="0" y="0"/>
                      <a:ext cx="3907455" cy="2060381"/>
                    </a:xfrm>
                    <a:prstGeom prst="rect">
                      <a:avLst/>
                    </a:prstGeom>
                  </pic:spPr>
                </pic:pic>
              </a:graphicData>
            </a:graphic>
          </wp:inline>
        </w:drawing>
      </w:r>
    </w:p>
    <w:p w14:paraId="74A2D2CD" w14:textId="77777777" w:rsidR="0022286F" w:rsidRPr="009075BB" w:rsidRDefault="0022286F" w:rsidP="000A7C4F">
      <w:pPr>
        <w:pStyle w:val="Gambar31"/>
        <w:numPr>
          <w:ilvl w:val="0"/>
          <w:numId w:val="18"/>
        </w:numPr>
        <w:rPr>
          <w:rFonts w:cs="Times New Roman"/>
        </w:rPr>
      </w:pPr>
      <w:bookmarkStart w:id="265" w:name="_Toc192234327"/>
      <w:bookmarkStart w:id="266" w:name="_Toc195951863"/>
      <w:r w:rsidRPr="009075BB">
        <w:rPr>
          <w:rFonts w:cs="Times New Roman"/>
        </w:rPr>
        <w:t>Rancangan Halaman Dashboard Pelatih</w:t>
      </w:r>
      <w:bookmarkEnd w:id="265"/>
      <w:bookmarkEnd w:id="266"/>
    </w:p>
    <w:p w14:paraId="257E0573" w14:textId="77777777" w:rsidR="0022286F" w:rsidRPr="009075BB" w:rsidRDefault="0022286F" w:rsidP="0022286F">
      <w:pPr>
        <w:pStyle w:val="NoSpacing"/>
        <w:rPr>
          <w:rFonts w:ascii="Times New Roman" w:hAnsi="Times New Roman" w:cs="Times New Roman"/>
          <w:lang w:val="id-ID"/>
        </w:rPr>
      </w:pPr>
    </w:p>
    <w:p w14:paraId="6EA3D3BB" w14:textId="0D03E181" w:rsidR="0022286F" w:rsidRPr="009075BB" w:rsidRDefault="0022286F" w:rsidP="0022286F">
      <w:pPr>
        <w:pStyle w:val="BodyText"/>
        <w:ind w:left="567" w:firstLine="709"/>
        <w:rPr>
          <w:lang w:val="id-ID"/>
        </w:rPr>
      </w:pPr>
      <w:r w:rsidRPr="009075BB">
        <w:rPr>
          <w:lang w:val="id-ID"/>
        </w:rPr>
        <w:t>Rancangan halaman dashboard pelatih, sebagaimana ditampilkan pada Gambar 3</w:t>
      </w:r>
      <w:r w:rsidRPr="009075BB">
        <w:rPr>
          <w:lang w:val="en-US"/>
        </w:rPr>
        <w:t>.43</w:t>
      </w:r>
      <w:r w:rsidRPr="009075BB">
        <w:rPr>
          <w:lang w:val="id-ID"/>
        </w:rPr>
        <w:t xml:space="preserve">, merupakan halaman utama yang diakses oleh pelatih setelah berhasil </w:t>
      </w:r>
      <w:r w:rsidRPr="009075BB">
        <w:rPr>
          <w:i/>
          <w:lang w:val="id-ID"/>
        </w:rPr>
        <w:t>login</w:t>
      </w:r>
      <w:r w:rsidRPr="009075BB">
        <w:rPr>
          <w:lang w:val="id-ID"/>
        </w:rPr>
        <w:t xml:space="preserve"> ke dalam sistem. Halaman ini menampil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pendaftaran, penilaian, data anggota, dan profil.</w:t>
      </w:r>
    </w:p>
    <w:p w14:paraId="1DFEAD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7E9450" wp14:editId="570C70F1">
            <wp:extent cx="3902400" cy="2602365"/>
            <wp:effectExtent l="0" t="0" r="0" b="0"/>
            <wp:docPr id="221926590" name="Picture 221926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4E5908A1" w14:textId="77777777" w:rsidR="0022286F" w:rsidRPr="009075BB" w:rsidRDefault="0022286F" w:rsidP="000A7C4F">
      <w:pPr>
        <w:pStyle w:val="Gambar31"/>
        <w:numPr>
          <w:ilvl w:val="0"/>
          <w:numId w:val="18"/>
        </w:numPr>
        <w:rPr>
          <w:rFonts w:cs="Times New Roman"/>
        </w:rPr>
      </w:pPr>
      <w:bookmarkStart w:id="267" w:name="_Toc192234328"/>
      <w:bookmarkStart w:id="268" w:name="_Toc195951864"/>
      <w:r w:rsidRPr="009075BB">
        <w:rPr>
          <w:rFonts w:cs="Times New Roman"/>
        </w:rPr>
        <w:t>Rancangan Halaman Presensi</w:t>
      </w:r>
      <w:bookmarkEnd w:id="267"/>
      <w:bookmarkEnd w:id="268"/>
    </w:p>
    <w:p w14:paraId="48ACF955" w14:textId="77777777" w:rsidR="0022286F" w:rsidRPr="009075BB" w:rsidRDefault="0022286F" w:rsidP="0022286F">
      <w:pPr>
        <w:pStyle w:val="NoSpacing"/>
        <w:rPr>
          <w:rFonts w:ascii="Times New Roman" w:hAnsi="Times New Roman" w:cs="Times New Roman"/>
          <w:lang w:val="id-ID"/>
        </w:rPr>
      </w:pPr>
    </w:p>
    <w:p w14:paraId="2EE5FA7C" w14:textId="77777777" w:rsidR="0022286F" w:rsidRPr="009075BB" w:rsidRDefault="0022286F" w:rsidP="0022286F">
      <w:pPr>
        <w:pStyle w:val="BodyText"/>
        <w:ind w:left="567" w:firstLine="709"/>
        <w:rPr>
          <w:lang w:val="id-ID"/>
        </w:rPr>
      </w:pPr>
      <w:r w:rsidRPr="009075BB">
        <w:rPr>
          <w:lang w:val="id-ID"/>
        </w:rPr>
        <w:t>Rancangan halaman presensi, sebagaimana ditampilkan pada Gambar 3</w:t>
      </w:r>
      <w:r w:rsidRPr="009075BB">
        <w:rPr>
          <w:lang w:val="en-US"/>
        </w:rPr>
        <w:t>.44</w:t>
      </w:r>
      <w:r w:rsidRPr="009075BB">
        <w:rPr>
          <w:lang w:val="id-ID"/>
        </w:rPr>
        <w:t xml:space="preserve">, merupakan </w:t>
      </w:r>
      <w:r w:rsidRPr="009075BB">
        <w:rPr>
          <w:lang w:val="en-US"/>
        </w:rPr>
        <w:t>halaman</w:t>
      </w:r>
      <w:r w:rsidRPr="009075BB">
        <w:rPr>
          <w:lang w:val="id-ID"/>
        </w:rPr>
        <w:t xml:space="preserve"> yang menampilkan data presensi sebelumnya serta menyediakan fitur untuk membuat presensi baru. Halaman ini dirancang agar dapat diakses oleh pelatih, pembina, dan admin. Namun, pembina hanya memiliki akses untuk melihat data presensi tanpa dapat menggunakan fitur pembuatan presensi.</w:t>
      </w:r>
    </w:p>
    <w:p w14:paraId="47C74143" w14:textId="77777777" w:rsidR="0022286F" w:rsidRPr="009075BB" w:rsidRDefault="0022286F" w:rsidP="0022286F">
      <w:pPr>
        <w:pStyle w:val="NoSpacing"/>
        <w:rPr>
          <w:rFonts w:ascii="Times New Roman" w:hAnsi="Times New Roman" w:cs="Times New Roman"/>
          <w:lang w:val="id-ID"/>
        </w:rPr>
      </w:pPr>
    </w:p>
    <w:p w14:paraId="421F757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355AA04" wp14:editId="58681479">
            <wp:extent cx="3902075" cy="2514600"/>
            <wp:effectExtent l="0" t="0" r="0" b="0"/>
            <wp:docPr id="221926591" name="Picture 221926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email">
                      <a:extLst>
                        <a:ext uri="{28A0092B-C50C-407E-A947-70E740481C1C}">
                          <a14:useLocalDpi xmlns:a14="http://schemas.microsoft.com/office/drawing/2010/main"/>
                        </a:ext>
                      </a:extLst>
                    </a:blip>
                    <a:stretch>
                      <a:fillRect/>
                    </a:stretch>
                  </pic:blipFill>
                  <pic:spPr>
                    <a:xfrm>
                      <a:off x="0" y="0"/>
                      <a:ext cx="3902401" cy="2514810"/>
                    </a:xfrm>
                    <a:prstGeom prst="rect">
                      <a:avLst/>
                    </a:prstGeom>
                  </pic:spPr>
                </pic:pic>
              </a:graphicData>
            </a:graphic>
          </wp:inline>
        </w:drawing>
      </w:r>
    </w:p>
    <w:p w14:paraId="4BEB278F" w14:textId="77777777" w:rsidR="0022286F" w:rsidRPr="009075BB" w:rsidRDefault="0022286F" w:rsidP="000A7C4F">
      <w:pPr>
        <w:pStyle w:val="Gambar31"/>
        <w:numPr>
          <w:ilvl w:val="0"/>
          <w:numId w:val="18"/>
        </w:numPr>
        <w:rPr>
          <w:rFonts w:cs="Times New Roman"/>
        </w:rPr>
      </w:pPr>
      <w:bookmarkStart w:id="269" w:name="_Toc192234329"/>
      <w:bookmarkStart w:id="270" w:name="_Toc195951865"/>
      <w:r w:rsidRPr="009075BB">
        <w:rPr>
          <w:rFonts w:cs="Times New Roman"/>
        </w:rPr>
        <w:t>Rancangan Tambah Presensi</w:t>
      </w:r>
      <w:bookmarkEnd w:id="269"/>
      <w:bookmarkEnd w:id="270"/>
    </w:p>
    <w:p w14:paraId="1759690D" w14:textId="77777777" w:rsidR="0022286F" w:rsidRPr="009075BB" w:rsidRDefault="0022286F" w:rsidP="0022286F">
      <w:pPr>
        <w:pStyle w:val="NoSpacing"/>
        <w:rPr>
          <w:rFonts w:ascii="Times New Roman" w:hAnsi="Times New Roman" w:cs="Times New Roman"/>
          <w:lang w:val="id-ID"/>
        </w:rPr>
      </w:pPr>
    </w:p>
    <w:p w14:paraId="5C1FD1DE" w14:textId="77777777" w:rsidR="0022286F" w:rsidRPr="009075BB" w:rsidRDefault="0022286F" w:rsidP="0022286F">
      <w:pPr>
        <w:pStyle w:val="BodyText"/>
        <w:ind w:left="567" w:firstLine="709"/>
        <w:rPr>
          <w:lang w:val="id-ID"/>
        </w:rPr>
      </w:pPr>
      <w:r w:rsidRPr="009075BB">
        <w:rPr>
          <w:lang w:val="id-ID"/>
        </w:rPr>
        <w:t>Rancangan tambah presensi, sebagaimana ditampilkan pada Gambar 3</w:t>
      </w:r>
      <w:r w:rsidRPr="009075BB">
        <w:rPr>
          <w:lang w:val="en-US"/>
        </w:rPr>
        <w:t>.45</w:t>
      </w:r>
      <w:r w:rsidRPr="009075BB">
        <w:rPr>
          <w:lang w:val="id-ID"/>
        </w:rPr>
        <w:t xml:space="preserve">, merupakan tampilan berupa formulir yang menyediakan beberapa kolom </w:t>
      </w:r>
      <w:r w:rsidRPr="009075BB">
        <w:rPr>
          <w:i/>
          <w:lang w:val="id-ID"/>
        </w:rPr>
        <w:t>input</w:t>
      </w:r>
      <w:r w:rsidRPr="009075BB">
        <w:rPr>
          <w:lang w:val="id-ID"/>
        </w:rPr>
        <w:t>, seperti jenis kegiatan, lampiran, dan topik. Apabila data diisi dengan benar, informasi tersebut akan dikirimkan dan disimpan dalam basis data sistem.</w:t>
      </w:r>
    </w:p>
    <w:p w14:paraId="4BC309B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E64890" wp14:editId="3C7A97A7">
            <wp:extent cx="3902075" cy="2735580"/>
            <wp:effectExtent l="0" t="0" r="0" b="0"/>
            <wp:docPr id="222088034" name="Picture 222088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email">
                      <a:extLst>
                        <a:ext uri="{28A0092B-C50C-407E-A947-70E740481C1C}">
                          <a14:useLocalDpi xmlns:a14="http://schemas.microsoft.com/office/drawing/2010/main"/>
                        </a:ext>
                      </a:extLst>
                    </a:blip>
                    <a:stretch>
                      <a:fillRect/>
                    </a:stretch>
                  </pic:blipFill>
                  <pic:spPr>
                    <a:xfrm>
                      <a:off x="0" y="0"/>
                      <a:ext cx="3902402" cy="2735809"/>
                    </a:xfrm>
                    <a:prstGeom prst="rect">
                      <a:avLst/>
                    </a:prstGeom>
                  </pic:spPr>
                </pic:pic>
              </a:graphicData>
            </a:graphic>
          </wp:inline>
        </w:drawing>
      </w:r>
    </w:p>
    <w:p w14:paraId="14578F30" w14:textId="77777777" w:rsidR="0022286F" w:rsidRPr="009075BB" w:rsidRDefault="0022286F" w:rsidP="000A7C4F">
      <w:pPr>
        <w:pStyle w:val="Gambar31"/>
        <w:numPr>
          <w:ilvl w:val="0"/>
          <w:numId w:val="18"/>
        </w:numPr>
        <w:rPr>
          <w:rFonts w:cs="Times New Roman"/>
        </w:rPr>
      </w:pPr>
      <w:bookmarkStart w:id="271" w:name="_Toc192234330"/>
      <w:bookmarkStart w:id="272" w:name="_Toc195951866"/>
      <w:r w:rsidRPr="009075BB">
        <w:rPr>
          <w:rFonts w:cs="Times New Roman"/>
        </w:rPr>
        <w:t>Rancangan Halaman Detail Presensi</w:t>
      </w:r>
      <w:bookmarkEnd w:id="271"/>
      <w:bookmarkEnd w:id="272"/>
    </w:p>
    <w:p w14:paraId="7E1CEDA4" w14:textId="77777777" w:rsidR="0022286F" w:rsidRPr="009075BB" w:rsidRDefault="0022286F" w:rsidP="0022286F">
      <w:pPr>
        <w:pStyle w:val="NoSpacing"/>
        <w:rPr>
          <w:rFonts w:ascii="Times New Roman" w:hAnsi="Times New Roman" w:cs="Times New Roman"/>
          <w:lang w:val="id-ID"/>
        </w:rPr>
      </w:pPr>
    </w:p>
    <w:p w14:paraId="36D5982D" w14:textId="77777777" w:rsidR="0022286F" w:rsidRPr="009075BB" w:rsidRDefault="0022286F" w:rsidP="0022286F">
      <w:pPr>
        <w:pStyle w:val="BodyText"/>
        <w:ind w:left="567" w:firstLine="709"/>
        <w:rPr>
          <w:lang w:val="id-ID"/>
        </w:rPr>
      </w:pPr>
      <w:r w:rsidRPr="009075BB">
        <w:rPr>
          <w:lang w:val="id-ID"/>
        </w:rPr>
        <w:t>Halaman detail presensi, sebagaimana ditampilkan pada Gambar 3</w:t>
      </w:r>
      <w:r w:rsidRPr="009075BB">
        <w:rPr>
          <w:lang w:val="en-US"/>
        </w:rPr>
        <w:t>.46</w:t>
      </w:r>
      <w:r w:rsidRPr="009075BB">
        <w:rPr>
          <w:lang w:val="id-ID"/>
        </w:rPr>
        <w:t xml:space="preserve">, merupakan halaman yang </w:t>
      </w:r>
      <w:r w:rsidRPr="009075BB">
        <w:rPr>
          <w:lang w:val="en-US"/>
        </w:rPr>
        <w:t>menyajikan</w:t>
      </w:r>
      <w:r w:rsidRPr="009075BB">
        <w:rPr>
          <w:lang w:val="id-ID"/>
        </w:rPr>
        <w:t xml:space="preserve"> informasi presensi yang telah diinput sebelumnya, termasuk daftar anggota yang hadir. Pada halaman ini, admin dan pelatih memiliki akses untuk mengedit informasi serta memperbarui status kehadiran anggota. Berbeda dengan admin dan pelatih, pembina hanya memiliki akses untuk melihat informasi tanpa kemampuan melakukan pengeditan.</w:t>
      </w:r>
    </w:p>
    <w:p w14:paraId="3B3BC9E5" w14:textId="77777777" w:rsidR="0022286F" w:rsidRPr="009075BB" w:rsidRDefault="0022286F" w:rsidP="0022286F">
      <w:pPr>
        <w:pStyle w:val="NoSpacing"/>
        <w:rPr>
          <w:rFonts w:ascii="Times New Roman" w:hAnsi="Times New Roman" w:cs="Times New Roman"/>
          <w:lang w:val="id-ID"/>
        </w:rPr>
      </w:pPr>
    </w:p>
    <w:p w14:paraId="7FBD1DF8"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618A541" wp14:editId="3A88824F">
            <wp:extent cx="3902400" cy="1971850"/>
            <wp:effectExtent l="0" t="0" r="0" b="9525"/>
            <wp:docPr id="222088035" name="Picture 222088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email">
                      <a:extLst>
                        <a:ext uri="{28A0092B-C50C-407E-A947-70E740481C1C}">
                          <a14:useLocalDpi xmlns:a14="http://schemas.microsoft.com/office/drawing/2010/main"/>
                        </a:ext>
                      </a:extLst>
                    </a:blip>
                    <a:stretch>
                      <a:fillRect/>
                    </a:stretch>
                  </pic:blipFill>
                  <pic:spPr>
                    <a:xfrm>
                      <a:off x="0" y="0"/>
                      <a:ext cx="3902400" cy="1971850"/>
                    </a:xfrm>
                    <a:prstGeom prst="rect">
                      <a:avLst/>
                    </a:prstGeom>
                  </pic:spPr>
                </pic:pic>
              </a:graphicData>
            </a:graphic>
          </wp:inline>
        </w:drawing>
      </w:r>
    </w:p>
    <w:p w14:paraId="1533B3C0" w14:textId="45D007AA" w:rsidR="0022286F" w:rsidRPr="009075BB" w:rsidRDefault="0022286F" w:rsidP="000A7C4F">
      <w:pPr>
        <w:pStyle w:val="Gambar31"/>
        <w:numPr>
          <w:ilvl w:val="0"/>
          <w:numId w:val="18"/>
        </w:numPr>
        <w:rPr>
          <w:rFonts w:cs="Times New Roman"/>
        </w:rPr>
      </w:pPr>
      <w:bookmarkStart w:id="273" w:name="_Toc192234331"/>
      <w:bookmarkStart w:id="274" w:name="_Toc195951867"/>
      <w:r w:rsidRPr="009075BB">
        <w:rPr>
          <w:rFonts w:cs="Times New Roman"/>
        </w:rPr>
        <w:t xml:space="preserve">Rancangan Halaman </w:t>
      </w:r>
      <w:r w:rsidR="004A409F" w:rsidRPr="004A409F">
        <w:rPr>
          <w:rFonts w:cs="Times New Roman"/>
          <w:i/>
        </w:rPr>
        <w:t>Post</w:t>
      </w:r>
      <w:bookmarkEnd w:id="273"/>
      <w:bookmarkEnd w:id="274"/>
    </w:p>
    <w:p w14:paraId="7B837B94" w14:textId="77777777" w:rsidR="0022286F" w:rsidRPr="009075BB" w:rsidRDefault="0022286F" w:rsidP="0022286F">
      <w:pPr>
        <w:pStyle w:val="NoSpacing"/>
        <w:rPr>
          <w:rFonts w:ascii="Times New Roman" w:hAnsi="Times New Roman" w:cs="Times New Roman"/>
          <w:lang w:val="id-ID"/>
        </w:rPr>
      </w:pPr>
    </w:p>
    <w:p w14:paraId="7E28CAC2" w14:textId="642AE91A" w:rsidR="0022286F" w:rsidRPr="009075BB" w:rsidRDefault="0022286F" w:rsidP="0022286F">
      <w:pPr>
        <w:pStyle w:val="BodyText"/>
        <w:ind w:left="567" w:firstLine="709"/>
        <w:rPr>
          <w:lang w:val="id-ID"/>
        </w:rPr>
      </w:pPr>
      <w:r w:rsidRPr="009075BB">
        <w:rPr>
          <w:lang w:val="id-ID"/>
        </w:rPr>
        <w:t>Pada Gambar 3</w:t>
      </w:r>
      <w:r w:rsidRPr="009075BB">
        <w:rPr>
          <w:lang w:val="en-US"/>
        </w:rPr>
        <w:t>.47</w:t>
      </w:r>
      <w:r w:rsidRPr="009075BB">
        <w:rPr>
          <w:lang w:val="id-ID"/>
        </w:rPr>
        <w:t xml:space="preserve">, rancangan halaman </w:t>
      </w:r>
      <w:r w:rsidR="004A409F" w:rsidRPr="004A409F">
        <w:rPr>
          <w:i/>
          <w:lang w:val="id-ID"/>
        </w:rPr>
        <w:t>post</w:t>
      </w:r>
      <w:r w:rsidRPr="009075BB">
        <w:rPr>
          <w:lang w:val="id-ID"/>
        </w:rPr>
        <w:t xml:space="preserve"> berfungsi sebagai tempat untuk menampilkan </w:t>
      </w:r>
      <w:r w:rsidRPr="009075BB">
        <w:rPr>
          <w:lang w:val="en-US"/>
        </w:rPr>
        <w:t>daftar</w:t>
      </w:r>
      <w:r w:rsidRPr="009075BB">
        <w:rPr>
          <w:lang w:val="id-ID"/>
        </w:rPr>
        <w:t xml:space="preserve"> data </w:t>
      </w:r>
      <w:r w:rsidR="00C853AA" w:rsidRPr="00C853AA">
        <w:rPr>
          <w:i/>
          <w:lang w:val="id-ID"/>
        </w:rPr>
        <w:t>Postingan</w:t>
      </w:r>
      <w:r w:rsidRPr="009075BB">
        <w:rPr>
          <w:lang w:val="id-ID"/>
        </w:rPr>
        <w:t xml:space="preserve"> yang telah dibuat. Halaman ini juga dilengkapi dengan fitur untuk membuat </w:t>
      </w:r>
      <w:r w:rsidR="00C853AA" w:rsidRPr="00C853AA">
        <w:rPr>
          <w:i/>
          <w:lang w:val="id-ID"/>
        </w:rPr>
        <w:t>Postingan</w:t>
      </w:r>
      <w:r w:rsidRPr="009075BB">
        <w:rPr>
          <w:lang w:val="id-ID"/>
        </w:rPr>
        <w:t xml:space="preserve"> baru. Halaman ini dirancang agar dapat diakses oleh pelatih, pembina, dan admin.</w:t>
      </w:r>
    </w:p>
    <w:p w14:paraId="7DF76730" w14:textId="77777777" w:rsidR="0022286F" w:rsidRPr="009075BB" w:rsidRDefault="0022286F" w:rsidP="0022286F">
      <w:pPr>
        <w:pStyle w:val="NoSpacing"/>
        <w:rPr>
          <w:rFonts w:ascii="Times New Roman" w:hAnsi="Times New Roman" w:cs="Times New Roman"/>
          <w:lang w:val="id-ID"/>
        </w:rPr>
      </w:pPr>
    </w:p>
    <w:p w14:paraId="173EA03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1FBE66B" wp14:editId="57C368EB">
            <wp:extent cx="3902400" cy="2602365"/>
            <wp:effectExtent l="0" t="0" r="0" b="0"/>
            <wp:docPr id="222088036" name="Picture 222088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58960B1E" w14:textId="4E0C4A71" w:rsidR="0022286F" w:rsidRPr="009075BB" w:rsidRDefault="0022286F" w:rsidP="000A7C4F">
      <w:pPr>
        <w:pStyle w:val="Gambar31"/>
        <w:numPr>
          <w:ilvl w:val="0"/>
          <w:numId w:val="18"/>
        </w:numPr>
        <w:rPr>
          <w:rFonts w:cs="Times New Roman"/>
        </w:rPr>
      </w:pPr>
      <w:bookmarkStart w:id="275" w:name="_Toc192234332"/>
      <w:bookmarkStart w:id="276" w:name="_Toc195951868"/>
      <w:r w:rsidRPr="009075BB">
        <w:rPr>
          <w:rFonts w:cs="Times New Roman"/>
        </w:rPr>
        <w:t xml:space="preserve">Rancangan </w:t>
      </w:r>
      <w:r w:rsidRPr="009075BB">
        <w:rPr>
          <w:rFonts w:cs="Times New Roman"/>
          <w:lang w:val="en-US"/>
        </w:rPr>
        <w:t>Buat</w:t>
      </w:r>
      <w:r w:rsidRPr="009075BB">
        <w:rPr>
          <w:rFonts w:cs="Times New Roman"/>
        </w:rPr>
        <w:t xml:space="preserve"> </w:t>
      </w:r>
      <w:r w:rsidR="004A409F" w:rsidRPr="004A409F">
        <w:rPr>
          <w:rFonts w:cs="Times New Roman"/>
          <w:i/>
        </w:rPr>
        <w:t>Post</w:t>
      </w:r>
      <w:bookmarkEnd w:id="275"/>
      <w:bookmarkEnd w:id="276"/>
    </w:p>
    <w:p w14:paraId="0F355844" w14:textId="77777777" w:rsidR="0022286F" w:rsidRPr="009075BB" w:rsidRDefault="0022286F" w:rsidP="0022286F">
      <w:pPr>
        <w:pStyle w:val="NoSpacing"/>
        <w:rPr>
          <w:rFonts w:ascii="Times New Roman" w:hAnsi="Times New Roman" w:cs="Times New Roman"/>
          <w:lang w:val="id-ID"/>
        </w:rPr>
      </w:pPr>
    </w:p>
    <w:p w14:paraId="0C87DE6E" w14:textId="1BC58192" w:rsidR="0022286F" w:rsidRPr="009075BB" w:rsidRDefault="0022286F" w:rsidP="0022286F">
      <w:pPr>
        <w:pStyle w:val="BodyText"/>
        <w:ind w:left="567" w:firstLine="709"/>
        <w:rPr>
          <w:lang w:val="id-ID"/>
        </w:rPr>
      </w:pPr>
      <w:r w:rsidRPr="009075BB">
        <w:rPr>
          <w:lang w:val="id-ID"/>
        </w:rPr>
        <w:t xml:space="preserve">Rancangan halaman buat </w:t>
      </w:r>
      <w:r w:rsidR="004A409F" w:rsidRPr="004A409F">
        <w:rPr>
          <w:i/>
          <w:lang w:val="id-ID"/>
        </w:rPr>
        <w:t>post</w:t>
      </w:r>
      <w:r w:rsidRPr="009075BB">
        <w:rPr>
          <w:lang w:val="id-ID"/>
        </w:rPr>
        <w:t>, sebagaimana ditampilkan pada Gambar 3</w:t>
      </w:r>
      <w:r w:rsidRPr="009075BB">
        <w:rPr>
          <w:lang w:val="en-US"/>
        </w:rPr>
        <w:t>.48</w:t>
      </w:r>
      <w:r w:rsidRPr="009075BB">
        <w:rPr>
          <w:lang w:val="id-ID"/>
        </w:rPr>
        <w:t xml:space="preserve">, merupakan tampilan formulir yang menyediakan beberapa kolom </w:t>
      </w:r>
      <w:r w:rsidRPr="009075BB">
        <w:rPr>
          <w:i/>
          <w:lang w:val="id-ID"/>
        </w:rPr>
        <w:t>input</w:t>
      </w:r>
      <w:r w:rsidRPr="009075BB">
        <w:rPr>
          <w:lang w:val="id-ID"/>
        </w:rPr>
        <w:t>, seperti judul, file, dan informasi tambahan. Halaman ini dirancang untuk dapat diakses oleh pelatih, pembina, dan admin.</w:t>
      </w:r>
    </w:p>
    <w:p w14:paraId="536CDE81" w14:textId="77777777" w:rsidR="0022286F" w:rsidRPr="009075BB" w:rsidRDefault="0022286F" w:rsidP="0022286F">
      <w:pPr>
        <w:pStyle w:val="NoSpacing"/>
        <w:rPr>
          <w:rFonts w:ascii="Times New Roman" w:hAnsi="Times New Roman" w:cs="Times New Roman"/>
          <w:lang w:val="id-ID"/>
        </w:rPr>
      </w:pPr>
    </w:p>
    <w:p w14:paraId="12A0CBB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E9CD53C" wp14:editId="61AD6524">
            <wp:extent cx="3902400" cy="1971850"/>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email">
                      <a:extLst>
                        <a:ext uri="{28A0092B-C50C-407E-A947-70E740481C1C}">
                          <a14:useLocalDpi xmlns:a14="http://schemas.microsoft.com/office/drawing/2010/main"/>
                        </a:ext>
                      </a:extLst>
                    </a:blip>
                    <a:stretch>
                      <a:fillRect/>
                    </a:stretch>
                  </pic:blipFill>
                  <pic:spPr>
                    <a:xfrm>
                      <a:off x="0" y="0"/>
                      <a:ext cx="3902400" cy="1971850"/>
                    </a:xfrm>
                    <a:prstGeom prst="rect">
                      <a:avLst/>
                    </a:prstGeom>
                  </pic:spPr>
                </pic:pic>
              </a:graphicData>
            </a:graphic>
          </wp:inline>
        </w:drawing>
      </w:r>
    </w:p>
    <w:p w14:paraId="3DB3DE95" w14:textId="77777777" w:rsidR="0022286F" w:rsidRPr="009075BB" w:rsidRDefault="0022286F" w:rsidP="000A7C4F">
      <w:pPr>
        <w:pStyle w:val="Gambar31"/>
        <w:numPr>
          <w:ilvl w:val="0"/>
          <w:numId w:val="18"/>
        </w:numPr>
        <w:rPr>
          <w:rFonts w:cs="Times New Roman"/>
        </w:rPr>
      </w:pPr>
      <w:bookmarkStart w:id="277" w:name="_Toc192234333"/>
      <w:bookmarkStart w:id="278" w:name="_Toc195951869"/>
      <w:r w:rsidRPr="009075BB">
        <w:rPr>
          <w:rFonts w:cs="Times New Roman"/>
        </w:rPr>
        <w:t>Rancangan Halaman Pendaftar</w:t>
      </w:r>
      <w:bookmarkEnd w:id="277"/>
      <w:bookmarkEnd w:id="278"/>
    </w:p>
    <w:p w14:paraId="386ECF53" w14:textId="77777777" w:rsidR="0022286F" w:rsidRPr="009075BB" w:rsidRDefault="0022286F" w:rsidP="0022286F">
      <w:pPr>
        <w:pStyle w:val="NoSpacing"/>
        <w:rPr>
          <w:rFonts w:ascii="Times New Roman" w:hAnsi="Times New Roman" w:cs="Times New Roman"/>
          <w:lang w:val="id-ID"/>
        </w:rPr>
      </w:pPr>
    </w:p>
    <w:p w14:paraId="0E146ACA" w14:textId="77777777" w:rsidR="0022286F" w:rsidRPr="009075BB" w:rsidRDefault="0022286F" w:rsidP="0022286F">
      <w:pPr>
        <w:pStyle w:val="BodyText"/>
        <w:ind w:left="567" w:firstLine="709"/>
        <w:rPr>
          <w:lang w:val="id-ID"/>
        </w:rPr>
      </w:pPr>
      <w:r w:rsidRPr="009075BB">
        <w:rPr>
          <w:lang w:val="id-ID"/>
        </w:rPr>
        <w:t xml:space="preserve">Rancangan halaman Pendaftar, sebagaimana ditampilkan pada Gambar 3.49, merupakan halaman yang dirancang untuk menampilkan daftar calon anggota yang telah melakukan pendaftaran untuk bergabung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hanya dapat diakses oleh pelatih, mengelola data pendaftaran calon anggota. Dengan adanya halaman ini, proses seleksi dapat dilakukan secara lebih efisien, sehingga mempermudah pelatih dalam mengambil keputusan terkait penerimaan anggota baru.</w:t>
      </w:r>
    </w:p>
    <w:p w14:paraId="40516D5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40E0A24" wp14:editId="39A7EEC8">
            <wp:extent cx="3901640" cy="249522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email">
                      <a:extLst>
                        <a:ext uri="{28A0092B-C50C-407E-A947-70E740481C1C}">
                          <a14:useLocalDpi xmlns:a14="http://schemas.microsoft.com/office/drawing/2010/main"/>
                        </a:ext>
                      </a:extLst>
                    </a:blip>
                    <a:stretch>
                      <a:fillRect/>
                    </a:stretch>
                  </pic:blipFill>
                  <pic:spPr>
                    <a:xfrm>
                      <a:off x="0" y="0"/>
                      <a:ext cx="3909048" cy="2499965"/>
                    </a:xfrm>
                    <a:prstGeom prst="rect">
                      <a:avLst/>
                    </a:prstGeom>
                  </pic:spPr>
                </pic:pic>
              </a:graphicData>
            </a:graphic>
          </wp:inline>
        </w:drawing>
      </w:r>
    </w:p>
    <w:p w14:paraId="0EDDB2E0" w14:textId="77777777" w:rsidR="0022286F" w:rsidRPr="009075BB" w:rsidRDefault="0022286F" w:rsidP="000A7C4F">
      <w:pPr>
        <w:pStyle w:val="Gambar31"/>
        <w:numPr>
          <w:ilvl w:val="0"/>
          <w:numId w:val="18"/>
        </w:numPr>
        <w:rPr>
          <w:rFonts w:cs="Times New Roman"/>
        </w:rPr>
      </w:pPr>
      <w:bookmarkStart w:id="279" w:name="_Toc192234334"/>
      <w:bookmarkStart w:id="280" w:name="_Toc195951870"/>
      <w:r w:rsidRPr="009075BB">
        <w:rPr>
          <w:rFonts w:cs="Times New Roman"/>
        </w:rPr>
        <w:t>Rancangan Halaman Detail Pendaftar</w:t>
      </w:r>
      <w:bookmarkEnd w:id="279"/>
      <w:bookmarkEnd w:id="280"/>
    </w:p>
    <w:p w14:paraId="6A23FB49" w14:textId="77777777" w:rsidR="0022286F" w:rsidRPr="009075BB" w:rsidRDefault="0022286F" w:rsidP="0022286F">
      <w:pPr>
        <w:pStyle w:val="NoSpacing"/>
        <w:rPr>
          <w:rFonts w:ascii="Times New Roman" w:hAnsi="Times New Roman" w:cs="Times New Roman"/>
          <w:lang w:val="id-ID"/>
        </w:rPr>
      </w:pPr>
    </w:p>
    <w:p w14:paraId="016C1D67" w14:textId="77777777" w:rsidR="0022286F" w:rsidRPr="009075BB" w:rsidRDefault="0022286F" w:rsidP="0022286F">
      <w:pPr>
        <w:pStyle w:val="BodyText"/>
        <w:ind w:left="567" w:firstLine="709"/>
        <w:rPr>
          <w:lang w:val="id-ID"/>
        </w:rPr>
      </w:pPr>
      <w:r w:rsidRPr="009075BB">
        <w:rPr>
          <w:lang w:val="id-ID"/>
        </w:rPr>
        <w:t>Rancangan halaman detail pendaftar, sebagaimana ditampilkan pada Gambar 3</w:t>
      </w:r>
      <w:r w:rsidRPr="009075BB">
        <w:rPr>
          <w:lang w:val="en-US"/>
        </w:rPr>
        <w:t>.50</w:t>
      </w:r>
      <w:r w:rsidRPr="009075BB">
        <w:rPr>
          <w:lang w:val="id-ID"/>
        </w:rPr>
        <w:t xml:space="preserve">, merupakan </w:t>
      </w:r>
      <w:r w:rsidRPr="009075BB">
        <w:rPr>
          <w:lang w:val="en-US"/>
        </w:rPr>
        <w:t>halaman</w:t>
      </w:r>
      <w:r w:rsidRPr="009075BB">
        <w:rPr>
          <w:lang w:val="id-ID"/>
        </w:rPr>
        <w:t xml:space="preserve"> yang menampilkan informasi tambahan mengenai calon anggota yang mendaftar. Pada halaman ini, pelatih juga dapat mengubah status pendaftar, seperti diterima, ditolak, atau dalam proses.</w:t>
      </w:r>
    </w:p>
    <w:p w14:paraId="2BB0B1E4" w14:textId="77777777" w:rsidR="0022286F" w:rsidRPr="009075BB" w:rsidRDefault="0022286F" w:rsidP="0022286F">
      <w:pPr>
        <w:pStyle w:val="NoSpacing"/>
        <w:rPr>
          <w:rFonts w:ascii="Times New Roman" w:hAnsi="Times New Roman" w:cs="Times New Roman"/>
          <w:lang w:val="id-ID"/>
        </w:rPr>
      </w:pPr>
    </w:p>
    <w:p w14:paraId="34A5378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A80311D" wp14:editId="22E92A29">
            <wp:extent cx="3901640" cy="260371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email">
                      <a:extLst>
                        <a:ext uri="{28A0092B-C50C-407E-A947-70E740481C1C}">
                          <a14:useLocalDpi xmlns:a14="http://schemas.microsoft.com/office/drawing/2010/main"/>
                        </a:ext>
                      </a:extLst>
                    </a:blip>
                    <a:stretch>
                      <a:fillRect/>
                    </a:stretch>
                  </pic:blipFill>
                  <pic:spPr>
                    <a:xfrm>
                      <a:off x="0" y="0"/>
                      <a:ext cx="3919022" cy="2615316"/>
                    </a:xfrm>
                    <a:prstGeom prst="rect">
                      <a:avLst/>
                    </a:prstGeom>
                  </pic:spPr>
                </pic:pic>
              </a:graphicData>
            </a:graphic>
          </wp:inline>
        </w:drawing>
      </w:r>
    </w:p>
    <w:p w14:paraId="414FB76E" w14:textId="77777777" w:rsidR="0022286F" w:rsidRPr="009075BB" w:rsidRDefault="0022286F" w:rsidP="000A7C4F">
      <w:pPr>
        <w:pStyle w:val="Gambar31"/>
        <w:numPr>
          <w:ilvl w:val="0"/>
          <w:numId w:val="18"/>
        </w:numPr>
        <w:rPr>
          <w:rFonts w:cs="Times New Roman"/>
        </w:rPr>
      </w:pPr>
      <w:bookmarkStart w:id="281" w:name="_Toc192234335"/>
      <w:bookmarkStart w:id="282" w:name="_Toc195951871"/>
      <w:r w:rsidRPr="009075BB">
        <w:rPr>
          <w:rFonts w:cs="Times New Roman"/>
        </w:rPr>
        <w:t>Rancangan Halaman Penilaian</w:t>
      </w:r>
      <w:bookmarkEnd w:id="281"/>
      <w:bookmarkEnd w:id="282"/>
    </w:p>
    <w:p w14:paraId="2A3CCB72" w14:textId="77777777" w:rsidR="0022286F" w:rsidRPr="009075BB" w:rsidRDefault="0022286F" w:rsidP="0022286F">
      <w:pPr>
        <w:pStyle w:val="NoSpacing"/>
        <w:rPr>
          <w:rFonts w:ascii="Times New Roman" w:hAnsi="Times New Roman" w:cs="Times New Roman"/>
          <w:lang w:val="id-ID"/>
        </w:rPr>
      </w:pPr>
    </w:p>
    <w:p w14:paraId="7955935A" w14:textId="77777777" w:rsidR="0022286F" w:rsidRPr="009075BB" w:rsidRDefault="0022286F" w:rsidP="0022286F">
      <w:pPr>
        <w:pStyle w:val="BodyText"/>
        <w:ind w:left="567" w:firstLine="709"/>
        <w:rPr>
          <w:lang w:val="id-ID"/>
        </w:rPr>
      </w:pPr>
      <w:r w:rsidRPr="009075BB">
        <w:rPr>
          <w:lang w:val="id-ID"/>
        </w:rPr>
        <w:t>Rancangan halaman Penilaian, sebagaimana ditampilkan pada Gambar 3.51, merupakan halaman yang dirancang untuk digunakan oleh pelatih dalam melakukan penilaian terhadap anggota. Halaman ini memungkinkan pelatih untuk memberikan evaluasi kinerja anggota berdasarkan kriteria tertentu, seperti teknik bermain, kedisiplinan, serta aspek lain yang relevan dengan performa.</w:t>
      </w:r>
    </w:p>
    <w:p w14:paraId="6302D3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6032DDA" wp14:editId="2302DE90">
            <wp:extent cx="3901640" cy="240998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email">
                      <a:extLst>
                        <a:ext uri="{28A0092B-C50C-407E-A947-70E740481C1C}">
                          <a14:useLocalDpi xmlns:a14="http://schemas.microsoft.com/office/drawing/2010/main"/>
                        </a:ext>
                      </a:extLst>
                    </a:blip>
                    <a:stretch>
                      <a:fillRect/>
                    </a:stretch>
                  </pic:blipFill>
                  <pic:spPr>
                    <a:xfrm>
                      <a:off x="0" y="0"/>
                      <a:ext cx="3911949" cy="2416353"/>
                    </a:xfrm>
                    <a:prstGeom prst="rect">
                      <a:avLst/>
                    </a:prstGeom>
                  </pic:spPr>
                </pic:pic>
              </a:graphicData>
            </a:graphic>
          </wp:inline>
        </w:drawing>
      </w:r>
    </w:p>
    <w:p w14:paraId="7E80DC3B" w14:textId="77777777" w:rsidR="0022286F" w:rsidRPr="009075BB" w:rsidRDefault="0022286F" w:rsidP="000A7C4F">
      <w:pPr>
        <w:pStyle w:val="Gambar31"/>
        <w:numPr>
          <w:ilvl w:val="0"/>
          <w:numId w:val="18"/>
        </w:numPr>
        <w:rPr>
          <w:rFonts w:cs="Times New Roman"/>
        </w:rPr>
      </w:pPr>
      <w:bookmarkStart w:id="283" w:name="_Toc192234336"/>
      <w:bookmarkStart w:id="284" w:name="_Toc195951872"/>
      <w:r w:rsidRPr="009075BB">
        <w:rPr>
          <w:rFonts w:cs="Times New Roman"/>
        </w:rPr>
        <w:t>Rancangan Halaman Anggota</w:t>
      </w:r>
      <w:bookmarkEnd w:id="283"/>
      <w:bookmarkEnd w:id="284"/>
    </w:p>
    <w:p w14:paraId="308DD1F3" w14:textId="77777777" w:rsidR="0022286F" w:rsidRPr="009075BB" w:rsidRDefault="0022286F" w:rsidP="0022286F">
      <w:pPr>
        <w:pStyle w:val="NoSpacing"/>
        <w:rPr>
          <w:rFonts w:ascii="Times New Roman" w:hAnsi="Times New Roman" w:cs="Times New Roman"/>
          <w:lang w:val="id-ID"/>
        </w:rPr>
      </w:pPr>
    </w:p>
    <w:p w14:paraId="4BBC1D56" w14:textId="77777777" w:rsidR="0022286F" w:rsidRPr="009075BB" w:rsidRDefault="0022286F" w:rsidP="0022286F">
      <w:pPr>
        <w:pStyle w:val="BodyText"/>
        <w:ind w:left="567" w:firstLine="709"/>
        <w:rPr>
          <w:lang w:val="id-ID"/>
        </w:rPr>
      </w:pPr>
      <w:r w:rsidRPr="009075BB">
        <w:rPr>
          <w:lang w:val="id-ID"/>
        </w:rPr>
        <w:t>Rancangan halaman anggota, sebagaimana ditampilkan pada Gambar 3</w:t>
      </w:r>
      <w:r w:rsidRPr="009075BB">
        <w:rPr>
          <w:lang w:val="en-US"/>
        </w:rPr>
        <w:t>.52</w:t>
      </w:r>
      <w:r w:rsidRPr="009075BB">
        <w:rPr>
          <w:lang w:val="id-ID"/>
        </w:rPr>
        <w:t xml:space="preserve">, menampilkan daftar anggota yang terdaftar dalam sistem. Halaman ini mencakup informasi </w:t>
      </w:r>
      <w:r w:rsidRPr="009075BB">
        <w:rPr>
          <w:lang w:val="en-US"/>
        </w:rPr>
        <w:t>seperti</w:t>
      </w:r>
      <w:r w:rsidRPr="009075BB">
        <w:rPr>
          <w:lang w:val="id-ID"/>
        </w:rPr>
        <w:t xml:space="preserve"> nama, kelas, </w:t>
      </w:r>
      <w:r w:rsidRPr="009075BB">
        <w:rPr>
          <w:i/>
          <w:lang w:val="id-ID"/>
        </w:rPr>
        <w:t>section</w:t>
      </w:r>
      <w:r w:rsidRPr="009075BB">
        <w:rPr>
          <w:lang w:val="id-ID"/>
        </w:rPr>
        <w:t>, dan status keaktifan masing-masing anggota.</w:t>
      </w:r>
    </w:p>
    <w:p w14:paraId="0ABE3FB7" w14:textId="77777777" w:rsidR="0022286F" w:rsidRPr="009075BB" w:rsidRDefault="0022286F" w:rsidP="0022286F">
      <w:pPr>
        <w:pStyle w:val="NoSpacing"/>
        <w:rPr>
          <w:rFonts w:ascii="Times New Roman" w:hAnsi="Times New Roman" w:cs="Times New Roman"/>
          <w:lang w:val="id-ID"/>
        </w:rPr>
      </w:pPr>
    </w:p>
    <w:p w14:paraId="3F9F104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020F009" wp14:editId="4AA56C2D">
            <wp:extent cx="3901801" cy="253397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email">
                      <a:extLst>
                        <a:ext uri="{28A0092B-C50C-407E-A947-70E740481C1C}">
                          <a14:useLocalDpi xmlns:a14="http://schemas.microsoft.com/office/drawing/2010/main"/>
                        </a:ext>
                      </a:extLst>
                    </a:blip>
                    <a:stretch>
                      <a:fillRect/>
                    </a:stretch>
                  </pic:blipFill>
                  <pic:spPr>
                    <a:xfrm>
                      <a:off x="0" y="0"/>
                      <a:ext cx="3911357" cy="2540179"/>
                    </a:xfrm>
                    <a:prstGeom prst="rect">
                      <a:avLst/>
                    </a:prstGeom>
                  </pic:spPr>
                </pic:pic>
              </a:graphicData>
            </a:graphic>
          </wp:inline>
        </w:drawing>
      </w:r>
    </w:p>
    <w:p w14:paraId="5440EBA8" w14:textId="77777777" w:rsidR="0022286F" w:rsidRPr="009075BB" w:rsidRDefault="0022286F" w:rsidP="000A7C4F">
      <w:pPr>
        <w:pStyle w:val="Gambar31"/>
        <w:numPr>
          <w:ilvl w:val="0"/>
          <w:numId w:val="18"/>
        </w:numPr>
        <w:rPr>
          <w:rFonts w:cs="Times New Roman"/>
        </w:rPr>
      </w:pPr>
      <w:bookmarkStart w:id="285" w:name="_Toc192234337"/>
      <w:bookmarkStart w:id="286" w:name="_Toc195951873"/>
      <w:r w:rsidRPr="009075BB">
        <w:rPr>
          <w:rFonts w:cs="Times New Roman"/>
        </w:rPr>
        <w:t>Rancangan Halaman Dashboard Pembina</w:t>
      </w:r>
      <w:bookmarkEnd w:id="285"/>
      <w:bookmarkEnd w:id="286"/>
    </w:p>
    <w:p w14:paraId="599D60C6" w14:textId="77777777" w:rsidR="0022286F" w:rsidRPr="009075BB" w:rsidRDefault="0022286F" w:rsidP="0022286F">
      <w:pPr>
        <w:pStyle w:val="NoSpacing"/>
        <w:rPr>
          <w:rFonts w:ascii="Times New Roman" w:hAnsi="Times New Roman" w:cs="Times New Roman"/>
          <w:lang w:val="id-ID"/>
        </w:rPr>
      </w:pPr>
    </w:p>
    <w:p w14:paraId="0596767B" w14:textId="46AE1A3E" w:rsidR="0022286F" w:rsidRPr="009075BB" w:rsidRDefault="0022286F" w:rsidP="0022286F">
      <w:pPr>
        <w:pStyle w:val="BodyText"/>
        <w:ind w:left="567" w:firstLine="709"/>
        <w:rPr>
          <w:lang w:val="id-ID"/>
        </w:rPr>
      </w:pPr>
      <w:r w:rsidRPr="009075BB">
        <w:rPr>
          <w:lang w:val="en-US"/>
        </w:rPr>
        <w:t>Rancangan</w:t>
      </w:r>
      <w:r w:rsidRPr="009075BB">
        <w:rPr>
          <w:lang w:val="id-ID"/>
        </w:rPr>
        <w:t xml:space="preserve"> halaman dashboard </w:t>
      </w:r>
      <w:r w:rsidRPr="009075BB">
        <w:rPr>
          <w:lang w:val="en-US"/>
        </w:rPr>
        <w:t>Pembina</w:t>
      </w:r>
      <w:r w:rsidRPr="009075BB">
        <w:rPr>
          <w:lang w:val="id-ID"/>
        </w:rPr>
        <w:t>, sebagaimana ditampilkan pada Gambar 3</w:t>
      </w:r>
      <w:r w:rsidRPr="009075BB">
        <w:rPr>
          <w:lang w:val="en-US"/>
        </w:rPr>
        <w:t>.53</w:t>
      </w:r>
      <w:r w:rsidRPr="009075BB">
        <w:rPr>
          <w:lang w:val="id-ID"/>
        </w:rPr>
        <w:t xml:space="preserve">, merupakan halaman utama yang diakses oleh </w:t>
      </w:r>
      <w:r w:rsidRPr="009075BB">
        <w:rPr>
          <w:lang w:val="en-US"/>
        </w:rPr>
        <w:t>pembina</w:t>
      </w:r>
      <w:r w:rsidRPr="009075BB">
        <w:rPr>
          <w:lang w:val="id-ID"/>
        </w:rPr>
        <w:t xml:space="preserve"> setelah berhasil login ke dalam sistem. Halaman ini menampil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xml:space="preserve">, </w:t>
      </w:r>
      <w:r w:rsidRPr="009075BB">
        <w:rPr>
          <w:lang w:val="en-US"/>
        </w:rPr>
        <w:t>jadwal</w:t>
      </w:r>
      <w:r w:rsidRPr="009075BB">
        <w:rPr>
          <w:lang w:val="id-ID"/>
        </w:rPr>
        <w:t xml:space="preserve">, </w:t>
      </w:r>
      <w:r w:rsidRPr="009075BB">
        <w:rPr>
          <w:lang w:val="en-US"/>
        </w:rPr>
        <w:t>laporan</w:t>
      </w:r>
      <w:r w:rsidRPr="009075BB">
        <w:rPr>
          <w:lang w:val="id-ID"/>
        </w:rPr>
        <w:t xml:space="preserve">, data anggota, </w:t>
      </w:r>
      <w:r w:rsidRPr="009075BB">
        <w:rPr>
          <w:lang w:val="en-US"/>
        </w:rPr>
        <w:t xml:space="preserve">berita, galeri, prestasi, kontak </w:t>
      </w:r>
      <w:r w:rsidRPr="009075BB">
        <w:rPr>
          <w:lang w:val="id-ID"/>
        </w:rPr>
        <w:t>dan profil.</w:t>
      </w:r>
    </w:p>
    <w:p w14:paraId="784C0B6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733CB32" wp14:editId="290716A1">
            <wp:extent cx="3900936" cy="289818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email">
                      <a:extLst>
                        <a:ext uri="{28A0092B-C50C-407E-A947-70E740481C1C}">
                          <a14:useLocalDpi xmlns:a14="http://schemas.microsoft.com/office/drawing/2010/main"/>
                        </a:ext>
                      </a:extLst>
                    </a:blip>
                    <a:stretch>
                      <a:fillRect/>
                    </a:stretch>
                  </pic:blipFill>
                  <pic:spPr>
                    <a:xfrm>
                      <a:off x="0" y="0"/>
                      <a:ext cx="3912409" cy="2906707"/>
                    </a:xfrm>
                    <a:prstGeom prst="rect">
                      <a:avLst/>
                    </a:prstGeom>
                  </pic:spPr>
                </pic:pic>
              </a:graphicData>
            </a:graphic>
          </wp:inline>
        </w:drawing>
      </w:r>
    </w:p>
    <w:p w14:paraId="185E232C" w14:textId="77777777" w:rsidR="0022286F" w:rsidRPr="009075BB" w:rsidRDefault="0022286F" w:rsidP="000A7C4F">
      <w:pPr>
        <w:pStyle w:val="Gambar31"/>
        <w:numPr>
          <w:ilvl w:val="0"/>
          <w:numId w:val="18"/>
        </w:numPr>
        <w:rPr>
          <w:rFonts w:cs="Times New Roman"/>
        </w:rPr>
      </w:pPr>
      <w:bookmarkStart w:id="287" w:name="_Toc192234338"/>
      <w:bookmarkStart w:id="288" w:name="_Toc195951874"/>
      <w:r w:rsidRPr="009075BB">
        <w:rPr>
          <w:rFonts w:cs="Times New Roman"/>
        </w:rPr>
        <w:t>Rancangan Halaman Laporan</w:t>
      </w:r>
      <w:bookmarkEnd w:id="287"/>
      <w:bookmarkEnd w:id="288"/>
    </w:p>
    <w:p w14:paraId="6E77FDAA" w14:textId="77777777" w:rsidR="0022286F" w:rsidRPr="009075BB" w:rsidRDefault="0022286F" w:rsidP="0022286F">
      <w:pPr>
        <w:pStyle w:val="NoSpacing"/>
        <w:rPr>
          <w:rFonts w:ascii="Times New Roman" w:hAnsi="Times New Roman" w:cs="Times New Roman"/>
          <w:lang w:val="id-ID"/>
        </w:rPr>
      </w:pPr>
    </w:p>
    <w:p w14:paraId="0C4B42D2" w14:textId="32C6845B" w:rsidR="0022286F" w:rsidRPr="009075BB" w:rsidRDefault="0022286F" w:rsidP="0022286F">
      <w:pPr>
        <w:pStyle w:val="BodyText"/>
        <w:ind w:left="567" w:firstLine="709"/>
        <w:rPr>
          <w:lang w:val="id-ID"/>
        </w:rPr>
      </w:pPr>
      <w:r w:rsidRPr="009075BB">
        <w:rPr>
          <w:lang w:val="en-US"/>
        </w:rPr>
        <w:t>Rancangan</w:t>
      </w:r>
      <w:r w:rsidRPr="009075BB">
        <w:rPr>
          <w:lang w:val="id-ID"/>
        </w:rPr>
        <w:t xml:space="preserve"> halaman laporan, sebagaimana ditampilkan pada Gambar 3</w:t>
      </w:r>
      <w:r w:rsidRPr="009075BB">
        <w:rPr>
          <w:lang w:val="en-US"/>
        </w:rPr>
        <w:t>.54</w:t>
      </w:r>
      <w:r w:rsidRPr="009075BB">
        <w:rPr>
          <w:lang w:val="id-ID"/>
        </w:rPr>
        <w:t>, menyajikan daftar nilai anggota yang dinilai oleh pelatih, yang dapat diakses oleh pembina be</w:t>
      </w:r>
      <w:r w:rsidR="00623F11">
        <w:rPr>
          <w:lang w:val="id-ID"/>
        </w:rPr>
        <w:t>rdasarkan semester yang dipilih</w:t>
      </w:r>
      <w:r w:rsidR="00623F11">
        <w:t>, serta juga dapat diakses oleh anggota.</w:t>
      </w:r>
    </w:p>
    <w:p w14:paraId="3E4F20AC" w14:textId="77777777" w:rsidR="0022286F" w:rsidRPr="009075BB" w:rsidRDefault="0022286F" w:rsidP="0022286F">
      <w:pPr>
        <w:pStyle w:val="NoSpacing"/>
        <w:rPr>
          <w:rFonts w:ascii="Times New Roman" w:hAnsi="Times New Roman" w:cs="Times New Roman"/>
          <w:lang w:val="id-ID"/>
        </w:rPr>
      </w:pPr>
    </w:p>
    <w:p w14:paraId="7CA52A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FFBF3AF" wp14:editId="4FC04834">
            <wp:extent cx="3901440" cy="299892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email">
                      <a:extLst>
                        <a:ext uri="{28A0092B-C50C-407E-A947-70E740481C1C}">
                          <a14:useLocalDpi xmlns:a14="http://schemas.microsoft.com/office/drawing/2010/main"/>
                        </a:ext>
                      </a:extLst>
                    </a:blip>
                    <a:stretch>
                      <a:fillRect/>
                    </a:stretch>
                  </pic:blipFill>
                  <pic:spPr>
                    <a:xfrm>
                      <a:off x="0" y="0"/>
                      <a:ext cx="3913010" cy="3007815"/>
                    </a:xfrm>
                    <a:prstGeom prst="rect">
                      <a:avLst/>
                    </a:prstGeom>
                  </pic:spPr>
                </pic:pic>
              </a:graphicData>
            </a:graphic>
          </wp:inline>
        </w:drawing>
      </w:r>
    </w:p>
    <w:p w14:paraId="6762C733" w14:textId="77777777" w:rsidR="0022286F" w:rsidRPr="009075BB" w:rsidRDefault="0022286F" w:rsidP="000A7C4F">
      <w:pPr>
        <w:pStyle w:val="Gambar31"/>
        <w:numPr>
          <w:ilvl w:val="0"/>
          <w:numId w:val="18"/>
        </w:numPr>
        <w:rPr>
          <w:rFonts w:cs="Times New Roman"/>
        </w:rPr>
      </w:pPr>
      <w:bookmarkStart w:id="289" w:name="_Toc192234339"/>
      <w:bookmarkStart w:id="290" w:name="_Toc195951875"/>
      <w:r w:rsidRPr="009075BB">
        <w:rPr>
          <w:rFonts w:cs="Times New Roman"/>
        </w:rPr>
        <w:t>Rancangan Halaman Jadwal</w:t>
      </w:r>
      <w:bookmarkEnd w:id="289"/>
      <w:bookmarkEnd w:id="290"/>
    </w:p>
    <w:p w14:paraId="5380CAB7" w14:textId="77777777" w:rsidR="0022286F" w:rsidRPr="009075BB" w:rsidRDefault="0022286F" w:rsidP="0022286F">
      <w:pPr>
        <w:pStyle w:val="NoSpacing"/>
        <w:rPr>
          <w:rFonts w:ascii="Times New Roman" w:hAnsi="Times New Roman" w:cs="Times New Roman"/>
          <w:lang w:val="id-ID"/>
        </w:rPr>
      </w:pPr>
    </w:p>
    <w:p w14:paraId="0EEDAA7F" w14:textId="77777777" w:rsidR="0022286F" w:rsidRPr="009075BB" w:rsidRDefault="0022286F" w:rsidP="0022286F">
      <w:pPr>
        <w:pStyle w:val="BodyText"/>
        <w:ind w:left="567" w:firstLine="709"/>
        <w:rPr>
          <w:lang w:val="id-ID"/>
        </w:rPr>
      </w:pPr>
      <w:r w:rsidRPr="009075BB">
        <w:rPr>
          <w:lang w:val="id-ID"/>
        </w:rPr>
        <w:t>Rancangan halaman jadwal, sebagaimana ditampilkan pada Gambar 3</w:t>
      </w:r>
      <w:r w:rsidRPr="009075BB">
        <w:rPr>
          <w:lang w:val="en-US"/>
        </w:rPr>
        <w:t>.55</w:t>
      </w:r>
      <w:r w:rsidRPr="009075BB">
        <w:rPr>
          <w:lang w:val="id-ID"/>
        </w:rPr>
        <w:t xml:space="preserve">, merupakan </w:t>
      </w:r>
      <w:r w:rsidRPr="009075BB">
        <w:rPr>
          <w:lang w:val="en-US"/>
        </w:rPr>
        <w:t>halaman</w:t>
      </w:r>
      <w:r w:rsidRPr="009075BB">
        <w:rPr>
          <w:lang w:val="id-ID"/>
        </w:rPr>
        <w:t xml:space="preserve"> yang menyajikan jadwal latihan kegiatan serta menyediakan fitur untuk menambah jadwal. Halaman ini dapat diakses oleh admin dan pembina.</w:t>
      </w:r>
    </w:p>
    <w:p w14:paraId="4EB27F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E9EE59C" wp14:editId="50DB48AB">
            <wp:extent cx="3900170" cy="285943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email">
                      <a:extLst>
                        <a:ext uri="{28A0092B-C50C-407E-A947-70E740481C1C}">
                          <a14:useLocalDpi xmlns:a14="http://schemas.microsoft.com/office/drawing/2010/main"/>
                        </a:ext>
                      </a:extLst>
                    </a:blip>
                    <a:stretch>
                      <a:fillRect/>
                    </a:stretch>
                  </pic:blipFill>
                  <pic:spPr>
                    <a:xfrm>
                      <a:off x="0" y="0"/>
                      <a:ext cx="3919592" cy="2873676"/>
                    </a:xfrm>
                    <a:prstGeom prst="rect">
                      <a:avLst/>
                    </a:prstGeom>
                  </pic:spPr>
                </pic:pic>
              </a:graphicData>
            </a:graphic>
          </wp:inline>
        </w:drawing>
      </w:r>
    </w:p>
    <w:p w14:paraId="30DA3E16" w14:textId="77777777" w:rsidR="0022286F" w:rsidRPr="009075BB" w:rsidRDefault="0022286F" w:rsidP="000A7C4F">
      <w:pPr>
        <w:pStyle w:val="Gambar31"/>
        <w:numPr>
          <w:ilvl w:val="0"/>
          <w:numId w:val="18"/>
        </w:numPr>
        <w:rPr>
          <w:rFonts w:cs="Times New Roman"/>
        </w:rPr>
      </w:pPr>
      <w:bookmarkStart w:id="291" w:name="_Toc192234340"/>
      <w:bookmarkStart w:id="292" w:name="_Toc195951876"/>
      <w:r w:rsidRPr="009075BB">
        <w:rPr>
          <w:rFonts w:cs="Times New Roman"/>
        </w:rPr>
        <w:t>Rancangan Tambah Jadwal</w:t>
      </w:r>
      <w:bookmarkEnd w:id="291"/>
      <w:bookmarkEnd w:id="292"/>
    </w:p>
    <w:p w14:paraId="3F8CAB15" w14:textId="77777777" w:rsidR="0022286F" w:rsidRPr="009075BB" w:rsidRDefault="0022286F" w:rsidP="0022286F">
      <w:pPr>
        <w:pStyle w:val="NoSpacing"/>
        <w:rPr>
          <w:rFonts w:ascii="Times New Roman" w:hAnsi="Times New Roman" w:cs="Times New Roman"/>
          <w:lang w:val="id-ID"/>
        </w:rPr>
      </w:pPr>
    </w:p>
    <w:p w14:paraId="128C1D59" w14:textId="77777777" w:rsidR="0022286F" w:rsidRPr="009075BB" w:rsidRDefault="0022286F" w:rsidP="0022286F">
      <w:pPr>
        <w:pStyle w:val="BodyText"/>
        <w:ind w:left="567" w:firstLine="709"/>
        <w:rPr>
          <w:lang w:val="id-ID"/>
        </w:rPr>
      </w:pPr>
      <w:r w:rsidRPr="009075BB">
        <w:rPr>
          <w:lang w:val="id-ID"/>
        </w:rPr>
        <w:t>Pada Gambar 3</w:t>
      </w:r>
      <w:r w:rsidRPr="009075BB">
        <w:rPr>
          <w:lang w:val="en-US"/>
        </w:rPr>
        <w:t>.56</w:t>
      </w:r>
      <w:r w:rsidRPr="009075BB">
        <w:rPr>
          <w:lang w:val="id-ID"/>
        </w:rPr>
        <w:t xml:space="preserve">, rancangan tambah jadwal berfungsi untuk menambahkan jadwal latihan. Halaman ini berisi formulir dengan beberapa kolom </w:t>
      </w:r>
      <w:r w:rsidRPr="009075BB">
        <w:rPr>
          <w:i/>
          <w:lang w:val="id-ID"/>
        </w:rPr>
        <w:t>input</w:t>
      </w:r>
      <w:r w:rsidRPr="009075BB">
        <w:rPr>
          <w:lang w:val="id-ID"/>
        </w:rPr>
        <w:t>, seperti hari, waktu mulai latihan, dan waktu selesai latihan.</w:t>
      </w:r>
    </w:p>
    <w:p w14:paraId="244E9535" w14:textId="77777777" w:rsidR="0022286F" w:rsidRPr="009075BB" w:rsidRDefault="0022286F" w:rsidP="0022286F">
      <w:pPr>
        <w:pStyle w:val="NoSpacing"/>
        <w:rPr>
          <w:rFonts w:ascii="Times New Roman" w:hAnsi="Times New Roman" w:cs="Times New Roman"/>
          <w:lang w:val="id-ID"/>
        </w:rPr>
      </w:pPr>
    </w:p>
    <w:p w14:paraId="75BEDCB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77FAE67" wp14:editId="48525692">
            <wp:extent cx="3901359" cy="306091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email">
                      <a:extLst>
                        <a:ext uri="{28A0092B-C50C-407E-A947-70E740481C1C}">
                          <a14:useLocalDpi xmlns:a14="http://schemas.microsoft.com/office/drawing/2010/main"/>
                        </a:ext>
                      </a:extLst>
                    </a:blip>
                    <a:stretch>
                      <a:fillRect/>
                    </a:stretch>
                  </pic:blipFill>
                  <pic:spPr>
                    <a:xfrm>
                      <a:off x="0" y="0"/>
                      <a:ext cx="3923717" cy="3078457"/>
                    </a:xfrm>
                    <a:prstGeom prst="rect">
                      <a:avLst/>
                    </a:prstGeom>
                  </pic:spPr>
                </pic:pic>
              </a:graphicData>
            </a:graphic>
          </wp:inline>
        </w:drawing>
      </w:r>
    </w:p>
    <w:p w14:paraId="3626E0E7" w14:textId="77777777" w:rsidR="0022286F" w:rsidRPr="009075BB" w:rsidRDefault="0022286F" w:rsidP="000A7C4F">
      <w:pPr>
        <w:pStyle w:val="Gambar31"/>
        <w:numPr>
          <w:ilvl w:val="0"/>
          <w:numId w:val="18"/>
        </w:numPr>
        <w:rPr>
          <w:rFonts w:cs="Times New Roman"/>
        </w:rPr>
      </w:pPr>
      <w:bookmarkStart w:id="293" w:name="_Toc192234341"/>
      <w:bookmarkStart w:id="294" w:name="_Toc195951877"/>
      <w:r w:rsidRPr="009075BB">
        <w:rPr>
          <w:rFonts w:cs="Times New Roman"/>
        </w:rPr>
        <w:t>Rancangan Halaman Berita</w:t>
      </w:r>
      <w:bookmarkEnd w:id="293"/>
      <w:bookmarkEnd w:id="294"/>
    </w:p>
    <w:p w14:paraId="0C8ED836" w14:textId="77777777" w:rsidR="0022286F" w:rsidRPr="009075BB" w:rsidRDefault="0022286F" w:rsidP="0022286F">
      <w:pPr>
        <w:pStyle w:val="NoSpacing"/>
        <w:rPr>
          <w:rFonts w:ascii="Times New Roman" w:hAnsi="Times New Roman" w:cs="Times New Roman"/>
          <w:lang w:val="id-ID"/>
        </w:rPr>
      </w:pPr>
    </w:p>
    <w:p w14:paraId="5F093E5F"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57</w:t>
      </w:r>
      <w:r w:rsidRPr="009075BB">
        <w:rPr>
          <w:lang w:val="id-ID"/>
        </w:rPr>
        <w:t>, rancangan halaman berita menampilkan daftar berita yang ada, serta dilengkapi dengan fitur untuk membuat dan mengedit berita. Halaman ini dapat diakses oleh admin dan pembina.</w:t>
      </w:r>
    </w:p>
    <w:p w14:paraId="00AAA98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CFFEE0" wp14:editId="5B719710">
            <wp:extent cx="3901868" cy="28051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email">
                      <a:extLst>
                        <a:ext uri="{28A0092B-C50C-407E-A947-70E740481C1C}">
                          <a14:useLocalDpi xmlns:a14="http://schemas.microsoft.com/office/drawing/2010/main"/>
                        </a:ext>
                      </a:extLst>
                    </a:blip>
                    <a:stretch>
                      <a:fillRect/>
                    </a:stretch>
                  </pic:blipFill>
                  <pic:spPr>
                    <a:xfrm>
                      <a:off x="0" y="0"/>
                      <a:ext cx="3908066" cy="2809649"/>
                    </a:xfrm>
                    <a:prstGeom prst="rect">
                      <a:avLst/>
                    </a:prstGeom>
                  </pic:spPr>
                </pic:pic>
              </a:graphicData>
            </a:graphic>
          </wp:inline>
        </w:drawing>
      </w:r>
    </w:p>
    <w:p w14:paraId="2E36E39B" w14:textId="77777777" w:rsidR="0022286F" w:rsidRPr="009075BB" w:rsidRDefault="0022286F" w:rsidP="000A7C4F">
      <w:pPr>
        <w:pStyle w:val="Gambar31"/>
        <w:numPr>
          <w:ilvl w:val="0"/>
          <w:numId w:val="18"/>
        </w:numPr>
        <w:rPr>
          <w:rFonts w:cs="Times New Roman"/>
        </w:rPr>
      </w:pPr>
      <w:bookmarkStart w:id="295" w:name="_Toc192234342"/>
      <w:bookmarkStart w:id="296" w:name="_Toc195951878"/>
      <w:r w:rsidRPr="009075BB">
        <w:rPr>
          <w:rFonts w:cs="Times New Roman"/>
        </w:rPr>
        <w:t>Rancangan Halaman Tambah Berita</w:t>
      </w:r>
      <w:bookmarkEnd w:id="295"/>
      <w:bookmarkEnd w:id="296"/>
    </w:p>
    <w:p w14:paraId="0AC68E4D" w14:textId="77777777" w:rsidR="0022286F" w:rsidRPr="009075BB" w:rsidRDefault="0022286F" w:rsidP="0022286F">
      <w:pPr>
        <w:pStyle w:val="NoSpacing"/>
        <w:rPr>
          <w:rFonts w:ascii="Times New Roman" w:hAnsi="Times New Roman" w:cs="Times New Roman"/>
          <w:lang w:val="id-ID"/>
        </w:rPr>
      </w:pPr>
    </w:p>
    <w:p w14:paraId="7E4DC88B" w14:textId="228A577C" w:rsidR="0022286F" w:rsidRPr="009075BB" w:rsidRDefault="0022286F" w:rsidP="0022286F">
      <w:pPr>
        <w:pStyle w:val="BodyText"/>
        <w:ind w:left="567" w:firstLine="709"/>
        <w:rPr>
          <w:lang w:val="id-ID"/>
        </w:rPr>
      </w:pPr>
      <w:r w:rsidRPr="009075BB">
        <w:rPr>
          <w:lang w:val="id-ID"/>
        </w:rPr>
        <w:t>Pada Gambar 3</w:t>
      </w:r>
      <w:r w:rsidRPr="009075BB">
        <w:rPr>
          <w:lang w:val="en-US"/>
        </w:rPr>
        <w:t>.58</w:t>
      </w:r>
      <w:r w:rsidRPr="009075BB">
        <w:rPr>
          <w:lang w:val="id-ID"/>
        </w:rPr>
        <w:t xml:space="preserve">, rancangan halaman tambah berita terdiri dari formulir yang mencakup </w:t>
      </w:r>
      <w:r w:rsidRPr="009075BB">
        <w:rPr>
          <w:lang w:val="en-US"/>
        </w:rPr>
        <w:t>beberapa</w:t>
      </w:r>
      <w:r w:rsidRPr="009075BB">
        <w:rPr>
          <w:lang w:val="id-ID"/>
        </w:rPr>
        <w:t xml:space="preserve"> kolom </w:t>
      </w:r>
      <w:r w:rsidRPr="009075BB">
        <w:rPr>
          <w:i/>
          <w:lang w:val="id-ID"/>
        </w:rPr>
        <w:t>input</w:t>
      </w:r>
      <w:r w:rsidRPr="009075BB">
        <w:rPr>
          <w:lang w:val="id-ID"/>
        </w:rPr>
        <w:t>, seperti judul, gambar, tanggal, dan informasi terkait berita yang akan di</w:t>
      </w:r>
      <w:r w:rsidR="00C853AA" w:rsidRPr="00C853AA">
        <w:rPr>
          <w:i/>
          <w:lang w:val="id-ID"/>
        </w:rPr>
        <w:t>Posting</w:t>
      </w:r>
      <w:r w:rsidRPr="009075BB">
        <w:rPr>
          <w:lang w:val="id-ID"/>
        </w:rPr>
        <w:t>.</w:t>
      </w:r>
    </w:p>
    <w:p w14:paraId="09137745" w14:textId="77777777" w:rsidR="0022286F" w:rsidRPr="009075BB" w:rsidRDefault="0022286F" w:rsidP="0022286F">
      <w:pPr>
        <w:pStyle w:val="NoSpacing"/>
        <w:rPr>
          <w:rFonts w:ascii="Times New Roman" w:hAnsi="Times New Roman" w:cs="Times New Roman"/>
          <w:lang w:val="id-ID"/>
        </w:rPr>
      </w:pPr>
    </w:p>
    <w:p w14:paraId="4AD34A3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2FBD29CA" wp14:editId="06F8F038">
            <wp:extent cx="3902075" cy="249522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email">
                      <a:extLst>
                        <a:ext uri="{28A0092B-C50C-407E-A947-70E740481C1C}">
                          <a14:useLocalDpi xmlns:a14="http://schemas.microsoft.com/office/drawing/2010/main"/>
                        </a:ext>
                      </a:extLst>
                    </a:blip>
                    <a:stretch>
                      <a:fillRect/>
                    </a:stretch>
                  </pic:blipFill>
                  <pic:spPr>
                    <a:xfrm>
                      <a:off x="0" y="0"/>
                      <a:ext cx="3907713" cy="2498832"/>
                    </a:xfrm>
                    <a:prstGeom prst="rect">
                      <a:avLst/>
                    </a:prstGeom>
                  </pic:spPr>
                </pic:pic>
              </a:graphicData>
            </a:graphic>
          </wp:inline>
        </w:drawing>
      </w:r>
    </w:p>
    <w:p w14:paraId="26D1EF27" w14:textId="77777777" w:rsidR="0022286F" w:rsidRPr="009075BB" w:rsidRDefault="0022286F" w:rsidP="000A7C4F">
      <w:pPr>
        <w:pStyle w:val="Gambar31"/>
        <w:numPr>
          <w:ilvl w:val="0"/>
          <w:numId w:val="18"/>
        </w:numPr>
        <w:rPr>
          <w:rFonts w:cs="Times New Roman"/>
        </w:rPr>
      </w:pPr>
      <w:bookmarkStart w:id="297" w:name="_Toc192234343"/>
      <w:bookmarkStart w:id="298" w:name="_Toc195951879"/>
      <w:r w:rsidRPr="009075BB">
        <w:rPr>
          <w:rFonts w:cs="Times New Roman"/>
        </w:rPr>
        <w:t>Rancangan Halaman Prestasi</w:t>
      </w:r>
      <w:bookmarkEnd w:id="297"/>
      <w:bookmarkEnd w:id="298"/>
    </w:p>
    <w:p w14:paraId="5ED06B3B" w14:textId="77777777" w:rsidR="0022286F" w:rsidRPr="009075BB" w:rsidRDefault="0022286F" w:rsidP="0022286F">
      <w:pPr>
        <w:pStyle w:val="NoSpacing"/>
        <w:rPr>
          <w:rFonts w:ascii="Times New Roman" w:hAnsi="Times New Roman" w:cs="Times New Roman"/>
          <w:lang w:val="id-ID"/>
        </w:rPr>
      </w:pPr>
    </w:p>
    <w:p w14:paraId="7CAE9BE2" w14:textId="77777777" w:rsidR="0022286F" w:rsidRPr="009075BB" w:rsidRDefault="0022286F" w:rsidP="0022286F">
      <w:pPr>
        <w:pStyle w:val="BodyText"/>
        <w:ind w:left="567" w:firstLine="709"/>
        <w:rPr>
          <w:lang w:val="id-ID"/>
        </w:rPr>
      </w:pPr>
      <w:r w:rsidRPr="009075BB">
        <w:rPr>
          <w:lang w:val="id-ID"/>
        </w:rPr>
        <w:t xml:space="preserve">Pada Gambar 3.59, rancangan halaman Prestasi merupakan halaman yang dirancang untuk menampilkan daftar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untuk membuat, mengedit, dan mengelola data prestasi, sehingga memungkinkan admin dan pembina untuk memperbarui informasi prestasi secara berkala.</w:t>
      </w:r>
    </w:p>
    <w:p w14:paraId="519F2B0E" w14:textId="77777777" w:rsidR="0022286F" w:rsidRPr="009075BB" w:rsidRDefault="0022286F" w:rsidP="0022286F">
      <w:pPr>
        <w:pStyle w:val="NoSpacing"/>
        <w:rPr>
          <w:rFonts w:ascii="Times New Roman" w:hAnsi="Times New Roman" w:cs="Times New Roman"/>
          <w:lang w:val="id-ID"/>
        </w:rPr>
      </w:pPr>
    </w:p>
    <w:p w14:paraId="62439EF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72452E9" wp14:editId="678D81D2">
            <wp:extent cx="3901315" cy="226275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email">
                      <a:extLst>
                        <a:ext uri="{28A0092B-C50C-407E-A947-70E740481C1C}">
                          <a14:useLocalDpi xmlns:a14="http://schemas.microsoft.com/office/drawing/2010/main"/>
                        </a:ext>
                      </a:extLst>
                    </a:blip>
                    <a:stretch>
                      <a:fillRect/>
                    </a:stretch>
                  </pic:blipFill>
                  <pic:spPr>
                    <a:xfrm>
                      <a:off x="0" y="0"/>
                      <a:ext cx="3909763" cy="2267652"/>
                    </a:xfrm>
                    <a:prstGeom prst="rect">
                      <a:avLst/>
                    </a:prstGeom>
                  </pic:spPr>
                </pic:pic>
              </a:graphicData>
            </a:graphic>
          </wp:inline>
        </w:drawing>
      </w:r>
    </w:p>
    <w:p w14:paraId="57362C44" w14:textId="77777777" w:rsidR="0022286F" w:rsidRPr="009075BB" w:rsidRDefault="0022286F" w:rsidP="000A7C4F">
      <w:pPr>
        <w:pStyle w:val="Gambar31"/>
        <w:numPr>
          <w:ilvl w:val="0"/>
          <w:numId w:val="18"/>
        </w:numPr>
        <w:rPr>
          <w:rFonts w:cs="Times New Roman"/>
        </w:rPr>
      </w:pPr>
      <w:bookmarkStart w:id="299" w:name="_Toc192234344"/>
      <w:bookmarkStart w:id="300" w:name="_Toc195951880"/>
      <w:r w:rsidRPr="009075BB">
        <w:rPr>
          <w:rFonts w:cs="Times New Roman"/>
        </w:rPr>
        <w:t>Rancangan Tambah Prestasi</w:t>
      </w:r>
      <w:bookmarkEnd w:id="299"/>
      <w:bookmarkEnd w:id="300"/>
    </w:p>
    <w:p w14:paraId="544D11EE" w14:textId="77777777" w:rsidR="0022286F" w:rsidRPr="009075BB" w:rsidRDefault="0022286F" w:rsidP="0022286F">
      <w:pPr>
        <w:pStyle w:val="NoSpacing"/>
        <w:rPr>
          <w:rFonts w:ascii="Times New Roman" w:hAnsi="Times New Roman" w:cs="Times New Roman"/>
          <w:lang w:val="id-ID"/>
        </w:rPr>
      </w:pPr>
    </w:p>
    <w:p w14:paraId="2BB5C083" w14:textId="77777777" w:rsidR="0022286F" w:rsidRPr="009075BB" w:rsidRDefault="0022286F" w:rsidP="0022286F">
      <w:pPr>
        <w:pStyle w:val="BodyText"/>
        <w:ind w:left="567" w:firstLine="709"/>
        <w:rPr>
          <w:lang w:val="id-ID"/>
        </w:rPr>
      </w:pPr>
      <w:r w:rsidRPr="009075BB">
        <w:rPr>
          <w:lang w:val="id-ID"/>
        </w:rPr>
        <w:t xml:space="preserve">Pada Gambar 3.60, rancangan halaman Tambah Prestasi merupakan halaman yang dirancang untuk memungkinkan admin dan pembina dalam menambahkan data prestasi baru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terdiri dari formulir </w:t>
      </w:r>
      <w:r w:rsidRPr="009075BB">
        <w:rPr>
          <w:i/>
          <w:lang w:val="id-ID"/>
        </w:rPr>
        <w:t>input</w:t>
      </w:r>
      <w:r w:rsidRPr="009075BB">
        <w:rPr>
          <w:lang w:val="id-ID"/>
        </w:rPr>
        <w:t xml:space="preserve"> yang mencakup beberapa kolom, antara lain tahun perolehan prestasi, nama </w:t>
      </w:r>
      <w:r w:rsidRPr="009075BB">
        <w:rPr>
          <w:i/>
          <w:lang w:val="id-ID"/>
        </w:rPr>
        <w:t>event</w:t>
      </w:r>
      <w:r w:rsidRPr="009075BB">
        <w:rPr>
          <w:lang w:val="id-ID"/>
        </w:rPr>
        <w:t xml:space="preserve"> atau kompetisi, keterangan tambahan, serta pencapaian atau juara yang diraih.</w:t>
      </w:r>
    </w:p>
    <w:p w14:paraId="76A72E63" w14:textId="77777777" w:rsidR="0022286F" w:rsidRPr="009075BB" w:rsidRDefault="0022286F" w:rsidP="0022286F">
      <w:pPr>
        <w:pStyle w:val="NoSpacing"/>
        <w:rPr>
          <w:rFonts w:ascii="Times New Roman" w:hAnsi="Times New Roman" w:cs="Times New Roman"/>
          <w:lang w:val="id-ID"/>
        </w:rPr>
      </w:pPr>
    </w:p>
    <w:p w14:paraId="06AB932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BA3293" wp14:editId="143310B7">
            <wp:extent cx="3901471" cy="277419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email">
                      <a:extLst>
                        <a:ext uri="{28A0092B-C50C-407E-A947-70E740481C1C}">
                          <a14:useLocalDpi xmlns:a14="http://schemas.microsoft.com/office/drawing/2010/main"/>
                        </a:ext>
                      </a:extLst>
                    </a:blip>
                    <a:stretch>
                      <a:fillRect/>
                    </a:stretch>
                  </pic:blipFill>
                  <pic:spPr>
                    <a:xfrm>
                      <a:off x="0" y="0"/>
                      <a:ext cx="3911319" cy="2781199"/>
                    </a:xfrm>
                    <a:prstGeom prst="rect">
                      <a:avLst/>
                    </a:prstGeom>
                  </pic:spPr>
                </pic:pic>
              </a:graphicData>
            </a:graphic>
          </wp:inline>
        </w:drawing>
      </w:r>
    </w:p>
    <w:p w14:paraId="7F387343" w14:textId="77777777" w:rsidR="0022286F" w:rsidRPr="009075BB" w:rsidRDefault="0022286F" w:rsidP="000A7C4F">
      <w:pPr>
        <w:pStyle w:val="Gambar31"/>
        <w:numPr>
          <w:ilvl w:val="0"/>
          <w:numId w:val="18"/>
        </w:numPr>
        <w:rPr>
          <w:rFonts w:cs="Times New Roman"/>
        </w:rPr>
      </w:pPr>
      <w:bookmarkStart w:id="301" w:name="_Toc192234345"/>
      <w:bookmarkStart w:id="302" w:name="_Toc195951881"/>
      <w:r w:rsidRPr="009075BB">
        <w:rPr>
          <w:rFonts w:cs="Times New Roman"/>
        </w:rPr>
        <w:t>Rancangan Halaman Kontak</w:t>
      </w:r>
      <w:bookmarkEnd w:id="301"/>
      <w:bookmarkEnd w:id="302"/>
    </w:p>
    <w:p w14:paraId="33AAD178" w14:textId="77777777" w:rsidR="0022286F" w:rsidRPr="009075BB" w:rsidRDefault="0022286F" w:rsidP="0022286F">
      <w:pPr>
        <w:pStyle w:val="NoSpacing"/>
        <w:rPr>
          <w:rFonts w:ascii="Times New Roman" w:hAnsi="Times New Roman" w:cs="Times New Roman"/>
          <w:lang w:val="id-ID"/>
        </w:rPr>
      </w:pPr>
    </w:p>
    <w:p w14:paraId="3B32B373"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1</w:t>
      </w:r>
      <w:r w:rsidRPr="009075BB">
        <w:rPr>
          <w:lang w:val="id-ID"/>
        </w:rPr>
        <w:t>, rancangan halaman kontak menampilkan daftar kontak yang dapat dihubungi, serta dilengkapi dengan fitur untuk membuat dan mengedit kontak. Halaman ini dapat diakses oleh admin dan pembina.</w:t>
      </w:r>
    </w:p>
    <w:p w14:paraId="231B07DD" w14:textId="77777777" w:rsidR="0022286F" w:rsidRPr="009075BB" w:rsidRDefault="0022286F" w:rsidP="0022286F">
      <w:pPr>
        <w:pStyle w:val="NoSpacing"/>
        <w:rPr>
          <w:rFonts w:ascii="Times New Roman" w:hAnsi="Times New Roman" w:cs="Times New Roman"/>
          <w:lang w:val="id-ID"/>
        </w:rPr>
      </w:pPr>
    </w:p>
    <w:p w14:paraId="5F096E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614F1C2" wp14:editId="6C8B5892">
            <wp:extent cx="3902020" cy="273616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email">
                      <a:extLst>
                        <a:ext uri="{28A0092B-C50C-407E-A947-70E740481C1C}">
                          <a14:useLocalDpi xmlns:a14="http://schemas.microsoft.com/office/drawing/2010/main"/>
                        </a:ext>
                      </a:extLst>
                    </a:blip>
                    <a:stretch>
                      <a:fillRect/>
                    </a:stretch>
                  </pic:blipFill>
                  <pic:spPr>
                    <a:xfrm>
                      <a:off x="0" y="0"/>
                      <a:ext cx="3911628" cy="2742904"/>
                    </a:xfrm>
                    <a:prstGeom prst="rect">
                      <a:avLst/>
                    </a:prstGeom>
                  </pic:spPr>
                </pic:pic>
              </a:graphicData>
            </a:graphic>
          </wp:inline>
        </w:drawing>
      </w:r>
    </w:p>
    <w:p w14:paraId="07F01738" w14:textId="77777777" w:rsidR="0022286F" w:rsidRPr="009075BB" w:rsidRDefault="0022286F" w:rsidP="000A7C4F">
      <w:pPr>
        <w:pStyle w:val="Gambar31"/>
        <w:numPr>
          <w:ilvl w:val="0"/>
          <w:numId w:val="18"/>
        </w:numPr>
        <w:rPr>
          <w:rFonts w:cs="Times New Roman"/>
        </w:rPr>
      </w:pPr>
      <w:bookmarkStart w:id="303" w:name="_Toc192234346"/>
      <w:bookmarkStart w:id="304" w:name="_Toc195951882"/>
      <w:r w:rsidRPr="009075BB">
        <w:rPr>
          <w:rFonts w:cs="Times New Roman"/>
        </w:rPr>
        <w:t>Rancangan Tambah Kontak</w:t>
      </w:r>
      <w:bookmarkEnd w:id="303"/>
      <w:bookmarkEnd w:id="304"/>
    </w:p>
    <w:p w14:paraId="20B77286" w14:textId="77777777" w:rsidR="0022286F" w:rsidRPr="009075BB" w:rsidRDefault="0022286F" w:rsidP="0022286F">
      <w:pPr>
        <w:pStyle w:val="NoSpacing"/>
        <w:rPr>
          <w:rFonts w:ascii="Times New Roman" w:hAnsi="Times New Roman" w:cs="Times New Roman"/>
          <w:lang w:val="id-ID"/>
        </w:rPr>
      </w:pPr>
    </w:p>
    <w:p w14:paraId="38B1347B"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2</w:t>
      </w:r>
      <w:r w:rsidRPr="009075BB">
        <w:rPr>
          <w:lang w:val="id-ID"/>
        </w:rPr>
        <w:t xml:space="preserve">, rancangan tambah kontak terdiri dari formulir yang mencakup beberapa kolom </w:t>
      </w:r>
      <w:r w:rsidRPr="009075BB">
        <w:rPr>
          <w:i/>
          <w:lang w:val="id-ID"/>
        </w:rPr>
        <w:t>input</w:t>
      </w:r>
      <w:r w:rsidRPr="009075BB">
        <w:rPr>
          <w:lang w:val="id-ID"/>
        </w:rPr>
        <w:t>, antara lain nama, email, dan nomor telepon.</w:t>
      </w:r>
    </w:p>
    <w:p w14:paraId="01371633" w14:textId="77777777" w:rsidR="0022286F" w:rsidRPr="009075BB" w:rsidRDefault="0022286F" w:rsidP="0022286F">
      <w:pPr>
        <w:pStyle w:val="NoSpacing"/>
        <w:rPr>
          <w:rFonts w:ascii="Times New Roman" w:hAnsi="Times New Roman" w:cs="Times New Roman"/>
          <w:lang w:val="id-ID"/>
        </w:rPr>
      </w:pPr>
    </w:p>
    <w:p w14:paraId="395B48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8D1C29D" wp14:editId="6223D853">
            <wp:extent cx="3901325" cy="271995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email">
                      <a:extLst>
                        <a:ext uri="{28A0092B-C50C-407E-A947-70E740481C1C}">
                          <a14:useLocalDpi xmlns:a14="http://schemas.microsoft.com/office/drawing/2010/main"/>
                        </a:ext>
                      </a:extLst>
                    </a:blip>
                    <a:stretch>
                      <a:fillRect/>
                    </a:stretch>
                  </pic:blipFill>
                  <pic:spPr>
                    <a:xfrm>
                      <a:off x="0" y="0"/>
                      <a:ext cx="3918669" cy="2732045"/>
                    </a:xfrm>
                    <a:prstGeom prst="rect">
                      <a:avLst/>
                    </a:prstGeom>
                  </pic:spPr>
                </pic:pic>
              </a:graphicData>
            </a:graphic>
          </wp:inline>
        </w:drawing>
      </w:r>
    </w:p>
    <w:p w14:paraId="7E082CAA" w14:textId="77777777" w:rsidR="0022286F" w:rsidRPr="009075BB" w:rsidRDefault="0022286F" w:rsidP="000A7C4F">
      <w:pPr>
        <w:pStyle w:val="Gambar31"/>
        <w:numPr>
          <w:ilvl w:val="0"/>
          <w:numId w:val="18"/>
        </w:numPr>
        <w:rPr>
          <w:rFonts w:cs="Times New Roman"/>
        </w:rPr>
      </w:pPr>
      <w:bookmarkStart w:id="305" w:name="_Toc192234347"/>
      <w:bookmarkStart w:id="306" w:name="_Toc195951883"/>
      <w:r w:rsidRPr="009075BB">
        <w:rPr>
          <w:rFonts w:cs="Times New Roman"/>
        </w:rPr>
        <w:t>Rancangan Halaman Galeri</w:t>
      </w:r>
      <w:bookmarkEnd w:id="305"/>
      <w:bookmarkEnd w:id="306"/>
    </w:p>
    <w:p w14:paraId="1AA67942" w14:textId="77777777" w:rsidR="0022286F" w:rsidRPr="009075BB" w:rsidRDefault="0022286F" w:rsidP="0022286F">
      <w:pPr>
        <w:pStyle w:val="NoSpacing"/>
        <w:rPr>
          <w:rFonts w:ascii="Times New Roman" w:hAnsi="Times New Roman" w:cs="Times New Roman"/>
          <w:lang w:val="id-ID"/>
        </w:rPr>
      </w:pPr>
    </w:p>
    <w:p w14:paraId="7F86AA6C" w14:textId="77777777" w:rsidR="0022286F" w:rsidRPr="009075BB" w:rsidRDefault="0022286F" w:rsidP="0022286F">
      <w:pPr>
        <w:pStyle w:val="BodyText"/>
        <w:ind w:left="567" w:firstLine="709"/>
        <w:rPr>
          <w:lang w:val="id-ID"/>
        </w:rPr>
      </w:pPr>
      <w:r w:rsidRPr="009075BB">
        <w:rPr>
          <w:lang w:val="id-ID"/>
        </w:rPr>
        <w:t xml:space="preserve">Pada Gambar 3.63, rancangan halaman Galeri merupakan halaman yang dirancang untuk menampilkan daftar koleksi foto dan video yang berkaitan dengan berbaga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yang memungkinkan admin dan pembina untuk menambahkan, mengedit, serta menghapus konten galeri sesuai dengan kebutuhan.</w:t>
      </w:r>
    </w:p>
    <w:p w14:paraId="6C44DC14" w14:textId="77777777" w:rsidR="0022286F" w:rsidRPr="009075BB" w:rsidRDefault="0022286F" w:rsidP="0022286F">
      <w:pPr>
        <w:pStyle w:val="NoSpacing"/>
        <w:rPr>
          <w:rFonts w:ascii="Times New Roman" w:hAnsi="Times New Roman" w:cs="Times New Roman"/>
          <w:lang w:val="id-ID"/>
        </w:rPr>
      </w:pPr>
    </w:p>
    <w:p w14:paraId="28BBEC5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2ED972" wp14:editId="6458B677">
            <wp:extent cx="3902400" cy="2049402"/>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email">
                      <a:extLst>
                        <a:ext uri="{28A0092B-C50C-407E-A947-70E740481C1C}">
                          <a14:useLocalDpi xmlns:a14="http://schemas.microsoft.com/office/drawing/2010/main"/>
                        </a:ext>
                      </a:extLst>
                    </a:blip>
                    <a:stretch>
                      <a:fillRect/>
                    </a:stretch>
                  </pic:blipFill>
                  <pic:spPr>
                    <a:xfrm>
                      <a:off x="0" y="0"/>
                      <a:ext cx="3902400" cy="2049402"/>
                    </a:xfrm>
                    <a:prstGeom prst="rect">
                      <a:avLst/>
                    </a:prstGeom>
                  </pic:spPr>
                </pic:pic>
              </a:graphicData>
            </a:graphic>
          </wp:inline>
        </w:drawing>
      </w:r>
    </w:p>
    <w:p w14:paraId="4C67AACA" w14:textId="77777777" w:rsidR="0022286F" w:rsidRPr="009075BB" w:rsidRDefault="0022286F" w:rsidP="000A7C4F">
      <w:pPr>
        <w:pStyle w:val="Gambar31"/>
        <w:numPr>
          <w:ilvl w:val="0"/>
          <w:numId w:val="18"/>
        </w:numPr>
        <w:rPr>
          <w:rFonts w:cs="Times New Roman"/>
        </w:rPr>
      </w:pPr>
      <w:bookmarkStart w:id="307" w:name="_Toc192234348"/>
      <w:bookmarkStart w:id="308" w:name="_Toc195951884"/>
      <w:r w:rsidRPr="009075BB">
        <w:rPr>
          <w:rFonts w:cs="Times New Roman"/>
        </w:rPr>
        <w:t>Rancangan Halaman Tambah Galeri</w:t>
      </w:r>
      <w:bookmarkEnd w:id="307"/>
      <w:bookmarkEnd w:id="308"/>
    </w:p>
    <w:p w14:paraId="400FDCA7" w14:textId="77777777" w:rsidR="0022286F" w:rsidRPr="009075BB" w:rsidRDefault="0022286F" w:rsidP="0022286F">
      <w:pPr>
        <w:pStyle w:val="NoSpacing"/>
        <w:rPr>
          <w:rFonts w:ascii="Times New Roman" w:hAnsi="Times New Roman" w:cs="Times New Roman"/>
          <w:lang w:val="id-ID"/>
        </w:rPr>
      </w:pPr>
    </w:p>
    <w:p w14:paraId="3B90C145" w14:textId="77777777" w:rsidR="0022286F" w:rsidRPr="009075BB" w:rsidRDefault="0022286F" w:rsidP="0022286F">
      <w:pPr>
        <w:pStyle w:val="BodyText"/>
        <w:ind w:left="567" w:firstLine="709"/>
        <w:rPr>
          <w:lang w:val="id-ID"/>
        </w:rPr>
      </w:pPr>
      <w:r w:rsidRPr="009075BB">
        <w:rPr>
          <w:lang w:val="id-ID"/>
        </w:rPr>
        <w:t>Pada Gambar 3.64, rancangan halaman Tambah Galeri merupakan halaman yang dirancang untuk memungkinkan admin dan pembina dalam menambahkan dokumentasi baru. Halaman ini terdiri dari formulir input yang mencakup beberapa kolom, antara lain judul galeri, unggahan gambar atau video, tanggal kegiatan, serta keterangan tambahan yang dapat digunakan untuk memberikan informasi lebih lanjut mengenai konten yang diunggah.</w:t>
      </w:r>
    </w:p>
    <w:p w14:paraId="3B533C4C" w14:textId="77777777" w:rsidR="0022286F" w:rsidRPr="009075BB" w:rsidRDefault="0022286F" w:rsidP="0022286F">
      <w:pPr>
        <w:pStyle w:val="NoSpacing"/>
        <w:rPr>
          <w:rFonts w:ascii="Times New Roman" w:hAnsi="Times New Roman" w:cs="Times New Roman"/>
          <w:lang w:val="id-ID"/>
        </w:rPr>
      </w:pPr>
    </w:p>
    <w:p w14:paraId="033D0D5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5CDB15" wp14:editId="174D8508">
            <wp:extent cx="3901801" cy="210002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email">
                      <a:extLst>
                        <a:ext uri="{28A0092B-C50C-407E-A947-70E740481C1C}">
                          <a14:useLocalDpi xmlns:a14="http://schemas.microsoft.com/office/drawing/2010/main"/>
                        </a:ext>
                      </a:extLst>
                    </a:blip>
                    <a:stretch>
                      <a:fillRect/>
                    </a:stretch>
                  </pic:blipFill>
                  <pic:spPr>
                    <a:xfrm>
                      <a:off x="0" y="0"/>
                      <a:ext cx="3908552" cy="2103654"/>
                    </a:xfrm>
                    <a:prstGeom prst="rect">
                      <a:avLst/>
                    </a:prstGeom>
                  </pic:spPr>
                </pic:pic>
              </a:graphicData>
            </a:graphic>
          </wp:inline>
        </w:drawing>
      </w:r>
    </w:p>
    <w:p w14:paraId="5835CBB9" w14:textId="77777777" w:rsidR="0022286F" w:rsidRPr="009075BB" w:rsidRDefault="0022286F" w:rsidP="000A7C4F">
      <w:pPr>
        <w:pStyle w:val="Gambar31"/>
        <w:numPr>
          <w:ilvl w:val="0"/>
          <w:numId w:val="18"/>
        </w:numPr>
        <w:rPr>
          <w:rFonts w:cs="Times New Roman"/>
        </w:rPr>
      </w:pPr>
      <w:bookmarkStart w:id="309" w:name="_Toc192234349"/>
      <w:bookmarkStart w:id="310" w:name="_Toc195951885"/>
      <w:r w:rsidRPr="009075BB">
        <w:rPr>
          <w:rFonts w:cs="Times New Roman"/>
        </w:rPr>
        <w:t>Rancangan Halaman Dashboard Admin</w:t>
      </w:r>
      <w:bookmarkEnd w:id="309"/>
      <w:bookmarkEnd w:id="310"/>
    </w:p>
    <w:p w14:paraId="22D5617C" w14:textId="77777777" w:rsidR="0022286F" w:rsidRPr="009075BB" w:rsidRDefault="0022286F" w:rsidP="0022286F">
      <w:pPr>
        <w:pStyle w:val="NoSpacing"/>
        <w:rPr>
          <w:rFonts w:ascii="Times New Roman" w:hAnsi="Times New Roman" w:cs="Times New Roman"/>
          <w:lang w:val="id-ID"/>
        </w:rPr>
      </w:pPr>
    </w:p>
    <w:p w14:paraId="6F09A464" w14:textId="09C9FBF0" w:rsidR="0022286F" w:rsidRPr="009075BB" w:rsidRDefault="0022286F" w:rsidP="0022286F">
      <w:pPr>
        <w:pStyle w:val="BodyText"/>
        <w:ind w:left="567" w:firstLine="709"/>
        <w:rPr>
          <w:lang w:val="id-ID"/>
        </w:rPr>
      </w:pPr>
      <w:r w:rsidRPr="009075BB">
        <w:rPr>
          <w:lang w:val="id-ID"/>
        </w:rPr>
        <w:t>Rancangan halaman dashboard admin, sebagaimana ditampilkan pada Gambar 3</w:t>
      </w:r>
      <w:r w:rsidRPr="009075BB">
        <w:rPr>
          <w:lang w:val="en-US"/>
        </w:rPr>
        <w:t>.65</w:t>
      </w:r>
      <w:r w:rsidRPr="009075BB">
        <w:rPr>
          <w:lang w:val="id-ID"/>
        </w:rPr>
        <w:t xml:space="preserve">, </w:t>
      </w:r>
      <w:r w:rsidRPr="009075BB">
        <w:rPr>
          <w:lang w:val="en-US"/>
        </w:rPr>
        <w:t>merupakan</w:t>
      </w:r>
      <w:r w:rsidRPr="009075BB">
        <w:rPr>
          <w:lang w:val="id-ID"/>
        </w:rPr>
        <w:t xml:space="preserve"> halaman utama yang diakses oleh admin setelah berhasil melakukan </w:t>
      </w:r>
      <w:r w:rsidRPr="009075BB">
        <w:rPr>
          <w:i/>
          <w:lang w:val="id-ID"/>
        </w:rPr>
        <w:t>login</w:t>
      </w:r>
      <w:r w:rsidRPr="009075BB">
        <w:rPr>
          <w:lang w:val="id-ID"/>
        </w:rPr>
        <w:t xml:space="preserve"> ke dalam sistem. Halaman ini menyaji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jadwal, semester, pengguna, berita, galeri, prestasi, kontak, dan profil.</w:t>
      </w:r>
    </w:p>
    <w:p w14:paraId="5FF48211"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3F53390" wp14:editId="40C7E2DF">
            <wp:extent cx="3902400" cy="260236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422EBC30" w14:textId="77777777" w:rsidR="0022286F" w:rsidRPr="009075BB" w:rsidRDefault="0022286F" w:rsidP="000A7C4F">
      <w:pPr>
        <w:pStyle w:val="Gambar31"/>
        <w:numPr>
          <w:ilvl w:val="0"/>
          <w:numId w:val="18"/>
        </w:numPr>
        <w:rPr>
          <w:rFonts w:cs="Times New Roman"/>
        </w:rPr>
      </w:pPr>
      <w:bookmarkStart w:id="311" w:name="_Toc192234350"/>
      <w:bookmarkStart w:id="312" w:name="_Toc195951886"/>
      <w:r w:rsidRPr="009075BB">
        <w:rPr>
          <w:rFonts w:cs="Times New Roman"/>
        </w:rPr>
        <w:t>Rancangan Halaman Semester</w:t>
      </w:r>
      <w:bookmarkEnd w:id="311"/>
      <w:bookmarkEnd w:id="312"/>
    </w:p>
    <w:p w14:paraId="15F65A80" w14:textId="77777777" w:rsidR="0022286F" w:rsidRPr="009075BB" w:rsidRDefault="0022286F" w:rsidP="0022286F">
      <w:pPr>
        <w:pStyle w:val="NoSpacing"/>
        <w:rPr>
          <w:rFonts w:ascii="Times New Roman" w:hAnsi="Times New Roman" w:cs="Times New Roman"/>
          <w:lang w:val="id-ID"/>
        </w:rPr>
      </w:pPr>
    </w:p>
    <w:p w14:paraId="26FAAAE8" w14:textId="77777777" w:rsidR="0022286F" w:rsidRPr="009075BB" w:rsidRDefault="0022286F" w:rsidP="0022286F">
      <w:pPr>
        <w:pStyle w:val="BodyText"/>
        <w:ind w:left="567" w:firstLine="709"/>
        <w:rPr>
          <w:lang w:val="id-ID"/>
        </w:rPr>
      </w:pPr>
      <w:r w:rsidRPr="009075BB">
        <w:rPr>
          <w:lang w:val="id-ID"/>
        </w:rPr>
        <w:t>Pada Gambar 3.66, rancangan halaman Semester merupakan halaman yang dirancang untuk menampilkan daftar semester yang tersedia dalam sistem. Halaman ini dilengkapi dengan fitur yang memungkinkan admin dan pembina untuk menambah semester baru sesuai dengan periode akademik yang berlangsung.</w:t>
      </w:r>
    </w:p>
    <w:p w14:paraId="797B47EA" w14:textId="77777777" w:rsidR="0022286F" w:rsidRPr="009075BB" w:rsidRDefault="0022286F" w:rsidP="0022286F">
      <w:pPr>
        <w:pStyle w:val="NoSpacing"/>
        <w:rPr>
          <w:rFonts w:ascii="Times New Roman" w:hAnsi="Times New Roman" w:cs="Times New Roman"/>
          <w:lang w:val="id-ID"/>
        </w:rPr>
      </w:pPr>
    </w:p>
    <w:p w14:paraId="0982E0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F574A65" wp14:editId="62CDE62C">
            <wp:extent cx="3900805" cy="28361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email">
                      <a:extLst>
                        <a:ext uri="{28A0092B-C50C-407E-A947-70E740481C1C}">
                          <a14:useLocalDpi xmlns:a14="http://schemas.microsoft.com/office/drawing/2010/main"/>
                        </a:ext>
                      </a:extLst>
                    </a:blip>
                    <a:stretch>
                      <a:fillRect/>
                    </a:stretch>
                  </pic:blipFill>
                  <pic:spPr>
                    <a:xfrm>
                      <a:off x="0" y="0"/>
                      <a:ext cx="3914865" cy="2846413"/>
                    </a:xfrm>
                    <a:prstGeom prst="rect">
                      <a:avLst/>
                    </a:prstGeom>
                  </pic:spPr>
                </pic:pic>
              </a:graphicData>
            </a:graphic>
          </wp:inline>
        </w:drawing>
      </w:r>
    </w:p>
    <w:p w14:paraId="7CF34D9A" w14:textId="77777777" w:rsidR="0022286F" w:rsidRPr="009075BB" w:rsidRDefault="0022286F" w:rsidP="000A7C4F">
      <w:pPr>
        <w:pStyle w:val="Gambar31"/>
        <w:numPr>
          <w:ilvl w:val="0"/>
          <w:numId w:val="18"/>
        </w:numPr>
        <w:rPr>
          <w:rFonts w:cs="Times New Roman"/>
        </w:rPr>
      </w:pPr>
      <w:bookmarkStart w:id="313" w:name="_Toc192234351"/>
      <w:bookmarkStart w:id="314" w:name="_Toc195951887"/>
      <w:r w:rsidRPr="009075BB">
        <w:rPr>
          <w:rFonts w:cs="Times New Roman"/>
        </w:rPr>
        <w:t>Rancangan Tambah Semester</w:t>
      </w:r>
      <w:bookmarkEnd w:id="313"/>
      <w:bookmarkEnd w:id="314"/>
    </w:p>
    <w:p w14:paraId="1CF50296" w14:textId="77777777" w:rsidR="0022286F" w:rsidRPr="009075BB" w:rsidRDefault="0022286F" w:rsidP="0022286F">
      <w:pPr>
        <w:pStyle w:val="NoSpacing"/>
        <w:rPr>
          <w:rFonts w:ascii="Times New Roman" w:hAnsi="Times New Roman" w:cs="Times New Roman"/>
          <w:lang w:val="id-ID"/>
        </w:rPr>
      </w:pPr>
    </w:p>
    <w:p w14:paraId="7E70EEDC" w14:textId="77777777" w:rsidR="0022286F" w:rsidRPr="009075BB" w:rsidRDefault="0022286F" w:rsidP="0022286F">
      <w:pPr>
        <w:pStyle w:val="BodyText"/>
        <w:ind w:left="567" w:firstLine="709"/>
        <w:rPr>
          <w:lang w:val="id-ID"/>
        </w:rPr>
      </w:pPr>
      <w:r w:rsidRPr="009075BB">
        <w:rPr>
          <w:lang w:val="id-ID"/>
        </w:rPr>
        <w:t>Pada Gambar 3.67, rancangan halaman Tambah Semester merupakan halaman yang dirancang untuk memungkinkan admin dan pembina menambahkan data semester baru ke dalam sistem. Halaman ini terdiri dari formulir input yang mencakup kolom untuk nama semester</w:t>
      </w:r>
    </w:p>
    <w:p w14:paraId="4D885AD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0040BE4" wp14:editId="0648DE82">
            <wp:extent cx="3902400" cy="19663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email">
                      <a:extLst>
                        <a:ext uri="{28A0092B-C50C-407E-A947-70E740481C1C}">
                          <a14:useLocalDpi xmlns:a14="http://schemas.microsoft.com/office/drawing/2010/main"/>
                        </a:ext>
                      </a:extLst>
                    </a:blip>
                    <a:stretch>
                      <a:fillRect/>
                    </a:stretch>
                  </pic:blipFill>
                  <pic:spPr>
                    <a:xfrm>
                      <a:off x="0" y="0"/>
                      <a:ext cx="3902400" cy="1966343"/>
                    </a:xfrm>
                    <a:prstGeom prst="rect">
                      <a:avLst/>
                    </a:prstGeom>
                  </pic:spPr>
                </pic:pic>
              </a:graphicData>
            </a:graphic>
          </wp:inline>
        </w:drawing>
      </w:r>
    </w:p>
    <w:p w14:paraId="0312D4B0" w14:textId="77777777" w:rsidR="0022286F" w:rsidRPr="009075BB" w:rsidRDefault="0022286F" w:rsidP="000A7C4F">
      <w:pPr>
        <w:pStyle w:val="Gambar31"/>
        <w:numPr>
          <w:ilvl w:val="0"/>
          <w:numId w:val="18"/>
        </w:numPr>
        <w:rPr>
          <w:rFonts w:cs="Times New Roman"/>
        </w:rPr>
      </w:pPr>
      <w:bookmarkStart w:id="315" w:name="_Toc192234352"/>
      <w:bookmarkStart w:id="316" w:name="_Toc195951888"/>
      <w:r w:rsidRPr="009075BB">
        <w:rPr>
          <w:rFonts w:cs="Times New Roman"/>
        </w:rPr>
        <w:t xml:space="preserve">Rancangan Halaman </w:t>
      </w:r>
      <w:r w:rsidRPr="009075BB">
        <w:rPr>
          <w:rFonts w:cs="Times New Roman"/>
          <w:i/>
        </w:rPr>
        <w:t>User</w:t>
      </w:r>
      <w:bookmarkEnd w:id="315"/>
      <w:bookmarkEnd w:id="316"/>
    </w:p>
    <w:p w14:paraId="047615D8" w14:textId="77777777" w:rsidR="0022286F" w:rsidRPr="009075BB" w:rsidRDefault="0022286F" w:rsidP="0022286F">
      <w:pPr>
        <w:pStyle w:val="NoSpacing"/>
        <w:rPr>
          <w:rFonts w:ascii="Times New Roman" w:hAnsi="Times New Roman" w:cs="Times New Roman"/>
          <w:lang w:val="id-ID"/>
        </w:rPr>
      </w:pPr>
    </w:p>
    <w:p w14:paraId="4130B1E6" w14:textId="77777777" w:rsidR="0022286F" w:rsidRPr="009075BB" w:rsidRDefault="0022286F" w:rsidP="0022286F">
      <w:pPr>
        <w:pStyle w:val="BodyText"/>
        <w:ind w:left="567" w:firstLine="709"/>
        <w:rPr>
          <w:lang w:val="id-ID"/>
        </w:rPr>
      </w:pPr>
      <w:r w:rsidRPr="009075BB">
        <w:rPr>
          <w:lang w:val="id-ID"/>
        </w:rPr>
        <w:t>Rancangan halaman pengguna, sebagaimana ditampilkan pada Gambar 3</w:t>
      </w:r>
      <w:r w:rsidRPr="009075BB">
        <w:rPr>
          <w:lang w:val="en-US"/>
        </w:rPr>
        <w:t>.68</w:t>
      </w:r>
      <w:r w:rsidRPr="009075BB">
        <w:rPr>
          <w:lang w:val="id-ID"/>
        </w:rPr>
        <w:t>, menampilkan daftar pelatih dan pembina yang terdaftar dalam sistem. Halaman ini juga dilengkapi dengan fitur untuk menambahkan pengguna baru.</w:t>
      </w:r>
    </w:p>
    <w:p w14:paraId="04259865" w14:textId="77777777" w:rsidR="0022286F" w:rsidRPr="009075BB" w:rsidRDefault="0022286F" w:rsidP="0022286F">
      <w:pPr>
        <w:pStyle w:val="NoSpacing"/>
        <w:rPr>
          <w:rFonts w:ascii="Times New Roman" w:hAnsi="Times New Roman" w:cs="Times New Roman"/>
          <w:lang w:val="id-ID"/>
        </w:rPr>
      </w:pPr>
    </w:p>
    <w:p w14:paraId="315408B3" w14:textId="77777777"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48CC8F1" wp14:editId="1805835F">
            <wp:extent cx="3902400" cy="25835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email">
                      <a:extLst>
                        <a:ext uri="{28A0092B-C50C-407E-A947-70E740481C1C}">
                          <a14:useLocalDpi xmlns:a14="http://schemas.microsoft.com/office/drawing/2010/main"/>
                        </a:ext>
                      </a:extLst>
                    </a:blip>
                    <a:stretch>
                      <a:fillRect/>
                    </a:stretch>
                  </pic:blipFill>
                  <pic:spPr>
                    <a:xfrm>
                      <a:off x="0" y="0"/>
                      <a:ext cx="3902400" cy="2583550"/>
                    </a:xfrm>
                    <a:prstGeom prst="rect">
                      <a:avLst/>
                    </a:prstGeom>
                  </pic:spPr>
                </pic:pic>
              </a:graphicData>
            </a:graphic>
          </wp:inline>
        </w:drawing>
      </w:r>
    </w:p>
    <w:p w14:paraId="7FDE82BB" w14:textId="77777777" w:rsidR="0022286F" w:rsidRPr="009075BB" w:rsidRDefault="0022286F" w:rsidP="000A7C4F">
      <w:pPr>
        <w:pStyle w:val="Gambar31"/>
        <w:numPr>
          <w:ilvl w:val="0"/>
          <w:numId w:val="18"/>
        </w:numPr>
        <w:rPr>
          <w:rFonts w:cs="Times New Roman"/>
        </w:rPr>
      </w:pPr>
      <w:bookmarkStart w:id="317" w:name="_Toc192234353"/>
      <w:bookmarkStart w:id="318" w:name="_Toc195951889"/>
      <w:r w:rsidRPr="009075BB">
        <w:rPr>
          <w:rFonts w:cs="Times New Roman"/>
        </w:rPr>
        <w:t xml:space="preserve">Rancangan Tambah </w:t>
      </w:r>
      <w:r w:rsidRPr="009075BB">
        <w:rPr>
          <w:rFonts w:cs="Times New Roman"/>
          <w:i/>
        </w:rPr>
        <w:t>User</w:t>
      </w:r>
      <w:bookmarkEnd w:id="317"/>
      <w:bookmarkEnd w:id="318"/>
    </w:p>
    <w:p w14:paraId="164A399F" w14:textId="77777777" w:rsidR="0022286F" w:rsidRPr="009075BB" w:rsidRDefault="0022286F" w:rsidP="0022286F">
      <w:pPr>
        <w:pStyle w:val="NoSpacing"/>
        <w:rPr>
          <w:rFonts w:ascii="Times New Roman" w:hAnsi="Times New Roman" w:cs="Times New Roman"/>
          <w:lang w:val="id-ID"/>
        </w:rPr>
      </w:pPr>
    </w:p>
    <w:p w14:paraId="38913BA4" w14:textId="77777777" w:rsidR="0022286F" w:rsidRPr="009075BB" w:rsidRDefault="0022286F" w:rsidP="0022286F">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Pr="009075BB">
        <w:rPr>
          <w:lang w:val="en-US"/>
        </w:rPr>
        <w:t>.69</w:t>
      </w:r>
      <w:r w:rsidRPr="009075BB">
        <w:rPr>
          <w:lang w:val="id-ID"/>
        </w:rPr>
        <w:t xml:space="preserve">, rancangan tambah pengguna terdiri dari formulir dengan kolom </w:t>
      </w:r>
      <w:r w:rsidRPr="009075BB">
        <w:rPr>
          <w:i/>
          <w:lang w:val="id-ID"/>
        </w:rPr>
        <w:t>input</w:t>
      </w:r>
      <w:r w:rsidRPr="009075BB">
        <w:rPr>
          <w:lang w:val="id-ID"/>
        </w:rPr>
        <w:t xml:space="preserve"> yang mencakup peran pengguna, nama, email, dan password yang telah ditentukan oleh sistem.</w:t>
      </w:r>
    </w:p>
    <w:p w14:paraId="36A9C2DE" w14:textId="77777777" w:rsidR="0022286F" w:rsidRPr="009075BB" w:rsidRDefault="0022286F" w:rsidP="0022286F">
      <w:pPr>
        <w:pStyle w:val="NoSpacing"/>
        <w:rPr>
          <w:rFonts w:ascii="Times New Roman" w:hAnsi="Times New Roman" w:cs="Times New Roman"/>
          <w:lang w:val="id-ID"/>
        </w:rPr>
      </w:pPr>
    </w:p>
    <w:p w14:paraId="29A592A5" w14:textId="77777777" w:rsidR="0022286F" w:rsidRPr="009075BB" w:rsidRDefault="0022286F" w:rsidP="0022286F">
      <w:pPr>
        <w:pStyle w:val="Heading3"/>
        <w:numPr>
          <w:ilvl w:val="2"/>
          <w:numId w:val="5"/>
        </w:numPr>
        <w:spacing w:line="360" w:lineRule="auto"/>
        <w:ind w:left="1276" w:hanging="709"/>
        <w:rPr>
          <w:rFonts w:cs="Times New Roman"/>
        </w:rPr>
      </w:pPr>
      <w:bookmarkStart w:id="319" w:name="_Toc192654597"/>
      <w:bookmarkStart w:id="320" w:name="_Toc195952511"/>
      <w:r w:rsidRPr="009075BB">
        <w:rPr>
          <w:rFonts w:cs="Times New Roman"/>
        </w:rPr>
        <w:t>Perancangan Pengujian</w:t>
      </w:r>
      <w:bookmarkEnd w:id="319"/>
      <w:bookmarkEnd w:id="320"/>
    </w:p>
    <w:p w14:paraId="4FF78F2B" w14:textId="77777777" w:rsidR="0022286F" w:rsidRPr="009075BB" w:rsidRDefault="0022286F" w:rsidP="0022286F">
      <w:pPr>
        <w:pStyle w:val="BodyText"/>
        <w:ind w:left="567" w:firstLine="709"/>
      </w:pPr>
      <w:r w:rsidRPr="009075BB">
        <w:t xml:space="preserve">Perancangan </w:t>
      </w:r>
      <w:r w:rsidRPr="009075BB">
        <w:rPr>
          <w:color w:val="auto"/>
        </w:rPr>
        <w:t>pengujian</w:t>
      </w:r>
      <w:r w:rsidRPr="009075BB">
        <w:t xml:space="preserve"> bertujuan untuk mengevaluasi kesesuaian aplikasi yang dibangun dengan perancangan yang telah dilakukan sebelumnya. Pengujian ini bertujuan untuk memastikan bahwa aplikasi yang dibuat telah memenuhi kriteria dan tujuan yang ditetapkan dalam perancangan. Proses pengujian sistem akan </w:t>
      </w:r>
      <w:r w:rsidRPr="009075BB">
        <w:lastRenderedPageBreak/>
        <w:t xml:space="preserve">dilakukan dengan menggunakan strategi pengujian </w:t>
      </w:r>
      <w:r w:rsidRPr="009075BB">
        <w:rPr>
          <w:i/>
        </w:rPr>
        <w:t>User</w:t>
      </w:r>
      <w:r w:rsidRPr="009075BB">
        <w:t xml:space="preserve"> </w:t>
      </w:r>
      <w:r w:rsidRPr="009075BB">
        <w:rPr>
          <w:i/>
        </w:rPr>
        <w:t>Acceptance</w:t>
      </w:r>
      <w:r w:rsidRPr="009075BB">
        <w:t xml:space="preserve"> </w:t>
      </w:r>
      <w:r w:rsidRPr="009075BB">
        <w:rPr>
          <w:i/>
        </w:rPr>
        <w:t>Testing</w:t>
      </w:r>
      <w:r w:rsidRPr="009075BB">
        <w:t xml:space="preserve"> (UAT) yang mencakup pengujian </w:t>
      </w:r>
      <w:r w:rsidRPr="009075BB">
        <w:rPr>
          <w:i/>
        </w:rPr>
        <w:t>Blackbox</w:t>
      </w:r>
      <w:r w:rsidRPr="009075BB">
        <w:t xml:space="preserve"> dan pengujian </w:t>
      </w:r>
      <w:r w:rsidRPr="009075BB">
        <w:rPr>
          <w:i/>
        </w:rPr>
        <w:t>Beta</w:t>
      </w:r>
      <w:r w:rsidRPr="009075BB">
        <w:t>.</w:t>
      </w:r>
    </w:p>
    <w:p w14:paraId="673C4C8B" w14:textId="77777777" w:rsidR="0022286F" w:rsidRPr="009075BB" w:rsidRDefault="0022286F" w:rsidP="0022286F">
      <w:pPr>
        <w:pStyle w:val="NoSpacing"/>
        <w:rPr>
          <w:rFonts w:ascii="Times New Roman" w:hAnsi="Times New Roman" w:cs="Times New Roman"/>
          <w:lang w:val="id"/>
        </w:rPr>
      </w:pPr>
    </w:p>
    <w:p w14:paraId="0F516E3B" w14:textId="77777777" w:rsidR="0022286F" w:rsidRPr="009075BB" w:rsidRDefault="0022286F" w:rsidP="000A7C4F">
      <w:pPr>
        <w:pStyle w:val="BodyText"/>
        <w:numPr>
          <w:ilvl w:val="0"/>
          <w:numId w:val="31"/>
        </w:numPr>
        <w:ind w:left="1701" w:hanging="567"/>
        <w:rPr>
          <w:i/>
          <w:iCs/>
        </w:rPr>
      </w:pPr>
      <w:bookmarkStart w:id="321" w:name="_Toc187055469"/>
      <w:r w:rsidRPr="009075BB">
        <w:t xml:space="preserve">Perancangan Pengujian </w:t>
      </w:r>
      <w:r w:rsidRPr="009075BB">
        <w:rPr>
          <w:i/>
          <w:iCs/>
        </w:rPr>
        <w:t>Blackbox</w:t>
      </w:r>
      <w:bookmarkEnd w:id="321"/>
    </w:p>
    <w:p w14:paraId="41FE78F8" w14:textId="77777777" w:rsidR="0022286F" w:rsidRPr="009075BB" w:rsidRDefault="0022286F" w:rsidP="0022286F">
      <w:pPr>
        <w:pStyle w:val="BodyText"/>
        <w:ind w:left="1134"/>
        <w:rPr>
          <w:lang w:val="en-US"/>
        </w:rPr>
      </w:pPr>
      <w:r w:rsidRPr="009075BB">
        <w:rPr>
          <w:rStyle w:val="BodyTextChar"/>
          <w:i/>
          <w:lang w:val="en-US"/>
        </w:rPr>
        <w:t>Blackbox</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sering kali dikategorikan sebagai metode </w:t>
      </w:r>
      <w:r w:rsidRPr="009075BB">
        <w:rPr>
          <w:rStyle w:val="BodyTextChar"/>
          <w:i/>
          <w:lang w:val="en-US"/>
        </w:rPr>
        <w:t>User</w:t>
      </w:r>
      <w:r w:rsidRPr="009075BB">
        <w:rPr>
          <w:rStyle w:val="BodyTextChar"/>
          <w:lang w:val="en-US"/>
        </w:rPr>
        <w:t xml:space="preserve"> </w:t>
      </w:r>
      <w:r w:rsidRPr="009075BB">
        <w:rPr>
          <w:rStyle w:val="BodyTextChar"/>
          <w:i/>
          <w:lang w:val="en-US"/>
        </w:rPr>
        <w:t>Acceptance</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UAT) yang </w:t>
      </w:r>
      <w:r w:rsidRPr="009075BB">
        <w:t>berfokus</w:t>
      </w:r>
      <w:r w:rsidRPr="009075BB">
        <w:rPr>
          <w:rStyle w:val="BodyTextChar"/>
          <w:lang w:val="en-US"/>
        </w:rPr>
        <w:t xml:space="preserve"> pada aspek fungsional. Metode ini digunakan untuk mengevaluasi sistem berdasarkan antarmuka dan fungsionalitasnya tanpa mempertimbangkan proses internal yang terjadi. Berikut ini fungsional yang akan diuji pada aplikasi ini.</w:t>
      </w:r>
    </w:p>
    <w:p w14:paraId="5A738A06" w14:textId="77777777" w:rsidR="0022286F" w:rsidRPr="009075BB" w:rsidRDefault="0022286F" w:rsidP="0022286F">
      <w:pPr>
        <w:pStyle w:val="NoSpacing"/>
        <w:rPr>
          <w:rFonts w:ascii="Times New Roman" w:hAnsi="Times New Roman" w:cs="Times New Roman"/>
        </w:rPr>
      </w:pPr>
    </w:p>
    <w:p w14:paraId="1D82F068" w14:textId="77777777" w:rsidR="0022286F" w:rsidRPr="009075BB" w:rsidRDefault="0022286F" w:rsidP="0022286F">
      <w:pPr>
        <w:pStyle w:val="BodyText"/>
        <w:ind w:left="1134"/>
      </w:pPr>
      <w:r w:rsidRPr="009075BB">
        <w:t xml:space="preserve">Pada Tabel 3.17, pengujian </w:t>
      </w:r>
      <w:r w:rsidRPr="009075BB">
        <w:rPr>
          <w:i/>
        </w:rPr>
        <w:t>Blackbox</w:t>
      </w:r>
      <w:r w:rsidRPr="009075BB">
        <w:t xml:space="preserve"> pada halaman </w:t>
      </w:r>
      <w:r w:rsidRPr="009075BB">
        <w:rPr>
          <w:i/>
        </w:rPr>
        <w:t>login</w:t>
      </w:r>
      <w:r w:rsidRPr="009075BB">
        <w:t xml:space="preserve"> bertujuan untuk memastikan bahwa fitur </w:t>
      </w:r>
      <w:r w:rsidRPr="009075BB">
        <w:rPr>
          <w:rStyle w:val="BodyTextChar"/>
          <w:i/>
          <w:lang w:val="en-US"/>
        </w:rPr>
        <w:t>login</w:t>
      </w:r>
      <w:r w:rsidRPr="009075BB">
        <w:t xml:space="preserve"> berfungsi sesuai dengan yang diharapkan serta dapat memberikan umpan balik yang jelas kepada pengguna. Berikut ini disajikan beberapa skenario pengujian yang dilakukan.</w:t>
      </w:r>
    </w:p>
    <w:p w14:paraId="434D92A8" w14:textId="77777777" w:rsidR="0022286F" w:rsidRPr="009075BB" w:rsidRDefault="0022286F" w:rsidP="0022286F">
      <w:pPr>
        <w:pStyle w:val="NoSpacing"/>
        <w:rPr>
          <w:rFonts w:ascii="Times New Roman" w:hAnsi="Times New Roman" w:cs="Times New Roman"/>
        </w:rPr>
      </w:pPr>
    </w:p>
    <w:p w14:paraId="12001ECF" w14:textId="26A17CF6" w:rsidR="0022286F" w:rsidRPr="009075BB" w:rsidRDefault="0022286F" w:rsidP="0022286F">
      <w:pPr>
        <w:pStyle w:val="TabelBab3"/>
        <w:rPr>
          <w:b/>
        </w:rPr>
      </w:pPr>
      <w:bookmarkStart w:id="322" w:name="_Toc192653896"/>
      <w:bookmarkStart w:id="323" w:name="_Toc195951977"/>
      <w:r w:rsidRPr="009075BB">
        <w:t xml:space="preserve">Pengujian </w:t>
      </w:r>
      <w:r w:rsidRPr="00344379">
        <w:rPr>
          <w:i/>
        </w:rPr>
        <w:t>Black</w:t>
      </w:r>
      <w:r w:rsidR="00344379" w:rsidRPr="00344379">
        <w:rPr>
          <w:i/>
        </w:rPr>
        <w:t>b</w:t>
      </w:r>
      <w:r w:rsidRPr="00344379">
        <w:rPr>
          <w:i/>
        </w:rPr>
        <w:t>ox</w:t>
      </w:r>
      <w:r w:rsidRPr="009075BB">
        <w:t xml:space="preserve"> Halaman</w:t>
      </w:r>
      <w:r w:rsidRPr="009075BB">
        <w:rPr>
          <w:i/>
        </w:rPr>
        <w:t xml:space="preserve"> Login</w:t>
      </w:r>
      <w:bookmarkEnd w:id="322"/>
      <w:bookmarkEnd w:id="323"/>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22286F" w:rsidRPr="009075BB" w14:paraId="44ADF420" w14:textId="77777777" w:rsidTr="0022286F">
        <w:trPr>
          <w:tblHeader/>
        </w:trPr>
        <w:tc>
          <w:tcPr>
            <w:tcW w:w="567" w:type="dxa"/>
            <w:shd w:val="clear" w:color="auto" w:fill="BFBFBF" w:themeFill="background1" w:themeFillShade="BF"/>
          </w:tcPr>
          <w:p w14:paraId="29AAB4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4E05E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4" w:type="dxa"/>
            <w:shd w:val="clear" w:color="auto" w:fill="BFBFBF" w:themeFill="background1" w:themeFillShade="BF"/>
          </w:tcPr>
          <w:p w14:paraId="7E9B0DAB"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0" w:type="dxa"/>
            <w:shd w:val="clear" w:color="auto" w:fill="BFBFBF" w:themeFill="background1" w:themeFillShade="BF"/>
          </w:tcPr>
          <w:p w14:paraId="1D68486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7FD09117" w14:textId="77777777" w:rsidTr="0022286F">
        <w:tc>
          <w:tcPr>
            <w:tcW w:w="567" w:type="dxa"/>
          </w:tcPr>
          <w:p w14:paraId="607B5A9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7506E4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dengan benar</w:t>
            </w:r>
          </w:p>
        </w:tc>
        <w:tc>
          <w:tcPr>
            <w:tcW w:w="2694" w:type="dxa"/>
          </w:tcPr>
          <w:p w14:paraId="63A3CF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Berpindah ke halaman dashboard</w:t>
            </w:r>
          </w:p>
        </w:tc>
        <w:tc>
          <w:tcPr>
            <w:tcW w:w="1280" w:type="dxa"/>
          </w:tcPr>
          <w:p w14:paraId="1E53618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9A6FF0E" w14:textId="77777777" w:rsidTr="0022286F">
        <w:tc>
          <w:tcPr>
            <w:tcW w:w="567" w:type="dxa"/>
          </w:tcPr>
          <w:p w14:paraId="7F5B09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28968B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sesuai</w:t>
            </w:r>
          </w:p>
        </w:tc>
        <w:tc>
          <w:tcPr>
            <w:tcW w:w="2694" w:type="dxa"/>
          </w:tcPr>
          <w:p w14:paraId="4C832B3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gagal dan memberitahu apa yang salah</w:t>
            </w:r>
          </w:p>
        </w:tc>
        <w:tc>
          <w:tcPr>
            <w:tcW w:w="1280" w:type="dxa"/>
          </w:tcPr>
          <w:p w14:paraId="5F1EBF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BE6474" w14:textId="77777777" w:rsidTr="0022286F">
        <w:tc>
          <w:tcPr>
            <w:tcW w:w="567" w:type="dxa"/>
          </w:tcPr>
          <w:p w14:paraId="5693817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73DABA1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kolom pada formulir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belum diisi</w:t>
            </w:r>
          </w:p>
        </w:tc>
        <w:tc>
          <w:tcPr>
            <w:tcW w:w="2694" w:type="dxa"/>
          </w:tcPr>
          <w:p w14:paraId="292150C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valid</w:t>
            </w:r>
          </w:p>
        </w:tc>
        <w:tc>
          <w:tcPr>
            <w:tcW w:w="1280" w:type="dxa"/>
          </w:tcPr>
          <w:p w14:paraId="7E25C9D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520741B" w14:textId="77777777" w:rsidR="0022286F" w:rsidRPr="009075BB" w:rsidRDefault="0022286F" w:rsidP="0022286F">
      <w:pPr>
        <w:rPr>
          <w:rFonts w:ascii="Times New Roman" w:hAnsi="Times New Roman" w:cs="Times New Roman"/>
        </w:rPr>
      </w:pPr>
    </w:p>
    <w:p w14:paraId="091311F8" w14:textId="77777777" w:rsidR="0022286F" w:rsidRPr="009075BB" w:rsidRDefault="0022286F" w:rsidP="0022286F">
      <w:pPr>
        <w:pStyle w:val="BodyText"/>
        <w:ind w:left="1134"/>
      </w:pPr>
      <w:r w:rsidRPr="009075BB">
        <w:t xml:space="preserve">Pada Tabel 3.18, pengujian </w:t>
      </w:r>
      <w:r w:rsidRPr="009075BB">
        <w:rPr>
          <w:i/>
        </w:rPr>
        <w:t>Blackbox</w:t>
      </w:r>
      <w:r w:rsidRPr="009075BB">
        <w:t xml:space="preserve"> pada halaman pendaftaran dilakukan untuk memastikan bahwa sistem pendaftaran berfungsi sesuai dengan yang diharapkan serta dapat menangani berbagai skenario </w:t>
      </w:r>
      <w:r w:rsidRPr="009075BB">
        <w:rPr>
          <w:i/>
        </w:rPr>
        <w:t>input</w:t>
      </w:r>
      <w:r w:rsidRPr="009075BB">
        <w:t xml:space="preserve"> pengguna. Pengujian ini bertujuan untuk mengevaluasi respons sistem terhadap </w:t>
      </w:r>
      <w:r w:rsidRPr="009075BB">
        <w:rPr>
          <w:i/>
        </w:rPr>
        <w:t>input</w:t>
      </w:r>
      <w:r w:rsidRPr="009075BB">
        <w:t xml:space="preserve"> yang valid, data yang bersifat duplikat, serta </w:t>
      </w:r>
      <w:r w:rsidRPr="009075BB">
        <w:rPr>
          <w:i/>
        </w:rPr>
        <w:t>input</w:t>
      </w:r>
      <w:r w:rsidRPr="009075BB">
        <w:t xml:space="preserve"> yang tidak lengkap. Selain itu, pengujian ini juga mencakup verifikasi status registrasi berdasarkan email yang telah atau belum terdaftar. Berikut ini disajikan beberapa skenario pengujian yang dilakukan.</w:t>
      </w:r>
    </w:p>
    <w:p w14:paraId="3BA5089F" w14:textId="0C9733AD" w:rsidR="0022286F" w:rsidRPr="009075BB" w:rsidRDefault="0022286F" w:rsidP="0022286F">
      <w:pPr>
        <w:pStyle w:val="TabelBab3"/>
        <w:rPr>
          <w:b/>
        </w:rPr>
      </w:pPr>
      <w:bookmarkStart w:id="324" w:name="_Toc192653897"/>
      <w:bookmarkStart w:id="325" w:name="_Toc195951978"/>
      <w:r w:rsidRPr="009075BB">
        <w:lastRenderedPageBreak/>
        <w:t xml:space="preserve">Pengujian </w:t>
      </w:r>
      <w:r w:rsidRPr="00344379">
        <w:rPr>
          <w:i/>
        </w:rPr>
        <w:t>Black</w:t>
      </w:r>
      <w:r w:rsidR="00344379" w:rsidRPr="00344379">
        <w:rPr>
          <w:i/>
        </w:rPr>
        <w:t>b</w:t>
      </w:r>
      <w:r w:rsidRPr="00344379">
        <w:rPr>
          <w:i/>
        </w:rPr>
        <w:t>ox</w:t>
      </w:r>
      <w:r w:rsidRPr="009075BB">
        <w:t xml:space="preserve"> Halaman</w:t>
      </w:r>
      <w:r w:rsidRPr="009075BB">
        <w:rPr>
          <w:i/>
        </w:rPr>
        <w:t xml:space="preserve"> </w:t>
      </w:r>
      <w:r w:rsidRPr="009075BB">
        <w:t>Pendaftaran</w:t>
      </w:r>
      <w:bookmarkEnd w:id="324"/>
      <w:bookmarkEnd w:id="325"/>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22286F" w:rsidRPr="009075BB" w14:paraId="2FC32A9A" w14:textId="77777777" w:rsidTr="0022286F">
        <w:trPr>
          <w:tblHeader/>
        </w:trPr>
        <w:tc>
          <w:tcPr>
            <w:tcW w:w="567" w:type="dxa"/>
            <w:shd w:val="clear" w:color="auto" w:fill="BFBFBF" w:themeFill="background1" w:themeFillShade="BF"/>
          </w:tcPr>
          <w:p w14:paraId="45489813"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CFEE25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93E5B2E"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83CCE4C"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02630058" w14:textId="77777777" w:rsidTr="0022286F">
        <w:tc>
          <w:tcPr>
            <w:tcW w:w="567" w:type="dxa"/>
          </w:tcPr>
          <w:p w14:paraId="6D462C7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825896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semu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dengan benar</w:t>
            </w:r>
          </w:p>
        </w:tc>
        <w:tc>
          <w:tcPr>
            <w:tcW w:w="2693" w:type="dxa"/>
          </w:tcPr>
          <w:p w14:paraId="131443A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dan data pendaftar tersimpan</w:t>
            </w:r>
          </w:p>
        </w:tc>
        <w:tc>
          <w:tcPr>
            <w:tcW w:w="1281" w:type="dxa"/>
          </w:tcPr>
          <w:p w14:paraId="0B74295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EF3330" w14:textId="77777777" w:rsidTr="0022286F">
        <w:tc>
          <w:tcPr>
            <w:tcW w:w="567" w:type="dxa"/>
          </w:tcPr>
          <w:p w14:paraId="2B10EE9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39EAAD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Proses pendaftaran menggunakan data yang bersifat duplikat</w:t>
            </w:r>
          </w:p>
        </w:tc>
        <w:tc>
          <w:tcPr>
            <w:tcW w:w="2693" w:type="dxa"/>
          </w:tcPr>
          <w:p w14:paraId="390C041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pendaftaran yang duplikat</w:t>
            </w:r>
          </w:p>
        </w:tc>
        <w:tc>
          <w:tcPr>
            <w:tcW w:w="1281" w:type="dxa"/>
          </w:tcPr>
          <w:p w14:paraId="1D05E35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C897591" w14:textId="77777777" w:rsidTr="0022286F">
        <w:tc>
          <w:tcPr>
            <w:tcW w:w="567" w:type="dxa"/>
          </w:tcPr>
          <w:p w14:paraId="448B5CD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3175FBA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endaftaran yang belum diisi</w:t>
            </w:r>
          </w:p>
        </w:tc>
        <w:tc>
          <w:tcPr>
            <w:tcW w:w="2693" w:type="dxa"/>
          </w:tcPr>
          <w:p w14:paraId="1644E5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yang tidak valid</w:t>
            </w:r>
          </w:p>
        </w:tc>
        <w:tc>
          <w:tcPr>
            <w:tcW w:w="1281" w:type="dxa"/>
          </w:tcPr>
          <w:p w14:paraId="6C282E6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081191E" w14:textId="77777777" w:rsidTr="0022286F">
        <w:tc>
          <w:tcPr>
            <w:tcW w:w="567" w:type="dxa"/>
          </w:tcPr>
          <w:p w14:paraId="20702C9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A6B92C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elah terdaftar</w:t>
            </w:r>
          </w:p>
        </w:tc>
        <w:tc>
          <w:tcPr>
            <w:tcW w:w="2693" w:type="dxa"/>
          </w:tcPr>
          <w:p w14:paraId="5BEB4BD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berisi informasi status pendaftaran</w:t>
            </w:r>
          </w:p>
        </w:tc>
        <w:tc>
          <w:tcPr>
            <w:tcW w:w="1281" w:type="dxa"/>
          </w:tcPr>
          <w:p w14:paraId="6CC945A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6B9C317" w14:textId="77777777" w:rsidTr="0022286F">
        <w:tc>
          <w:tcPr>
            <w:tcW w:w="567" w:type="dxa"/>
          </w:tcPr>
          <w:p w14:paraId="73AD4F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5ACE71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idak terdaftar</w:t>
            </w:r>
          </w:p>
        </w:tc>
        <w:tc>
          <w:tcPr>
            <w:tcW w:w="2693" w:type="dxa"/>
          </w:tcPr>
          <w:p w14:paraId="3CE82E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registrasi tidak ditemukan</w:t>
            </w:r>
          </w:p>
        </w:tc>
        <w:tc>
          <w:tcPr>
            <w:tcW w:w="1281" w:type="dxa"/>
          </w:tcPr>
          <w:p w14:paraId="325F227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1F7E0201" w14:textId="77777777" w:rsidR="0022286F" w:rsidRPr="009075BB" w:rsidRDefault="0022286F" w:rsidP="0022286F">
      <w:pPr>
        <w:rPr>
          <w:rFonts w:ascii="Times New Roman" w:hAnsi="Times New Roman" w:cs="Times New Roman"/>
        </w:rPr>
      </w:pPr>
    </w:p>
    <w:p w14:paraId="401FA021" w14:textId="605BA82D" w:rsidR="0022286F" w:rsidRPr="009075BB" w:rsidRDefault="0022286F" w:rsidP="0022286F">
      <w:pPr>
        <w:pStyle w:val="BodyText"/>
        <w:ind w:left="1134"/>
      </w:pPr>
      <w:r w:rsidRPr="009075BB">
        <w:t xml:space="preserve">Pada Tabel 3.19, pengujian </w:t>
      </w:r>
      <w:r w:rsidRPr="009075BB">
        <w:rPr>
          <w:i/>
        </w:rPr>
        <w:t>Blackbox</w:t>
      </w:r>
      <w:r w:rsidRPr="009075BB">
        <w:t xml:space="preserve"> pada halaman dashboard dilakukan untuk memastikan bahwa sistem dapat menampilkan informasi yang relevan dan berfungsi sesuai dengan yang diharapkan. Pengujian ini mencakup pengecekan terhadap tampilan data jadwal, data </w:t>
      </w:r>
      <w:r w:rsidR="00C853AA" w:rsidRPr="00C853AA">
        <w:rPr>
          <w:i/>
        </w:rPr>
        <w:t>Posting</w:t>
      </w:r>
      <w:r w:rsidRPr="009075BB">
        <w:t xml:space="preserve"> terbaru, serta fungsi pengunduhan file yang terkait dengan </w:t>
      </w:r>
      <w:r w:rsidR="00C853AA" w:rsidRPr="00C853AA">
        <w:rPr>
          <w:i/>
        </w:rPr>
        <w:t>Posting</w:t>
      </w:r>
      <w:r w:rsidRPr="009075BB">
        <w:t>. Pengujian ini bertujuan untuk memastikan bahwa pengguna dapat mengakses informasi dengan mudah dan sistem dapat memberikan respons yang sesuai terhadap setiap tindakan yang dilakukan. Berikut ini disajikan beberapa skenario pengujian yang dilakukan.</w:t>
      </w:r>
    </w:p>
    <w:p w14:paraId="184EDB92" w14:textId="77777777" w:rsidR="0022286F" w:rsidRPr="009075BB" w:rsidRDefault="0022286F" w:rsidP="0022286F">
      <w:pPr>
        <w:pStyle w:val="NoSpacing"/>
        <w:rPr>
          <w:rFonts w:ascii="Times New Roman" w:hAnsi="Times New Roman" w:cs="Times New Roman"/>
          <w:lang w:val="id"/>
        </w:rPr>
      </w:pPr>
    </w:p>
    <w:p w14:paraId="244A31C1" w14:textId="11B8A596" w:rsidR="0022286F" w:rsidRPr="009075BB" w:rsidRDefault="0022286F" w:rsidP="0022286F">
      <w:pPr>
        <w:pStyle w:val="TabelBab3"/>
        <w:rPr>
          <w:b/>
        </w:rPr>
      </w:pPr>
      <w:bookmarkStart w:id="326" w:name="_Toc192653898"/>
      <w:bookmarkStart w:id="327" w:name="_Toc195951979"/>
      <w:r w:rsidRPr="009075BB">
        <w:t xml:space="preserve">Pengujian </w:t>
      </w:r>
      <w:r w:rsidR="00344379" w:rsidRPr="00344379">
        <w:rPr>
          <w:i/>
        </w:rPr>
        <w:t>Blackbox</w:t>
      </w:r>
      <w:r w:rsidRPr="009075BB">
        <w:t xml:space="preserve"> Halaman</w:t>
      </w:r>
      <w:r w:rsidRPr="009075BB">
        <w:rPr>
          <w:i/>
        </w:rPr>
        <w:t xml:space="preserve"> </w:t>
      </w:r>
      <w:r w:rsidRPr="009075BB">
        <w:t>Dashboard</w:t>
      </w:r>
      <w:bookmarkEnd w:id="326"/>
      <w:bookmarkEnd w:id="32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BB72E2C" w14:textId="77777777" w:rsidTr="0022286F">
        <w:trPr>
          <w:tblHeader/>
        </w:trPr>
        <w:tc>
          <w:tcPr>
            <w:tcW w:w="567" w:type="dxa"/>
            <w:shd w:val="clear" w:color="auto" w:fill="BFBFBF" w:themeFill="background1" w:themeFillShade="BF"/>
          </w:tcPr>
          <w:p w14:paraId="4D63780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17AB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FCE93B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30541B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1F67B775" w14:textId="77777777" w:rsidTr="0022286F">
        <w:tc>
          <w:tcPr>
            <w:tcW w:w="567" w:type="dxa"/>
          </w:tcPr>
          <w:p w14:paraId="4D7331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735CB0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45BAB6C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jadwal</w:t>
            </w:r>
          </w:p>
        </w:tc>
        <w:tc>
          <w:tcPr>
            <w:tcW w:w="1281" w:type="dxa"/>
          </w:tcPr>
          <w:p w14:paraId="2702544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47DB29C" w14:textId="77777777" w:rsidTr="0022286F">
        <w:tc>
          <w:tcPr>
            <w:tcW w:w="567" w:type="dxa"/>
          </w:tcPr>
          <w:p w14:paraId="68F5B5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2.</w:t>
            </w:r>
          </w:p>
        </w:tc>
        <w:tc>
          <w:tcPr>
            <w:tcW w:w="2835" w:type="dxa"/>
          </w:tcPr>
          <w:p w14:paraId="3542EF50" w14:textId="0775E3F2"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63E3AB06" w14:textId="02485D69"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hingga tiga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baru</w:t>
            </w:r>
          </w:p>
        </w:tc>
        <w:tc>
          <w:tcPr>
            <w:tcW w:w="1281" w:type="dxa"/>
          </w:tcPr>
          <w:p w14:paraId="3024F2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5769F35" w14:textId="77777777" w:rsidTr="0022286F">
        <w:tc>
          <w:tcPr>
            <w:tcW w:w="567" w:type="dxa"/>
          </w:tcPr>
          <w:p w14:paraId="3539B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25A93D4" w14:textId="449B7DE6"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67E5CF74" w14:textId="6B1B641B"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7654921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2C6761D" w14:textId="77777777" w:rsidR="0022286F" w:rsidRPr="009075BB" w:rsidRDefault="0022286F" w:rsidP="0022286F">
      <w:pPr>
        <w:rPr>
          <w:rFonts w:ascii="Times New Roman" w:hAnsi="Times New Roman" w:cs="Times New Roman"/>
        </w:rPr>
      </w:pPr>
    </w:p>
    <w:p w14:paraId="22AE29C7" w14:textId="77777777" w:rsidR="0022286F" w:rsidRPr="009075BB" w:rsidRDefault="0022286F" w:rsidP="0022286F">
      <w:pPr>
        <w:pStyle w:val="BodyText"/>
        <w:ind w:left="1134"/>
      </w:pPr>
      <w:r w:rsidRPr="009075BB">
        <w:t xml:space="preserve">Pada Tabel 3.20, pengujian </w:t>
      </w:r>
      <w:r w:rsidRPr="009075BB">
        <w:rPr>
          <w:i/>
        </w:rPr>
        <w:t>Blackbox</w:t>
      </w:r>
      <w:r w:rsidRPr="009075BB">
        <w:t xml:space="preserve"> pada halaman presensi anggota dilakukan untuk memastikan bahwa sistem presensi dapat berfungsi dengan baik dan memberikan respons yang sesuai terhadap berbagai kondisi. Pengujian ini mencakup skenario keberhasilan dalam melakukan scan presensi serta kegagalan akibat status presensi yang tidak aktif. Pengujian ini bertujuan untuk memastikan bahwa sistem dapat memberikan umpan balik yang jelas kepada pengguna serta mendukung proses presensi secara optimal. Berikut ini disajikan beberapa skenario pengujian yang dilakukan.</w:t>
      </w:r>
    </w:p>
    <w:p w14:paraId="0E8578B5" w14:textId="77777777" w:rsidR="0022286F" w:rsidRPr="009075BB" w:rsidRDefault="0022286F" w:rsidP="0022286F">
      <w:pPr>
        <w:pStyle w:val="NoSpacing"/>
        <w:rPr>
          <w:rFonts w:ascii="Times New Roman" w:hAnsi="Times New Roman" w:cs="Times New Roman"/>
          <w:lang w:val="id"/>
        </w:rPr>
      </w:pPr>
    </w:p>
    <w:p w14:paraId="3174812F" w14:textId="5915C007" w:rsidR="0022286F" w:rsidRPr="009075BB" w:rsidRDefault="0022286F" w:rsidP="0022286F">
      <w:pPr>
        <w:pStyle w:val="TabelBab3"/>
        <w:rPr>
          <w:b/>
        </w:rPr>
      </w:pPr>
      <w:bookmarkStart w:id="328" w:name="_Toc192653899"/>
      <w:bookmarkStart w:id="329" w:name="_Toc195951980"/>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nggota)</w:t>
      </w:r>
      <w:bookmarkEnd w:id="328"/>
      <w:bookmarkEnd w:id="32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F0A0215" w14:textId="77777777" w:rsidTr="0022286F">
        <w:trPr>
          <w:tblHeader/>
        </w:trPr>
        <w:tc>
          <w:tcPr>
            <w:tcW w:w="567" w:type="dxa"/>
            <w:shd w:val="clear" w:color="auto" w:fill="BFBFBF" w:themeFill="background1" w:themeFillShade="BF"/>
          </w:tcPr>
          <w:p w14:paraId="5D8CC2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37F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D32372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A7B160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80DE5FD" w14:textId="77777777" w:rsidTr="0022286F">
        <w:trPr>
          <w:trHeight w:val="1106"/>
        </w:trPr>
        <w:tc>
          <w:tcPr>
            <w:tcW w:w="567" w:type="dxa"/>
          </w:tcPr>
          <w:p w14:paraId="1DFEC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25168E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berhasil</w:t>
            </w:r>
          </w:p>
        </w:tc>
        <w:tc>
          <w:tcPr>
            <w:tcW w:w="2693" w:type="dxa"/>
          </w:tcPr>
          <w:p w14:paraId="1832D6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absen</w:t>
            </w:r>
          </w:p>
        </w:tc>
        <w:tc>
          <w:tcPr>
            <w:tcW w:w="1281" w:type="dxa"/>
          </w:tcPr>
          <w:p w14:paraId="716202A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6AF88D1" w14:textId="77777777" w:rsidTr="0022286F">
        <w:trPr>
          <w:trHeight w:val="1021"/>
        </w:trPr>
        <w:tc>
          <w:tcPr>
            <w:tcW w:w="567" w:type="dxa"/>
          </w:tcPr>
          <w:p w14:paraId="283D02D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7A2A31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presensi (status presensi mati)</w:t>
            </w:r>
          </w:p>
        </w:tc>
        <w:tc>
          <w:tcPr>
            <w:tcW w:w="2693" w:type="dxa"/>
          </w:tcPr>
          <w:p w14:paraId="45583B1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presensi sudah tidak aktif</w:t>
            </w:r>
          </w:p>
        </w:tc>
        <w:tc>
          <w:tcPr>
            <w:tcW w:w="1281" w:type="dxa"/>
          </w:tcPr>
          <w:p w14:paraId="64DEE97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720AD2B" w14:textId="77777777" w:rsidR="0022286F" w:rsidRPr="009075BB" w:rsidRDefault="0022286F" w:rsidP="0022286F">
      <w:pPr>
        <w:rPr>
          <w:rFonts w:ascii="Times New Roman" w:hAnsi="Times New Roman" w:cs="Times New Roman"/>
        </w:rPr>
      </w:pPr>
    </w:p>
    <w:p w14:paraId="2BA00C09" w14:textId="77777777" w:rsidR="0022286F" w:rsidRPr="009075BB" w:rsidRDefault="0022286F" w:rsidP="0022286F">
      <w:pPr>
        <w:pStyle w:val="BodyText"/>
        <w:ind w:left="1134"/>
      </w:pPr>
      <w:r w:rsidRPr="009075BB">
        <w:t xml:space="preserve">Pada Tabel 3.21, pengujian </w:t>
      </w:r>
      <w:r w:rsidRPr="009075BB">
        <w:rPr>
          <w:i/>
        </w:rPr>
        <w:t>Blackbox</w:t>
      </w:r>
      <w:r w:rsidRPr="009075BB">
        <w:t xml:space="preserve"> pada halaman presensi admin dan pelatih dilakukan untuk memastikan bahwa fitur presensi dapat berfungsi sesuai dengan yang diharapkan. Pengujian ini mencakup skenario melihat data presensi, membuat presensi dengan input yang valid, menangani input yang tidak lengkap, serta menampilkan detail presensi. Pengujian ini bertujuan untuk memastikan bahwa sistem dapat mengelola data presensi dengan baik dan memberikan umpan balik yang jelas kepada pengguna. Berikut ini disajikan beberapa skenario pengujian yang dilakukan.</w:t>
      </w:r>
    </w:p>
    <w:p w14:paraId="35FA7EB3" w14:textId="4247B671" w:rsidR="0022286F" w:rsidRPr="009075BB" w:rsidRDefault="0022286F" w:rsidP="0022286F">
      <w:pPr>
        <w:pStyle w:val="TabelBab3"/>
        <w:rPr>
          <w:b/>
        </w:rPr>
      </w:pPr>
      <w:bookmarkStart w:id="330" w:name="_Toc192653900"/>
      <w:bookmarkStart w:id="331" w:name="_Toc195951981"/>
      <w:r w:rsidRPr="009075BB">
        <w:lastRenderedPageBreak/>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dmin dan Pelatih)</w:t>
      </w:r>
      <w:bookmarkEnd w:id="330"/>
      <w:bookmarkEnd w:id="33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8F7C56A" w14:textId="77777777" w:rsidTr="0022286F">
        <w:trPr>
          <w:tblHeader/>
        </w:trPr>
        <w:tc>
          <w:tcPr>
            <w:tcW w:w="567" w:type="dxa"/>
            <w:shd w:val="clear" w:color="auto" w:fill="BFBFBF" w:themeFill="background1" w:themeFillShade="BF"/>
          </w:tcPr>
          <w:p w14:paraId="65DB732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DDFF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5AB4AB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75F2AB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49F26CFA" w14:textId="77777777" w:rsidTr="0022286F">
        <w:tc>
          <w:tcPr>
            <w:tcW w:w="567" w:type="dxa"/>
          </w:tcPr>
          <w:p w14:paraId="645D602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D3EA08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16A1CF5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589AE93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4AE6C75" w14:textId="77777777" w:rsidTr="0022286F">
        <w:tc>
          <w:tcPr>
            <w:tcW w:w="567" w:type="dxa"/>
          </w:tcPr>
          <w:p w14:paraId="744B85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05D4CB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mbuatan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654886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ensi tersimpan</w:t>
            </w:r>
          </w:p>
        </w:tc>
        <w:tc>
          <w:tcPr>
            <w:tcW w:w="1281" w:type="dxa"/>
          </w:tcPr>
          <w:p w14:paraId="5401D0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2437868" w14:textId="77777777" w:rsidTr="0022286F">
        <w:tc>
          <w:tcPr>
            <w:tcW w:w="567" w:type="dxa"/>
          </w:tcPr>
          <w:p w14:paraId="1283C3E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3FE86D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resesnsi yang belum diisi</w:t>
            </w:r>
          </w:p>
        </w:tc>
        <w:tc>
          <w:tcPr>
            <w:tcW w:w="2693" w:type="dxa"/>
          </w:tcPr>
          <w:p w14:paraId="3688133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formulir dengan input presensi yang tidak valid</w:t>
            </w:r>
          </w:p>
        </w:tc>
        <w:tc>
          <w:tcPr>
            <w:tcW w:w="1281" w:type="dxa"/>
          </w:tcPr>
          <w:p w14:paraId="1D5508E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3560FD4" w14:textId="77777777" w:rsidTr="0022286F">
        <w:tc>
          <w:tcPr>
            <w:tcW w:w="567" w:type="dxa"/>
          </w:tcPr>
          <w:p w14:paraId="516F1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2EA90C3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2646BD1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02D1527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7A9F503" w14:textId="77777777" w:rsidR="0022286F" w:rsidRPr="009075BB" w:rsidRDefault="0022286F" w:rsidP="0022286F">
      <w:pPr>
        <w:rPr>
          <w:rFonts w:ascii="Times New Roman" w:hAnsi="Times New Roman" w:cs="Times New Roman"/>
        </w:rPr>
      </w:pPr>
    </w:p>
    <w:p w14:paraId="1E293907" w14:textId="77777777" w:rsidR="0022286F" w:rsidRPr="009075BB" w:rsidRDefault="0022286F" w:rsidP="0022286F">
      <w:pPr>
        <w:pStyle w:val="BodyText"/>
        <w:ind w:left="1134"/>
      </w:pPr>
      <w:r w:rsidRPr="009075BB">
        <w:t xml:space="preserve">Pada Tabel 3.22, pengujian </w:t>
      </w:r>
      <w:r w:rsidRPr="009075BB">
        <w:rPr>
          <w:i/>
        </w:rPr>
        <w:t>Blackbox</w:t>
      </w:r>
      <w:r w:rsidRPr="009075BB">
        <w:t xml:space="preserve"> pada halaman presensi pembina dilakukan untuk memastikan bahwa sistem dapat menampilkan data presensi dengan benar dan memberikan akses terhadap detail presensi. Berikut ini disajikan beberapa skenario pengujian yang dilakukan.</w:t>
      </w:r>
    </w:p>
    <w:p w14:paraId="2E7D7937" w14:textId="77777777" w:rsidR="0022286F" w:rsidRPr="009075BB" w:rsidRDefault="0022286F" w:rsidP="0022286F">
      <w:pPr>
        <w:pStyle w:val="NoSpacing"/>
        <w:rPr>
          <w:rFonts w:ascii="Times New Roman" w:hAnsi="Times New Roman" w:cs="Times New Roman"/>
          <w:lang w:val="id"/>
        </w:rPr>
      </w:pPr>
    </w:p>
    <w:p w14:paraId="1EA00B40" w14:textId="28733272" w:rsidR="0022286F" w:rsidRPr="009075BB" w:rsidRDefault="0022286F" w:rsidP="0022286F">
      <w:pPr>
        <w:pStyle w:val="TabelBab3"/>
        <w:rPr>
          <w:b/>
        </w:rPr>
      </w:pPr>
      <w:bookmarkStart w:id="332" w:name="_Toc192653901"/>
      <w:bookmarkStart w:id="333" w:name="_Toc19595198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Pembina)</w:t>
      </w:r>
      <w:bookmarkEnd w:id="332"/>
      <w:bookmarkEnd w:id="33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94A8E62" w14:textId="77777777" w:rsidTr="0022286F">
        <w:trPr>
          <w:tblHeader/>
        </w:trPr>
        <w:tc>
          <w:tcPr>
            <w:tcW w:w="567" w:type="dxa"/>
            <w:shd w:val="clear" w:color="auto" w:fill="BFBFBF" w:themeFill="background1" w:themeFillShade="BF"/>
          </w:tcPr>
          <w:p w14:paraId="7CDC48A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9DCF8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D24F77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E35996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BED95D7" w14:textId="77777777" w:rsidTr="0022286F">
        <w:tc>
          <w:tcPr>
            <w:tcW w:w="567" w:type="dxa"/>
          </w:tcPr>
          <w:p w14:paraId="1C45258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8.</w:t>
            </w:r>
          </w:p>
        </w:tc>
        <w:tc>
          <w:tcPr>
            <w:tcW w:w="2835" w:type="dxa"/>
          </w:tcPr>
          <w:p w14:paraId="23BCD94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1EE72AB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255F81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6B3593A" w14:textId="77777777" w:rsidTr="0022286F">
        <w:tc>
          <w:tcPr>
            <w:tcW w:w="567" w:type="dxa"/>
          </w:tcPr>
          <w:p w14:paraId="449A38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9.</w:t>
            </w:r>
          </w:p>
        </w:tc>
        <w:tc>
          <w:tcPr>
            <w:tcW w:w="2835" w:type="dxa"/>
          </w:tcPr>
          <w:p w14:paraId="6B64B6C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11C5577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5AB8983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9730692" w14:textId="77777777" w:rsidR="0022286F" w:rsidRPr="009075BB" w:rsidRDefault="0022286F" w:rsidP="0022286F">
      <w:pPr>
        <w:rPr>
          <w:rFonts w:ascii="Times New Roman" w:hAnsi="Times New Roman" w:cs="Times New Roman"/>
        </w:rPr>
      </w:pPr>
    </w:p>
    <w:p w14:paraId="2CCFFCA9" w14:textId="77777777" w:rsidR="0022286F" w:rsidRPr="009075BB" w:rsidRDefault="0022286F" w:rsidP="0022286F">
      <w:pPr>
        <w:pStyle w:val="BodyText"/>
        <w:ind w:left="1134"/>
      </w:pPr>
      <w:r w:rsidRPr="009075BB">
        <w:t xml:space="preserve">Pada Tabel 3.23, pengujian </w:t>
      </w:r>
      <w:r w:rsidRPr="009075BB">
        <w:rPr>
          <w:i/>
        </w:rPr>
        <w:t>Blackbox</w:t>
      </w:r>
      <w:r w:rsidRPr="009075BB">
        <w:t xml:space="preserve"> pada halaman detail presensi admin dan pelatih dilakukan untuk memastikan bahwa sistem dapat mengelola data presensi dengan baik dan memberikan respons yang sesuai terhadap setiap tindakan yang dilakukan. Pengujian ini mencakup skenario melihat detail presensi, mengubah status aktif presensi, mengedit data presensi, menampilkan QR Code, melihat lampiran, serta mengubah status </w:t>
      </w:r>
      <w:r w:rsidRPr="009075BB">
        <w:lastRenderedPageBreak/>
        <w:t>kehadiran anggota. Pengujian ini bertujuan untuk memastikan bahwa sistem dapat berfungsi secara optimal dalam mendukung pengelolaan presensi serta memberikan umpan balik yang jelas kepada pengguna. Berikut ini disajikan beberapa skenario pengujian yang dilakukan.</w:t>
      </w:r>
    </w:p>
    <w:p w14:paraId="421CAF45" w14:textId="77777777" w:rsidR="0022286F" w:rsidRPr="009075BB" w:rsidRDefault="0022286F" w:rsidP="0022286F">
      <w:pPr>
        <w:pStyle w:val="NoSpacing"/>
        <w:rPr>
          <w:rFonts w:ascii="Times New Roman" w:hAnsi="Times New Roman" w:cs="Times New Roman"/>
          <w:lang w:val="id"/>
        </w:rPr>
      </w:pPr>
    </w:p>
    <w:p w14:paraId="617CB5AB" w14:textId="02D823C6" w:rsidR="0022286F" w:rsidRPr="009075BB" w:rsidRDefault="0022286F" w:rsidP="0022286F">
      <w:pPr>
        <w:pStyle w:val="TabelBab3"/>
        <w:rPr>
          <w:b/>
        </w:rPr>
      </w:pPr>
      <w:bookmarkStart w:id="334" w:name="_Toc192653902"/>
      <w:bookmarkStart w:id="335" w:name="_Toc195951983"/>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Admin dan Pelatih)</w:t>
      </w:r>
      <w:bookmarkEnd w:id="334"/>
      <w:bookmarkEnd w:id="33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1860A91" w14:textId="77777777" w:rsidTr="0022286F">
        <w:trPr>
          <w:tblHeader/>
        </w:trPr>
        <w:tc>
          <w:tcPr>
            <w:tcW w:w="567" w:type="dxa"/>
            <w:shd w:val="clear" w:color="auto" w:fill="BFBFBF" w:themeFill="background1" w:themeFillShade="BF"/>
          </w:tcPr>
          <w:p w14:paraId="0852458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420E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C3EC89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FA2BEF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868CDD3" w14:textId="77777777" w:rsidTr="0022286F">
        <w:tc>
          <w:tcPr>
            <w:tcW w:w="567" w:type="dxa"/>
          </w:tcPr>
          <w:p w14:paraId="5E500C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FFE800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21832B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4031FAA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98408E7" w14:textId="77777777" w:rsidTr="0022286F">
        <w:tc>
          <w:tcPr>
            <w:tcW w:w="567" w:type="dxa"/>
          </w:tcPr>
          <w:p w14:paraId="47AD019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532344A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aktif presensi</w:t>
            </w:r>
          </w:p>
        </w:tc>
        <w:tc>
          <w:tcPr>
            <w:tcW w:w="2693" w:type="dxa"/>
          </w:tcPr>
          <w:p w14:paraId="0B0D1D4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diperbarui</w:t>
            </w:r>
          </w:p>
        </w:tc>
        <w:tc>
          <w:tcPr>
            <w:tcW w:w="1281" w:type="dxa"/>
          </w:tcPr>
          <w:p w14:paraId="1129BEA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778A949" w14:textId="77777777" w:rsidTr="0022286F">
        <w:tc>
          <w:tcPr>
            <w:tcW w:w="567" w:type="dxa"/>
          </w:tcPr>
          <w:p w14:paraId="29563F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CD05EC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editan data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0D0193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perbarui dan data presensi diperbarui</w:t>
            </w:r>
          </w:p>
        </w:tc>
        <w:tc>
          <w:tcPr>
            <w:tcW w:w="1281" w:type="dxa"/>
          </w:tcPr>
          <w:p w14:paraId="1A63F34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6DF9D99" w14:textId="77777777" w:rsidTr="0022286F">
        <w:tc>
          <w:tcPr>
            <w:tcW w:w="567" w:type="dxa"/>
          </w:tcPr>
          <w:p w14:paraId="3B031BB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14B8F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pada formulir edit yang belum diisi</w:t>
            </w:r>
          </w:p>
        </w:tc>
        <w:tc>
          <w:tcPr>
            <w:tcW w:w="2693" w:type="dxa"/>
          </w:tcPr>
          <w:p w14:paraId="4ADF48C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yang tidak valid</w:t>
            </w:r>
          </w:p>
        </w:tc>
        <w:tc>
          <w:tcPr>
            <w:tcW w:w="1281" w:type="dxa"/>
          </w:tcPr>
          <w:p w14:paraId="72F6F34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C2B7B78" w14:textId="77777777" w:rsidTr="0022286F">
        <w:tc>
          <w:tcPr>
            <w:tcW w:w="567" w:type="dxa"/>
          </w:tcPr>
          <w:p w14:paraId="4BADB0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6147C8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19EE3CE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63A3561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2C175CC" w14:textId="77777777" w:rsidTr="0022286F">
        <w:tc>
          <w:tcPr>
            <w:tcW w:w="567" w:type="dxa"/>
          </w:tcPr>
          <w:p w14:paraId="7B2C516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6E3BE01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lampiran</w:t>
            </w:r>
          </w:p>
        </w:tc>
        <w:tc>
          <w:tcPr>
            <w:tcW w:w="2693" w:type="dxa"/>
          </w:tcPr>
          <w:p w14:paraId="0A0FCB9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gambar lampiran presensi</w:t>
            </w:r>
          </w:p>
        </w:tc>
        <w:tc>
          <w:tcPr>
            <w:tcW w:w="1281" w:type="dxa"/>
          </w:tcPr>
          <w:p w14:paraId="1B010FA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EF36432" w14:textId="77777777" w:rsidTr="0022286F">
        <w:tc>
          <w:tcPr>
            <w:tcW w:w="567" w:type="dxa"/>
          </w:tcPr>
          <w:p w14:paraId="22D0D29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2835" w:type="dxa"/>
          </w:tcPr>
          <w:p w14:paraId="402B257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kehadiran anggota</w:t>
            </w:r>
          </w:p>
        </w:tc>
        <w:tc>
          <w:tcPr>
            <w:tcW w:w="2693" w:type="dxa"/>
          </w:tcPr>
          <w:p w14:paraId="5249652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anggota diperbarui</w:t>
            </w:r>
          </w:p>
        </w:tc>
        <w:tc>
          <w:tcPr>
            <w:tcW w:w="1281" w:type="dxa"/>
          </w:tcPr>
          <w:p w14:paraId="64BA6CF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A57C6E7" w14:textId="77777777" w:rsidR="0022286F" w:rsidRPr="009075BB" w:rsidRDefault="0022286F" w:rsidP="0022286F">
      <w:pPr>
        <w:rPr>
          <w:rFonts w:ascii="Times New Roman" w:hAnsi="Times New Roman" w:cs="Times New Roman"/>
        </w:rPr>
      </w:pPr>
    </w:p>
    <w:p w14:paraId="5476659B" w14:textId="77777777" w:rsidR="0022286F" w:rsidRPr="009075BB" w:rsidRDefault="0022286F" w:rsidP="0022286F">
      <w:pPr>
        <w:pStyle w:val="BodyText"/>
        <w:ind w:left="1134"/>
      </w:pPr>
      <w:r w:rsidRPr="009075BB">
        <w:t xml:space="preserve">Pada Tabel 3.24, pengujian </w:t>
      </w:r>
      <w:r w:rsidRPr="009075BB">
        <w:rPr>
          <w:i/>
        </w:rPr>
        <w:t>Blackbox</w:t>
      </w:r>
      <w:r w:rsidRPr="009075BB">
        <w:t xml:space="preserve"> pada halaman detail presensi pembina dilakukan untuk memastikan bahwa sistem dapat menampilkan informasi presensi secara akurat dan memberikan akses terhadap fitur yang relevan. Pengujian ini mencakup skenario melihat detail presensi, </w:t>
      </w:r>
      <w:r w:rsidRPr="009075BB">
        <w:lastRenderedPageBreak/>
        <w:t>menampilkan QR Code presensi, serta melihat lampiran yang terkait. Pengujian ini bertujuan untuk memastikan bahwa pembina dapat mengakses dan memverifikasi data presensi dengan mudah serta mendapatkan informasi yang dibutuhkan secara lengkap. Berikut ini disajikan beberapa skenario pengujian yang dilakukan.</w:t>
      </w:r>
    </w:p>
    <w:p w14:paraId="5D24D568" w14:textId="77777777" w:rsidR="0022286F" w:rsidRPr="009075BB" w:rsidRDefault="0022286F" w:rsidP="0022286F">
      <w:pPr>
        <w:pStyle w:val="NoSpacing"/>
        <w:rPr>
          <w:rFonts w:ascii="Times New Roman" w:hAnsi="Times New Roman" w:cs="Times New Roman"/>
          <w:lang w:val="id"/>
        </w:rPr>
      </w:pPr>
    </w:p>
    <w:p w14:paraId="691BD869" w14:textId="2B9BC2AF" w:rsidR="0022286F" w:rsidRPr="009075BB" w:rsidRDefault="0022286F" w:rsidP="0022286F">
      <w:pPr>
        <w:pStyle w:val="TabelBab3"/>
        <w:rPr>
          <w:b/>
        </w:rPr>
      </w:pPr>
      <w:bookmarkStart w:id="336" w:name="_Toc192653903"/>
      <w:bookmarkStart w:id="337" w:name="_Toc195951984"/>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Pembina)</w:t>
      </w:r>
      <w:bookmarkEnd w:id="336"/>
      <w:bookmarkEnd w:id="33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C37543D" w14:textId="77777777" w:rsidTr="0022286F">
        <w:trPr>
          <w:tblHeader/>
        </w:trPr>
        <w:tc>
          <w:tcPr>
            <w:tcW w:w="567" w:type="dxa"/>
            <w:shd w:val="clear" w:color="auto" w:fill="BFBFBF" w:themeFill="background1" w:themeFillShade="BF"/>
          </w:tcPr>
          <w:p w14:paraId="6C4A27F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3ECC15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CC21BD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B3F7D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A7B5EC5" w14:textId="77777777" w:rsidTr="0022286F">
        <w:tc>
          <w:tcPr>
            <w:tcW w:w="567" w:type="dxa"/>
          </w:tcPr>
          <w:p w14:paraId="11A761E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D64C30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7D9A95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2E6CAE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49EF346" w14:textId="77777777" w:rsidTr="0022286F">
        <w:tc>
          <w:tcPr>
            <w:tcW w:w="567" w:type="dxa"/>
          </w:tcPr>
          <w:p w14:paraId="09EF73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21D782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7F96BC5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54C354F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7CBCAE4" w14:textId="77777777" w:rsidTr="0022286F">
        <w:tc>
          <w:tcPr>
            <w:tcW w:w="567" w:type="dxa"/>
          </w:tcPr>
          <w:p w14:paraId="40E7AE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30E137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lampiran</w:t>
            </w:r>
          </w:p>
        </w:tc>
        <w:tc>
          <w:tcPr>
            <w:tcW w:w="2693" w:type="dxa"/>
          </w:tcPr>
          <w:p w14:paraId="1E0D08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gambar lampiran presensi</w:t>
            </w:r>
          </w:p>
        </w:tc>
        <w:tc>
          <w:tcPr>
            <w:tcW w:w="1281" w:type="dxa"/>
          </w:tcPr>
          <w:p w14:paraId="751E55B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0334C4B" w14:textId="77777777" w:rsidR="0022286F" w:rsidRPr="009075BB" w:rsidRDefault="0022286F" w:rsidP="0022286F">
      <w:pPr>
        <w:rPr>
          <w:rFonts w:ascii="Times New Roman" w:hAnsi="Times New Roman" w:cs="Times New Roman"/>
        </w:rPr>
      </w:pPr>
    </w:p>
    <w:p w14:paraId="5B02AD50" w14:textId="46AD6F2C" w:rsidR="0022286F" w:rsidRPr="009075BB" w:rsidRDefault="0022286F" w:rsidP="0022286F">
      <w:pPr>
        <w:pStyle w:val="BodyText"/>
        <w:ind w:left="1134"/>
      </w:pPr>
      <w:r w:rsidRPr="009075BB">
        <w:t xml:space="preserve">Pada Tabel 3.25, pengujian </w:t>
      </w:r>
      <w:r w:rsidRPr="009075BB">
        <w:rPr>
          <w:i/>
        </w:rPr>
        <w:t>Blackbox</w:t>
      </w:r>
      <w:r w:rsidRPr="009075BB">
        <w:t xml:space="preserve"> pada halaman </w:t>
      </w:r>
      <w:r w:rsidR="00C853AA" w:rsidRPr="00C853AA">
        <w:rPr>
          <w:i/>
        </w:rPr>
        <w:t>Posting</w:t>
      </w:r>
      <w:r w:rsidRPr="009075BB">
        <w:t xml:space="preserve"> anggota dilakukan untuk memastikan bahwa sistem dapat menampilkan </w:t>
      </w:r>
      <w:r w:rsidR="00C853AA" w:rsidRPr="00C853AA">
        <w:rPr>
          <w:i/>
        </w:rPr>
        <w:t>Postingan</w:t>
      </w:r>
      <w:r w:rsidRPr="009075BB">
        <w:t xml:space="preserve"> terbaru dan memberikan akses terhadap </w:t>
      </w:r>
      <w:r w:rsidRPr="009075BB">
        <w:rPr>
          <w:i/>
        </w:rPr>
        <w:t>file</w:t>
      </w:r>
      <w:r w:rsidRPr="009075BB">
        <w:t xml:space="preserve"> yang terkait. Pengujian ini bertujuan untuk memastikan bahwa anggota dapat mengakses informasi yang dibagikan dengan mudah dan sistem dapat memberikan respons yang sesuai terhadap setiap tindakan yang dilakukan. Berikut ini disajikan beberapa skenario pengujian yang dilakukan.</w:t>
      </w:r>
    </w:p>
    <w:p w14:paraId="10BFCEA0" w14:textId="77777777" w:rsidR="0022286F" w:rsidRPr="009075BB" w:rsidRDefault="0022286F" w:rsidP="0022286F">
      <w:pPr>
        <w:pStyle w:val="NoSpacing"/>
        <w:rPr>
          <w:rFonts w:ascii="Times New Roman" w:hAnsi="Times New Roman" w:cs="Times New Roman"/>
          <w:lang w:val="id"/>
        </w:rPr>
      </w:pPr>
    </w:p>
    <w:p w14:paraId="29668D91" w14:textId="713D1DBE" w:rsidR="0022286F" w:rsidRPr="009075BB" w:rsidRDefault="0022286F" w:rsidP="0022286F">
      <w:pPr>
        <w:pStyle w:val="TabelBab3"/>
        <w:rPr>
          <w:b/>
        </w:rPr>
      </w:pPr>
      <w:bookmarkStart w:id="338" w:name="_Toc192653904"/>
      <w:bookmarkStart w:id="339" w:name="_Toc195951985"/>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00C853AA" w:rsidRPr="00C853AA">
        <w:rPr>
          <w:i/>
        </w:rPr>
        <w:t>Posting</w:t>
      </w:r>
      <w:r w:rsidRPr="009075BB">
        <w:t xml:space="preserve"> (Anggota)</w:t>
      </w:r>
      <w:bookmarkEnd w:id="338"/>
      <w:bookmarkEnd w:id="33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3B5BC23" w14:textId="77777777" w:rsidTr="0022286F">
        <w:trPr>
          <w:tblHeader/>
        </w:trPr>
        <w:tc>
          <w:tcPr>
            <w:tcW w:w="567" w:type="dxa"/>
            <w:shd w:val="clear" w:color="auto" w:fill="BFBFBF" w:themeFill="background1" w:themeFillShade="BF"/>
          </w:tcPr>
          <w:p w14:paraId="5E51CB6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F5964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291C8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DC8998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059ED3F" w14:textId="77777777" w:rsidTr="0022286F">
        <w:tc>
          <w:tcPr>
            <w:tcW w:w="567" w:type="dxa"/>
          </w:tcPr>
          <w:p w14:paraId="0DFF4F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68B523F" w14:textId="29FB3709"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79DF09A2" w14:textId="2F7A94CE"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7C81886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9FFAB3B" w14:textId="77777777" w:rsidTr="0022286F">
        <w:tc>
          <w:tcPr>
            <w:tcW w:w="567" w:type="dxa"/>
          </w:tcPr>
          <w:p w14:paraId="64EF55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C9E4197" w14:textId="1389A1BA"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6E471957" w14:textId="12A6D5B9"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38A4167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058A68A" w14:textId="77777777" w:rsidR="0022286F" w:rsidRPr="009075BB" w:rsidRDefault="0022286F" w:rsidP="0022286F">
      <w:pPr>
        <w:rPr>
          <w:rFonts w:ascii="Times New Roman" w:hAnsi="Times New Roman" w:cs="Times New Roman"/>
        </w:rPr>
      </w:pPr>
    </w:p>
    <w:p w14:paraId="53F9C723" w14:textId="2A6A840E" w:rsidR="0022286F" w:rsidRPr="009075BB" w:rsidRDefault="0022286F" w:rsidP="0022286F">
      <w:pPr>
        <w:pStyle w:val="BodyText"/>
        <w:ind w:left="1134"/>
      </w:pPr>
      <w:r w:rsidRPr="009075BB">
        <w:lastRenderedPageBreak/>
        <w:t xml:space="preserve">Pada Tabel 3.26, pengujian </w:t>
      </w:r>
      <w:r w:rsidRPr="009075BB">
        <w:rPr>
          <w:i/>
        </w:rPr>
        <w:t>Blackbox</w:t>
      </w:r>
      <w:r w:rsidRPr="009075BB">
        <w:t xml:space="preserve"> pada halaman </w:t>
      </w:r>
      <w:r w:rsidR="00C853AA" w:rsidRPr="00C853AA">
        <w:rPr>
          <w:i/>
        </w:rPr>
        <w:t>Posting</w:t>
      </w:r>
      <w:r w:rsidRPr="009075BB">
        <w:t xml:space="preserve"> untuk admin, pelatih, dan pembina dilakukan untuk memastikan bahwa sistem dapat mengelola data </w:t>
      </w:r>
      <w:r w:rsidR="00C853AA" w:rsidRPr="00C853AA">
        <w:rPr>
          <w:i/>
        </w:rPr>
        <w:t>Posting</w:t>
      </w:r>
      <w:r w:rsidRPr="009075BB">
        <w:t xml:space="preserve"> dengan baik serta memberikan respons yang sesuai terhadap setiap tindakan yang dilakukan. Pengujian ini mencakup skenario melihat daftar </w:t>
      </w:r>
      <w:r w:rsidR="00C853AA" w:rsidRPr="00C853AA">
        <w:rPr>
          <w:i/>
        </w:rPr>
        <w:t>Postingan</w:t>
      </w:r>
      <w:r w:rsidRPr="009075BB">
        <w:t xml:space="preserve"> terbaru, melihat detail </w:t>
      </w:r>
      <w:r w:rsidR="00C853AA" w:rsidRPr="00C853AA">
        <w:rPr>
          <w:i/>
        </w:rPr>
        <w:t>Posting</w:t>
      </w:r>
      <w:r w:rsidRPr="009075BB">
        <w:t xml:space="preserve">, menambahkan </w:t>
      </w:r>
      <w:r w:rsidR="00C853AA" w:rsidRPr="00C853AA">
        <w:rPr>
          <w:i/>
        </w:rPr>
        <w:t>Posting</w:t>
      </w:r>
      <w:r w:rsidRPr="009075BB">
        <w:t xml:space="preserve"> baru, mengedit </w:t>
      </w:r>
      <w:r w:rsidR="00C853AA" w:rsidRPr="00C853AA">
        <w:rPr>
          <w:i/>
        </w:rPr>
        <w:t>Posting</w:t>
      </w:r>
      <w:r w:rsidRPr="009075BB">
        <w:t xml:space="preserve">, serta menghapus </w:t>
      </w:r>
      <w:r w:rsidR="00C853AA" w:rsidRPr="00C853AA">
        <w:rPr>
          <w:i/>
        </w:rPr>
        <w:t>Posting</w:t>
      </w:r>
      <w:r w:rsidRPr="009075BB">
        <w:t>. Berikut ini disajikan beberapa skenario pengujian yang dilakukan.</w:t>
      </w:r>
    </w:p>
    <w:p w14:paraId="30595CBD" w14:textId="77777777" w:rsidR="0022286F" w:rsidRPr="009075BB" w:rsidRDefault="0022286F" w:rsidP="0022286F">
      <w:pPr>
        <w:pStyle w:val="NoSpacing"/>
        <w:rPr>
          <w:rFonts w:ascii="Times New Roman" w:hAnsi="Times New Roman" w:cs="Times New Roman"/>
          <w:lang w:val="id"/>
        </w:rPr>
      </w:pPr>
    </w:p>
    <w:p w14:paraId="6F477C06" w14:textId="06621297" w:rsidR="0022286F" w:rsidRPr="009075BB" w:rsidRDefault="0022286F" w:rsidP="0022286F">
      <w:pPr>
        <w:pStyle w:val="TabelBab3"/>
        <w:rPr>
          <w:b/>
        </w:rPr>
      </w:pPr>
      <w:bookmarkStart w:id="340" w:name="_Toc192653905"/>
      <w:bookmarkStart w:id="341" w:name="_Toc195951986"/>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00C853AA" w:rsidRPr="00C853AA">
        <w:rPr>
          <w:i/>
        </w:rPr>
        <w:t>Posting</w:t>
      </w:r>
      <w:r w:rsidRPr="009075BB">
        <w:t xml:space="preserve"> (Admin, Pelatih dan Pembina)</w:t>
      </w:r>
      <w:bookmarkEnd w:id="340"/>
      <w:bookmarkEnd w:id="34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C6F7377" w14:textId="77777777" w:rsidTr="0022286F">
        <w:trPr>
          <w:tblHeader/>
        </w:trPr>
        <w:tc>
          <w:tcPr>
            <w:tcW w:w="567" w:type="dxa"/>
            <w:shd w:val="clear" w:color="auto" w:fill="BFBFBF" w:themeFill="background1" w:themeFillShade="BF"/>
          </w:tcPr>
          <w:p w14:paraId="246DE95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9C9B1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DF5E8C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F07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0346E479" w14:textId="77777777" w:rsidTr="0022286F">
        <w:tc>
          <w:tcPr>
            <w:tcW w:w="567" w:type="dxa"/>
          </w:tcPr>
          <w:p w14:paraId="4AAD60C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86706F0" w14:textId="3FB15181"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4A409F" w:rsidRPr="004A409F">
              <w:rPr>
                <w:rFonts w:ascii="Times New Roman" w:hAnsi="Times New Roman" w:cs="Times New Roman"/>
                <w:i/>
                <w:sz w:val="24"/>
                <w:szCs w:val="24"/>
              </w:rPr>
              <w:t>post</w:t>
            </w:r>
          </w:p>
        </w:tc>
        <w:tc>
          <w:tcPr>
            <w:tcW w:w="2693" w:type="dxa"/>
          </w:tcPr>
          <w:p w14:paraId="2382120F" w14:textId="126C7D1F"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list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4FFBA07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6E0910A" w14:textId="77777777" w:rsidTr="0022286F">
        <w:tc>
          <w:tcPr>
            <w:tcW w:w="567" w:type="dxa"/>
          </w:tcPr>
          <w:p w14:paraId="51B7AC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E535459" w14:textId="0F94A88D"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detail </w:t>
            </w:r>
            <w:r w:rsidR="004A409F" w:rsidRPr="004A409F">
              <w:rPr>
                <w:rFonts w:ascii="Times New Roman" w:hAnsi="Times New Roman" w:cs="Times New Roman"/>
                <w:i/>
                <w:sz w:val="24"/>
                <w:szCs w:val="24"/>
              </w:rPr>
              <w:t>post</w:t>
            </w:r>
          </w:p>
        </w:tc>
        <w:tc>
          <w:tcPr>
            <w:tcW w:w="2693" w:type="dxa"/>
          </w:tcPr>
          <w:p w14:paraId="2DD78318" w14:textId="63B6F14A"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detail data </w:t>
            </w:r>
            <w:r w:rsidR="00C853AA" w:rsidRPr="00C853AA">
              <w:rPr>
                <w:rFonts w:ascii="Times New Roman" w:hAnsi="Times New Roman" w:cs="Times New Roman"/>
                <w:i/>
                <w:sz w:val="24"/>
                <w:szCs w:val="24"/>
              </w:rPr>
              <w:t>Posting</w:t>
            </w:r>
          </w:p>
        </w:tc>
        <w:tc>
          <w:tcPr>
            <w:tcW w:w="1281" w:type="dxa"/>
          </w:tcPr>
          <w:p w14:paraId="3FCD025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2201862" w14:textId="77777777" w:rsidTr="0022286F">
        <w:tc>
          <w:tcPr>
            <w:tcW w:w="567" w:type="dxa"/>
          </w:tcPr>
          <w:p w14:paraId="6028EBA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CE50FEE" w14:textId="2F8A049D"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AA0E206" w14:textId="5B36D145"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tersimpan</w:t>
            </w:r>
          </w:p>
        </w:tc>
        <w:tc>
          <w:tcPr>
            <w:tcW w:w="1281" w:type="dxa"/>
          </w:tcPr>
          <w:p w14:paraId="290BBB6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B91638F" w14:textId="77777777" w:rsidTr="0022286F">
        <w:tc>
          <w:tcPr>
            <w:tcW w:w="567" w:type="dxa"/>
          </w:tcPr>
          <w:p w14:paraId="64543E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EEF42C5" w14:textId="0F168828"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BE139DD" w14:textId="687141DE"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perubah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diperbarui</w:t>
            </w:r>
          </w:p>
        </w:tc>
        <w:tc>
          <w:tcPr>
            <w:tcW w:w="1281" w:type="dxa"/>
          </w:tcPr>
          <w:p w14:paraId="5A7592E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C888A96" w14:textId="77777777" w:rsidTr="0022286F">
        <w:tc>
          <w:tcPr>
            <w:tcW w:w="567" w:type="dxa"/>
          </w:tcPr>
          <w:p w14:paraId="43A555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38C4F655" w14:textId="74C1081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hapus data </w:t>
            </w:r>
            <w:r w:rsidR="004A409F" w:rsidRPr="004A409F">
              <w:rPr>
                <w:rFonts w:ascii="Times New Roman" w:hAnsi="Times New Roman" w:cs="Times New Roman"/>
                <w:i/>
                <w:sz w:val="24"/>
                <w:szCs w:val="24"/>
              </w:rPr>
              <w:t>post</w:t>
            </w:r>
          </w:p>
        </w:tc>
        <w:tc>
          <w:tcPr>
            <w:tcW w:w="2693" w:type="dxa"/>
          </w:tcPr>
          <w:p w14:paraId="772AF28B" w14:textId="563C7E7C"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penghapus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berhasil d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sebut telah dihapus</w:t>
            </w:r>
          </w:p>
        </w:tc>
        <w:tc>
          <w:tcPr>
            <w:tcW w:w="1281" w:type="dxa"/>
          </w:tcPr>
          <w:p w14:paraId="45A7AC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D398D30" w14:textId="77777777" w:rsidR="0022286F" w:rsidRPr="009075BB" w:rsidRDefault="0022286F" w:rsidP="0022286F">
      <w:pPr>
        <w:rPr>
          <w:rFonts w:ascii="Times New Roman" w:hAnsi="Times New Roman" w:cs="Times New Roman"/>
        </w:rPr>
      </w:pPr>
    </w:p>
    <w:p w14:paraId="403287D7" w14:textId="6D921C45" w:rsidR="00540368" w:rsidRDefault="0022286F" w:rsidP="00540368">
      <w:pPr>
        <w:pStyle w:val="BodyText"/>
        <w:ind w:left="1134"/>
      </w:pPr>
      <w:r w:rsidRPr="009075BB">
        <w:t xml:space="preserve">Pada Tabel 3.27, pengujian </w:t>
      </w:r>
      <w:r w:rsidRPr="009075BB">
        <w:rPr>
          <w:i/>
        </w:rPr>
        <w:t>Blackbox</w:t>
      </w:r>
      <w:r w:rsidRPr="009075BB">
        <w:t xml:space="preserve"> pada halaman profil anggota dilakukan untuk memastikan bahwa sistem dapat mengelola perubahan data pengguna dengan baik. Pengujian ini mencakup skenario pengubahan password, baik dengan </w:t>
      </w:r>
      <w:r w:rsidRPr="009075BB">
        <w:rPr>
          <w:i/>
        </w:rPr>
        <w:t>input</w:t>
      </w:r>
      <w:r w:rsidRPr="009075BB">
        <w:t xml:space="preserve"> yang benar maupun dengan </w:t>
      </w:r>
      <w:r w:rsidRPr="009075BB">
        <w:rPr>
          <w:i/>
        </w:rPr>
        <w:t>password</w:t>
      </w:r>
      <w:r w:rsidRPr="009075BB">
        <w:t xml:space="preserve"> lama yang sama, serta pengeditan data diri dan data lain seperti kelas dan bagian. Berikut ini disajikan beberapa skenario pengujian yang dilakukan.</w:t>
      </w:r>
    </w:p>
    <w:p w14:paraId="582225D6" w14:textId="77777777" w:rsidR="00540368" w:rsidRPr="00540368" w:rsidRDefault="00540368" w:rsidP="00540368">
      <w:pPr>
        <w:pStyle w:val="NoSpacing"/>
        <w:rPr>
          <w:lang w:val="id"/>
        </w:rPr>
      </w:pPr>
    </w:p>
    <w:p w14:paraId="189E5F44" w14:textId="651CAFBE" w:rsidR="0022286F" w:rsidRPr="009075BB" w:rsidRDefault="0022286F" w:rsidP="0022286F">
      <w:pPr>
        <w:pStyle w:val="TabelBab3"/>
        <w:rPr>
          <w:b/>
        </w:rPr>
      </w:pPr>
      <w:bookmarkStart w:id="342" w:name="_Toc192653906"/>
      <w:bookmarkStart w:id="343" w:name="_Toc195951987"/>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nggota)</w:t>
      </w:r>
      <w:bookmarkEnd w:id="342"/>
      <w:bookmarkEnd w:id="34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005B02CD" w14:textId="77777777" w:rsidTr="0022286F">
        <w:trPr>
          <w:tblHeader/>
        </w:trPr>
        <w:tc>
          <w:tcPr>
            <w:tcW w:w="567" w:type="dxa"/>
            <w:shd w:val="clear" w:color="auto" w:fill="BFBFBF" w:themeFill="background1" w:themeFillShade="BF"/>
          </w:tcPr>
          <w:p w14:paraId="0EB9811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D9AB4A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310A4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7695B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2A598DCB" w14:textId="77777777" w:rsidTr="0022286F">
        <w:tc>
          <w:tcPr>
            <w:tcW w:w="567" w:type="dxa"/>
          </w:tcPr>
          <w:p w14:paraId="3E871A1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001816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4CD735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48CE387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1746231" w14:textId="77777777" w:rsidTr="0022286F">
        <w:tc>
          <w:tcPr>
            <w:tcW w:w="567" w:type="dxa"/>
          </w:tcPr>
          <w:p w14:paraId="48A166A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2ED1B6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D41BB8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DC3F40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65CC885" w14:textId="77777777" w:rsidTr="0022286F">
        <w:tc>
          <w:tcPr>
            <w:tcW w:w="567" w:type="dxa"/>
          </w:tcPr>
          <w:p w14:paraId="78E7C27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E1D740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AF90DF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3F9A1D2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B6F0F8" w14:textId="77777777" w:rsidTr="0022286F">
        <w:tc>
          <w:tcPr>
            <w:tcW w:w="567" w:type="dxa"/>
          </w:tcPr>
          <w:p w14:paraId="0085530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15CE528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kelas,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7403CD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6669D90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646FD9C" w14:textId="77777777" w:rsidR="0022286F" w:rsidRPr="009075BB" w:rsidRDefault="0022286F" w:rsidP="0022286F">
      <w:pPr>
        <w:rPr>
          <w:rFonts w:ascii="Times New Roman" w:hAnsi="Times New Roman" w:cs="Times New Roman"/>
        </w:rPr>
      </w:pPr>
    </w:p>
    <w:p w14:paraId="7C7C2741" w14:textId="77777777" w:rsidR="0022286F" w:rsidRPr="009075BB" w:rsidRDefault="0022286F" w:rsidP="0022286F">
      <w:pPr>
        <w:pStyle w:val="BodyText"/>
        <w:ind w:left="1134"/>
      </w:pPr>
      <w:r w:rsidRPr="009075BB">
        <w:t xml:space="preserve">Pada Tabel 3.28, pengujian </w:t>
      </w:r>
      <w:r w:rsidRPr="009075BB">
        <w:rPr>
          <w:i/>
        </w:rPr>
        <w:t>Blackbox</w:t>
      </w:r>
      <w:r w:rsidRPr="009075BB">
        <w:t xml:space="preserve"> pada halaman profil pelatih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input yang benar maupun dengan </w:t>
      </w:r>
      <w:r w:rsidRPr="009075BB">
        <w:rPr>
          <w:i/>
        </w:rPr>
        <w:t>password</w:t>
      </w:r>
      <w:r w:rsidRPr="009075BB">
        <w:t xml:space="preserve"> lama yang sama, serta pengeditan data diri dan data lain seperti bagian. Berikut ini disajikan beberapa skenario pengujian yang dilakukan.</w:t>
      </w:r>
    </w:p>
    <w:p w14:paraId="41FAE3CC" w14:textId="77777777" w:rsidR="0022286F" w:rsidRPr="009075BB" w:rsidRDefault="0022286F" w:rsidP="0022286F">
      <w:pPr>
        <w:pStyle w:val="NoSpacing"/>
        <w:rPr>
          <w:rFonts w:ascii="Times New Roman" w:hAnsi="Times New Roman" w:cs="Times New Roman"/>
          <w:lang w:val="id"/>
        </w:rPr>
      </w:pPr>
    </w:p>
    <w:p w14:paraId="5101D443" w14:textId="3E1AB530" w:rsidR="0022286F" w:rsidRPr="009075BB" w:rsidRDefault="0022286F" w:rsidP="0022286F">
      <w:pPr>
        <w:pStyle w:val="TabelBab3"/>
        <w:rPr>
          <w:b/>
        </w:rPr>
      </w:pPr>
      <w:bookmarkStart w:id="344" w:name="_Toc192653907"/>
      <w:bookmarkStart w:id="345" w:name="_Toc195951988"/>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Pelatih)</w:t>
      </w:r>
      <w:bookmarkEnd w:id="344"/>
      <w:bookmarkEnd w:id="34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4A44A4F" w14:textId="77777777" w:rsidTr="0022286F">
        <w:trPr>
          <w:tblHeader/>
        </w:trPr>
        <w:tc>
          <w:tcPr>
            <w:tcW w:w="567" w:type="dxa"/>
            <w:shd w:val="clear" w:color="auto" w:fill="BFBFBF" w:themeFill="background1" w:themeFillShade="BF"/>
          </w:tcPr>
          <w:p w14:paraId="4E38EF4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941121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0601A9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1E977C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2CDEFCD" w14:textId="77777777" w:rsidTr="0022286F">
        <w:tc>
          <w:tcPr>
            <w:tcW w:w="567" w:type="dxa"/>
          </w:tcPr>
          <w:p w14:paraId="6DC383B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1.</w:t>
            </w:r>
          </w:p>
        </w:tc>
        <w:tc>
          <w:tcPr>
            <w:tcW w:w="2835" w:type="dxa"/>
          </w:tcPr>
          <w:p w14:paraId="00A0636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41296E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7832E02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4F0D20" w14:textId="77777777" w:rsidTr="0022286F">
        <w:tc>
          <w:tcPr>
            <w:tcW w:w="567" w:type="dxa"/>
          </w:tcPr>
          <w:p w14:paraId="4175738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42.</w:t>
            </w:r>
          </w:p>
        </w:tc>
        <w:tc>
          <w:tcPr>
            <w:tcW w:w="2835" w:type="dxa"/>
          </w:tcPr>
          <w:p w14:paraId="51DEA7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password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65BFBFE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08323CB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C2A0F12" w14:textId="77777777" w:rsidTr="0022286F">
        <w:tc>
          <w:tcPr>
            <w:tcW w:w="567" w:type="dxa"/>
          </w:tcPr>
          <w:p w14:paraId="15B728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3.</w:t>
            </w:r>
          </w:p>
        </w:tc>
        <w:tc>
          <w:tcPr>
            <w:tcW w:w="2835" w:type="dxa"/>
          </w:tcPr>
          <w:p w14:paraId="2E918A6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077845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41D895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A58A10F" w14:textId="77777777" w:rsidTr="0022286F">
        <w:tc>
          <w:tcPr>
            <w:tcW w:w="567" w:type="dxa"/>
          </w:tcPr>
          <w:p w14:paraId="1490D7D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4.</w:t>
            </w:r>
          </w:p>
        </w:tc>
        <w:tc>
          <w:tcPr>
            <w:tcW w:w="2835" w:type="dxa"/>
          </w:tcPr>
          <w:p w14:paraId="13B4423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55C46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4013956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5279F34" w14:textId="77777777" w:rsidR="0022286F" w:rsidRPr="009075BB" w:rsidRDefault="0022286F" w:rsidP="0022286F">
      <w:pPr>
        <w:rPr>
          <w:rFonts w:ascii="Times New Roman" w:hAnsi="Times New Roman" w:cs="Times New Roman"/>
        </w:rPr>
      </w:pPr>
    </w:p>
    <w:p w14:paraId="1C13772B" w14:textId="77777777" w:rsidR="0022286F" w:rsidRPr="009075BB" w:rsidRDefault="0022286F" w:rsidP="0022286F">
      <w:pPr>
        <w:pStyle w:val="BodyText"/>
        <w:ind w:left="1134"/>
      </w:pPr>
      <w:r w:rsidRPr="009075BB">
        <w:t xml:space="preserve">Pada Tabel 3.29, pengujian </w:t>
      </w:r>
      <w:r w:rsidRPr="009075BB">
        <w:rPr>
          <w:i/>
        </w:rPr>
        <w:t>Blackbox</w:t>
      </w:r>
      <w:r w:rsidRPr="009075BB">
        <w:t xml:space="preserve"> pada halaman profil admin dan pembina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w:t>
      </w:r>
      <w:r w:rsidRPr="009075BB">
        <w:rPr>
          <w:i/>
        </w:rPr>
        <w:t>input</w:t>
      </w:r>
      <w:r w:rsidRPr="009075BB">
        <w:t xml:space="preserve"> yang benar maupun dengan password lama yang sama, serta pengeditan data diri seperti nama dan email. Pengujian ini bertujuan untuk memastikan bahwa admin dan pembina dapat memperbarui informasi pribadi mereka dengan mudah dan sistem dapat memberikan umpan balik yang jelas terhadap setiap proses perubahan data. Berikut ini disajikan beberapa skenario pengujian yang dilakukan.</w:t>
      </w:r>
    </w:p>
    <w:p w14:paraId="31CF67F7" w14:textId="77777777" w:rsidR="0022286F" w:rsidRPr="009075BB" w:rsidRDefault="0022286F" w:rsidP="0022286F">
      <w:pPr>
        <w:pStyle w:val="NoSpacing"/>
        <w:rPr>
          <w:rFonts w:ascii="Times New Roman" w:hAnsi="Times New Roman" w:cs="Times New Roman"/>
          <w:lang w:val="id"/>
        </w:rPr>
      </w:pPr>
    </w:p>
    <w:p w14:paraId="7CD4432C" w14:textId="71D3E35E" w:rsidR="0022286F" w:rsidRPr="009075BB" w:rsidRDefault="0022286F" w:rsidP="0022286F">
      <w:pPr>
        <w:pStyle w:val="TabelBab3"/>
        <w:rPr>
          <w:b/>
        </w:rPr>
      </w:pPr>
      <w:bookmarkStart w:id="346" w:name="_Toc192653908"/>
      <w:bookmarkStart w:id="347" w:name="_Toc195951989"/>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dmin dan Pembina)</w:t>
      </w:r>
      <w:bookmarkEnd w:id="346"/>
      <w:bookmarkEnd w:id="34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0869533" w14:textId="77777777" w:rsidTr="0022286F">
        <w:trPr>
          <w:tblHeader/>
        </w:trPr>
        <w:tc>
          <w:tcPr>
            <w:tcW w:w="567" w:type="dxa"/>
            <w:shd w:val="clear" w:color="auto" w:fill="BFBFBF" w:themeFill="background1" w:themeFillShade="BF"/>
          </w:tcPr>
          <w:p w14:paraId="7621E40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D35898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9E9E7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D696CF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0140EC2B" w14:textId="77777777" w:rsidTr="0022286F">
        <w:tc>
          <w:tcPr>
            <w:tcW w:w="567" w:type="dxa"/>
          </w:tcPr>
          <w:p w14:paraId="5616B26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5.</w:t>
            </w:r>
          </w:p>
        </w:tc>
        <w:tc>
          <w:tcPr>
            <w:tcW w:w="2835" w:type="dxa"/>
          </w:tcPr>
          <w:p w14:paraId="3FC6C9F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83F23E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39515BF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69FE49D" w14:textId="77777777" w:rsidTr="0022286F">
        <w:tc>
          <w:tcPr>
            <w:tcW w:w="567" w:type="dxa"/>
          </w:tcPr>
          <w:p w14:paraId="32B0E9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6.</w:t>
            </w:r>
          </w:p>
        </w:tc>
        <w:tc>
          <w:tcPr>
            <w:tcW w:w="2835" w:type="dxa"/>
          </w:tcPr>
          <w:p w14:paraId="47F19FA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1B86E01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w:t>
            </w:r>
            <w:r w:rsidRPr="009075BB">
              <w:rPr>
                <w:rFonts w:ascii="Times New Roman" w:hAnsi="Times New Roman" w:cs="Times New Roman"/>
                <w:sz w:val="24"/>
                <w:szCs w:val="24"/>
              </w:rPr>
              <w:lastRenderedPageBreak/>
              <w:t xml:space="preserve">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04F8B4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Sesuai / Tidak Sesuai</w:t>
            </w:r>
          </w:p>
        </w:tc>
      </w:tr>
      <w:tr w:rsidR="0022286F" w:rsidRPr="009075BB" w14:paraId="4CE7F553" w14:textId="77777777" w:rsidTr="0022286F">
        <w:tc>
          <w:tcPr>
            <w:tcW w:w="567" w:type="dxa"/>
          </w:tcPr>
          <w:p w14:paraId="5F1214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7.</w:t>
            </w:r>
          </w:p>
        </w:tc>
        <w:tc>
          <w:tcPr>
            <w:tcW w:w="2835" w:type="dxa"/>
          </w:tcPr>
          <w:p w14:paraId="539B1F9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diri (nama, email) dengan memasukkan seluruh input secara benar</w:t>
            </w:r>
          </w:p>
        </w:tc>
        <w:tc>
          <w:tcPr>
            <w:tcW w:w="2693" w:type="dxa"/>
          </w:tcPr>
          <w:p w14:paraId="0116AE8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5E325B5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79BB3DBA" w14:textId="77777777" w:rsidR="0022286F" w:rsidRPr="009075BB" w:rsidRDefault="0022286F" w:rsidP="0022286F">
      <w:pPr>
        <w:rPr>
          <w:rFonts w:ascii="Times New Roman" w:hAnsi="Times New Roman" w:cs="Times New Roman"/>
        </w:rPr>
      </w:pPr>
    </w:p>
    <w:p w14:paraId="1F3BFAD7" w14:textId="77777777" w:rsidR="0022286F" w:rsidRPr="009075BB" w:rsidRDefault="0022286F" w:rsidP="0022286F">
      <w:pPr>
        <w:pStyle w:val="BodyText"/>
        <w:ind w:left="1134"/>
      </w:pPr>
      <w:r w:rsidRPr="009075BB">
        <w:t xml:space="preserve">Pada Tabel 3.30, pengujian </w:t>
      </w:r>
      <w:r w:rsidRPr="009075BB">
        <w:rPr>
          <w:i/>
        </w:rPr>
        <w:t>Blackbox</w:t>
      </w:r>
      <w:r w:rsidRPr="009075BB">
        <w:t xml:space="preserve"> pada halaman pendaftar untuk pelatih dilakukan untuk memastikan bahwa sistem dapat menampilkan data pendaftar dengan benar serta memberikan akses terhadap detail informasi pendaftar. Pengujian ini mencakup skenario melihat daftar pendaftar terbaru dan melihat detail data pendaftar. Pengujian ini bertujuan untuk memastikan bahwa pelatih dapat mengakses informasi pendaftaran secara akurat dan sistem dapat memberikan respons yang sesuai terhadap setiap tindakan yang dilakukan. Berikut ini disajikan beberapa skenario pengujian yang dilakukan.</w:t>
      </w:r>
    </w:p>
    <w:p w14:paraId="5B12BDBB" w14:textId="77777777" w:rsidR="0022286F" w:rsidRPr="009075BB" w:rsidRDefault="0022286F" w:rsidP="0022286F">
      <w:pPr>
        <w:pStyle w:val="NoSpacing"/>
        <w:rPr>
          <w:rFonts w:ascii="Times New Roman" w:hAnsi="Times New Roman" w:cs="Times New Roman"/>
          <w:lang w:val="id"/>
        </w:rPr>
      </w:pPr>
    </w:p>
    <w:p w14:paraId="79058E8A" w14:textId="74C2189F" w:rsidR="0022286F" w:rsidRPr="009075BB" w:rsidRDefault="0022286F" w:rsidP="0022286F">
      <w:pPr>
        <w:pStyle w:val="TabelBab3"/>
        <w:rPr>
          <w:b/>
        </w:rPr>
      </w:pPr>
      <w:bookmarkStart w:id="348" w:name="_Toc192653909"/>
      <w:bookmarkStart w:id="349" w:name="_Toc195951990"/>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daftar (Pelatih)</w:t>
      </w:r>
      <w:bookmarkEnd w:id="348"/>
      <w:bookmarkEnd w:id="34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7E8F6C4E" w14:textId="77777777" w:rsidTr="0022286F">
        <w:trPr>
          <w:tblHeader/>
        </w:trPr>
        <w:tc>
          <w:tcPr>
            <w:tcW w:w="567" w:type="dxa"/>
            <w:shd w:val="clear" w:color="auto" w:fill="BFBFBF" w:themeFill="background1" w:themeFillShade="BF"/>
          </w:tcPr>
          <w:p w14:paraId="653A3BA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60EF7F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74C96F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47D3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66D1143" w14:textId="77777777" w:rsidTr="0022286F">
        <w:tc>
          <w:tcPr>
            <w:tcW w:w="567" w:type="dxa"/>
          </w:tcPr>
          <w:p w14:paraId="5F3AE6D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8.</w:t>
            </w:r>
          </w:p>
        </w:tc>
        <w:tc>
          <w:tcPr>
            <w:tcW w:w="2835" w:type="dxa"/>
          </w:tcPr>
          <w:p w14:paraId="71B6C5B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ndaftar</w:t>
            </w:r>
          </w:p>
        </w:tc>
        <w:tc>
          <w:tcPr>
            <w:tcW w:w="2693" w:type="dxa"/>
          </w:tcPr>
          <w:p w14:paraId="0BCB976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ndaftar terbaru</w:t>
            </w:r>
          </w:p>
        </w:tc>
        <w:tc>
          <w:tcPr>
            <w:tcW w:w="1281" w:type="dxa"/>
          </w:tcPr>
          <w:p w14:paraId="1C7C44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0C70210" w14:textId="77777777" w:rsidTr="0022286F">
        <w:tc>
          <w:tcPr>
            <w:tcW w:w="567" w:type="dxa"/>
          </w:tcPr>
          <w:p w14:paraId="013C17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9.</w:t>
            </w:r>
          </w:p>
        </w:tc>
        <w:tc>
          <w:tcPr>
            <w:tcW w:w="2835" w:type="dxa"/>
          </w:tcPr>
          <w:p w14:paraId="794C19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773437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1BEFFC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DA70437" w14:textId="77777777" w:rsidR="0022286F" w:rsidRPr="009075BB" w:rsidRDefault="0022286F" w:rsidP="0022286F">
      <w:pPr>
        <w:rPr>
          <w:rFonts w:ascii="Times New Roman" w:hAnsi="Times New Roman" w:cs="Times New Roman"/>
        </w:rPr>
      </w:pPr>
    </w:p>
    <w:p w14:paraId="1B599B1C" w14:textId="1C8BE440" w:rsidR="0022286F" w:rsidRPr="009075BB" w:rsidRDefault="0022286F" w:rsidP="0022286F">
      <w:pPr>
        <w:pStyle w:val="BodyText"/>
        <w:ind w:left="1134"/>
      </w:pPr>
      <w:r w:rsidRPr="009075BB">
        <w:t xml:space="preserve">Pada Tabel 3.31, pengujian </w:t>
      </w:r>
      <w:r w:rsidRPr="009075BB">
        <w:rPr>
          <w:i/>
        </w:rPr>
        <w:t>Blackbox</w:t>
      </w:r>
      <w:r w:rsidRPr="009075BB">
        <w:t xml:space="preserve"> pada halaman detail pendaftar untuk pelatih dilakukan untuk memastikan bahwa sistem dapat menampilkan informasi pendaftar secara akurat serta memungkinkan pelatih untuk mengelola status pendaftaran. Pengujian ini mencakup skenario melihat detail data pendaftar dan mengubah status pendaftar. Pengujian ini bertujuan untuk memastikan bahwa pelatih dapat mengakses serta memperbarui informasi pendaftar dengan mudah. Berikut ini disajikan beberapa skenario pengujian yang dilakukan.</w:t>
      </w:r>
    </w:p>
    <w:p w14:paraId="57A02E94" w14:textId="77777777" w:rsidR="0022286F" w:rsidRPr="009075BB" w:rsidRDefault="0022286F" w:rsidP="0022286F">
      <w:pPr>
        <w:pStyle w:val="NoSpacing"/>
        <w:rPr>
          <w:rFonts w:ascii="Times New Roman" w:hAnsi="Times New Roman" w:cs="Times New Roman"/>
          <w:lang w:val="id"/>
        </w:rPr>
      </w:pPr>
    </w:p>
    <w:p w14:paraId="3727C074" w14:textId="4E4F1C7F" w:rsidR="0022286F" w:rsidRPr="009075BB" w:rsidRDefault="0022286F" w:rsidP="0022286F">
      <w:pPr>
        <w:pStyle w:val="TabelBab3"/>
        <w:rPr>
          <w:b/>
        </w:rPr>
      </w:pPr>
      <w:bookmarkStart w:id="350" w:name="_Toc192653910"/>
      <w:bookmarkStart w:id="351" w:name="_Toc195951991"/>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w:t>
      </w:r>
      <w:r w:rsidRPr="009075BB">
        <w:rPr>
          <w:i/>
        </w:rPr>
        <w:t xml:space="preserve"> </w:t>
      </w:r>
      <w:r w:rsidRPr="009075BB">
        <w:t>Pendaftar (Pelatih)</w:t>
      </w:r>
      <w:bookmarkEnd w:id="350"/>
      <w:bookmarkEnd w:id="351"/>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5EC4006" w14:textId="77777777" w:rsidTr="0022286F">
        <w:trPr>
          <w:tblHeader/>
        </w:trPr>
        <w:tc>
          <w:tcPr>
            <w:tcW w:w="567" w:type="dxa"/>
            <w:shd w:val="clear" w:color="auto" w:fill="BFBFBF" w:themeFill="background1" w:themeFillShade="BF"/>
          </w:tcPr>
          <w:p w14:paraId="0B0EF01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1C926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E29EF5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9CF6F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2FF7A9A0" w14:textId="77777777" w:rsidTr="0022286F">
        <w:tc>
          <w:tcPr>
            <w:tcW w:w="567" w:type="dxa"/>
          </w:tcPr>
          <w:p w14:paraId="2360E2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0.</w:t>
            </w:r>
          </w:p>
        </w:tc>
        <w:tc>
          <w:tcPr>
            <w:tcW w:w="2835" w:type="dxa"/>
          </w:tcPr>
          <w:p w14:paraId="56CFA51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6FD376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6B4422C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8E8B7DB" w14:textId="77777777" w:rsidTr="0022286F">
        <w:tc>
          <w:tcPr>
            <w:tcW w:w="567" w:type="dxa"/>
          </w:tcPr>
          <w:p w14:paraId="4B333D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1.</w:t>
            </w:r>
          </w:p>
        </w:tc>
        <w:tc>
          <w:tcPr>
            <w:tcW w:w="2835" w:type="dxa"/>
          </w:tcPr>
          <w:p w14:paraId="07DAE4D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pendaftar</w:t>
            </w:r>
          </w:p>
        </w:tc>
        <w:tc>
          <w:tcPr>
            <w:tcW w:w="2693" w:type="dxa"/>
          </w:tcPr>
          <w:p w14:paraId="738AEE9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endaftar diperbarui</w:t>
            </w:r>
          </w:p>
        </w:tc>
        <w:tc>
          <w:tcPr>
            <w:tcW w:w="1281" w:type="dxa"/>
          </w:tcPr>
          <w:p w14:paraId="33EFFDC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2E2153D" w14:textId="77777777" w:rsidR="0022286F" w:rsidRPr="009075BB" w:rsidRDefault="0022286F" w:rsidP="0022286F">
      <w:pPr>
        <w:rPr>
          <w:rFonts w:ascii="Times New Roman" w:hAnsi="Times New Roman" w:cs="Times New Roman"/>
        </w:rPr>
      </w:pPr>
    </w:p>
    <w:p w14:paraId="2655A658" w14:textId="77777777" w:rsidR="0022286F" w:rsidRPr="009075BB" w:rsidRDefault="0022286F" w:rsidP="0022286F">
      <w:pPr>
        <w:pStyle w:val="BodyText"/>
        <w:ind w:left="1134"/>
      </w:pPr>
      <w:r w:rsidRPr="009075BB">
        <w:t xml:space="preserve">Pada Tabel 3.32, pengujian </w:t>
      </w:r>
      <w:r w:rsidRPr="009075BB">
        <w:rPr>
          <w:i/>
        </w:rPr>
        <w:t>Blackbox</w:t>
      </w:r>
      <w:r w:rsidRPr="009075BB">
        <w:t xml:space="preserve"> pada halaman penilaian untuk pelatih dilakukan untuk memastikan bahwa sistem dapat mengelola dan memperbarui data nilai anggota dengan benar. Pengujian ini mencakup skenario pengisian nilai untuk semua anggota, pengisian nilai untuk beberapa anggota, serta pengisian nilai dengan data yang tidak lengkap. Berikut ini disajikan beberapa skenario pengujian yang dilakukan.</w:t>
      </w:r>
    </w:p>
    <w:p w14:paraId="3EDB4800" w14:textId="77777777" w:rsidR="0022286F" w:rsidRPr="009075BB" w:rsidRDefault="0022286F" w:rsidP="0022286F">
      <w:pPr>
        <w:pStyle w:val="NoSpacing"/>
        <w:rPr>
          <w:rFonts w:ascii="Times New Roman" w:hAnsi="Times New Roman" w:cs="Times New Roman"/>
          <w:lang w:val="id"/>
        </w:rPr>
      </w:pPr>
    </w:p>
    <w:p w14:paraId="7D65ED28" w14:textId="77FBECBE" w:rsidR="0022286F" w:rsidRPr="009075BB" w:rsidRDefault="0022286F" w:rsidP="0022286F">
      <w:pPr>
        <w:pStyle w:val="TabelBab3"/>
        <w:rPr>
          <w:b/>
        </w:rPr>
      </w:pPr>
      <w:bookmarkStart w:id="352" w:name="_Toc192653911"/>
      <w:bookmarkStart w:id="353" w:name="_Toc19595199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ilaian (Pelatih)</w:t>
      </w:r>
      <w:bookmarkEnd w:id="352"/>
      <w:bookmarkEnd w:id="35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DA00B47" w14:textId="77777777" w:rsidTr="0022286F">
        <w:trPr>
          <w:tblHeader/>
        </w:trPr>
        <w:tc>
          <w:tcPr>
            <w:tcW w:w="567" w:type="dxa"/>
            <w:shd w:val="clear" w:color="auto" w:fill="BFBFBF" w:themeFill="background1" w:themeFillShade="BF"/>
          </w:tcPr>
          <w:p w14:paraId="4A480A7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8C6900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48F849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0DDF2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1CBCAB4" w14:textId="77777777" w:rsidTr="0022286F">
        <w:tc>
          <w:tcPr>
            <w:tcW w:w="567" w:type="dxa"/>
          </w:tcPr>
          <w:p w14:paraId="6FDD6A5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2.</w:t>
            </w:r>
          </w:p>
        </w:tc>
        <w:tc>
          <w:tcPr>
            <w:tcW w:w="2835" w:type="dxa"/>
          </w:tcPr>
          <w:p w14:paraId="1C45C415" w14:textId="3F396C4D"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semua anggota</w:t>
            </w:r>
            <w:r w:rsidR="004C0011">
              <w:rPr>
                <w:rFonts w:ascii="Times New Roman" w:hAnsi="Times New Roman" w:cs="Times New Roman"/>
                <w:sz w:val="24"/>
                <w:szCs w:val="24"/>
              </w:rPr>
              <w:t xml:space="preserve"> sesuai </w:t>
            </w:r>
            <w:r w:rsidR="004C0011" w:rsidRPr="004C0011">
              <w:rPr>
                <w:rFonts w:ascii="Times New Roman" w:hAnsi="Times New Roman" w:cs="Times New Roman"/>
                <w:i/>
                <w:sz w:val="24"/>
                <w:szCs w:val="24"/>
              </w:rPr>
              <w:t>section</w:t>
            </w:r>
          </w:p>
        </w:tc>
        <w:tc>
          <w:tcPr>
            <w:tcW w:w="2693" w:type="dxa"/>
          </w:tcPr>
          <w:p w14:paraId="3B8014E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3BAE890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CA13F84" w14:textId="77777777" w:rsidTr="0022286F">
        <w:tc>
          <w:tcPr>
            <w:tcW w:w="567" w:type="dxa"/>
          </w:tcPr>
          <w:p w14:paraId="722C2A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3.</w:t>
            </w:r>
          </w:p>
        </w:tc>
        <w:tc>
          <w:tcPr>
            <w:tcW w:w="2835" w:type="dxa"/>
          </w:tcPr>
          <w:p w14:paraId="235C5D1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beberapa anggota</w:t>
            </w:r>
          </w:p>
        </w:tc>
        <w:tc>
          <w:tcPr>
            <w:tcW w:w="2693" w:type="dxa"/>
          </w:tcPr>
          <w:p w14:paraId="296D195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59722F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9F19D86" w14:textId="77777777" w:rsidTr="0022286F">
        <w:tc>
          <w:tcPr>
            <w:tcW w:w="567" w:type="dxa"/>
          </w:tcPr>
          <w:p w14:paraId="210E759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4.</w:t>
            </w:r>
          </w:p>
        </w:tc>
        <w:tc>
          <w:tcPr>
            <w:tcW w:w="2835" w:type="dxa"/>
          </w:tcPr>
          <w:p w14:paraId="42C1ABA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anggota dengan penilaian tidak lengkap</w:t>
            </w:r>
          </w:p>
        </w:tc>
        <w:tc>
          <w:tcPr>
            <w:tcW w:w="2693" w:type="dxa"/>
          </w:tcPr>
          <w:p w14:paraId="1AE3B77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2D01D26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534EAEF" w14:textId="77777777" w:rsidR="0022286F" w:rsidRPr="009075BB" w:rsidRDefault="0022286F" w:rsidP="0022286F">
      <w:pPr>
        <w:rPr>
          <w:rFonts w:ascii="Times New Roman" w:hAnsi="Times New Roman" w:cs="Times New Roman"/>
        </w:rPr>
      </w:pPr>
    </w:p>
    <w:p w14:paraId="5A2590B7" w14:textId="77777777" w:rsidR="0022286F" w:rsidRPr="009075BB" w:rsidRDefault="0022286F" w:rsidP="0022286F">
      <w:pPr>
        <w:pStyle w:val="BodyText"/>
        <w:ind w:left="1134"/>
      </w:pPr>
      <w:r w:rsidRPr="009075BB">
        <w:t xml:space="preserve">Pada Tabel 3.33, pengujian </w:t>
      </w:r>
      <w:r w:rsidRPr="009075BB">
        <w:rPr>
          <w:i/>
        </w:rPr>
        <w:t>Blackbox</w:t>
      </w:r>
      <w:r w:rsidRPr="009075BB">
        <w:t xml:space="preserve"> pada halaman jadwal untuk admin dan pembina dilakukan untuk memastikan bahwa sistem dapat mengelola data jadwal dengan benar serta memberikan respons yang sesuai terhadap </w:t>
      </w:r>
      <w:r w:rsidRPr="009075BB">
        <w:lastRenderedPageBreak/>
        <w:t>setiap tindakan yang dilakukan. Pengujian ini mencakup skenario melihat daftar jadwal, menambahkan jadwal baru dengan input yang valid maupun yang duplikat, mengedit jadwal, serta menghapus jadwal. Berikut ini disajikan beberapa skenario pengujian yang dilakukan.</w:t>
      </w:r>
    </w:p>
    <w:p w14:paraId="6E2D97AA" w14:textId="77777777" w:rsidR="0022286F" w:rsidRPr="009075BB" w:rsidRDefault="0022286F" w:rsidP="0022286F">
      <w:pPr>
        <w:pStyle w:val="NoSpacing"/>
        <w:rPr>
          <w:rFonts w:ascii="Times New Roman" w:hAnsi="Times New Roman" w:cs="Times New Roman"/>
          <w:lang w:val="id"/>
        </w:rPr>
      </w:pPr>
    </w:p>
    <w:p w14:paraId="66205722" w14:textId="63508FFE" w:rsidR="0022286F" w:rsidRPr="009075BB" w:rsidRDefault="0022286F" w:rsidP="0022286F">
      <w:pPr>
        <w:pStyle w:val="TabelBab3"/>
        <w:rPr>
          <w:b/>
        </w:rPr>
      </w:pPr>
      <w:bookmarkStart w:id="354" w:name="_Toc192653912"/>
      <w:bookmarkStart w:id="355" w:name="_Toc195951993"/>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Jadwal (Admin dan Pembina)</w:t>
      </w:r>
      <w:bookmarkEnd w:id="354"/>
      <w:bookmarkEnd w:id="35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3EB5155" w14:textId="77777777" w:rsidTr="0022286F">
        <w:trPr>
          <w:tblHeader/>
        </w:trPr>
        <w:tc>
          <w:tcPr>
            <w:tcW w:w="567" w:type="dxa"/>
            <w:shd w:val="clear" w:color="auto" w:fill="BFBFBF" w:themeFill="background1" w:themeFillShade="BF"/>
          </w:tcPr>
          <w:p w14:paraId="01BB8F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374DED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5962A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CE122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490D912" w14:textId="77777777" w:rsidTr="0022286F">
        <w:tc>
          <w:tcPr>
            <w:tcW w:w="567" w:type="dxa"/>
          </w:tcPr>
          <w:p w14:paraId="459BF55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5.</w:t>
            </w:r>
          </w:p>
        </w:tc>
        <w:tc>
          <w:tcPr>
            <w:tcW w:w="2835" w:type="dxa"/>
          </w:tcPr>
          <w:p w14:paraId="0B1F945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558AE55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jadwal</w:t>
            </w:r>
          </w:p>
        </w:tc>
        <w:tc>
          <w:tcPr>
            <w:tcW w:w="1281" w:type="dxa"/>
          </w:tcPr>
          <w:p w14:paraId="4C8CE74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3900A3D" w14:textId="77777777" w:rsidTr="0022286F">
        <w:tc>
          <w:tcPr>
            <w:tcW w:w="567" w:type="dxa"/>
          </w:tcPr>
          <w:p w14:paraId="53E4585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6.</w:t>
            </w:r>
          </w:p>
        </w:tc>
        <w:tc>
          <w:tcPr>
            <w:tcW w:w="2835" w:type="dxa"/>
          </w:tcPr>
          <w:p w14:paraId="7A1CC78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D20924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jadwal tersimpan</w:t>
            </w:r>
          </w:p>
        </w:tc>
        <w:tc>
          <w:tcPr>
            <w:tcW w:w="1281" w:type="dxa"/>
          </w:tcPr>
          <w:p w14:paraId="259801F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C7AD3AB" w14:textId="77777777" w:rsidTr="0022286F">
        <w:tc>
          <w:tcPr>
            <w:tcW w:w="567" w:type="dxa"/>
          </w:tcPr>
          <w:p w14:paraId="57E5B8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7.</w:t>
            </w:r>
          </w:p>
        </w:tc>
        <w:tc>
          <w:tcPr>
            <w:tcW w:w="2835" w:type="dxa"/>
          </w:tcPr>
          <w:p w14:paraId="22D5880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hari yang telah ada (duplikat)</w:t>
            </w:r>
          </w:p>
        </w:tc>
        <w:tc>
          <w:tcPr>
            <w:tcW w:w="2693" w:type="dxa"/>
          </w:tcPr>
          <w:p w14:paraId="74D05D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jadwal yang duplikat</w:t>
            </w:r>
          </w:p>
        </w:tc>
        <w:tc>
          <w:tcPr>
            <w:tcW w:w="1281" w:type="dxa"/>
          </w:tcPr>
          <w:p w14:paraId="78A63CE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22202F2" w14:textId="77777777" w:rsidTr="0022286F">
        <w:tc>
          <w:tcPr>
            <w:tcW w:w="567" w:type="dxa"/>
          </w:tcPr>
          <w:p w14:paraId="2F16FCB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8.</w:t>
            </w:r>
          </w:p>
        </w:tc>
        <w:tc>
          <w:tcPr>
            <w:tcW w:w="2835" w:type="dxa"/>
          </w:tcPr>
          <w:p w14:paraId="1FE90DA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ABCD8F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jadwal diperbarui</w:t>
            </w:r>
          </w:p>
        </w:tc>
        <w:tc>
          <w:tcPr>
            <w:tcW w:w="1281" w:type="dxa"/>
          </w:tcPr>
          <w:p w14:paraId="49DB6E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3EFE321" w14:textId="77777777" w:rsidTr="0022286F">
        <w:tc>
          <w:tcPr>
            <w:tcW w:w="567" w:type="dxa"/>
          </w:tcPr>
          <w:p w14:paraId="6DD7A2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9.</w:t>
            </w:r>
          </w:p>
        </w:tc>
        <w:tc>
          <w:tcPr>
            <w:tcW w:w="2835" w:type="dxa"/>
          </w:tcPr>
          <w:p w14:paraId="046FD58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jadwal</w:t>
            </w:r>
          </w:p>
        </w:tc>
        <w:tc>
          <w:tcPr>
            <w:tcW w:w="2693" w:type="dxa"/>
          </w:tcPr>
          <w:p w14:paraId="515EF3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jadwal berhasil dan data jadwal tersebut telah dihapus</w:t>
            </w:r>
          </w:p>
        </w:tc>
        <w:tc>
          <w:tcPr>
            <w:tcW w:w="1281" w:type="dxa"/>
          </w:tcPr>
          <w:p w14:paraId="42BC114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4E93903" w14:textId="77777777" w:rsidR="0022286F" w:rsidRPr="009075BB" w:rsidRDefault="0022286F" w:rsidP="0022286F">
      <w:pPr>
        <w:rPr>
          <w:rFonts w:ascii="Times New Roman" w:hAnsi="Times New Roman" w:cs="Times New Roman"/>
        </w:rPr>
      </w:pPr>
    </w:p>
    <w:p w14:paraId="623D01A1" w14:textId="77777777" w:rsidR="0022286F" w:rsidRPr="009075BB" w:rsidRDefault="0022286F" w:rsidP="0022286F">
      <w:pPr>
        <w:pStyle w:val="BodyText"/>
        <w:ind w:left="1134"/>
      </w:pPr>
      <w:r w:rsidRPr="009075BB">
        <w:t xml:space="preserve">Pada Tabel 3.34, pengujian </w:t>
      </w:r>
      <w:r w:rsidRPr="009075BB">
        <w:rPr>
          <w:i/>
        </w:rPr>
        <w:t>Blackbox</w:t>
      </w:r>
      <w:r w:rsidRPr="009075BB">
        <w:t xml:space="preserve"> pada halaman berita untuk admin dan pembina dilakukan untuk memastikan bahwa sistem dapat mengelola data berita dengan benar serta memberikan respons yang sesuai terhadap setiap tindakan yang dilakukan. Pengujian ini mencakup skenario melihat daftar berita terbaru, melihat detail berita, menambahkan berita dengan input yang valid, mengedit berita, serta menghapus berita. Berikut ini disajikan beberapa skenario pengujian yang dilakukan.</w:t>
      </w:r>
    </w:p>
    <w:p w14:paraId="597459A6" w14:textId="77777777" w:rsidR="0022286F" w:rsidRPr="009075BB" w:rsidRDefault="0022286F" w:rsidP="0022286F">
      <w:pPr>
        <w:pStyle w:val="NoSpacing"/>
        <w:rPr>
          <w:rFonts w:ascii="Times New Roman" w:hAnsi="Times New Roman" w:cs="Times New Roman"/>
          <w:lang w:val="id"/>
        </w:rPr>
      </w:pPr>
    </w:p>
    <w:p w14:paraId="5FA01F2D" w14:textId="3005945F" w:rsidR="0022286F" w:rsidRPr="009075BB" w:rsidRDefault="0022286F" w:rsidP="0022286F">
      <w:pPr>
        <w:pStyle w:val="TabelBab3"/>
        <w:rPr>
          <w:b/>
        </w:rPr>
      </w:pPr>
      <w:bookmarkStart w:id="356" w:name="_Toc192653913"/>
      <w:bookmarkStart w:id="357" w:name="_Toc195951994"/>
      <w:r w:rsidRPr="009075BB">
        <w:lastRenderedPageBreak/>
        <w:t xml:space="preserve">Pengujian </w:t>
      </w:r>
      <w:r w:rsidR="00344379" w:rsidRPr="00344379">
        <w:rPr>
          <w:i/>
        </w:rPr>
        <w:t>Blackbox</w:t>
      </w:r>
      <w:r w:rsidR="00344379" w:rsidRPr="009075BB">
        <w:t xml:space="preserve"> </w:t>
      </w:r>
      <w:r w:rsidRPr="009075BB">
        <w:t>Halaman</w:t>
      </w:r>
      <w:r w:rsidRPr="009075BB">
        <w:rPr>
          <w:i/>
        </w:rPr>
        <w:t xml:space="preserve"> </w:t>
      </w:r>
      <w:r w:rsidRPr="009075BB">
        <w:t>Berita (Admin dan Pembina)</w:t>
      </w:r>
      <w:bookmarkEnd w:id="356"/>
      <w:bookmarkEnd w:id="35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54B143D" w14:textId="77777777" w:rsidTr="0022286F">
        <w:trPr>
          <w:tblHeader/>
        </w:trPr>
        <w:tc>
          <w:tcPr>
            <w:tcW w:w="567" w:type="dxa"/>
            <w:shd w:val="clear" w:color="auto" w:fill="BFBFBF" w:themeFill="background1" w:themeFillShade="BF"/>
          </w:tcPr>
          <w:p w14:paraId="1CD8F47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A26468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96C7A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1AC97E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98E0754" w14:textId="77777777" w:rsidTr="0022286F">
        <w:tc>
          <w:tcPr>
            <w:tcW w:w="567" w:type="dxa"/>
          </w:tcPr>
          <w:p w14:paraId="4C5433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0.</w:t>
            </w:r>
          </w:p>
        </w:tc>
        <w:tc>
          <w:tcPr>
            <w:tcW w:w="2835" w:type="dxa"/>
          </w:tcPr>
          <w:p w14:paraId="555863F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berita</w:t>
            </w:r>
          </w:p>
        </w:tc>
        <w:tc>
          <w:tcPr>
            <w:tcW w:w="2693" w:type="dxa"/>
          </w:tcPr>
          <w:p w14:paraId="3B009B6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berita terbaru</w:t>
            </w:r>
          </w:p>
        </w:tc>
        <w:tc>
          <w:tcPr>
            <w:tcW w:w="1281" w:type="dxa"/>
          </w:tcPr>
          <w:p w14:paraId="21579F7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B08655F" w14:textId="77777777" w:rsidTr="0022286F">
        <w:tc>
          <w:tcPr>
            <w:tcW w:w="567" w:type="dxa"/>
          </w:tcPr>
          <w:p w14:paraId="18BBE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1.</w:t>
            </w:r>
          </w:p>
        </w:tc>
        <w:tc>
          <w:tcPr>
            <w:tcW w:w="2835" w:type="dxa"/>
          </w:tcPr>
          <w:p w14:paraId="7C705D3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berita</w:t>
            </w:r>
          </w:p>
        </w:tc>
        <w:tc>
          <w:tcPr>
            <w:tcW w:w="2693" w:type="dxa"/>
          </w:tcPr>
          <w:p w14:paraId="7DB499D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berita</w:t>
            </w:r>
          </w:p>
        </w:tc>
        <w:tc>
          <w:tcPr>
            <w:tcW w:w="1281" w:type="dxa"/>
          </w:tcPr>
          <w:p w14:paraId="147F846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A29A1C4" w14:textId="77777777" w:rsidTr="0022286F">
        <w:tc>
          <w:tcPr>
            <w:tcW w:w="567" w:type="dxa"/>
          </w:tcPr>
          <w:p w14:paraId="0C25DF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2.</w:t>
            </w:r>
          </w:p>
        </w:tc>
        <w:tc>
          <w:tcPr>
            <w:tcW w:w="2835" w:type="dxa"/>
          </w:tcPr>
          <w:p w14:paraId="23FE0F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4AEDEF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berita tersimpan</w:t>
            </w:r>
          </w:p>
        </w:tc>
        <w:tc>
          <w:tcPr>
            <w:tcW w:w="1281" w:type="dxa"/>
          </w:tcPr>
          <w:p w14:paraId="23AC75A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858E4C7" w14:textId="77777777" w:rsidTr="0022286F">
        <w:tc>
          <w:tcPr>
            <w:tcW w:w="567" w:type="dxa"/>
          </w:tcPr>
          <w:p w14:paraId="1A2FB4D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3.</w:t>
            </w:r>
          </w:p>
        </w:tc>
        <w:tc>
          <w:tcPr>
            <w:tcW w:w="2835" w:type="dxa"/>
          </w:tcPr>
          <w:p w14:paraId="333997B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37EFC4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berita diperbarui</w:t>
            </w:r>
          </w:p>
        </w:tc>
        <w:tc>
          <w:tcPr>
            <w:tcW w:w="1281" w:type="dxa"/>
          </w:tcPr>
          <w:p w14:paraId="79A05E9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21DCFCF" w14:textId="77777777" w:rsidTr="0022286F">
        <w:tc>
          <w:tcPr>
            <w:tcW w:w="567" w:type="dxa"/>
          </w:tcPr>
          <w:p w14:paraId="254D6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4.</w:t>
            </w:r>
          </w:p>
        </w:tc>
        <w:tc>
          <w:tcPr>
            <w:tcW w:w="2835" w:type="dxa"/>
          </w:tcPr>
          <w:p w14:paraId="24D29CB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berita</w:t>
            </w:r>
          </w:p>
        </w:tc>
        <w:tc>
          <w:tcPr>
            <w:tcW w:w="2693" w:type="dxa"/>
          </w:tcPr>
          <w:p w14:paraId="3ED31C6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berita berhasil dan data berita tersebut telah dihapus</w:t>
            </w:r>
          </w:p>
        </w:tc>
        <w:tc>
          <w:tcPr>
            <w:tcW w:w="1281" w:type="dxa"/>
          </w:tcPr>
          <w:p w14:paraId="43F67CC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CBA1928" w14:textId="77777777" w:rsidR="0022286F" w:rsidRPr="009075BB" w:rsidRDefault="0022286F" w:rsidP="0022286F">
      <w:pPr>
        <w:rPr>
          <w:rFonts w:ascii="Times New Roman" w:hAnsi="Times New Roman" w:cs="Times New Roman"/>
        </w:rPr>
      </w:pPr>
    </w:p>
    <w:p w14:paraId="7A63EF04" w14:textId="77777777" w:rsidR="0022286F" w:rsidRPr="009075BB" w:rsidRDefault="0022286F" w:rsidP="0022286F">
      <w:pPr>
        <w:pStyle w:val="BodyText"/>
        <w:ind w:left="1134"/>
      </w:pPr>
      <w:r w:rsidRPr="009075BB">
        <w:t xml:space="preserve">Pada Tabel 3.35, pengujian </w:t>
      </w:r>
      <w:r w:rsidRPr="009075BB">
        <w:rPr>
          <w:i/>
        </w:rPr>
        <w:t>Blackbox</w:t>
      </w:r>
      <w:r w:rsidRPr="009075BB">
        <w:t xml:space="preserve"> pada halaman galeri untuk admin dan pembina dilakukan untuk memastikan bahwa sistem dapat mengelola data galeri dengan benar serta memberikan respons yang sesuai terhadap setiap tindakan yang dilakukan. Pengujian ini mencakup skenario melihat daftar galeri terbaru, melihat detail galeri, menambahkan galeri dengan input yang valid, mengedit galeri, serta menghapus galeri. Berikut ini disajikan beberapa skenario pengujian yang dilakukan.</w:t>
      </w:r>
    </w:p>
    <w:p w14:paraId="66D56456" w14:textId="77777777" w:rsidR="0022286F" w:rsidRPr="009075BB" w:rsidRDefault="0022286F" w:rsidP="0022286F">
      <w:pPr>
        <w:pStyle w:val="NoSpacing"/>
        <w:rPr>
          <w:rFonts w:ascii="Times New Roman" w:hAnsi="Times New Roman" w:cs="Times New Roman"/>
          <w:lang w:val="id"/>
        </w:rPr>
      </w:pPr>
    </w:p>
    <w:p w14:paraId="2377290F" w14:textId="37986358" w:rsidR="0022286F" w:rsidRPr="009075BB" w:rsidRDefault="0022286F" w:rsidP="0022286F">
      <w:pPr>
        <w:pStyle w:val="TabelBab3"/>
        <w:rPr>
          <w:b/>
        </w:rPr>
      </w:pPr>
      <w:bookmarkStart w:id="358" w:name="_Toc192653914"/>
      <w:bookmarkStart w:id="359" w:name="_Toc195951995"/>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Galeri (Admin dan Pembina)</w:t>
      </w:r>
      <w:bookmarkEnd w:id="358"/>
      <w:bookmarkEnd w:id="359"/>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43BD383" w14:textId="77777777" w:rsidTr="0022286F">
        <w:trPr>
          <w:tblHeader/>
        </w:trPr>
        <w:tc>
          <w:tcPr>
            <w:tcW w:w="567" w:type="dxa"/>
            <w:shd w:val="clear" w:color="auto" w:fill="BFBFBF" w:themeFill="background1" w:themeFillShade="BF"/>
          </w:tcPr>
          <w:p w14:paraId="2D6EFA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59CD46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C8C39E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A95E9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5577D6B" w14:textId="77777777" w:rsidTr="0022286F">
        <w:tc>
          <w:tcPr>
            <w:tcW w:w="567" w:type="dxa"/>
          </w:tcPr>
          <w:p w14:paraId="562DF4B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5.</w:t>
            </w:r>
          </w:p>
        </w:tc>
        <w:tc>
          <w:tcPr>
            <w:tcW w:w="2835" w:type="dxa"/>
          </w:tcPr>
          <w:p w14:paraId="3C12368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galeri</w:t>
            </w:r>
          </w:p>
        </w:tc>
        <w:tc>
          <w:tcPr>
            <w:tcW w:w="2693" w:type="dxa"/>
          </w:tcPr>
          <w:p w14:paraId="21C279F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galeri terbaru</w:t>
            </w:r>
          </w:p>
        </w:tc>
        <w:tc>
          <w:tcPr>
            <w:tcW w:w="1281" w:type="dxa"/>
          </w:tcPr>
          <w:p w14:paraId="3CCCBC1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0933A64" w14:textId="77777777" w:rsidTr="0022286F">
        <w:tc>
          <w:tcPr>
            <w:tcW w:w="567" w:type="dxa"/>
          </w:tcPr>
          <w:p w14:paraId="58732F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66.</w:t>
            </w:r>
          </w:p>
        </w:tc>
        <w:tc>
          <w:tcPr>
            <w:tcW w:w="2835" w:type="dxa"/>
          </w:tcPr>
          <w:p w14:paraId="5601E6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galeri</w:t>
            </w:r>
          </w:p>
        </w:tc>
        <w:tc>
          <w:tcPr>
            <w:tcW w:w="2693" w:type="dxa"/>
          </w:tcPr>
          <w:p w14:paraId="21FEE75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galeri</w:t>
            </w:r>
          </w:p>
        </w:tc>
        <w:tc>
          <w:tcPr>
            <w:tcW w:w="1281" w:type="dxa"/>
          </w:tcPr>
          <w:p w14:paraId="4AFDAA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63D631" w14:textId="77777777" w:rsidTr="0022286F">
        <w:tc>
          <w:tcPr>
            <w:tcW w:w="567" w:type="dxa"/>
          </w:tcPr>
          <w:p w14:paraId="2B33BE3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7.</w:t>
            </w:r>
          </w:p>
        </w:tc>
        <w:tc>
          <w:tcPr>
            <w:tcW w:w="2835" w:type="dxa"/>
          </w:tcPr>
          <w:p w14:paraId="7B14D3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90AFE5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galeri tersimpan</w:t>
            </w:r>
          </w:p>
        </w:tc>
        <w:tc>
          <w:tcPr>
            <w:tcW w:w="1281" w:type="dxa"/>
          </w:tcPr>
          <w:p w14:paraId="65CD272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F221F3D" w14:textId="77777777" w:rsidTr="0022286F">
        <w:tc>
          <w:tcPr>
            <w:tcW w:w="567" w:type="dxa"/>
          </w:tcPr>
          <w:p w14:paraId="331CD3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8.</w:t>
            </w:r>
          </w:p>
        </w:tc>
        <w:tc>
          <w:tcPr>
            <w:tcW w:w="2835" w:type="dxa"/>
          </w:tcPr>
          <w:p w14:paraId="73DDE96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34F9A3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galeri diperbarui</w:t>
            </w:r>
          </w:p>
        </w:tc>
        <w:tc>
          <w:tcPr>
            <w:tcW w:w="1281" w:type="dxa"/>
          </w:tcPr>
          <w:p w14:paraId="3FDAFCD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9F2C708" w14:textId="77777777" w:rsidTr="0022286F">
        <w:tc>
          <w:tcPr>
            <w:tcW w:w="567" w:type="dxa"/>
          </w:tcPr>
          <w:p w14:paraId="6B15594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9.</w:t>
            </w:r>
          </w:p>
        </w:tc>
        <w:tc>
          <w:tcPr>
            <w:tcW w:w="2835" w:type="dxa"/>
          </w:tcPr>
          <w:p w14:paraId="2D0EC4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galeri</w:t>
            </w:r>
          </w:p>
        </w:tc>
        <w:tc>
          <w:tcPr>
            <w:tcW w:w="2693" w:type="dxa"/>
          </w:tcPr>
          <w:p w14:paraId="2A9F9A9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galeri berhasil dan data galeri tersebut telah dihapus</w:t>
            </w:r>
          </w:p>
        </w:tc>
        <w:tc>
          <w:tcPr>
            <w:tcW w:w="1281" w:type="dxa"/>
          </w:tcPr>
          <w:p w14:paraId="47FAC2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71CA7018" w14:textId="77777777" w:rsidR="0022286F" w:rsidRPr="009075BB" w:rsidRDefault="0022286F" w:rsidP="0022286F">
      <w:pPr>
        <w:rPr>
          <w:rFonts w:ascii="Times New Roman" w:hAnsi="Times New Roman" w:cs="Times New Roman"/>
        </w:rPr>
      </w:pPr>
    </w:p>
    <w:p w14:paraId="7E3B4206" w14:textId="77777777" w:rsidR="0022286F" w:rsidRPr="009075BB" w:rsidRDefault="0022286F" w:rsidP="0022286F">
      <w:pPr>
        <w:pStyle w:val="BodyText"/>
        <w:ind w:left="1134"/>
      </w:pPr>
      <w:r w:rsidRPr="009075BB">
        <w:t xml:space="preserve">Pada Tabel 3.36, pengujian </w:t>
      </w:r>
      <w:r w:rsidRPr="009075BB">
        <w:rPr>
          <w:i/>
        </w:rPr>
        <w:t>Blackbox</w:t>
      </w:r>
      <w:r w:rsidRPr="009075BB">
        <w:t xml:space="preserve"> pada halaman prestasi untuk admin dan pembina dilakukan untuk memastikan bahwa sistem dapat mengelola data prestasi dengan benar serta memberikan respons yang sesuai terhadap setiap tindakan yang dilakukan. Pengujian ini mencakup skenario melihat daftar prestasi terbaru, melihat detail prestasi, menambahkan data prestasi dengan input yang valid, mengedit data prestasi, serta menghapus data prestasi. Berikut ini disajikan beberapa skenario pengujian yang dilakukan.</w:t>
      </w:r>
    </w:p>
    <w:p w14:paraId="4260E361" w14:textId="77777777" w:rsidR="0022286F" w:rsidRPr="009075BB" w:rsidRDefault="0022286F" w:rsidP="0022286F">
      <w:pPr>
        <w:pStyle w:val="NoSpacing"/>
        <w:rPr>
          <w:rFonts w:ascii="Times New Roman" w:hAnsi="Times New Roman" w:cs="Times New Roman"/>
          <w:lang w:val="id"/>
        </w:rPr>
      </w:pPr>
    </w:p>
    <w:p w14:paraId="19FFDC2E" w14:textId="52979AB2" w:rsidR="0022286F" w:rsidRPr="009075BB" w:rsidRDefault="0022286F" w:rsidP="0022286F">
      <w:pPr>
        <w:pStyle w:val="TabelBab3"/>
        <w:rPr>
          <w:b/>
        </w:rPr>
      </w:pPr>
      <w:bookmarkStart w:id="360" w:name="_Toc192653915"/>
      <w:bookmarkStart w:id="361" w:name="_Toc195951996"/>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Prestasi </w:t>
      </w:r>
      <w:r w:rsidRPr="009075BB">
        <w:t>(Admin dan Pembina)</w:t>
      </w:r>
      <w:bookmarkEnd w:id="360"/>
      <w:bookmarkEnd w:id="361"/>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22286F" w:rsidRPr="009075BB" w14:paraId="0C26DAE7" w14:textId="77777777" w:rsidTr="0022286F">
        <w:trPr>
          <w:tblHeader/>
        </w:trPr>
        <w:tc>
          <w:tcPr>
            <w:tcW w:w="523" w:type="dxa"/>
            <w:shd w:val="clear" w:color="auto" w:fill="BFBFBF" w:themeFill="background1" w:themeFillShade="BF"/>
          </w:tcPr>
          <w:p w14:paraId="07AE7F5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C571F8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560E3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10AF35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74127535" w14:textId="77777777" w:rsidTr="0022286F">
        <w:tc>
          <w:tcPr>
            <w:tcW w:w="523" w:type="dxa"/>
          </w:tcPr>
          <w:p w14:paraId="49A898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0.</w:t>
            </w:r>
          </w:p>
        </w:tc>
        <w:tc>
          <w:tcPr>
            <w:tcW w:w="2835" w:type="dxa"/>
          </w:tcPr>
          <w:p w14:paraId="63F026E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tasi</w:t>
            </w:r>
          </w:p>
        </w:tc>
        <w:tc>
          <w:tcPr>
            <w:tcW w:w="2693" w:type="dxa"/>
          </w:tcPr>
          <w:p w14:paraId="0F10ED5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restasi terbaru</w:t>
            </w:r>
          </w:p>
        </w:tc>
        <w:tc>
          <w:tcPr>
            <w:tcW w:w="1281" w:type="dxa"/>
          </w:tcPr>
          <w:p w14:paraId="176E0DC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5132B5A" w14:textId="77777777" w:rsidTr="0022286F">
        <w:tc>
          <w:tcPr>
            <w:tcW w:w="523" w:type="dxa"/>
          </w:tcPr>
          <w:p w14:paraId="032779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1.</w:t>
            </w:r>
          </w:p>
        </w:tc>
        <w:tc>
          <w:tcPr>
            <w:tcW w:w="2835" w:type="dxa"/>
          </w:tcPr>
          <w:p w14:paraId="1C5E98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tasi</w:t>
            </w:r>
          </w:p>
        </w:tc>
        <w:tc>
          <w:tcPr>
            <w:tcW w:w="2693" w:type="dxa"/>
          </w:tcPr>
          <w:p w14:paraId="74139C0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restasi</w:t>
            </w:r>
          </w:p>
        </w:tc>
        <w:tc>
          <w:tcPr>
            <w:tcW w:w="1281" w:type="dxa"/>
          </w:tcPr>
          <w:p w14:paraId="2F54D8F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6A358A" w14:textId="77777777" w:rsidTr="0022286F">
        <w:tc>
          <w:tcPr>
            <w:tcW w:w="523" w:type="dxa"/>
          </w:tcPr>
          <w:p w14:paraId="2B73166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2.</w:t>
            </w:r>
          </w:p>
        </w:tc>
        <w:tc>
          <w:tcPr>
            <w:tcW w:w="2835" w:type="dxa"/>
          </w:tcPr>
          <w:p w14:paraId="793041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prestas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B54107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tasi tersimpan</w:t>
            </w:r>
          </w:p>
        </w:tc>
        <w:tc>
          <w:tcPr>
            <w:tcW w:w="1281" w:type="dxa"/>
          </w:tcPr>
          <w:p w14:paraId="7307984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6D9E403" w14:textId="77777777" w:rsidTr="0022286F">
        <w:tc>
          <w:tcPr>
            <w:tcW w:w="523" w:type="dxa"/>
          </w:tcPr>
          <w:p w14:paraId="56949C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3.</w:t>
            </w:r>
          </w:p>
        </w:tc>
        <w:tc>
          <w:tcPr>
            <w:tcW w:w="2835" w:type="dxa"/>
          </w:tcPr>
          <w:p w14:paraId="1E54962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prestasi dengan memasukkan seluruh input secara benar</w:t>
            </w:r>
          </w:p>
        </w:tc>
        <w:tc>
          <w:tcPr>
            <w:tcW w:w="2693" w:type="dxa"/>
          </w:tcPr>
          <w:p w14:paraId="2E11F5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tasi diperbarui</w:t>
            </w:r>
          </w:p>
        </w:tc>
        <w:tc>
          <w:tcPr>
            <w:tcW w:w="1281" w:type="dxa"/>
          </w:tcPr>
          <w:p w14:paraId="020A793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235D4F8" w14:textId="77777777" w:rsidTr="0022286F">
        <w:tc>
          <w:tcPr>
            <w:tcW w:w="523" w:type="dxa"/>
          </w:tcPr>
          <w:p w14:paraId="500D32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4.</w:t>
            </w:r>
          </w:p>
        </w:tc>
        <w:tc>
          <w:tcPr>
            <w:tcW w:w="2835" w:type="dxa"/>
          </w:tcPr>
          <w:p w14:paraId="2558B4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prestasi</w:t>
            </w:r>
          </w:p>
        </w:tc>
        <w:tc>
          <w:tcPr>
            <w:tcW w:w="2693" w:type="dxa"/>
          </w:tcPr>
          <w:p w14:paraId="571ACA5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prestasi berhasil dan data prestasi tersebut telah dihapus</w:t>
            </w:r>
          </w:p>
        </w:tc>
        <w:tc>
          <w:tcPr>
            <w:tcW w:w="1281" w:type="dxa"/>
          </w:tcPr>
          <w:p w14:paraId="39D16C5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637EAA3" w14:textId="77777777" w:rsidR="0022286F" w:rsidRPr="009075BB" w:rsidRDefault="0022286F" w:rsidP="0022286F">
      <w:pPr>
        <w:rPr>
          <w:rFonts w:ascii="Times New Roman" w:hAnsi="Times New Roman" w:cs="Times New Roman"/>
        </w:rPr>
      </w:pPr>
    </w:p>
    <w:p w14:paraId="3A314010" w14:textId="77777777" w:rsidR="0022286F" w:rsidRPr="009075BB" w:rsidRDefault="0022286F" w:rsidP="0022286F">
      <w:pPr>
        <w:pStyle w:val="BodyText"/>
        <w:ind w:left="1134"/>
      </w:pPr>
      <w:r w:rsidRPr="009075BB">
        <w:t xml:space="preserve">Pada Tabel 3.37, pengujian </w:t>
      </w:r>
      <w:r w:rsidRPr="009075BB">
        <w:rPr>
          <w:i/>
        </w:rPr>
        <w:t>Blackbox</w:t>
      </w:r>
      <w:r w:rsidRPr="009075BB">
        <w:t xml:space="preserve"> pada halaman kontak untuk admin dan pembina dilakukan untuk memastikan bahwa sistem dapat mengelola data kontak dengan benar serta memberikan respons yang sesuai terhadap setiap tindakan yang dilakukan. Pengujian ini mencakup skenario melihat daftar kontak terbaru, melihat detail kontak, menambahkan data kontak dengan input yang valid, mengedit data kontak, serta menghapus data kontak. Berikut ini disajikan beberapa skenario pengujian yang dilakukan.</w:t>
      </w:r>
    </w:p>
    <w:p w14:paraId="0E737F48" w14:textId="77777777" w:rsidR="0022286F" w:rsidRPr="009075BB" w:rsidRDefault="0022286F" w:rsidP="0022286F">
      <w:pPr>
        <w:pStyle w:val="NoSpacing"/>
        <w:rPr>
          <w:rFonts w:ascii="Times New Roman" w:hAnsi="Times New Roman" w:cs="Times New Roman"/>
          <w:lang w:val="id"/>
        </w:rPr>
      </w:pPr>
    </w:p>
    <w:p w14:paraId="7FE69BFC" w14:textId="00A40F5A" w:rsidR="0022286F" w:rsidRPr="009075BB" w:rsidRDefault="0022286F" w:rsidP="0022286F">
      <w:pPr>
        <w:pStyle w:val="TabelBab3"/>
        <w:rPr>
          <w:b/>
        </w:rPr>
      </w:pPr>
      <w:bookmarkStart w:id="362" w:name="_Toc192653916"/>
      <w:bookmarkStart w:id="363" w:name="_Toc195951997"/>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Kontak </w:t>
      </w:r>
      <w:r w:rsidRPr="009075BB">
        <w:t>(Admin dan Pembina)</w:t>
      </w:r>
      <w:bookmarkEnd w:id="362"/>
      <w:bookmarkEnd w:id="363"/>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B2D6EC8" w14:textId="77777777" w:rsidTr="0022286F">
        <w:trPr>
          <w:tblHeader/>
        </w:trPr>
        <w:tc>
          <w:tcPr>
            <w:tcW w:w="567" w:type="dxa"/>
            <w:shd w:val="clear" w:color="auto" w:fill="BFBFBF" w:themeFill="background1" w:themeFillShade="BF"/>
          </w:tcPr>
          <w:p w14:paraId="4CFB008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450A0D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437823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08A78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FC1B51A" w14:textId="77777777" w:rsidTr="0022286F">
        <w:tc>
          <w:tcPr>
            <w:tcW w:w="567" w:type="dxa"/>
          </w:tcPr>
          <w:p w14:paraId="48FFCE7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5.</w:t>
            </w:r>
          </w:p>
        </w:tc>
        <w:tc>
          <w:tcPr>
            <w:tcW w:w="2835" w:type="dxa"/>
          </w:tcPr>
          <w:p w14:paraId="18A1778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kontak</w:t>
            </w:r>
          </w:p>
        </w:tc>
        <w:tc>
          <w:tcPr>
            <w:tcW w:w="2693" w:type="dxa"/>
          </w:tcPr>
          <w:p w14:paraId="0573B2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kontak terbaru</w:t>
            </w:r>
          </w:p>
        </w:tc>
        <w:tc>
          <w:tcPr>
            <w:tcW w:w="1281" w:type="dxa"/>
          </w:tcPr>
          <w:p w14:paraId="429BD83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463289D" w14:textId="77777777" w:rsidTr="0022286F">
        <w:tc>
          <w:tcPr>
            <w:tcW w:w="567" w:type="dxa"/>
          </w:tcPr>
          <w:p w14:paraId="754D967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6.</w:t>
            </w:r>
          </w:p>
        </w:tc>
        <w:tc>
          <w:tcPr>
            <w:tcW w:w="2835" w:type="dxa"/>
          </w:tcPr>
          <w:p w14:paraId="3C921BF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kontak</w:t>
            </w:r>
          </w:p>
        </w:tc>
        <w:tc>
          <w:tcPr>
            <w:tcW w:w="2693" w:type="dxa"/>
          </w:tcPr>
          <w:p w14:paraId="4C487A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kontak</w:t>
            </w:r>
          </w:p>
        </w:tc>
        <w:tc>
          <w:tcPr>
            <w:tcW w:w="1281" w:type="dxa"/>
          </w:tcPr>
          <w:p w14:paraId="139ACAC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D954FC3" w14:textId="77777777" w:rsidTr="0022286F">
        <w:tc>
          <w:tcPr>
            <w:tcW w:w="567" w:type="dxa"/>
          </w:tcPr>
          <w:p w14:paraId="5B19D8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7.</w:t>
            </w:r>
          </w:p>
        </w:tc>
        <w:tc>
          <w:tcPr>
            <w:tcW w:w="2835" w:type="dxa"/>
          </w:tcPr>
          <w:p w14:paraId="0992275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6FD2EB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kontak tersimpan</w:t>
            </w:r>
          </w:p>
        </w:tc>
        <w:tc>
          <w:tcPr>
            <w:tcW w:w="1281" w:type="dxa"/>
          </w:tcPr>
          <w:p w14:paraId="79F52B9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52EF1DE" w14:textId="77777777" w:rsidTr="0022286F">
        <w:trPr>
          <w:trHeight w:val="1757"/>
        </w:trPr>
        <w:tc>
          <w:tcPr>
            <w:tcW w:w="567" w:type="dxa"/>
          </w:tcPr>
          <w:p w14:paraId="7421CFD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8.</w:t>
            </w:r>
          </w:p>
        </w:tc>
        <w:tc>
          <w:tcPr>
            <w:tcW w:w="2835" w:type="dxa"/>
          </w:tcPr>
          <w:p w14:paraId="503064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B8479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kontak diperbarui</w:t>
            </w:r>
          </w:p>
        </w:tc>
        <w:tc>
          <w:tcPr>
            <w:tcW w:w="1281" w:type="dxa"/>
          </w:tcPr>
          <w:p w14:paraId="5440635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2A5AB07" w14:textId="77777777" w:rsidTr="0022286F">
        <w:tc>
          <w:tcPr>
            <w:tcW w:w="567" w:type="dxa"/>
          </w:tcPr>
          <w:p w14:paraId="3501AA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9.</w:t>
            </w:r>
          </w:p>
        </w:tc>
        <w:tc>
          <w:tcPr>
            <w:tcW w:w="2835" w:type="dxa"/>
          </w:tcPr>
          <w:p w14:paraId="1BF74DC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kontak</w:t>
            </w:r>
          </w:p>
        </w:tc>
        <w:tc>
          <w:tcPr>
            <w:tcW w:w="2693" w:type="dxa"/>
          </w:tcPr>
          <w:p w14:paraId="796F1A7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kontak berhasil dan data kontak tersebut telah dihapus</w:t>
            </w:r>
          </w:p>
        </w:tc>
        <w:tc>
          <w:tcPr>
            <w:tcW w:w="1281" w:type="dxa"/>
          </w:tcPr>
          <w:p w14:paraId="36562A6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89EFDD0" w14:textId="77777777" w:rsidR="0022286F" w:rsidRPr="009075BB" w:rsidRDefault="0022286F" w:rsidP="0022286F">
      <w:pPr>
        <w:rPr>
          <w:rFonts w:ascii="Times New Roman" w:hAnsi="Times New Roman" w:cs="Times New Roman"/>
        </w:rPr>
      </w:pPr>
    </w:p>
    <w:p w14:paraId="167BFF57" w14:textId="77777777" w:rsidR="0022286F" w:rsidRPr="009075BB" w:rsidRDefault="0022286F" w:rsidP="0022286F">
      <w:pPr>
        <w:pStyle w:val="BodyText"/>
        <w:ind w:left="1134"/>
      </w:pPr>
      <w:r w:rsidRPr="009075BB">
        <w:t xml:space="preserve">Pada Tabel 3.38, pengujian </w:t>
      </w:r>
      <w:r w:rsidRPr="009075BB">
        <w:rPr>
          <w:i/>
        </w:rPr>
        <w:t>Blackbox</w:t>
      </w:r>
      <w:r w:rsidRPr="009075BB">
        <w:t xml:space="preserve"> pada halaman semester untuk admin dilakukan untuk memastikan bahwa sistem dapat mengelola data semester dengan benar serta memberikan respons yang sesuai terhadap setiap tindakan yang dilakukan. Pengujian ini mencakup skenario melihat daftar semester terbaru, menambahkan data semester dengan input yang valid, serta menguji skenario kesalahan ketika menambahkan data semester yang sudah tersimpan (duplikat). Berikut ini disajikan beberapa skenario pengujian yang dilakukan.</w:t>
      </w:r>
    </w:p>
    <w:p w14:paraId="2DFF59DD" w14:textId="77777777" w:rsidR="0022286F" w:rsidRPr="009075BB" w:rsidRDefault="0022286F" w:rsidP="0022286F">
      <w:pPr>
        <w:pStyle w:val="NoSpacing"/>
        <w:rPr>
          <w:rFonts w:ascii="Times New Roman" w:hAnsi="Times New Roman" w:cs="Times New Roman"/>
          <w:lang w:val="id"/>
        </w:rPr>
      </w:pPr>
    </w:p>
    <w:p w14:paraId="38274209" w14:textId="2754A3C3" w:rsidR="0022286F" w:rsidRPr="009075BB" w:rsidRDefault="0022286F" w:rsidP="0022286F">
      <w:pPr>
        <w:pStyle w:val="TabelBab3"/>
        <w:rPr>
          <w:b/>
        </w:rPr>
      </w:pPr>
      <w:bookmarkStart w:id="364" w:name="_Toc192653917"/>
      <w:bookmarkStart w:id="365" w:name="_Toc195951998"/>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Semester </w:t>
      </w:r>
      <w:r w:rsidRPr="009075BB">
        <w:t>(Admin)</w:t>
      </w:r>
      <w:bookmarkEnd w:id="364"/>
      <w:bookmarkEnd w:id="365"/>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7032D79" w14:textId="77777777" w:rsidTr="0022286F">
        <w:trPr>
          <w:tblHeader/>
        </w:trPr>
        <w:tc>
          <w:tcPr>
            <w:tcW w:w="567" w:type="dxa"/>
            <w:shd w:val="clear" w:color="auto" w:fill="BFBFBF" w:themeFill="background1" w:themeFillShade="BF"/>
          </w:tcPr>
          <w:p w14:paraId="551D297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ACB832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C745F3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775A33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447D80E" w14:textId="77777777" w:rsidTr="0022286F">
        <w:tc>
          <w:tcPr>
            <w:tcW w:w="567" w:type="dxa"/>
          </w:tcPr>
          <w:p w14:paraId="7FF4798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0.</w:t>
            </w:r>
          </w:p>
        </w:tc>
        <w:tc>
          <w:tcPr>
            <w:tcW w:w="2835" w:type="dxa"/>
          </w:tcPr>
          <w:p w14:paraId="60E6686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semester</w:t>
            </w:r>
          </w:p>
        </w:tc>
        <w:tc>
          <w:tcPr>
            <w:tcW w:w="2693" w:type="dxa"/>
          </w:tcPr>
          <w:p w14:paraId="02406B7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semester terbaru</w:t>
            </w:r>
          </w:p>
        </w:tc>
        <w:tc>
          <w:tcPr>
            <w:tcW w:w="1281" w:type="dxa"/>
          </w:tcPr>
          <w:p w14:paraId="7C67C6F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A208384" w14:textId="77777777" w:rsidTr="0022286F">
        <w:trPr>
          <w:trHeight w:val="1409"/>
        </w:trPr>
        <w:tc>
          <w:tcPr>
            <w:tcW w:w="567" w:type="dxa"/>
          </w:tcPr>
          <w:p w14:paraId="43386D0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1.</w:t>
            </w:r>
          </w:p>
        </w:tc>
        <w:tc>
          <w:tcPr>
            <w:tcW w:w="2835" w:type="dxa"/>
          </w:tcPr>
          <w:p w14:paraId="66BB542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B980EE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semester tersimpan</w:t>
            </w:r>
          </w:p>
        </w:tc>
        <w:tc>
          <w:tcPr>
            <w:tcW w:w="1281" w:type="dxa"/>
          </w:tcPr>
          <w:p w14:paraId="53803FE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1BEFFDC" w14:textId="77777777" w:rsidTr="0022286F">
        <w:tc>
          <w:tcPr>
            <w:tcW w:w="567" w:type="dxa"/>
          </w:tcPr>
          <w:p w14:paraId="4C624FC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2.</w:t>
            </w:r>
          </w:p>
        </w:tc>
        <w:tc>
          <w:tcPr>
            <w:tcW w:w="2835" w:type="dxa"/>
          </w:tcPr>
          <w:p w14:paraId="729C0DD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tersimpan (duplikat)</w:t>
            </w:r>
          </w:p>
        </w:tc>
        <w:tc>
          <w:tcPr>
            <w:tcW w:w="2693" w:type="dxa"/>
          </w:tcPr>
          <w:p w14:paraId="67CCBF6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semester yang duplikat</w:t>
            </w:r>
          </w:p>
        </w:tc>
        <w:tc>
          <w:tcPr>
            <w:tcW w:w="1281" w:type="dxa"/>
          </w:tcPr>
          <w:p w14:paraId="34D8F1B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176A5BBD" w14:textId="77777777" w:rsidR="0022286F" w:rsidRPr="009075BB" w:rsidRDefault="0022286F" w:rsidP="0022286F">
      <w:pPr>
        <w:rPr>
          <w:rFonts w:ascii="Times New Roman" w:hAnsi="Times New Roman" w:cs="Times New Roman"/>
        </w:rPr>
      </w:pPr>
    </w:p>
    <w:p w14:paraId="664E19B5" w14:textId="77777777" w:rsidR="0022286F" w:rsidRPr="009075BB" w:rsidRDefault="0022286F" w:rsidP="0022286F">
      <w:pPr>
        <w:pStyle w:val="BodyText"/>
        <w:ind w:left="1134"/>
      </w:pPr>
      <w:r w:rsidRPr="009075BB">
        <w:lastRenderedPageBreak/>
        <w:t xml:space="preserve">Pada Tabel 3.39, pengujian </w:t>
      </w:r>
      <w:r w:rsidRPr="009075BB">
        <w:rPr>
          <w:i/>
        </w:rPr>
        <w:t>Blackbox</w:t>
      </w:r>
      <w:r w:rsidRPr="009075BB">
        <w:t xml:space="preserve"> pada halaman user untuk admin dilakukan untuk memastikan bahwa sistem dapat mengelola data pengguna dengan benar serta memberikan respons yang sesuai terhadap setiap tindakan yang dilakukan. Pengujian ini mencakup skenario melihat daftar pelatih dan pembina, menambahkan data pengguna dengan input yang valid, serta menguji skenario kesalahan ketika menambahkan data pengguna dengan email yang sudah tersimpan (duplikat). Berikut ini disajikan beberapa skenario pengujian yang dilakukan.</w:t>
      </w:r>
    </w:p>
    <w:p w14:paraId="5D3D2080" w14:textId="77777777" w:rsidR="0022286F" w:rsidRPr="009075BB" w:rsidRDefault="0022286F" w:rsidP="0022286F">
      <w:pPr>
        <w:pStyle w:val="NoSpacing"/>
        <w:rPr>
          <w:rFonts w:ascii="Times New Roman" w:hAnsi="Times New Roman" w:cs="Times New Roman"/>
          <w:lang w:val="id"/>
        </w:rPr>
      </w:pPr>
    </w:p>
    <w:p w14:paraId="0D14AFFC" w14:textId="322182BE" w:rsidR="0022286F" w:rsidRPr="009075BB" w:rsidRDefault="0022286F" w:rsidP="0022286F">
      <w:pPr>
        <w:pStyle w:val="TabelBab3"/>
        <w:rPr>
          <w:b/>
        </w:rPr>
      </w:pPr>
      <w:bookmarkStart w:id="366" w:name="_Toc192653918"/>
      <w:bookmarkStart w:id="367" w:name="_Toc195951999"/>
      <w:r w:rsidRPr="009075BB">
        <w:t xml:space="preserve">Pengujian </w:t>
      </w:r>
      <w:r w:rsidR="00344379" w:rsidRPr="00344379">
        <w:rPr>
          <w:i/>
        </w:rPr>
        <w:t>Blackbox</w:t>
      </w:r>
      <w:r w:rsidR="00344379" w:rsidRPr="009075BB">
        <w:t xml:space="preserve"> </w:t>
      </w:r>
      <w:r w:rsidRPr="009075BB">
        <w:t>Halaman</w:t>
      </w:r>
      <w:r w:rsidRPr="009075BB">
        <w:rPr>
          <w:i/>
        </w:rPr>
        <w:t xml:space="preserve"> User</w:t>
      </w:r>
      <w:r w:rsidRPr="009075BB">
        <w:t xml:space="preserve"> (Admin)</w:t>
      </w:r>
      <w:bookmarkEnd w:id="366"/>
      <w:bookmarkEnd w:id="367"/>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E42C3E5" w14:textId="77777777" w:rsidTr="0022286F">
        <w:trPr>
          <w:tblHeader/>
        </w:trPr>
        <w:tc>
          <w:tcPr>
            <w:tcW w:w="567" w:type="dxa"/>
            <w:shd w:val="clear" w:color="auto" w:fill="BFBFBF" w:themeFill="background1" w:themeFillShade="BF"/>
          </w:tcPr>
          <w:p w14:paraId="6DB016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74C250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F3572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656E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4140F11" w14:textId="77777777" w:rsidTr="0022286F">
        <w:tc>
          <w:tcPr>
            <w:tcW w:w="567" w:type="dxa"/>
          </w:tcPr>
          <w:p w14:paraId="126208B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3.</w:t>
            </w:r>
          </w:p>
        </w:tc>
        <w:tc>
          <w:tcPr>
            <w:tcW w:w="2835" w:type="dxa"/>
          </w:tcPr>
          <w:p w14:paraId="55F4931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latih dan pembina</w:t>
            </w:r>
          </w:p>
        </w:tc>
        <w:tc>
          <w:tcPr>
            <w:tcW w:w="2693" w:type="dxa"/>
          </w:tcPr>
          <w:p w14:paraId="22BADD6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latih dan pembina</w:t>
            </w:r>
          </w:p>
        </w:tc>
        <w:tc>
          <w:tcPr>
            <w:tcW w:w="1281" w:type="dxa"/>
          </w:tcPr>
          <w:p w14:paraId="75CD67C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17CFCD4" w14:textId="77777777" w:rsidTr="0022286F">
        <w:tc>
          <w:tcPr>
            <w:tcW w:w="567" w:type="dxa"/>
          </w:tcPr>
          <w:p w14:paraId="7092F9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4.</w:t>
            </w:r>
          </w:p>
        </w:tc>
        <w:tc>
          <w:tcPr>
            <w:tcW w:w="2835" w:type="dxa"/>
          </w:tcPr>
          <w:p w14:paraId="516A88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secara benar</w:t>
            </w:r>
          </w:p>
        </w:tc>
        <w:tc>
          <w:tcPr>
            <w:tcW w:w="2693" w:type="dxa"/>
          </w:tcPr>
          <w:p w14:paraId="7F0DEE5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tersimpan</w:t>
            </w:r>
          </w:p>
        </w:tc>
        <w:tc>
          <w:tcPr>
            <w:tcW w:w="1281" w:type="dxa"/>
          </w:tcPr>
          <w:p w14:paraId="547E6F3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EB0DF0F" w14:textId="77777777" w:rsidTr="0022286F">
        <w:tc>
          <w:tcPr>
            <w:tcW w:w="567" w:type="dxa"/>
          </w:tcPr>
          <w:p w14:paraId="02FC09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5.</w:t>
            </w:r>
          </w:p>
        </w:tc>
        <w:tc>
          <w:tcPr>
            <w:tcW w:w="2835" w:type="dxa"/>
          </w:tcPr>
          <w:p w14:paraId="1A113E4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duplikat)</w:t>
            </w:r>
          </w:p>
        </w:tc>
        <w:tc>
          <w:tcPr>
            <w:tcW w:w="2693" w:type="dxa"/>
          </w:tcPr>
          <w:p w14:paraId="228E780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4EA0177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F997B5E" w14:textId="77777777" w:rsidTr="0022286F">
        <w:tc>
          <w:tcPr>
            <w:tcW w:w="567" w:type="dxa"/>
          </w:tcPr>
          <w:p w14:paraId="126A307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6.</w:t>
            </w:r>
          </w:p>
        </w:tc>
        <w:tc>
          <w:tcPr>
            <w:tcW w:w="2835" w:type="dxa"/>
          </w:tcPr>
          <w:p w14:paraId="0ED151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tetapi beda </w:t>
            </w:r>
            <w:r w:rsidRPr="009075BB">
              <w:rPr>
                <w:rFonts w:ascii="Times New Roman" w:hAnsi="Times New Roman" w:cs="Times New Roman"/>
                <w:i/>
                <w:sz w:val="24"/>
                <w:szCs w:val="24"/>
              </w:rPr>
              <w:t>role</w:t>
            </w:r>
          </w:p>
        </w:tc>
        <w:tc>
          <w:tcPr>
            <w:tcW w:w="2693" w:type="dxa"/>
          </w:tcPr>
          <w:p w14:paraId="0F3AA99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5887DF9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4335417" w14:textId="77777777" w:rsidR="0022286F" w:rsidRDefault="0022286F" w:rsidP="0022286F">
      <w:pPr>
        <w:pStyle w:val="NoSpacing"/>
        <w:rPr>
          <w:rFonts w:ascii="Times New Roman" w:hAnsi="Times New Roman" w:cs="Times New Roman"/>
          <w:lang w:val="id-ID"/>
        </w:rPr>
      </w:pPr>
    </w:p>
    <w:p w14:paraId="41ABD62A" w14:textId="77777777" w:rsidR="00914351" w:rsidRPr="009075BB" w:rsidRDefault="00914351" w:rsidP="000A7C4F">
      <w:pPr>
        <w:pStyle w:val="BodyText"/>
        <w:numPr>
          <w:ilvl w:val="0"/>
          <w:numId w:val="31"/>
        </w:numPr>
      </w:pPr>
      <w:r w:rsidRPr="009075BB">
        <w:t xml:space="preserve">Perancangan Pengujian </w:t>
      </w:r>
      <w:r w:rsidRPr="009075BB">
        <w:rPr>
          <w:i/>
        </w:rPr>
        <w:t>Beta</w:t>
      </w:r>
    </w:p>
    <w:p w14:paraId="7843F334" w14:textId="77777777" w:rsidR="00914351" w:rsidRPr="009075BB" w:rsidRDefault="00914351" w:rsidP="00914351">
      <w:pPr>
        <w:pStyle w:val="BodyText"/>
        <w:ind w:left="1134"/>
      </w:pPr>
      <w:r w:rsidRPr="009075BB">
        <w:t xml:space="preserve">Pada tahap ini, dilakukan pengujian untuk menguji kelayakan program menggunakan metode </w:t>
      </w:r>
      <w:r w:rsidRPr="009075BB">
        <w:rPr>
          <w:i/>
        </w:rPr>
        <w:t>User Acceptance Testing</w:t>
      </w:r>
      <w:r w:rsidRPr="009075BB">
        <w:t xml:space="preserve"> (UAT). </w:t>
      </w:r>
      <w:r w:rsidRPr="009075BB">
        <w:rPr>
          <w:i/>
        </w:rPr>
        <w:t>User Acceptance Testing</w:t>
      </w:r>
      <w:r w:rsidRPr="009075BB">
        <w:t xml:space="preserve"> merupakan proses pengujian yang dilakukan langsung oleh pengguna untuk memperoleh bukti hasil pengujian dan memastikan bahwa sistem telah berfungsi sesuai </w:t>
      </w:r>
      <w:r w:rsidRPr="00D608BA">
        <w:rPr>
          <w:rStyle w:val="BodyTextChar"/>
          <w:lang w:val="en-US"/>
        </w:rPr>
        <w:t>dengan</w:t>
      </w:r>
      <w:r w:rsidRPr="009075BB">
        <w:t xml:space="preserve"> kebutuhan yang telah ditetapkan. Adapun  responden  dalam  penelitian  ini  adalah  pembina, pelatih dan anggota MB Oasis Mansa sebagai  pengguna  sistem  informasi. Salah satu jenis pengujian yang dilakukan adalah pengujian </w:t>
      </w:r>
      <w:r w:rsidRPr="009075BB">
        <w:rPr>
          <w:i/>
        </w:rPr>
        <w:t>beta</w:t>
      </w:r>
      <w:r w:rsidRPr="009075BB">
        <w:t xml:space="preserve">, yang dilakukan secara objektif oleh </w:t>
      </w:r>
      <w:r w:rsidRPr="009075BB">
        <w:lastRenderedPageBreak/>
        <w:t>pengguna. Kuisioner diolah menggunakan metode UAT untuk mengetahui tanggapan responden terhadap sistem yang akan diimplementasikan yaitu dengan Angket Skala Likert.</w:t>
      </w:r>
    </w:p>
    <w:p w14:paraId="61D60BF2" w14:textId="77777777" w:rsidR="00914351" w:rsidRPr="009075BB" w:rsidRDefault="00914351" w:rsidP="00914351">
      <w:pPr>
        <w:pStyle w:val="NoSpacing"/>
        <w:rPr>
          <w:rFonts w:ascii="Times New Roman" w:hAnsi="Times New Roman" w:cs="Times New Roman"/>
          <w:lang w:val="id"/>
        </w:rPr>
      </w:pPr>
    </w:p>
    <w:p w14:paraId="6B953F11" w14:textId="77777777" w:rsidR="00914351" w:rsidRPr="009075BB" w:rsidRDefault="00914351" w:rsidP="00914351">
      <w:pPr>
        <w:pStyle w:val="TabelBab3"/>
        <w:rPr>
          <w:lang w:val="id"/>
        </w:rPr>
      </w:pPr>
      <w:bookmarkStart w:id="368" w:name="_Toc192653919"/>
      <w:bookmarkStart w:id="369" w:name="_Toc195952000"/>
      <w:r w:rsidRPr="009075BB">
        <w:rPr>
          <w:lang w:val="en-US"/>
        </w:rPr>
        <w:t>Bobot</w:t>
      </w:r>
      <w:r w:rsidRPr="009075BB">
        <w:rPr>
          <w:lang w:val="id"/>
        </w:rPr>
        <w:t xml:space="preserve"> Jawaban</w:t>
      </w:r>
      <w:bookmarkEnd w:id="368"/>
      <w:bookmarkEnd w:id="36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1546"/>
        <w:gridCol w:w="3699"/>
        <w:gridCol w:w="2115"/>
      </w:tblGrid>
      <w:tr w:rsidR="00914351" w:rsidRPr="009075BB" w14:paraId="6003BE43" w14:textId="77777777" w:rsidTr="005A2150">
        <w:tc>
          <w:tcPr>
            <w:tcW w:w="1546" w:type="dxa"/>
            <w:shd w:val="clear" w:color="auto" w:fill="D9D9D9" w:themeFill="background1" w:themeFillShade="D9"/>
          </w:tcPr>
          <w:p w14:paraId="57A16E8E"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ode</w:t>
            </w:r>
          </w:p>
        </w:tc>
        <w:tc>
          <w:tcPr>
            <w:tcW w:w="3699" w:type="dxa"/>
            <w:shd w:val="clear" w:color="auto" w:fill="D9D9D9" w:themeFill="background1" w:themeFillShade="D9"/>
          </w:tcPr>
          <w:p w14:paraId="671B0F55"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eterangan</w:t>
            </w:r>
          </w:p>
        </w:tc>
        <w:tc>
          <w:tcPr>
            <w:tcW w:w="2115" w:type="dxa"/>
            <w:shd w:val="clear" w:color="auto" w:fill="D9D9D9" w:themeFill="background1" w:themeFillShade="D9"/>
          </w:tcPr>
          <w:p w14:paraId="1428103D"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Nilai</w:t>
            </w:r>
          </w:p>
        </w:tc>
      </w:tr>
      <w:tr w:rsidR="00914351" w:rsidRPr="009075BB" w14:paraId="5B60D135" w14:textId="77777777" w:rsidTr="005A2150">
        <w:tc>
          <w:tcPr>
            <w:tcW w:w="1546" w:type="dxa"/>
          </w:tcPr>
          <w:p w14:paraId="0AA702D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S</w:t>
            </w:r>
          </w:p>
        </w:tc>
        <w:tc>
          <w:tcPr>
            <w:tcW w:w="3699" w:type="dxa"/>
          </w:tcPr>
          <w:p w14:paraId="44246D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Setuju</w:t>
            </w:r>
          </w:p>
        </w:tc>
        <w:tc>
          <w:tcPr>
            <w:tcW w:w="2115" w:type="dxa"/>
          </w:tcPr>
          <w:p w14:paraId="4496770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5</w:t>
            </w:r>
          </w:p>
        </w:tc>
      </w:tr>
      <w:tr w:rsidR="00914351" w:rsidRPr="009075BB" w14:paraId="280AD0E2" w14:textId="77777777" w:rsidTr="005A2150">
        <w:tc>
          <w:tcPr>
            <w:tcW w:w="1546" w:type="dxa"/>
          </w:tcPr>
          <w:p w14:paraId="2C46C8A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w:t>
            </w:r>
          </w:p>
        </w:tc>
        <w:tc>
          <w:tcPr>
            <w:tcW w:w="3699" w:type="dxa"/>
          </w:tcPr>
          <w:p w14:paraId="328C85D0"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etuju</w:t>
            </w:r>
          </w:p>
        </w:tc>
        <w:tc>
          <w:tcPr>
            <w:tcW w:w="2115" w:type="dxa"/>
          </w:tcPr>
          <w:p w14:paraId="53F6398E"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4</w:t>
            </w:r>
          </w:p>
        </w:tc>
      </w:tr>
      <w:tr w:rsidR="00914351" w:rsidRPr="009075BB" w14:paraId="7F14F761" w14:textId="77777777" w:rsidTr="005A2150">
        <w:tc>
          <w:tcPr>
            <w:tcW w:w="1546" w:type="dxa"/>
          </w:tcPr>
          <w:p w14:paraId="41FC2E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S</w:t>
            </w:r>
          </w:p>
        </w:tc>
        <w:tc>
          <w:tcPr>
            <w:tcW w:w="3699" w:type="dxa"/>
          </w:tcPr>
          <w:p w14:paraId="029DC58D"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urang Setuju</w:t>
            </w:r>
          </w:p>
        </w:tc>
        <w:tc>
          <w:tcPr>
            <w:tcW w:w="2115" w:type="dxa"/>
          </w:tcPr>
          <w:p w14:paraId="79B064B9"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3</w:t>
            </w:r>
          </w:p>
        </w:tc>
      </w:tr>
      <w:tr w:rsidR="00914351" w:rsidRPr="009075BB" w14:paraId="589CC213" w14:textId="77777777" w:rsidTr="005A2150">
        <w:tc>
          <w:tcPr>
            <w:tcW w:w="1546" w:type="dxa"/>
          </w:tcPr>
          <w:p w14:paraId="626343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S</w:t>
            </w:r>
          </w:p>
        </w:tc>
        <w:tc>
          <w:tcPr>
            <w:tcW w:w="3699" w:type="dxa"/>
          </w:tcPr>
          <w:p w14:paraId="152E75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idak Setuju</w:t>
            </w:r>
          </w:p>
        </w:tc>
        <w:tc>
          <w:tcPr>
            <w:tcW w:w="2115" w:type="dxa"/>
          </w:tcPr>
          <w:p w14:paraId="326B4758"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2</w:t>
            </w:r>
          </w:p>
        </w:tc>
      </w:tr>
      <w:tr w:rsidR="00914351" w:rsidRPr="009075BB" w14:paraId="024B0273" w14:textId="77777777" w:rsidTr="005A2150">
        <w:tc>
          <w:tcPr>
            <w:tcW w:w="1546" w:type="dxa"/>
          </w:tcPr>
          <w:p w14:paraId="10CE3B3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TS</w:t>
            </w:r>
          </w:p>
        </w:tc>
        <w:tc>
          <w:tcPr>
            <w:tcW w:w="3699" w:type="dxa"/>
          </w:tcPr>
          <w:p w14:paraId="52C20DBC"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Tidak Setuji</w:t>
            </w:r>
          </w:p>
        </w:tc>
        <w:tc>
          <w:tcPr>
            <w:tcW w:w="2115" w:type="dxa"/>
          </w:tcPr>
          <w:p w14:paraId="7995C8F3"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1</w:t>
            </w:r>
          </w:p>
        </w:tc>
      </w:tr>
    </w:tbl>
    <w:p w14:paraId="12A9A61C" w14:textId="77777777" w:rsidR="00914351" w:rsidRPr="009075BB" w:rsidRDefault="00914351" w:rsidP="00914351">
      <w:pPr>
        <w:pStyle w:val="NoSpacing"/>
        <w:rPr>
          <w:rFonts w:ascii="Times New Roman" w:hAnsi="Times New Roman" w:cs="Times New Roman"/>
          <w:lang w:val="id"/>
        </w:rPr>
      </w:pPr>
    </w:p>
    <w:p w14:paraId="115639B9" w14:textId="77777777" w:rsidR="00914351" w:rsidRPr="009075BB" w:rsidRDefault="00914351" w:rsidP="00914351">
      <w:pPr>
        <w:pStyle w:val="BodyText"/>
        <w:ind w:left="1134"/>
      </w:pPr>
      <w:r w:rsidRPr="009075BB">
        <w:t>Berikut ini adalah daftar pertanyaan kuesioner yang akan diajukan kepada responden. Pertanyaan-pertanyaan tersebut adalah sebagai berikut:</w:t>
      </w:r>
    </w:p>
    <w:p w14:paraId="33F12581" w14:textId="77777777" w:rsidR="00914351" w:rsidRPr="009075BB" w:rsidRDefault="00914351" w:rsidP="00914351">
      <w:pPr>
        <w:pStyle w:val="NoSpacing"/>
        <w:rPr>
          <w:rFonts w:ascii="Times New Roman" w:hAnsi="Times New Roman" w:cs="Times New Roman"/>
          <w:lang w:val="id"/>
        </w:rPr>
      </w:pPr>
    </w:p>
    <w:p w14:paraId="4538A1A7" w14:textId="77777777" w:rsidR="00914351" w:rsidRPr="009075BB" w:rsidRDefault="00914351" w:rsidP="00914351">
      <w:pPr>
        <w:pStyle w:val="TabelBab3"/>
      </w:pPr>
      <w:bookmarkStart w:id="370" w:name="_Toc192653920"/>
      <w:bookmarkStart w:id="371" w:name="_Toc195952001"/>
      <w:r w:rsidRPr="009075BB">
        <w:rPr>
          <w:lang w:val="en-US"/>
        </w:rPr>
        <w:t xml:space="preserve">Pertanyaaan Kuesioner </w:t>
      </w:r>
      <w:r w:rsidRPr="009075BB">
        <w:rPr>
          <w:i/>
          <w:lang w:val="en-US"/>
        </w:rPr>
        <w:t>User Acceptance Testing</w:t>
      </w:r>
      <w:bookmarkEnd w:id="370"/>
      <w:bookmarkEnd w:id="371"/>
    </w:p>
    <w:tbl>
      <w:tblPr>
        <w:tblStyle w:val="TableGrid"/>
        <w:tblW w:w="7302"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3877"/>
        <w:gridCol w:w="644"/>
        <w:gridCol w:w="559"/>
        <w:gridCol w:w="563"/>
        <w:gridCol w:w="537"/>
        <w:gridCol w:w="555"/>
      </w:tblGrid>
      <w:tr w:rsidR="00914351" w:rsidRPr="009075BB" w14:paraId="086A6B60" w14:textId="77777777" w:rsidTr="005A2150">
        <w:trPr>
          <w:trHeight w:val="562"/>
          <w:tblHeader/>
        </w:trPr>
        <w:tc>
          <w:tcPr>
            <w:tcW w:w="567" w:type="dxa"/>
            <w:shd w:val="clear" w:color="auto" w:fill="BFBFBF" w:themeFill="background1" w:themeFillShade="BF"/>
            <w:vAlign w:val="center"/>
          </w:tcPr>
          <w:p w14:paraId="289E4AB4" w14:textId="77777777" w:rsidR="00914351" w:rsidRPr="009075BB" w:rsidRDefault="00914351" w:rsidP="005A2150">
            <w:pPr>
              <w:pStyle w:val="NoSpacing"/>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No</w:t>
            </w:r>
          </w:p>
        </w:tc>
        <w:tc>
          <w:tcPr>
            <w:tcW w:w="3877" w:type="dxa"/>
            <w:shd w:val="clear" w:color="auto" w:fill="BFBFBF" w:themeFill="background1" w:themeFillShade="BF"/>
            <w:vAlign w:val="center"/>
          </w:tcPr>
          <w:p w14:paraId="5BA4965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Pertanyaan</w:t>
            </w:r>
          </w:p>
        </w:tc>
        <w:tc>
          <w:tcPr>
            <w:tcW w:w="644" w:type="dxa"/>
            <w:shd w:val="clear" w:color="auto" w:fill="BFBFBF" w:themeFill="background1" w:themeFillShade="BF"/>
            <w:vAlign w:val="center"/>
          </w:tcPr>
          <w:p w14:paraId="54291F63"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TS</w:t>
            </w:r>
          </w:p>
        </w:tc>
        <w:tc>
          <w:tcPr>
            <w:tcW w:w="559" w:type="dxa"/>
            <w:shd w:val="clear" w:color="auto" w:fill="BFBFBF" w:themeFill="background1" w:themeFillShade="BF"/>
            <w:vAlign w:val="center"/>
          </w:tcPr>
          <w:p w14:paraId="48A5FC3F"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TS</w:t>
            </w:r>
          </w:p>
        </w:tc>
        <w:tc>
          <w:tcPr>
            <w:tcW w:w="563" w:type="dxa"/>
            <w:shd w:val="clear" w:color="auto" w:fill="BFBFBF" w:themeFill="background1" w:themeFillShade="BF"/>
            <w:vAlign w:val="center"/>
          </w:tcPr>
          <w:p w14:paraId="22CACA3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KS</w:t>
            </w:r>
          </w:p>
        </w:tc>
        <w:tc>
          <w:tcPr>
            <w:tcW w:w="537" w:type="dxa"/>
            <w:shd w:val="clear" w:color="auto" w:fill="BFBFBF" w:themeFill="background1" w:themeFillShade="BF"/>
            <w:vAlign w:val="center"/>
          </w:tcPr>
          <w:p w14:paraId="58BC64D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w:t>
            </w:r>
          </w:p>
        </w:tc>
        <w:tc>
          <w:tcPr>
            <w:tcW w:w="555" w:type="dxa"/>
            <w:shd w:val="clear" w:color="auto" w:fill="BFBFBF" w:themeFill="background1" w:themeFillShade="BF"/>
            <w:vAlign w:val="center"/>
          </w:tcPr>
          <w:p w14:paraId="4E75632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S</w:t>
            </w:r>
          </w:p>
        </w:tc>
      </w:tr>
      <w:tr w:rsidR="00914351" w:rsidRPr="009075BB" w14:paraId="67AE2C4E" w14:textId="77777777" w:rsidTr="005A2150">
        <w:tc>
          <w:tcPr>
            <w:tcW w:w="567" w:type="dxa"/>
          </w:tcPr>
          <w:p w14:paraId="75A5F3ED"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3877" w:type="dxa"/>
          </w:tcPr>
          <w:p w14:paraId="7A8BB1D2" w14:textId="33C2E489"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Usability</w:t>
            </w:r>
            <w:r w:rsidRPr="009075BB">
              <w:rPr>
                <w:rFonts w:ascii="Times New Roman" w:hAnsi="Times New Roman" w:cs="Times New Roman"/>
                <w:sz w:val="24"/>
                <w:szCs w:val="24"/>
                <w:lang w:val="id"/>
              </w:rPr>
              <w:t xml:space="preserve"> (</w:t>
            </w:r>
            <w:r w:rsidR="008E747D" w:rsidRPr="008E747D">
              <w:rPr>
                <w:rFonts w:ascii="Times New Roman" w:hAnsi="Times New Roman" w:cs="Times New Roman"/>
                <w:sz w:val="24"/>
                <w:szCs w:val="24"/>
                <w:lang w:val="id"/>
              </w:rPr>
              <w:t>Saya merasa sistem operasional pada website ini mudah digunakan</w:t>
            </w:r>
            <w:r w:rsidRPr="009075BB">
              <w:rPr>
                <w:rFonts w:ascii="Times New Roman" w:hAnsi="Times New Roman" w:cs="Times New Roman"/>
                <w:sz w:val="24"/>
                <w:szCs w:val="24"/>
                <w:lang w:val="id"/>
              </w:rPr>
              <w:t>)</w:t>
            </w:r>
          </w:p>
        </w:tc>
        <w:tc>
          <w:tcPr>
            <w:tcW w:w="644" w:type="dxa"/>
          </w:tcPr>
          <w:p w14:paraId="5C31C6B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7CA0427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2220E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5755F458"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178BC26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90B502D" w14:textId="77777777" w:rsidTr="005A2150">
        <w:tc>
          <w:tcPr>
            <w:tcW w:w="567" w:type="dxa"/>
          </w:tcPr>
          <w:p w14:paraId="1FE6975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3877" w:type="dxa"/>
          </w:tcPr>
          <w:p w14:paraId="6C488067" w14:textId="2E3E785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Sistem Navigasi (</w:t>
            </w:r>
            <w:r w:rsidR="008E747D" w:rsidRPr="008E747D">
              <w:rPr>
                <w:rFonts w:ascii="Times New Roman" w:hAnsi="Times New Roman" w:cs="Times New Roman"/>
                <w:sz w:val="24"/>
                <w:szCs w:val="24"/>
                <w:lang w:val="id"/>
              </w:rPr>
              <w:t>Saya menilai bahwa menu dan navigasi yang tersedia pada website ini mudah dipahami dan digunakan</w:t>
            </w:r>
            <w:r w:rsidRPr="009075BB">
              <w:rPr>
                <w:rFonts w:ascii="Times New Roman" w:hAnsi="Times New Roman" w:cs="Times New Roman"/>
                <w:sz w:val="24"/>
                <w:szCs w:val="24"/>
                <w:lang w:val="id"/>
              </w:rPr>
              <w:t>)</w:t>
            </w:r>
          </w:p>
        </w:tc>
        <w:tc>
          <w:tcPr>
            <w:tcW w:w="644" w:type="dxa"/>
          </w:tcPr>
          <w:p w14:paraId="3472D82B"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34DBC110"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6D8A5BA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FEBE60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47E4367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6EA67DC9" w14:textId="77777777" w:rsidTr="005A2150">
        <w:tc>
          <w:tcPr>
            <w:tcW w:w="567" w:type="dxa"/>
          </w:tcPr>
          <w:p w14:paraId="620F7E00"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3877" w:type="dxa"/>
          </w:tcPr>
          <w:p w14:paraId="0761B3EC" w14:textId="700F955C"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Grafik Visual (</w:t>
            </w:r>
            <w:r w:rsidR="008E747D" w:rsidRPr="00CE2297">
              <w:rPr>
                <w:rFonts w:ascii="Times New Roman" w:hAnsi="Times New Roman" w:cs="Times New Roman"/>
                <w:sz w:val="24"/>
                <w:szCs w:val="24"/>
                <w:lang w:val="id"/>
              </w:rPr>
              <w:t>Saya menilai bahwa desain grafis pada website ini menarik da</w:t>
            </w:r>
            <w:r w:rsidR="008E747D">
              <w:rPr>
                <w:rFonts w:ascii="Times New Roman" w:hAnsi="Times New Roman" w:cs="Times New Roman"/>
                <w:sz w:val="24"/>
                <w:szCs w:val="24"/>
                <w:lang w:val="id"/>
              </w:rPr>
              <w:t>n mendukung pengalaman pengguna</w:t>
            </w:r>
            <w:r w:rsidRPr="009075BB">
              <w:rPr>
                <w:rFonts w:ascii="Times New Roman" w:hAnsi="Times New Roman" w:cs="Times New Roman"/>
                <w:sz w:val="24"/>
                <w:szCs w:val="24"/>
                <w:lang w:val="id"/>
              </w:rPr>
              <w:t>)</w:t>
            </w:r>
          </w:p>
        </w:tc>
        <w:tc>
          <w:tcPr>
            <w:tcW w:w="644" w:type="dxa"/>
          </w:tcPr>
          <w:p w14:paraId="4A402A1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1A9CA262"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060E492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D18C51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6A4EDDF9"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0BB0E36F" w14:textId="77777777" w:rsidTr="005A2150">
        <w:tc>
          <w:tcPr>
            <w:tcW w:w="567" w:type="dxa"/>
          </w:tcPr>
          <w:p w14:paraId="04346A2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3877" w:type="dxa"/>
          </w:tcPr>
          <w:p w14:paraId="69DA1863" w14:textId="255233DD"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ntents</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onten yang tersedia pada website ini cukup informatif dan s</w:t>
            </w:r>
            <w:r w:rsidR="008E747D">
              <w:rPr>
                <w:rFonts w:ascii="Times New Roman" w:hAnsi="Times New Roman" w:cs="Times New Roman"/>
                <w:sz w:val="24"/>
                <w:szCs w:val="24"/>
                <w:lang w:val="id"/>
              </w:rPr>
              <w:t>esuai dengan kebutuhan pengguna</w:t>
            </w:r>
            <w:r w:rsidRPr="009075BB">
              <w:rPr>
                <w:rFonts w:ascii="Times New Roman" w:hAnsi="Times New Roman" w:cs="Times New Roman"/>
                <w:sz w:val="24"/>
                <w:szCs w:val="24"/>
                <w:lang w:val="id"/>
              </w:rPr>
              <w:t>)</w:t>
            </w:r>
          </w:p>
        </w:tc>
        <w:tc>
          <w:tcPr>
            <w:tcW w:w="644" w:type="dxa"/>
          </w:tcPr>
          <w:p w14:paraId="6EE67836"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1A9E9F3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524DB9B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0ADBAE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8D1979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2A4A1754" w14:textId="77777777" w:rsidTr="008E747D">
        <w:trPr>
          <w:trHeight w:val="835"/>
        </w:trPr>
        <w:tc>
          <w:tcPr>
            <w:tcW w:w="567" w:type="dxa"/>
          </w:tcPr>
          <w:p w14:paraId="1C11C48F"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3877" w:type="dxa"/>
          </w:tcPr>
          <w:p w14:paraId="70AE745E" w14:textId="752D8C3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mpat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i kompatibel d</w:t>
            </w:r>
            <w:r w:rsidR="008E747D">
              <w:rPr>
                <w:rFonts w:ascii="Times New Roman" w:hAnsi="Times New Roman" w:cs="Times New Roman"/>
                <w:sz w:val="24"/>
                <w:szCs w:val="24"/>
                <w:lang w:val="id"/>
              </w:rPr>
              <w:t>engan browser yang saya gunakan</w:t>
            </w:r>
            <w:r w:rsidRPr="009075BB">
              <w:rPr>
                <w:rFonts w:ascii="Times New Roman" w:hAnsi="Times New Roman" w:cs="Times New Roman"/>
                <w:sz w:val="24"/>
                <w:szCs w:val="24"/>
                <w:lang w:val="id"/>
              </w:rPr>
              <w:t>)</w:t>
            </w:r>
          </w:p>
        </w:tc>
        <w:tc>
          <w:tcPr>
            <w:tcW w:w="644" w:type="dxa"/>
          </w:tcPr>
          <w:p w14:paraId="6FB332D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48B2ED6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349526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7EEBA4D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311FC15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3018A8C" w14:textId="77777777" w:rsidTr="008E747D">
        <w:trPr>
          <w:trHeight w:val="2253"/>
        </w:trPr>
        <w:tc>
          <w:tcPr>
            <w:tcW w:w="567" w:type="dxa"/>
          </w:tcPr>
          <w:p w14:paraId="776DC5BB"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6.</w:t>
            </w:r>
          </w:p>
        </w:tc>
        <w:tc>
          <w:tcPr>
            <w:tcW w:w="3877" w:type="dxa"/>
          </w:tcPr>
          <w:p w14:paraId="49479D6E" w14:textId="21C58460"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Loading Time</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ecepatan proses kerja (</w:t>
            </w:r>
            <w:r w:rsidR="008E747D" w:rsidRPr="00B714B3">
              <w:rPr>
                <w:rFonts w:ascii="Times New Roman" w:hAnsi="Times New Roman" w:cs="Times New Roman"/>
                <w:i/>
                <w:sz w:val="24"/>
                <w:szCs w:val="24"/>
                <w:lang w:val="id"/>
              </w:rPr>
              <w:t>loading</w:t>
            </w:r>
            <w:r w:rsidR="008E747D" w:rsidRPr="00CE2297">
              <w:rPr>
                <w:rFonts w:ascii="Times New Roman" w:hAnsi="Times New Roman" w:cs="Times New Roman"/>
                <w:sz w:val="24"/>
                <w:szCs w:val="24"/>
                <w:lang w:val="id"/>
              </w:rPr>
              <w:t xml:space="preserve"> </w:t>
            </w:r>
            <w:r w:rsidR="008E747D" w:rsidRPr="00B714B3">
              <w:rPr>
                <w:rFonts w:ascii="Times New Roman" w:hAnsi="Times New Roman" w:cs="Times New Roman"/>
                <w:i/>
                <w:sz w:val="24"/>
                <w:szCs w:val="24"/>
                <w:lang w:val="id"/>
              </w:rPr>
              <w:t>time</w:t>
            </w:r>
            <w:r w:rsidR="008E747D" w:rsidRPr="00CE2297">
              <w:rPr>
                <w:rFonts w:ascii="Times New Roman" w:hAnsi="Times New Roman" w:cs="Times New Roman"/>
                <w:sz w:val="24"/>
                <w:szCs w:val="24"/>
                <w:lang w:val="id"/>
              </w:rPr>
              <w:t>) website ini dalam membuka halaman utama</w:t>
            </w:r>
            <w:r w:rsidR="008E747D">
              <w:rPr>
                <w:rFonts w:ascii="Times New Roman" w:hAnsi="Times New Roman" w:cs="Times New Roman"/>
                <w:sz w:val="24"/>
                <w:szCs w:val="24"/>
                <w:lang w:val="id"/>
              </w:rPr>
              <w:t xml:space="preserve"> dan menu lainnya sudah optimal</w:t>
            </w:r>
            <w:r w:rsidRPr="009075BB">
              <w:rPr>
                <w:rFonts w:ascii="Times New Roman" w:hAnsi="Times New Roman" w:cs="Times New Roman"/>
                <w:sz w:val="24"/>
                <w:szCs w:val="24"/>
                <w:lang w:val="id"/>
              </w:rPr>
              <w:t>)</w:t>
            </w:r>
          </w:p>
        </w:tc>
        <w:tc>
          <w:tcPr>
            <w:tcW w:w="644" w:type="dxa"/>
          </w:tcPr>
          <w:p w14:paraId="5B6F609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5AD9AD0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6BD0423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2F88C27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C995FE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0AF9E60A" w14:textId="77777777" w:rsidTr="005A2150">
        <w:trPr>
          <w:trHeight w:val="1273"/>
        </w:trPr>
        <w:tc>
          <w:tcPr>
            <w:tcW w:w="567" w:type="dxa"/>
          </w:tcPr>
          <w:p w14:paraId="3D2CDDF9"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3877" w:type="dxa"/>
          </w:tcPr>
          <w:p w14:paraId="7D4C6D60" w14:textId="7F8513A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Functiona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seluruh menu dan fungsi yang tersedia pada we</w:t>
            </w:r>
            <w:r w:rsidR="008E747D">
              <w:rPr>
                <w:rFonts w:ascii="Times New Roman" w:hAnsi="Times New Roman" w:cs="Times New Roman"/>
                <w:sz w:val="24"/>
                <w:szCs w:val="24"/>
                <w:lang w:val="id"/>
              </w:rPr>
              <w:t>bsite ini berfungsi dengan baik</w:t>
            </w:r>
            <w:r w:rsidRPr="009075BB">
              <w:rPr>
                <w:rFonts w:ascii="Times New Roman" w:hAnsi="Times New Roman" w:cs="Times New Roman"/>
                <w:sz w:val="24"/>
                <w:szCs w:val="24"/>
                <w:lang w:val="id"/>
              </w:rPr>
              <w:t>)</w:t>
            </w:r>
          </w:p>
        </w:tc>
        <w:tc>
          <w:tcPr>
            <w:tcW w:w="644" w:type="dxa"/>
          </w:tcPr>
          <w:p w14:paraId="780CE67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21F3824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5D8FC0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4048D75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457A96D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887E154" w14:textId="77777777" w:rsidTr="005A2150">
        <w:trPr>
          <w:trHeight w:val="838"/>
        </w:trPr>
        <w:tc>
          <w:tcPr>
            <w:tcW w:w="567" w:type="dxa"/>
          </w:tcPr>
          <w:p w14:paraId="2FFAD3F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w:t>
            </w:r>
          </w:p>
        </w:tc>
        <w:tc>
          <w:tcPr>
            <w:tcW w:w="3877" w:type="dxa"/>
          </w:tcPr>
          <w:p w14:paraId="44A38041" w14:textId="0F0CC2FE"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Acces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w:t>
            </w:r>
            <w:r w:rsidR="008E747D">
              <w:rPr>
                <w:rFonts w:ascii="Times New Roman" w:hAnsi="Times New Roman" w:cs="Times New Roman"/>
                <w:sz w:val="24"/>
                <w:szCs w:val="24"/>
                <w:lang w:val="id"/>
              </w:rPr>
              <w:t>i mudah dan cepat untuk diakses</w:t>
            </w:r>
            <w:r w:rsidRPr="009075BB">
              <w:rPr>
                <w:rFonts w:ascii="Times New Roman" w:hAnsi="Times New Roman" w:cs="Times New Roman"/>
                <w:sz w:val="24"/>
                <w:szCs w:val="24"/>
                <w:lang w:val="id"/>
              </w:rPr>
              <w:t>)</w:t>
            </w:r>
          </w:p>
        </w:tc>
        <w:tc>
          <w:tcPr>
            <w:tcW w:w="644" w:type="dxa"/>
          </w:tcPr>
          <w:p w14:paraId="4F7C144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6623D43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07923B8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100328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642FCA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4A4F1103" w14:textId="77777777" w:rsidTr="008E747D">
        <w:trPr>
          <w:trHeight w:val="1798"/>
        </w:trPr>
        <w:tc>
          <w:tcPr>
            <w:tcW w:w="567" w:type="dxa"/>
          </w:tcPr>
          <w:p w14:paraId="2FDC0C1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9.</w:t>
            </w:r>
          </w:p>
        </w:tc>
        <w:tc>
          <w:tcPr>
            <w:tcW w:w="3877" w:type="dxa"/>
          </w:tcPr>
          <w:p w14:paraId="27C88727" w14:textId="54E1347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Interactiv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interaksi antara pengguna dan sistem pada website ini telah ber</w:t>
            </w:r>
            <w:r w:rsidR="008E747D">
              <w:rPr>
                <w:rFonts w:ascii="Times New Roman" w:hAnsi="Times New Roman" w:cs="Times New Roman"/>
                <w:sz w:val="24"/>
                <w:szCs w:val="24"/>
                <w:lang w:val="id"/>
              </w:rPr>
              <w:t>jalan dengan baik dan responsif</w:t>
            </w:r>
            <w:r w:rsidRPr="009075BB">
              <w:rPr>
                <w:rFonts w:ascii="Times New Roman" w:hAnsi="Times New Roman" w:cs="Times New Roman"/>
                <w:sz w:val="24"/>
                <w:szCs w:val="24"/>
                <w:lang w:val="id"/>
              </w:rPr>
              <w:t>)</w:t>
            </w:r>
          </w:p>
        </w:tc>
        <w:tc>
          <w:tcPr>
            <w:tcW w:w="644" w:type="dxa"/>
          </w:tcPr>
          <w:p w14:paraId="52F5B0D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368F1C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3F6B2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3AFEBBC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5977218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bl>
    <w:p w14:paraId="564C846B" w14:textId="77777777" w:rsidR="00914351" w:rsidRPr="009075BB" w:rsidRDefault="00914351" w:rsidP="00914351">
      <w:pPr>
        <w:pStyle w:val="NoSpacing"/>
        <w:rPr>
          <w:rFonts w:ascii="Times New Roman" w:hAnsi="Times New Roman" w:cs="Times New Roman"/>
          <w:color w:val="FF0000"/>
          <w:sz w:val="24"/>
          <w:szCs w:val="24"/>
          <w:lang w:val="id"/>
        </w:rPr>
      </w:pPr>
    </w:p>
    <w:p w14:paraId="5080DF07" w14:textId="77777777" w:rsidR="00914351" w:rsidRPr="009075BB" w:rsidRDefault="00914351" w:rsidP="00914351">
      <w:pPr>
        <w:pStyle w:val="BodyText"/>
        <w:ind w:left="1134"/>
        <w:rPr>
          <w:color w:val="auto"/>
        </w:rPr>
      </w:pPr>
      <w:r w:rsidRPr="009075BB">
        <w:rPr>
          <w:color w:val="auto"/>
        </w:rPr>
        <w:t xml:space="preserve">Data yang diperoleh dari kuesioner akan dikumpulkan dan dianalisis dengan menghitung skor untuk setiap aspek yang diuji. Perhitungan ini bertujuan untuk mengukur </w:t>
      </w:r>
      <w:r w:rsidRPr="009075BB">
        <w:t>tingkat</w:t>
      </w:r>
      <w:r w:rsidRPr="009075BB">
        <w:rPr>
          <w:color w:val="auto"/>
        </w:rPr>
        <w:t xml:space="preserve"> penerimaan pengguna terhadap sistem. Jawaban responden akan diolah </w:t>
      </w:r>
      <w:r w:rsidRPr="00D608BA">
        <w:rPr>
          <w:rStyle w:val="BodyTextChar"/>
          <w:lang w:val="en-US"/>
        </w:rPr>
        <w:t>menggunakan</w:t>
      </w:r>
      <w:r w:rsidRPr="009075BB">
        <w:rPr>
          <w:color w:val="auto"/>
        </w:rPr>
        <w:t xml:space="preserve"> metode perhitungan berdasarkan rumus tertentu, yang akan dijelaskan pada bagian berikut.</w:t>
      </w:r>
    </w:p>
    <w:p w14:paraId="7AF8E76E" w14:textId="77777777" w:rsidR="00914351" w:rsidRPr="009075BB" w:rsidRDefault="00914351" w:rsidP="000A7C4F">
      <w:pPr>
        <w:pStyle w:val="BodyText"/>
        <w:numPr>
          <w:ilvl w:val="0"/>
          <w:numId w:val="32"/>
        </w:numPr>
        <w:ind w:left="2268" w:hanging="567"/>
      </w:pPr>
      <w:r w:rsidRPr="009075BB">
        <w:t>Menentukan jumlah skor (bobot) jawaban responden untuk setiap pertanyaan dengan menggunakan rumus persamaan (2.2).</w:t>
      </w:r>
    </w:p>
    <w:p w14:paraId="39D369A3" w14:textId="77777777" w:rsidR="00914351" w:rsidRPr="009075BB" w:rsidRDefault="00914351" w:rsidP="000A7C4F">
      <w:pPr>
        <w:pStyle w:val="BodyText"/>
        <w:numPr>
          <w:ilvl w:val="0"/>
          <w:numId w:val="32"/>
        </w:numPr>
        <w:ind w:left="2268" w:hanging="567"/>
      </w:pPr>
      <w:r w:rsidRPr="009075BB">
        <w:t>Setelah memperoleh jumlah skor, hitung nilai presentase dengan menggunakan rumus persamaan (2.1).</w:t>
      </w:r>
    </w:p>
    <w:p w14:paraId="7E8863A9" w14:textId="77777777" w:rsidR="00914351" w:rsidRPr="009075BB" w:rsidRDefault="00914351" w:rsidP="00914351">
      <w:pPr>
        <w:pStyle w:val="NoSpacing"/>
        <w:rPr>
          <w:rFonts w:ascii="Times New Roman" w:hAnsi="Times New Roman" w:cs="Times New Roman"/>
          <w:lang w:val="id"/>
        </w:rPr>
      </w:pPr>
    </w:p>
    <w:p w14:paraId="5608C3CA" w14:textId="555F4A55" w:rsidR="00914351" w:rsidRPr="00914351" w:rsidRDefault="00914351" w:rsidP="00914351">
      <w:pPr>
        <w:pStyle w:val="BodyText"/>
        <w:ind w:left="1134"/>
        <w:sectPr w:rsidR="00914351" w:rsidRPr="00914351" w:rsidSect="0022286F">
          <w:pgSz w:w="11907" w:h="16840" w:code="9"/>
          <w:pgMar w:top="1985" w:right="1418" w:bottom="1418" w:left="1985" w:header="709" w:footer="709" w:gutter="0"/>
          <w:cols w:space="708"/>
          <w:docGrid w:linePitch="360"/>
        </w:sectPr>
      </w:pPr>
      <w:r w:rsidRPr="00D608BA">
        <w:t xml:space="preserve">Hasil pengujian </w:t>
      </w:r>
      <w:r w:rsidRPr="00344379">
        <w:rPr>
          <w:i/>
        </w:rPr>
        <w:t>User</w:t>
      </w:r>
      <w:r w:rsidRPr="00D608BA">
        <w:t xml:space="preserve"> </w:t>
      </w:r>
      <w:r w:rsidRPr="00344379">
        <w:rPr>
          <w:i/>
        </w:rPr>
        <w:t>Acceptance</w:t>
      </w:r>
      <w:r w:rsidRPr="00D608BA">
        <w:t xml:space="preserve"> </w:t>
      </w:r>
      <w:r w:rsidRPr="00344379">
        <w:rPr>
          <w:i/>
        </w:rPr>
        <w:t>Test</w:t>
      </w:r>
      <w:r w:rsidRPr="00D608BA">
        <w:t xml:space="preserve"> (UAT) berperan sebagai landasan utama dalam pengambilan keputusan terkait kelayakan sistem yang dikembangkan. Melalui evaluasi ini, dapat diketahui sejauh mana sistem memenuhi kebutuhan dan harapan pengguna sesuai dengan spesifikasi yang </w:t>
      </w:r>
      <w:r w:rsidRPr="00D608BA">
        <w:lastRenderedPageBreak/>
        <w:t xml:space="preserve">telah ditetapkan. </w:t>
      </w:r>
      <w:r w:rsidRPr="00914351">
        <w:rPr>
          <w:rStyle w:val="BodyTextChar"/>
          <w:lang w:val="en-US"/>
        </w:rPr>
        <w:t>Temuan</w:t>
      </w:r>
      <w:r w:rsidRPr="00D608BA">
        <w:t xml:space="preserve"> dari pengujian tersebut akan menentukan apakah sistem layak untuk diluncurkan atau masih memerlukan penyempurnaan lebih lanjut guna meningkatkan kualitas fungsional serta kepuasan pengguna.</w:t>
      </w:r>
    </w:p>
    <w:p w14:paraId="3AFE8872" w14:textId="77777777" w:rsidR="009E1DA2" w:rsidRDefault="009E1DA2" w:rsidP="00DB389F">
      <w:pPr>
        <w:pStyle w:val="Heading1"/>
        <w:spacing w:line="240" w:lineRule="auto"/>
      </w:pPr>
      <w:bookmarkStart w:id="372" w:name="_Toc195952512"/>
      <w:r>
        <w:lastRenderedPageBreak/>
        <w:t xml:space="preserve">BAB IV </w:t>
      </w:r>
      <w:r>
        <w:br/>
        <w:t>HASIL DAN PEMBAHASAN</w:t>
      </w:r>
      <w:bookmarkEnd w:id="372"/>
    </w:p>
    <w:p w14:paraId="5391E385" w14:textId="77777777" w:rsidR="004177C5" w:rsidRPr="00183671" w:rsidRDefault="004177C5" w:rsidP="004177C5">
      <w:pPr>
        <w:pStyle w:val="NoSpacing"/>
        <w:rPr>
          <w:rFonts w:ascii="Times New Roman" w:eastAsia="Times New Roman" w:hAnsi="Times New Roman" w:cs="Times New Roman"/>
          <w:color w:val="000000" w:themeColor="text1"/>
          <w:lang w:val="id"/>
        </w:rPr>
      </w:pPr>
    </w:p>
    <w:p w14:paraId="26D86381" w14:textId="77777777" w:rsidR="004177C5" w:rsidRPr="004177C5" w:rsidRDefault="004177C5" w:rsidP="004177C5">
      <w:pPr>
        <w:pStyle w:val="NoSpacing"/>
      </w:pPr>
    </w:p>
    <w:p w14:paraId="6956D4CE" w14:textId="26821E3B" w:rsidR="00DE259F" w:rsidRDefault="009D4539" w:rsidP="000A7C4F">
      <w:pPr>
        <w:pStyle w:val="Heading2"/>
        <w:numPr>
          <w:ilvl w:val="1"/>
          <w:numId w:val="14"/>
        </w:numPr>
        <w:ind w:left="567" w:hanging="567"/>
      </w:pPr>
      <w:bookmarkStart w:id="373" w:name="_Toc195952513"/>
      <w:r>
        <w:t xml:space="preserve">Penerapan </w:t>
      </w:r>
      <w:r w:rsidR="004177C5">
        <w:t xml:space="preserve">Metode </w:t>
      </w:r>
      <w:r w:rsidR="004177C5" w:rsidRPr="004177C5">
        <w:rPr>
          <w:i/>
        </w:rPr>
        <w:t>Waterfall</w:t>
      </w:r>
      <w:bookmarkEnd w:id="373"/>
    </w:p>
    <w:p w14:paraId="432ED7BA" w14:textId="76E6DB93" w:rsidR="00DB389F" w:rsidRDefault="00DB389F" w:rsidP="00DB389F">
      <w:pPr>
        <w:pStyle w:val="NoSpacing"/>
        <w:rPr>
          <w:rFonts w:ascii="Times New Roman" w:hAnsi="Times New Roman" w:cs="Times New Roman"/>
          <w:color w:val="FF0000"/>
          <w:sz w:val="24"/>
        </w:rPr>
      </w:pPr>
    </w:p>
    <w:p w14:paraId="7C403890" w14:textId="77777777" w:rsidR="004177C5" w:rsidRDefault="004177C5" w:rsidP="004177C5">
      <w:pPr>
        <w:pStyle w:val="BodyText"/>
        <w:rPr>
          <w:color w:val="auto"/>
        </w:rPr>
      </w:pPr>
      <w:r w:rsidRPr="004177C5">
        <w:rPr>
          <w:color w:val="auto"/>
        </w:rPr>
        <w:t xml:space="preserve">Sistem informasi </w:t>
      </w:r>
      <w:r w:rsidRPr="006320C7">
        <w:rPr>
          <w:i/>
          <w:color w:val="auto"/>
        </w:rPr>
        <w:t>Marching</w:t>
      </w:r>
      <w:r w:rsidRPr="004177C5">
        <w:rPr>
          <w:color w:val="auto"/>
        </w:rPr>
        <w:t xml:space="preserve"> </w:t>
      </w:r>
      <w:r w:rsidRPr="006320C7">
        <w:rPr>
          <w:i/>
          <w:color w:val="auto"/>
        </w:rPr>
        <w:t>Band</w:t>
      </w:r>
      <w:r w:rsidRPr="004177C5">
        <w:rPr>
          <w:color w:val="auto"/>
        </w:rPr>
        <w:t xml:space="preserve"> Gema Oasis MAN 1 Samarinda berbasis </w:t>
      </w:r>
      <w:r w:rsidRPr="006320C7">
        <w:rPr>
          <w:i/>
          <w:color w:val="auto"/>
        </w:rPr>
        <w:t>website</w:t>
      </w:r>
      <w:r w:rsidRPr="004177C5">
        <w:rPr>
          <w:color w:val="auto"/>
        </w:rPr>
        <w:t xml:space="preserve"> ini dirancang sebagai sarana untuk memudahkan anggota, pelatih, pembina, serta masyarakat umum dalam mengakses informasi terkait kegiatan dan pengelolaan internal organisasi. Tujuan utama dari sistem ini adalah untuk mendukung pengelolaan organisasi secara lebih efektif dan efisien, serta meningkatkan keterbukaan informasi</w:t>
      </w:r>
      <w:r>
        <w:rPr>
          <w:color w:val="auto"/>
        </w:rPr>
        <w:t xml:space="preserve"> dalam lingkungan </w:t>
      </w:r>
      <w:r w:rsidRPr="006320C7">
        <w:rPr>
          <w:i/>
          <w:color w:val="auto"/>
        </w:rPr>
        <w:t>marching</w:t>
      </w:r>
      <w:r>
        <w:rPr>
          <w:color w:val="auto"/>
        </w:rPr>
        <w:t xml:space="preserve"> </w:t>
      </w:r>
      <w:r w:rsidRPr="006320C7">
        <w:rPr>
          <w:i/>
          <w:color w:val="auto"/>
        </w:rPr>
        <w:t>band</w:t>
      </w:r>
      <w:r w:rsidRPr="004177C5">
        <w:rPr>
          <w:color w:val="auto"/>
        </w:rPr>
        <w:t>. Dengan adanya sistem ini, diharapkan proses penyebaran informasi dan manajemen internal dapat berjalan dengan lebih baik, terstruktur, dan terdokumentasi.</w:t>
      </w:r>
    </w:p>
    <w:p w14:paraId="556D2ED7" w14:textId="549B4C55" w:rsidR="004236A4" w:rsidRDefault="00677A66" w:rsidP="004236A4">
      <w:pPr>
        <w:pStyle w:val="BodyText"/>
      </w:pPr>
      <w:r w:rsidRPr="00677A66">
        <w:t xml:space="preserve">Dalam pengembangan sistem ini, metode </w:t>
      </w:r>
      <w:r w:rsidR="006320C7">
        <w:rPr>
          <w:i/>
        </w:rPr>
        <w:t>w</w:t>
      </w:r>
      <w:r w:rsidRPr="00677A66">
        <w:rPr>
          <w:i/>
        </w:rPr>
        <w:t>aterfall</w:t>
      </w:r>
      <w:r w:rsidRPr="00677A66">
        <w:t xml:space="preserve"> diterapkan untuk memastikan proses pembangunan </w:t>
      </w:r>
      <w:r w:rsidRPr="00677A66">
        <w:rPr>
          <w:color w:val="auto"/>
        </w:rPr>
        <w:t>berjalan</w:t>
      </w:r>
      <w:r w:rsidRPr="00677A66">
        <w:t xml:space="preserve"> secara terstruktur dan sistematis. Metode </w:t>
      </w:r>
      <w:r w:rsidR="006320C7">
        <w:rPr>
          <w:i/>
        </w:rPr>
        <w:t>w</w:t>
      </w:r>
      <w:r w:rsidRPr="00677A66">
        <w:rPr>
          <w:i/>
        </w:rPr>
        <w:t>aterfall</w:t>
      </w:r>
      <w:r w:rsidRPr="00677A66">
        <w:t xml:space="preserve"> dipilih karena pendekatannya yang terorganisir, di mana setiap tahap pengembangan diselesaikan secara berurutan dan menyeluruh sebelum melanjutkan ke tahap berikutnya.</w:t>
      </w:r>
      <w:r>
        <w:t xml:space="preserve"> </w:t>
      </w:r>
      <w:r w:rsidRPr="00677A66">
        <w:t xml:space="preserve">Penerapan metode ini terdiri dari lima tahap utama, yaitu </w:t>
      </w:r>
      <w:r w:rsidRPr="00677A66">
        <w:rPr>
          <w:i/>
        </w:rPr>
        <w:t>requirement</w:t>
      </w:r>
      <w:r>
        <w:t xml:space="preserve">, </w:t>
      </w:r>
      <w:r w:rsidRPr="00677A66">
        <w:rPr>
          <w:i/>
        </w:rPr>
        <w:t>design</w:t>
      </w:r>
      <w:r w:rsidRPr="00677A66">
        <w:t xml:space="preserve">, </w:t>
      </w:r>
      <w:r w:rsidRPr="00677A66">
        <w:rPr>
          <w:i/>
        </w:rPr>
        <w:t>implementation</w:t>
      </w:r>
      <w:r w:rsidRPr="00677A66">
        <w:t xml:space="preserve">, </w:t>
      </w:r>
      <w:r>
        <w:rPr>
          <w:i/>
        </w:rPr>
        <w:t>verifiaction</w:t>
      </w:r>
      <w:r w:rsidRPr="00677A66">
        <w:t xml:space="preserve">, dan </w:t>
      </w:r>
      <w:r w:rsidRPr="00677A66">
        <w:rPr>
          <w:i/>
        </w:rPr>
        <w:t>maintenance</w:t>
      </w:r>
      <w:r w:rsidRPr="00677A66">
        <w:t>.</w:t>
      </w:r>
    </w:p>
    <w:p w14:paraId="4FD1B7B6" w14:textId="09C542E1" w:rsidR="00FD1594" w:rsidRDefault="004236A4" w:rsidP="004236A4">
      <w:pPr>
        <w:pStyle w:val="BodyText"/>
      </w:pPr>
      <w:r w:rsidRPr="004236A4">
        <w:t xml:space="preserve">Sesuai dengan tahapan dalam metode </w:t>
      </w:r>
      <w:r w:rsidR="006320C7">
        <w:rPr>
          <w:i/>
        </w:rPr>
        <w:t>w</w:t>
      </w:r>
      <w:r w:rsidRPr="004236A4">
        <w:rPr>
          <w:i/>
        </w:rPr>
        <w:t>aterfall</w:t>
      </w:r>
      <w:r w:rsidRPr="004236A4">
        <w:t xml:space="preserve">, data yang dikumpulkan pada tahap </w:t>
      </w:r>
      <w:r w:rsidRPr="004236A4">
        <w:rPr>
          <w:i/>
        </w:rPr>
        <w:t>requirement</w:t>
      </w:r>
      <w:r w:rsidRPr="004236A4">
        <w:t xml:space="preserve"> diperoleh melalui observasi dan wawancara dengan pelatih serta pembina </w:t>
      </w:r>
      <w:r w:rsidRPr="004236A4">
        <w:rPr>
          <w:i/>
        </w:rPr>
        <w:t>Marching</w:t>
      </w:r>
      <w:r w:rsidRPr="004236A4">
        <w:t xml:space="preserve"> </w:t>
      </w:r>
      <w:r w:rsidRPr="004236A4">
        <w:rPr>
          <w:i/>
        </w:rPr>
        <w:t>Band</w:t>
      </w:r>
      <w:r w:rsidRPr="004236A4">
        <w:t xml:space="preserve"> Gema Oasis MAN 1 Samarinda terkait kebutuhan informasi dan pengelolaan internal organisasi. Data yang diperoleh tersebut digunakan sebagai dasar dalam penentuan fitur-fitur yang akan disediakan oleh sistem informasi berbasis </w:t>
      </w:r>
      <w:r w:rsidRPr="004236A4">
        <w:rPr>
          <w:i/>
        </w:rPr>
        <w:t>website</w:t>
      </w:r>
      <w:r w:rsidRPr="004236A4">
        <w:t xml:space="preserve"> ini, sehingga sistem yang dikembangkan dapat memenuhi kebutuhan organisasi secara efektif dan terstruktur.</w:t>
      </w:r>
      <w:r w:rsidR="00FD1594" w:rsidRPr="00FD1594">
        <w:t xml:space="preserve"> </w:t>
      </w:r>
    </w:p>
    <w:p w14:paraId="0870DE0A" w14:textId="77777777" w:rsidR="00F23E14" w:rsidRDefault="00FD1594" w:rsidP="004236A4">
      <w:pPr>
        <w:pStyle w:val="BodyText"/>
      </w:pPr>
      <w:r w:rsidRPr="00FD1594">
        <w:t xml:space="preserve">Setelah kebutuhan sistem terdefinisi dengan jelas, tahap selanjutnya adalah </w:t>
      </w:r>
      <w:r w:rsidRPr="00F23E14">
        <w:rPr>
          <w:i/>
        </w:rPr>
        <w:t>design</w:t>
      </w:r>
      <w:r w:rsidRPr="00FD1594">
        <w:t xml:space="preserve">, yaitu tahap perancangan data dan alur sistem yang direpresentasikan dalam bentuk </w:t>
      </w:r>
      <w:r w:rsidRPr="00F23E14">
        <w:rPr>
          <w:i/>
        </w:rPr>
        <w:t>Entity</w:t>
      </w:r>
      <w:r w:rsidRPr="00FD1594">
        <w:t xml:space="preserve"> </w:t>
      </w:r>
      <w:r w:rsidRPr="00F23E14">
        <w:rPr>
          <w:i/>
        </w:rPr>
        <w:t>Relationship</w:t>
      </w:r>
      <w:r w:rsidRPr="00FD1594">
        <w:t xml:space="preserve"> </w:t>
      </w:r>
      <w:r w:rsidRPr="00F23E14">
        <w:rPr>
          <w:i/>
        </w:rPr>
        <w:t>Diagram</w:t>
      </w:r>
      <w:r w:rsidRPr="00FD1594">
        <w:t xml:space="preserve"> (ERD), </w:t>
      </w:r>
      <w:r w:rsidRPr="00F23E14">
        <w:rPr>
          <w:i/>
        </w:rPr>
        <w:t>use</w:t>
      </w:r>
      <w:r w:rsidRPr="00FD1594">
        <w:t xml:space="preserve"> </w:t>
      </w:r>
      <w:r w:rsidRPr="00F23E14">
        <w:rPr>
          <w:i/>
        </w:rPr>
        <w:t>case</w:t>
      </w:r>
      <w:r w:rsidRPr="00FD1594">
        <w:t xml:space="preserve"> </w:t>
      </w:r>
      <w:r w:rsidRPr="00F23E14">
        <w:rPr>
          <w:i/>
        </w:rPr>
        <w:t>diagram</w:t>
      </w:r>
      <w:r w:rsidRPr="00FD1594">
        <w:t xml:space="preserve">, </w:t>
      </w:r>
      <w:r w:rsidRPr="00F23E14">
        <w:rPr>
          <w:i/>
        </w:rPr>
        <w:t>activity</w:t>
      </w:r>
      <w:r w:rsidRPr="00FD1594">
        <w:t xml:space="preserve"> </w:t>
      </w:r>
      <w:r w:rsidRPr="00F23E14">
        <w:rPr>
          <w:i/>
        </w:rPr>
        <w:t>diagram</w:t>
      </w:r>
      <w:r w:rsidRPr="00FD1594">
        <w:t xml:space="preserve">, </w:t>
      </w:r>
      <w:r w:rsidRPr="00F23E14">
        <w:rPr>
          <w:i/>
        </w:rPr>
        <w:t>sequence</w:t>
      </w:r>
      <w:r w:rsidRPr="00FD1594">
        <w:t xml:space="preserve"> </w:t>
      </w:r>
      <w:r w:rsidRPr="00F23E14">
        <w:rPr>
          <w:i/>
        </w:rPr>
        <w:t>diagram</w:t>
      </w:r>
      <w:r w:rsidRPr="00FD1594">
        <w:t xml:space="preserve">, </w:t>
      </w:r>
      <w:r w:rsidRPr="00F23E14">
        <w:rPr>
          <w:i/>
        </w:rPr>
        <w:t>class</w:t>
      </w:r>
      <w:r w:rsidRPr="00FD1594">
        <w:t xml:space="preserve"> </w:t>
      </w:r>
      <w:r w:rsidRPr="00F23E14">
        <w:rPr>
          <w:i/>
        </w:rPr>
        <w:t>diagram</w:t>
      </w:r>
      <w:r w:rsidRPr="00FD1594">
        <w:t xml:space="preserve">, serta </w:t>
      </w:r>
      <w:r w:rsidRPr="00F23E14">
        <w:rPr>
          <w:i/>
        </w:rPr>
        <w:t>wireframe</w:t>
      </w:r>
      <w:r w:rsidRPr="00FD1594">
        <w:t xml:space="preserve"> sebagai gambaran awal antarmuka sistem.</w:t>
      </w:r>
      <w:r w:rsidR="00F23E14" w:rsidRPr="00F23E14">
        <w:t xml:space="preserve"> </w:t>
      </w:r>
    </w:p>
    <w:p w14:paraId="211A7FC4" w14:textId="77777777" w:rsidR="00F23E14" w:rsidRDefault="00F23E14" w:rsidP="004236A4">
      <w:pPr>
        <w:pStyle w:val="BodyText"/>
      </w:pPr>
      <w:r w:rsidRPr="00F23E14">
        <w:t xml:space="preserve">Proses implementasi desain ke dalam pengembangan sistem dilakukan pada tahap </w:t>
      </w:r>
      <w:r w:rsidRPr="00F23E14">
        <w:rPr>
          <w:i/>
        </w:rPr>
        <w:t>implementation</w:t>
      </w:r>
      <w:r w:rsidRPr="00F23E14">
        <w:t xml:space="preserve">. Pada tahap ini, penulisan kode program mulai dilakukan menggunakan bahasa pemrograman PHP dengan memanfaatkan </w:t>
      </w:r>
      <w:r w:rsidRPr="00F23E14">
        <w:rPr>
          <w:i/>
        </w:rPr>
        <w:t>framework</w:t>
      </w:r>
      <w:r w:rsidRPr="00F23E14">
        <w:t xml:space="preserve"> </w:t>
      </w:r>
      <w:r w:rsidRPr="00F23E14">
        <w:rPr>
          <w:i/>
        </w:rPr>
        <w:t>Laravel</w:t>
      </w:r>
      <w:r w:rsidRPr="00F23E14">
        <w:t xml:space="preserve"> versi 11 dan </w:t>
      </w:r>
      <w:r w:rsidRPr="00F23E14">
        <w:rPr>
          <w:i/>
        </w:rPr>
        <w:lastRenderedPageBreak/>
        <w:t>framework</w:t>
      </w:r>
      <w:r w:rsidRPr="00F23E14">
        <w:t xml:space="preserve"> CSS </w:t>
      </w:r>
      <w:r w:rsidRPr="00F23E14">
        <w:rPr>
          <w:i/>
        </w:rPr>
        <w:t>Bootstrap</w:t>
      </w:r>
      <w:r w:rsidRPr="00F23E14">
        <w:t xml:space="preserve"> versi 5. Selain itu, sistem ini menggunakan MySQL sebagai </w:t>
      </w:r>
      <w:r w:rsidRPr="00F23E14">
        <w:rPr>
          <w:i/>
        </w:rPr>
        <w:t>database</w:t>
      </w:r>
      <w:r w:rsidRPr="00F23E14">
        <w:t xml:space="preserve"> untuk mengelola dan menyimpan data yang diperlukan. </w:t>
      </w:r>
    </w:p>
    <w:p w14:paraId="16253263" w14:textId="77777777" w:rsidR="00596508" w:rsidRDefault="00F23E14" w:rsidP="004236A4">
      <w:pPr>
        <w:pStyle w:val="BodyText"/>
      </w:pPr>
      <w:r w:rsidRPr="00F23E14">
        <w:t xml:space="preserve">Pada tahap </w:t>
      </w:r>
      <w:r w:rsidRPr="00596508">
        <w:rPr>
          <w:i/>
        </w:rPr>
        <w:t>verification</w:t>
      </w:r>
      <w:r w:rsidRPr="00F23E14">
        <w:t xml:space="preserve">, dilakukan pengujian </w:t>
      </w:r>
      <w:r w:rsidRPr="00596508">
        <w:rPr>
          <w:i/>
        </w:rPr>
        <w:t>User</w:t>
      </w:r>
      <w:r w:rsidRPr="00F23E14">
        <w:t xml:space="preserve"> </w:t>
      </w:r>
      <w:r w:rsidRPr="00596508">
        <w:rPr>
          <w:i/>
        </w:rPr>
        <w:t>Acceptance</w:t>
      </w:r>
      <w:r w:rsidRPr="00F23E14">
        <w:t xml:space="preserve"> </w:t>
      </w:r>
      <w:r w:rsidRPr="00596508">
        <w:rPr>
          <w:i/>
        </w:rPr>
        <w:t>Testing</w:t>
      </w:r>
      <w:r w:rsidRPr="00F23E14">
        <w:t xml:space="preserve"> (UAT) yang terdiri dari dua metode, yai</w:t>
      </w:r>
      <w:r w:rsidR="00596508">
        <w:t xml:space="preserve">tu </w:t>
      </w:r>
      <w:r w:rsidR="00596508" w:rsidRPr="00596508">
        <w:rPr>
          <w:i/>
        </w:rPr>
        <w:t>black</w:t>
      </w:r>
      <w:r w:rsidRPr="00596508">
        <w:rPr>
          <w:i/>
        </w:rPr>
        <w:t>box</w:t>
      </w:r>
      <w:r w:rsidRPr="00F23E14">
        <w:t xml:space="preserve"> </w:t>
      </w:r>
      <w:r w:rsidRPr="00596508">
        <w:rPr>
          <w:i/>
        </w:rPr>
        <w:t>testing</w:t>
      </w:r>
      <w:r w:rsidRPr="00F23E14">
        <w:t xml:space="preserve"> dan </w:t>
      </w:r>
      <w:r w:rsidRPr="00596508">
        <w:rPr>
          <w:i/>
        </w:rPr>
        <w:t>beta</w:t>
      </w:r>
      <w:r w:rsidRPr="00F23E14">
        <w:t xml:space="preserve"> </w:t>
      </w:r>
      <w:r w:rsidRPr="00596508">
        <w:rPr>
          <w:i/>
        </w:rPr>
        <w:t>testing</w:t>
      </w:r>
      <w:r w:rsidR="00596508">
        <w:t xml:space="preserve">. </w:t>
      </w:r>
      <w:r w:rsidR="00596508" w:rsidRPr="00596508">
        <w:rPr>
          <w:i/>
        </w:rPr>
        <w:t>Black</w:t>
      </w:r>
      <w:r w:rsidRPr="00596508">
        <w:rPr>
          <w:i/>
        </w:rPr>
        <w:t>box</w:t>
      </w:r>
      <w:r w:rsidRPr="00F23E14">
        <w:t xml:space="preserve"> </w:t>
      </w:r>
      <w:r w:rsidRPr="00596508">
        <w:rPr>
          <w:i/>
        </w:rPr>
        <w:t>testing</w:t>
      </w:r>
      <w:r w:rsidRPr="00F23E14">
        <w:t xml:space="preserve"> digunakan untuk menguji fungsionalitas sistem berdasarkan </w:t>
      </w:r>
      <w:r w:rsidRPr="00596508">
        <w:rPr>
          <w:i/>
        </w:rPr>
        <w:t>input</w:t>
      </w:r>
      <w:r w:rsidRPr="00F23E14">
        <w:t xml:space="preserve"> dan </w:t>
      </w:r>
      <w:r w:rsidRPr="00596508">
        <w:rPr>
          <w:i/>
        </w:rPr>
        <w:t>output</w:t>
      </w:r>
      <w:r w:rsidRPr="00F23E14">
        <w:t xml:space="preserve"> tanpa memperhatikan struktur internal kode, sedangkan </w:t>
      </w:r>
      <w:r w:rsidRPr="00596508">
        <w:rPr>
          <w:i/>
        </w:rPr>
        <w:t>beta</w:t>
      </w:r>
      <w:r w:rsidRPr="00F23E14">
        <w:t xml:space="preserve"> </w:t>
      </w:r>
      <w:r w:rsidRPr="00596508">
        <w:rPr>
          <w:i/>
        </w:rPr>
        <w:t>testing</w:t>
      </w:r>
      <w:r w:rsidRPr="00F23E14">
        <w:t xml:space="preserve"> melibatkan pengguna akhir, seperti anggota, pelatih, dan pembina </w:t>
      </w:r>
      <w:r w:rsidRPr="00596508">
        <w:rPr>
          <w:i/>
        </w:rPr>
        <w:t>Marching</w:t>
      </w:r>
      <w:r w:rsidRPr="00F23E14">
        <w:t xml:space="preserve"> </w:t>
      </w:r>
      <w:r w:rsidRPr="00596508">
        <w:rPr>
          <w:i/>
        </w:rPr>
        <w:t>Band</w:t>
      </w:r>
      <w:r w:rsidRPr="00F23E14">
        <w:t xml:space="preserve"> Gema Oasis MAN 1 Samarinda, untuk menilai kinerja sistem dalam kondisi nyata. Hasil dari kedua metode pengujian ini digunakan sebagai dasar evaluasi dan perbaikan agar sistem dapat berjalan sesuai dengan kebutuhan pengguna.</w:t>
      </w:r>
      <w:r w:rsidR="00596508" w:rsidRPr="00596508">
        <w:t xml:space="preserve"> </w:t>
      </w:r>
    </w:p>
    <w:p w14:paraId="48E43C7B" w14:textId="2C0ABAA3" w:rsidR="004236A4" w:rsidRDefault="00596508" w:rsidP="004236A4">
      <w:pPr>
        <w:pStyle w:val="BodyText"/>
      </w:pPr>
      <w:r w:rsidRPr="00596508">
        <w:t xml:space="preserve">Setelah sistem dinyatakan layak digunakan melalui tahap </w:t>
      </w:r>
      <w:r w:rsidRPr="00596508">
        <w:rPr>
          <w:i/>
        </w:rPr>
        <w:t>verification</w:t>
      </w:r>
      <w:r w:rsidRPr="00596508">
        <w:t xml:space="preserve">, proses selanjutnya adalah tahap </w:t>
      </w:r>
      <w:r w:rsidRPr="00596508">
        <w:rPr>
          <w:i/>
        </w:rPr>
        <w:t>maintenance</w:t>
      </w:r>
      <w:r w:rsidRPr="00596508">
        <w:t xml:space="preserve"> yang bertujuan untuk memastikan sistem tetap berjalan dengan baik setelah diimplementasikan. Kegiatan yang dilakukan pada tahap ini meliputi pemantauan performa sistem, perbaikan terhadap </w:t>
      </w:r>
      <w:r w:rsidRPr="00596508">
        <w:rPr>
          <w:i/>
        </w:rPr>
        <w:t>bug</w:t>
      </w:r>
      <w:r w:rsidRPr="00596508">
        <w:t xml:space="preserve"> atau kesalahan yang ditemukan pasca implementasi, serta pembaruan sistem sesuai dengan perkembangan kebutuhan pengguna.</w:t>
      </w:r>
    </w:p>
    <w:p w14:paraId="7A5A5BA2" w14:textId="77777777" w:rsidR="00FC42D0" w:rsidRDefault="00FC42D0" w:rsidP="00FC42D0">
      <w:pPr>
        <w:pStyle w:val="NoSpacing"/>
        <w:rPr>
          <w:lang w:val="id"/>
        </w:rPr>
      </w:pPr>
    </w:p>
    <w:p w14:paraId="777A4EEF" w14:textId="752AAFF6" w:rsidR="00FC42D0" w:rsidRPr="00FC42D0" w:rsidRDefault="00FC42D0" w:rsidP="000A7C4F">
      <w:pPr>
        <w:pStyle w:val="Heading3"/>
        <w:numPr>
          <w:ilvl w:val="0"/>
          <w:numId w:val="33"/>
        </w:numPr>
        <w:spacing w:line="360" w:lineRule="auto"/>
        <w:ind w:left="1276" w:hanging="709"/>
        <w:rPr>
          <w:lang w:val="id"/>
        </w:rPr>
      </w:pPr>
      <w:bookmarkStart w:id="374" w:name="_Toc195952514"/>
      <w:r w:rsidRPr="00FC42D0">
        <w:t>Penerapan</w:t>
      </w:r>
      <w:r>
        <w:rPr>
          <w:lang w:val="id"/>
        </w:rPr>
        <w:t xml:space="preserve"> Tampilan</w:t>
      </w:r>
      <w:bookmarkEnd w:id="374"/>
    </w:p>
    <w:p w14:paraId="09CC1D1A" w14:textId="77777777" w:rsidR="00183671" w:rsidRDefault="003142E1" w:rsidP="003142E1">
      <w:pPr>
        <w:pStyle w:val="BodyText"/>
        <w:ind w:left="567" w:firstLine="709"/>
      </w:pPr>
      <w:r w:rsidRPr="003142E1">
        <w:t xml:space="preserve">Pada tahap </w:t>
      </w:r>
      <w:r w:rsidRPr="003142E1">
        <w:rPr>
          <w:i/>
        </w:rPr>
        <w:t>design</w:t>
      </w:r>
      <w:r w:rsidRPr="003142E1">
        <w:t xml:space="preserve"> telah dilakukan perancangan </w:t>
      </w:r>
      <w:r w:rsidRPr="003142E1">
        <w:rPr>
          <w:i/>
        </w:rPr>
        <w:t>wireframe</w:t>
      </w:r>
      <w:r w:rsidRPr="003142E1">
        <w:t xml:space="preserve"> yang berfungsi sebagai rancangan awal tampilan antarmuka sistem. Setelah </w:t>
      </w:r>
      <w:r w:rsidRPr="003142E1">
        <w:rPr>
          <w:i/>
        </w:rPr>
        <w:t>wireframe</w:t>
      </w:r>
      <w:r w:rsidRPr="003142E1">
        <w:t xml:space="preserve"> disusun, tahap selanjutnya adalah </w:t>
      </w:r>
      <w:r w:rsidRPr="003142E1">
        <w:rPr>
          <w:i/>
        </w:rPr>
        <w:t>implementation</w:t>
      </w:r>
      <w:r w:rsidRPr="003142E1">
        <w:t xml:space="preserve">. Pada tahap ini, desain yang telah dikembangkan sebelumnya diimplementasikan ke dalam bentuk nyata melalui proses pengkodean dan pengembangan fitur sistem. Implementasi ini </w:t>
      </w:r>
      <w:r w:rsidRPr="003142E1">
        <w:rPr>
          <w:color w:val="auto"/>
        </w:rPr>
        <w:t>mencakup</w:t>
      </w:r>
      <w:r w:rsidRPr="003142E1">
        <w:t xml:space="preserve"> pembuatan antarmuka pengguna yang interaktif serta pengembangan fungsi-fungsi sesuai dengan kebutuhan yang telah ditetapkan.</w:t>
      </w:r>
    </w:p>
    <w:p w14:paraId="5547E6D0" w14:textId="77777777" w:rsidR="00183671" w:rsidRPr="00183671" w:rsidRDefault="00183671" w:rsidP="00183671">
      <w:pPr>
        <w:pStyle w:val="NoSpacing"/>
        <w:rPr>
          <w:lang w:val="id"/>
        </w:rPr>
      </w:pPr>
    </w:p>
    <w:p w14:paraId="3FE88873" w14:textId="2C70BBE4" w:rsidR="00DB389F" w:rsidRDefault="00183671" w:rsidP="000A7C4F">
      <w:pPr>
        <w:pStyle w:val="BodyText"/>
        <w:numPr>
          <w:ilvl w:val="0"/>
          <w:numId w:val="34"/>
        </w:numPr>
        <w:ind w:left="1701" w:hanging="567"/>
      </w:pPr>
      <w:r>
        <w:t xml:space="preserve">Tampilan Sistem </w:t>
      </w:r>
      <w:r w:rsidR="005D7D6D" w:rsidRPr="005D7D6D">
        <w:rPr>
          <w:i/>
        </w:rPr>
        <w:t>Role</w:t>
      </w:r>
      <w:r w:rsidR="005D7D6D">
        <w:t xml:space="preserve"> </w:t>
      </w:r>
      <w:r>
        <w:t>Pengunjung</w:t>
      </w:r>
    </w:p>
    <w:p w14:paraId="4DF7B6D1" w14:textId="77777777" w:rsidR="00591F4A" w:rsidRDefault="00183671" w:rsidP="00591F4A">
      <w:pPr>
        <w:pStyle w:val="BodyText"/>
        <w:ind w:left="1134"/>
      </w:pPr>
      <w:r w:rsidRPr="00183671">
        <w:t>Dalam sistem informasi</w:t>
      </w:r>
      <w:r w:rsidR="00591F4A">
        <w:t xml:space="preserve"> </w:t>
      </w:r>
      <w:r w:rsidR="00591F4A" w:rsidRPr="00591F4A">
        <w:rPr>
          <w:i/>
        </w:rPr>
        <w:t>Marching</w:t>
      </w:r>
      <w:r w:rsidR="00591F4A">
        <w:t xml:space="preserve"> </w:t>
      </w:r>
      <w:r w:rsidR="00591F4A" w:rsidRPr="00591F4A">
        <w:rPr>
          <w:i/>
        </w:rPr>
        <w:t>Band</w:t>
      </w:r>
      <w:r w:rsidRPr="00183671">
        <w:t xml:space="preserve"> Gema Oasis MAN 1 Samarinda, pengunjung memainkan peran penting sebagai pengguna yang memiliki akses terhadap berbagai informasi yang berkaitan dengan kegiatan dan pencapaian pertunjukan. Melalui </w:t>
      </w:r>
      <w:r w:rsidR="00591F4A" w:rsidRPr="00591F4A">
        <w:rPr>
          <w:i/>
        </w:rPr>
        <w:t>wireframe</w:t>
      </w:r>
      <w:r w:rsidRPr="00183671">
        <w:t xml:space="preserve"> yang telah dirancang, pengunjung dapat memperoleh informasi kontak yang dapat dihubungi, melihat daftar pencapaian yang telah diraih, membaca berita terkini mengenai </w:t>
      </w:r>
      <w:r w:rsidRPr="00183671">
        <w:lastRenderedPageBreak/>
        <w:t>kegiatan, serta mengakses galeri yang menampilkan dokumentasi dari berbagai acara yang telah diselenggarakan. Selain itu, sistem ini juga menyediakan fitur pendaftaran bagi calon anggota baru, di mana pengunjung dapat mengisi formulir pendaftaran secara daring dan memantau status pendaftaran mereka secara langsung melalui platform yang tersedia</w:t>
      </w:r>
      <w:r w:rsidR="00591F4A">
        <w:t>.</w:t>
      </w:r>
      <w:r w:rsidR="00591F4A" w:rsidRPr="00591F4A">
        <w:t xml:space="preserve"> Berikut adalah tampilan antarmuka sistem yang telah dirancang untuk pengguna ini.</w:t>
      </w:r>
    </w:p>
    <w:p w14:paraId="0BECC2D2" w14:textId="77777777" w:rsidR="00CE43DD" w:rsidRPr="00CE43DD" w:rsidRDefault="00CE43DD" w:rsidP="00CE43DD">
      <w:pPr>
        <w:pStyle w:val="NoSpacing"/>
        <w:rPr>
          <w:lang w:val="id"/>
        </w:rPr>
      </w:pPr>
    </w:p>
    <w:p w14:paraId="56C77586" w14:textId="3F6F7A6E" w:rsidR="00DB389F" w:rsidRDefault="00CE43DD" w:rsidP="000A7C4F">
      <w:pPr>
        <w:pStyle w:val="BodyText"/>
        <w:numPr>
          <w:ilvl w:val="0"/>
          <w:numId w:val="35"/>
        </w:numPr>
        <w:ind w:left="1701" w:hanging="567"/>
      </w:pPr>
      <w:r>
        <w:t xml:space="preserve">Halaman </w:t>
      </w:r>
      <w:r w:rsidR="00C853AA">
        <w:t>Home</w:t>
      </w:r>
    </w:p>
    <w:p w14:paraId="3CF4760A" w14:textId="102D85CB" w:rsidR="00DE259F" w:rsidRPr="00656D26" w:rsidRDefault="00AA07B9" w:rsidP="00AA07B9">
      <w:pPr>
        <w:pStyle w:val="BodyText"/>
        <w:ind w:left="1134"/>
        <w:rPr>
          <w:color w:val="auto"/>
        </w:rPr>
      </w:pPr>
      <w:r>
        <w:t xml:space="preserve">Halaman awal Merupakan halaman pertama saat mengakses </w:t>
      </w:r>
      <w:r w:rsidRPr="00AA07B9">
        <w:rPr>
          <w:i/>
        </w:rPr>
        <w:t>website</w:t>
      </w:r>
      <w:r>
        <w:t xml:space="preserve"> sistem </w:t>
      </w:r>
      <w:r w:rsidRPr="009075BB">
        <w:t xml:space="preserve">informasi </w:t>
      </w:r>
      <w:r w:rsidRPr="009075BB">
        <w:rPr>
          <w:i/>
        </w:rPr>
        <w:t>Marching</w:t>
      </w:r>
      <w:r w:rsidRPr="009075BB">
        <w:t xml:space="preserve"> </w:t>
      </w:r>
      <w:r w:rsidRPr="009075BB">
        <w:rPr>
          <w:i/>
        </w:rPr>
        <w:t>Band</w:t>
      </w:r>
      <w:r w:rsidRPr="009075BB">
        <w:t xml:space="preserve"> Gema Oasis MAN 1 Samarinda</w:t>
      </w:r>
      <w:r>
        <w:t xml:space="preserve">. Tampilan halaman awal dapat dilihat pada </w:t>
      </w:r>
      <w:r w:rsidRPr="00656D26">
        <w:rPr>
          <w:color w:val="auto"/>
        </w:rPr>
        <w:t>gambar 4.</w:t>
      </w:r>
      <w:r w:rsidR="00656D26" w:rsidRPr="00656D26">
        <w:rPr>
          <w:color w:val="auto"/>
        </w:rPr>
        <w:t>1.</w:t>
      </w:r>
    </w:p>
    <w:p w14:paraId="361E48B9" w14:textId="77777777" w:rsidR="00656D26" w:rsidRPr="00656D26" w:rsidRDefault="00656D26" w:rsidP="00656D26">
      <w:pPr>
        <w:pStyle w:val="NoSpacing"/>
        <w:rPr>
          <w:lang w:val="id"/>
        </w:rPr>
      </w:pPr>
    </w:p>
    <w:p w14:paraId="1182E670" w14:textId="569F4692" w:rsidR="00AA07B9" w:rsidRDefault="00432A0F" w:rsidP="00656D26">
      <w:pPr>
        <w:pStyle w:val="NoSpacing"/>
        <w:jc w:val="right"/>
        <w:rPr>
          <w:lang w:val="id"/>
        </w:rPr>
      </w:pPr>
      <w:r>
        <w:rPr>
          <w:noProof/>
        </w:rPr>
        <w:drawing>
          <wp:inline distT="0" distB="0" distL="0" distR="0" wp14:anchorId="37632163" wp14:editId="71049E57">
            <wp:extent cx="4691239" cy="357447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27.0.0.1_8000_.png"/>
                    <pic:cNvPicPr/>
                  </pic:nvPicPr>
                  <pic:blipFill rotWithShape="1">
                    <a:blip r:embed="rId107" cstate="print">
                      <a:extLst>
                        <a:ext uri="{28A0092B-C50C-407E-A947-70E740481C1C}">
                          <a14:useLocalDpi xmlns:a14="http://schemas.microsoft.com/office/drawing/2010/main" val="0"/>
                        </a:ext>
                      </a:extLst>
                    </a:blip>
                    <a:srcRect b="25172"/>
                    <a:stretch/>
                  </pic:blipFill>
                  <pic:spPr bwMode="auto">
                    <a:xfrm>
                      <a:off x="0" y="0"/>
                      <a:ext cx="4708081" cy="3587305"/>
                    </a:xfrm>
                    <a:prstGeom prst="rect">
                      <a:avLst/>
                    </a:prstGeom>
                    <a:ln>
                      <a:noFill/>
                    </a:ln>
                    <a:extLst>
                      <a:ext uri="{53640926-AAD7-44D8-BBD7-CCE9431645EC}">
                        <a14:shadowObscured xmlns:a14="http://schemas.microsoft.com/office/drawing/2010/main"/>
                      </a:ext>
                    </a:extLst>
                  </pic:spPr>
                </pic:pic>
              </a:graphicData>
            </a:graphic>
          </wp:inline>
        </w:drawing>
      </w:r>
    </w:p>
    <w:p w14:paraId="145783F6" w14:textId="630AA133" w:rsidR="00656D26" w:rsidRDefault="00656D26" w:rsidP="00656D26">
      <w:pPr>
        <w:pStyle w:val="Gambar41"/>
      </w:pPr>
      <w:bookmarkStart w:id="375" w:name="_Toc195951890"/>
      <w:r>
        <w:t xml:space="preserve">Halaman </w:t>
      </w:r>
      <w:r w:rsidR="00C853AA">
        <w:rPr>
          <w:lang w:val="en-US"/>
        </w:rPr>
        <w:t>Home</w:t>
      </w:r>
      <w:bookmarkEnd w:id="375"/>
    </w:p>
    <w:p w14:paraId="59128251" w14:textId="77777777" w:rsidR="00656D26" w:rsidRPr="00656D26" w:rsidRDefault="00656D26" w:rsidP="00656D26">
      <w:pPr>
        <w:pStyle w:val="NoSpacing"/>
        <w:rPr>
          <w:lang w:val="id-ID"/>
        </w:rPr>
      </w:pPr>
    </w:p>
    <w:p w14:paraId="096127BE" w14:textId="3AAAA9CB" w:rsidR="00DE259F" w:rsidRDefault="00D44AE1" w:rsidP="00AA07B9">
      <w:pPr>
        <w:pStyle w:val="BodyText"/>
        <w:ind w:left="1134"/>
      </w:pPr>
      <w:r w:rsidRPr="00D44AE1">
        <w:t xml:space="preserve">Pada halaman awal </w:t>
      </w:r>
      <w:r w:rsidRPr="00D44AE1">
        <w:rPr>
          <w:i/>
        </w:rPr>
        <w:t>website</w:t>
      </w:r>
      <w:r w:rsidRPr="00D44AE1">
        <w:t xml:space="preserve"> ini, disajikan penjelasan singkat mengenai</w:t>
      </w:r>
      <w:r w:rsidR="00B10FFC">
        <w:rPr>
          <w:i/>
        </w:rPr>
        <w:t xml:space="preserve"> </w:t>
      </w:r>
      <w:r w:rsidR="00B10FFC" w:rsidRPr="00B10FFC">
        <w:t>MB Oasis Mansa</w:t>
      </w:r>
      <w:r w:rsidRPr="00D44AE1">
        <w:t xml:space="preserve">. Selain itu, terdapat ajakan kepada siswa untuk bergabung sebagai anggota </w:t>
      </w:r>
      <w:r w:rsidRPr="00D44AE1">
        <w:rPr>
          <w:i/>
        </w:rPr>
        <w:t>marching</w:t>
      </w:r>
      <w:r w:rsidRPr="00D44AE1">
        <w:t xml:space="preserve"> </w:t>
      </w:r>
      <w:r w:rsidRPr="00D44AE1">
        <w:rPr>
          <w:i/>
        </w:rPr>
        <w:t>band</w:t>
      </w:r>
      <w:r w:rsidRPr="00D44AE1">
        <w:t xml:space="preserve">, serta informasi terkini terkait kegiatan yang telah atau sedang dilaksanakan. </w:t>
      </w:r>
      <w:r w:rsidRPr="00D44AE1">
        <w:rPr>
          <w:i/>
        </w:rPr>
        <w:t>Website</w:t>
      </w:r>
      <w:r w:rsidRPr="00D44AE1">
        <w:t xml:space="preserve"> ini juga dilengkapi dengan beberapa menu utama yang dirancang untuk mempermudah navigasi pengguna, antara lain: </w:t>
      </w:r>
      <w:r w:rsidRPr="00D44AE1">
        <w:rPr>
          <w:i/>
        </w:rPr>
        <w:t>Home</w:t>
      </w:r>
      <w:r w:rsidRPr="00D44AE1">
        <w:t xml:space="preserve">, </w:t>
      </w:r>
      <w:r w:rsidRPr="00D44AE1">
        <w:rPr>
          <w:i/>
        </w:rPr>
        <w:t>Gallery</w:t>
      </w:r>
      <w:r w:rsidRPr="00D44AE1">
        <w:t xml:space="preserve">, </w:t>
      </w:r>
      <w:r w:rsidRPr="00D44AE1">
        <w:rPr>
          <w:i/>
        </w:rPr>
        <w:t>News</w:t>
      </w:r>
      <w:r w:rsidRPr="00D44AE1">
        <w:t xml:space="preserve">, </w:t>
      </w:r>
      <w:r w:rsidRPr="00D44AE1">
        <w:rPr>
          <w:i/>
        </w:rPr>
        <w:t>Contact</w:t>
      </w:r>
      <w:r w:rsidRPr="00D44AE1">
        <w:t xml:space="preserve">, </w:t>
      </w:r>
      <w:r w:rsidRPr="00D44AE1">
        <w:rPr>
          <w:i/>
        </w:rPr>
        <w:t>Achievement</w:t>
      </w:r>
      <w:r w:rsidRPr="00D44AE1">
        <w:t xml:space="preserve">, </w:t>
      </w:r>
      <w:r w:rsidRPr="00D44AE1">
        <w:rPr>
          <w:i/>
        </w:rPr>
        <w:t>Registration</w:t>
      </w:r>
      <w:r w:rsidRPr="00D44AE1">
        <w:t xml:space="preserve">, dan </w:t>
      </w:r>
      <w:r w:rsidRPr="00D44AE1">
        <w:rPr>
          <w:i/>
        </w:rPr>
        <w:t>Login</w:t>
      </w:r>
      <w:r w:rsidRPr="00D44AE1">
        <w:t>.</w:t>
      </w:r>
    </w:p>
    <w:p w14:paraId="6D8A1F52" w14:textId="77777777" w:rsidR="00D44AE1" w:rsidRPr="00D44AE1" w:rsidRDefault="00D44AE1" w:rsidP="00D44AE1">
      <w:pPr>
        <w:pStyle w:val="NoSpacing"/>
        <w:rPr>
          <w:lang w:val="id"/>
        </w:rPr>
      </w:pPr>
    </w:p>
    <w:p w14:paraId="693A0DDD" w14:textId="77777777" w:rsidR="00D44AE1" w:rsidRPr="00D44AE1" w:rsidRDefault="00D44AE1" w:rsidP="000A7C4F">
      <w:pPr>
        <w:pStyle w:val="BodyText"/>
        <w:numPr>
          <w:ilvl w:val="0"/>
          <w:numId w:val="35"/>
        </w:numPr>
        <w:ind w:left="1701" w:hanging="567"/>
      </w:pPr>
      <w:r>
        <w:t xml:space="preserve">Halaman </w:t>
      </w:r>
      <w:r w:rsidRPr="00D44AE1">
        <w:rPr>
          <w:i/>
        </w:rPr>
        <w:t>Gallery</w:t>
      </w:r>
      <w:r w:rsidRPr="00D44AE1">
        <w:rPr>
          <w:lang w:val="id-ID"/>
        </w:rPr>
        <w:t xml:space="preserve"> </w:t>
      </w:r>
    </w:p>
    <w:p w14:paraId="66E07131" w14:textId="620CC65D" w:rsidR="00D44AE1" w:rsidRDefault="00D44AE1" w:rsidP="00D44AE1">
      <w:pPr>
        <w:pStyle w:val="BodyText"/>
        <w:ind w:left="1134"/>
        <w:rPr>
          <w:color w:val="FF0000"/>
          <w:lang w:val="en-US"/>
        </w:rPr>
      </w:pPr>
      <w:r>
        <w:rPr>
          <w:lang w:val="en-US"/>
        </w:rPr>
        <w:t>Halaman</w:t>
      </w:r>
      <w:r w:rsidRPr="009075BB">
        <w:rPr>
          <w:lang w:val="id-ID"/>
        </w:rPr>
        <w:t xml:space="preserve"> </w:t>
      </w:r>
      <w:r w:rsidRPr="009075BB">
        <w:rPr>
          <w:i/>
          <w:lang w:val="id-ID"/>
        </w:rPr>
        <w:t>Gallery</w:t>
      </w:r>
      <w:r w:rsidRPr="009075BB">
        <w:rPr>
          <w:lang w:val="id-ID"/>
        </w:rPr>
        <w:t xml:space="preserve"> </w:t>
      </w:r>
      <w:r w:rsidRPr="00D44AE1">
        <w:t>merupakan</w:t>
      </w:r>
      <w:r w:rsidRPr="009075BB">
        <w:rPr>
          <w:lang w:val="id-ID"/>
        </w:rPr>
        <w:t xml:space="preserve"> halaman yang menampilkan </w:t>
      </w:r>
      <w:r w:rsidRPr="009075BB">
        <w:rPr>
          <w:lang w:val="en-US"/>
        </w:rPr>
        <w:t>foto</w:t>
      </w:r>
      <w:r w:rsidRPr="009075BB">
        <w:rPr>
          <w:lang w:val="id-ID"/>
        </w:rPr>
        <w:t xml:space="preserve"> dan video terkait kegiatan</w:t>
      </w:r>
      <w:r w:rsidR="00B10FFC">
        <w:rPr>
          <w:lang w:val="en-US"/>
        </w:rPr>
        <w:t xml:space="preserve"> MB Oasis Mansa</w:t>
      </w:r>
      <w:r w:rsidRPr="009075BB">
        <w:rPr>
          <w:lang w:val="id-ID"/>
        </w:rPr>
        <w:t>.</w:t>
      </w:r>
      <w:r>
        <w:rPr>
          <w:lang w:val="en-US"/>
        </w:rPr>
        <w:t xml:space="preserve"> Tampilan halaman </w:t>
      </w:r>
      <w:r w:rsidRPr="00D44AE1">
        <w:rPr>
          <w:i/>
          <w:lang w:val="en-US"/>
        </w:rPr>
        <w:t>gallery</w:t>
      </w:r>
      <w:r>
        <w:rPr>
          <w:lang w:val="en-US"/>
        </w:rPr>
        <w:t xml:space="preserve"> dapat dilihat pada </w:t>
      </w:r>
      <w:r w:rsidRPr="00E374BC">
        <w:rPr>
          <w:color w:val="auto"/>
          <w:lang w:val="en-US"/>
        </w:rPr>
        <w:t>gambar 4.</w:t>
      </w:r>
      <w:r w:rsidR="00E374BC" w:rsidRPr="00E374BC">
        <w:rPr>
          <w:color w:val="auto"/>
          <w:lang w:val="en-US"/>
        </w:rPr>
        <w:t>2.</w:t>
      </w:r>
    </w:p>
    <w:p w14:paraId="58F5A020" w14:textId="77777777" w:rsidR="00E374BC" w:rsidRPr="00E374BC" w:rsidRDefault="00E374BC" w:rsidP="00E374BC">
      <w:pPr>
        <w:pStyle w:val="NoSpacing"/>
      </w:pPr>
    </w:p>
    <w:p w14:paraId="6135F428" w14:textId="2CB141EC" w:rsidR="00656D26" w:rsidRPr="00656D26" w:rsidRDefault="00432A0F" w:rsidP="00E374BC">
      <w:pPr>
        <w:pStyle w:val="NoSpacing"/>
        <w:jc w:val="right"/>
      </w:pPr>
      <w:r>
        <w:rPr>
          <w:noProof/>
        </w:rPr>
        <w:drawing>
          <wp:inline distT="0" distB="0" distL="0" distR="0" wp14:anchorId="273AD10E" wp14:editId="1672C328">
            <wp:extent cx="4690206" cy="1420091"/>
            <wp:effectExtent l="0" t="0" r="0" b="8890"/>
            <wp:docPr id="221926575" name="Picture 221926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galeri.png"/>
                    <pic:cNvPicPr/>
                  </pic:nvPicPr>
                  <pic:blipFill rotWithShape="1">
                    <a:blip r:embed="rId108" cstate="print">
                      <a:extLst>
                        <a:ext uri="{28A0092B-C50C-407E-A947-70E740481C1C}">
                          <a14:useLocalDpi xmlns:a14="http://schemas.microsoft.com/office/drawing/2010/main" val="0"/>
                        </a:ext>
                      </a:extLst>
                    </a:blip>
                    <a:srcRect b="56440"/>
                    <a:stretch/>
                  </pic:blipFill>
                  <pic:spPr bwMode="auto">
                    <a:xfrm>
                      <a:off x="0" y="0"/>
                      <a:ext cx="4690800" cy="1420271"/>
                    </a:xfrm>
                    <a:prstGeom prst="rect">
                      <a:avLst/>
                    </a:prstGeom>
                    <a:ln>
                      <a:noFill/>
                    </a:ln>
                    <a:extLst>
                      <a:ext uri="{53640926-AAD7-44D8-BBD7-CCE9431645EC}">
                        <a14:shadowObscured xmlns:a14="http://schemas.microsoft.com/office/drawing/2010/main"/>
                      </a:ext>
                    </a:extLst>
                  </pic:spPr>
                </pic:pic>
              </a:graphicData>
            </a:graphic>
          </wp:inline>
        </w:drawing>
      </w:r>
    </w:p>
    <w:p w14:paraId="17F1AD8F" w14:textId="321E7E47" w:rsidR="00D44AE1" w:rsidRDefault="00E374BC" w:rsidP="00E374BC">
      <w:pPr>
        <w:pStyle w:val="Gambar41"/>
      </w:pPr>
      <w:bookmarkStart w:id="376" w:name="_Toc195951891"/>
      <w:r>
        <w:t xml:space="preserve">Halaman </w:t>
      </w:r>
      <w:r w:rsidRPr="00E374BC">
        <w:rPr>
          <w:i/>
        </w:rPr>
        <w:t>Gallery</w:t>
      </w:r>
      <w:bookmarkEnd w:id="376"/>
    </w:p>
    <w:p w14:paraId="56DF4B0C" w14:textId="77777777" w:rsidR="00E374BC" w:rsidRPr="00E374BC" w:rsidRDefault="00E374BC" w:rsidP="00E374BC">
      <w:pPr>
        <w:pStyle w:val="NoSpacing"/>
        <w:rPr>
          <w:lang w:val="id-ID"/>
        </w:rPr>
      </w:pPr>
    </w:p>
    <w:p w14:paraId="2D9C0837" w14:textId="30770F03" w:rsidR="00D44AE1" w:rsidRDefault="003B2E17" w:rsidP="00B10FFC">
      <w:pPr>
        <w:pStyle w:val="BodyText"/>
        <w:ind w:left="1134"/>
      </w:pPr>
      <w:r w:rsidRPr="003B2E17">
        <w:t xml:space="preserve">Pada halaman galeri, ditampilkan gambar dan video yang mendokumentasikan berbagai kegiatan </w:t>
      </w:r>
      <w:r>
        <w:t>MB Oasis Mansa</w:t>
      </w:r>
      <w:r w:rsidRPr="003B2E17">
        <w:t>. Media tersebut disajikan dalam bentuk kartu-kartu kecil yang tersusun rapi dalam beberapa kolom. Setiap gambar maupun video dapat diklik oleh pengguna untuk melihat detailnya secara lebih lengkap.</w:t>
      </w:r>
    </w:p>
    <w:p w14:paraId="1AD5E9E3" w14:textId="77777777" w:rsidR="003B2E17" w:rsidRPr="003B2E17" w:rsidRDefault="003B2E17" w:rsidP="003B2E17">
      <w:pPr>
        <w:pStyle w:val="NoSpacing"/>
        <w:rPr>
          <w:lang w:val="id"/>
        </w:rPr>
      </w:pPr>
    </w:p>
    <w:p w14:paraId="1F620C71" w14:textId="77777777" w:rsidR="003B2E17" w:rsidRPr="003B2E17" w:rsidRDefault="003B2E17" w:rsidP="000A7C4F">
      <w:pPr>
        <w:pStyle w:val="BodyText"/>
        <w:numPr>
          <w:ilvl w:val="0"/>
          <w:numId w:val="35"/>
        </w:numPr>
        <w:ind w:left="1701" w:hanging="567"/>
      </w:pPr>
      <w:r>
        <w:t xml:space="preserve">Halaman Detail </w:t>
      </w:r>
      <w:r w:rsidRPr="003B2E17">
        <w:rPr>
          <w:i/>
        </w:rPr>
        <w:t>Gallery</w:t>
      </w:r>
      <w:r w:rsidRPr="003B2E17">
        <w:rPr>
          <w:lang w:val="id-ID"/>
        </w:rPr>
        <w:t xml:space="preserve"> </w:t>
      </w:r>
    </w:p>
    <w:p w14:paraId="6287AC39" w14:textId="4F4F02B8" w:rsidR="003B2E17" w:rsidRDefault="003B2E17" w:rsidP="003B2E17">
      <w:pPr>
        <w:pStyle w:val="BodyText"/>
        <w:ind w:left="1134"/>
        <w:rPr>
          <w:color w:val="auto"/>
          <w:lang w:val="en-US"/>
        </w:rPr>
      </w:pPr>
      <w:r>
        <w:rPr>
          <w:lang w:val="en-US"/>
        </w:rPr>
        <w:t xml:space="preserve">Halaman detail </w:t>
      </w:r>
      <w:r w:rsidRPr="003B2E17">
        <w:rPr>
          <w:i/>
          <w:lang w:val="en-US"/>
        </w:rPr>
        <w:t>gallery</w:t>
      </w:r>
      <w:r>
        <w:rPr>
          <w:lang w:val="en-US"/>
        </w:rPr>
        <w:t xml:space="preserve"> </w:t>
      </w:r>
      <w:r w:rsidRPr="009075BB">
        <w:rPr>
          <w:lang w:val="id-ID"/>
        </w:rPr>
        <w:t xml:space="preserve">merupakan </w:t>
      </w:r>
      <w:r w:rsidRPr="003B2E17">
        <w:t>halaman</w:t>
      </w:r>
      <w:r w:rsidRPr="009075BB">
        <w:rPr>
          <w:lang w:val="id-ID"/>
        </w:rPr>
        <w:t xml:space="preserve"> yang untuk menyajikan informasi tambahan mengenai foto atau video kegiatan yang berkaitan dengan </w:t>
      </w:r>
      <w:r>
        <w:rPr>
          <w:lang w:val="en-US"/>
        </w:rPr>
        <w:t xml:space="preserve">MB Oasis Mansa. Tampilan halaman detail </w:t>
      </w:r>
      <w:r w:rsidRPr="003B2E17">
        <w:rPr>
          <w:i/>
          <w:lang w:val="en-US"/>
        </w:rPr>
        <w:t>gallery</w:t>
      </w:r>
      <w:r>
        <w:rPr>
          <w:lang w:val="en-US"/>
        </w:rPr>
        <w:t xml:space="preserve"> dapat dilihat pada </w:t>
      </w:r>
      <w:r w:rsidRPr="00E374BC">
        <w:rPr>
          <w:color w:val="auto"/>
          <w:lang w:val="en-US"/>
        </w:rPr>
        <w:t>gambar 4.</w:t>
      </w:r>
      <w:r w:rsidR="00E374BC" w:rsidRPr="00E374BC">
        <w:rPr>
          <w:color w:val="auto"/>
          <w:lang w:val="en-US"/>
        </w:rPr>
        <w:t>3.</w:t>
      </w:r>
    </w:p>
    <w:p w14:paraId="56F64C03" w14:textId="77777777" w:rsidR="00E81234" w:rsidRPr="00E81234" w:rsidRDefault="00E81234" w:rsidP="00E81234">
      <w:pPr>
        <w:pStyle w:val="NoSpacing"/>
      </w:pPr>
    </w:p>
    <w:p w14:paraId="5C357178" w14:textId="45FC3B14" w:rsidR="00EC6FA2" w:rsidRDefault="00432A0F" w:rsidP="00E374BC">
      <w:pPr>
        <w:pStyle w:val="NoSpacing"/>
        <w:jc w:val="right"/>
      </w:pPr>
      <w:r>
        <w:rPr>
          <w:noProof/>
        </w:rPr>
        <w:drawing>
          <wp:inline distT="0" distB="0" distL="0" distR="0" wp14:anchorId="78734C5F" wp14:editId="7A45DE1B">
            <wp:extent cx="4690206" cy="2112818"/>
            <wp:effectExtent l="0" t="0" r="0" b="1905"/>
            <wp:docPr id="221926576" name="Picture 221926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galeri_show.png"/>
                    <pic:cNvPicPr/>
                  </pic:nvPicPr>
                  <pic:blipFill rotWithShape="1">
                    <a:blip r:embed="rId109" cstate="print">
                      <a:extLst>
                        <a:ext uri="{28A0092B-C50C-407E-A947-70E740481C1C}">
                          <a14:useLocalDpi xmlns:a14="http://schemas.microsoft.com/office/drawing/2010/main" val="0"/>
                        </a:ext>
                      </a:extLst>
                    </a:blip>
                    <a:srcRect b="35191"/>
                    <a:stretch/>
                  </pic:blipFill>
                  <pic:spPr bwMode="auto">
                    <a:xfrm>
                      <a:off x="0" y="0"/>
                      <a:ext cx="4690800" cy="2113086"/>
                    </a:xfrm>
                    <a:prstGeom prst="rect">
                      <a:avLst/>
                    </a:prstGeom>
                    <a:ln>
                      <a:noFill/>
                    </a:ln>
                    <a:extLst>
                      <a:ext uri="{53640926-AAD7-44D8-BBD7-CCE9431645EC}">
                        <a14:shadowObscured xmlns:a14="http://schemas.microsoft.com/office/drawing/2010/main"/>
                      </a:ext>
                    </a:extLst>
                  </pic:spPr>
                </pic:pic>
              </a:graphicData>
            </a:graphic>
          </wp:inline>
        </w:drawing>
      </w:r>
    </w:p>
    <w:p w14:paraId="225E8646" w14:textId="4B47E986" w:rsidR="00E374BC" w:rsidRDefault="00E374BC" w:rsidP="00E374BC">
      <w:pPr>
        <w:pStyle w:val="Gambar41"/>
      </w:pPr>
      <w:bookmarkStart w:id="377" w:name="_Toc195951892"/>
      <w:r>
        <w:t xml:space="preserve">Halaman Detail </w:t>
      </w:r>
      <w:r w:rsidRPr="00E374BC">
        <w:rPr>
          <w:i/>
        </w:rPr>
        <w:t>Gallery</w:t>
      </w:r>
      <w:bookmarkEnd w:id="377"/>
    </w:p>
    <w:p w14:paraId="3A8A95FC" w14:textId="77777777" w:rsidR="00E374BC" w:rsidRPr="00E374BC" w:rsidRDefault="00E374BC" w:rsidP="00E374BC">
      <w:pPr>
        <w:pStyle w:val="NoSpacing"/>
        <w:rPr>
          <w:lang w:val="id-ID"/>
        </w:rPr>
      </w:pPr>
    </w:p>
    <w:p w14:paraId="33CF3003" w14:textId="77777777" w:rsidR="00EC6FA2" w:rsidRDefault="00EC6FA2" w:rsidP="00EC6FA2">
      <w:pPr>
        <w:pStyle w:val="BodyText"/>
        <w:ind w:left="1134"/>
      </w:pPr>
      <w:r w:rsidRPr="00EC6FA2">
        <w:t xml:space="preserve">Pada halaman detail galeri, ditampilkan media berupa gambar atau video yang berkaitan dengan kegiatan </w:t>
      </w:r>
      <w:r w:rsidRPr="00EC6FA2">
        <w:rPr>
          <w:i/>
        </w:rPr>
        <w:t>Marching</w:t>
      </w:r>
      <w:r w:rsidRPr="00EC6FA2">
        <w:t xml:space="preserve"> </w:t>
      </w:r>
      <w:r w:rsidRPr="00EC6FA2">
        <w:rPr>
          <w:i/>
        </w:rPr>
        <w:t>Band</w:t>
      </w:r>
      <w:r w:rsidRPr="00EC6FA2">
        <w:t xml:space="preserve">. Selain itu, halaman ini juga menyajikan informasi berupa judul, tanggal </w:t>
      </w:r>
      <w:r w:rsidRPr="00EC6FA2">
        <w:rPr>
          <w:lang w:val="id-ID"/>
        </w:rPr>
        <w:t>pelaksanaan</w:t>
      </w:r>
      <w:r w:rsidRPr="00EC6FA2">
        <w:t xml:space="preserve"> atau publikasi, serta keterangan tambahan yang menjelaskan konteks dari media tersebut.</w:t>
      </w:r>
      <w:r>
        <w:t xml:space="preserve"> </w:t>
      </w:r>
    </w:p>
    <w:p w14:paraId="50E4E876" w14:textId="77777777" w:rsidR="00EC6FA2" w:rsidRPr="00EC6FA2" w:rsidRDefault="00EC6FA2" w:rsidP="00EC6FA2">
      <w:pPr>
        <w:pStyle w:val="NoSpacing"/>
        <w:rPr>
          <w:lang w:val="id"/>
        </w:rPr>
      </w:pPr>
    </w:p>
    <w:p w14:paraId="3BF271C5" w14:textId="77777777" w:rsidR="00EC6FA2" w:rsidRPr="00EC6FA2" w:rsidRDefault="00EC6FA2" w:rsidP="000A7C4F">
      <w:pPr>
        <w:pStyle w:val="BodyText"/>
        <w:numPr>
          <w:ilvl w:val="0"/>
          <w:numId w:val="35"/>
        </w:numPr>
        <w:ind w:left="1701" w:hanging="567"/>
      </w:pPr>
      <w:r>
        <w:t xml:space="preserve">Halaman </w:t>
      </w:r>
      <w:r w:rsidRPr="00EC6FA2">
        <w:rPr>
          <w:i/>
        </w:rPr>
        <w:t>News</w:t>
      </w:r>
      <w:r w:rsidRPr="00EC6FA2">
        <w:rPr>
          <w:lang w:val="id-ID"/>
        </w:rPr>
        <w:t xml:space="preserve"> </w:t>
      </w:r>
    </w:p>
    <w:p w14:paraId="10B82689" w14:textId="37334BF7" w:rsidR="00EC6FA2" w:rsidRDefault="00EC6FA2" w:rsidP="00E374BC">
      <w:pPr>
        <w:pStyle w:val="BodyText"/>
        <w:ind w:left="1134"/>
        <w:rPr>
          <w:color w:val="auto"/>
          <w:lang w:val="en-US"/>
        </w:rPr>
      </w:pPr>
      <w:r>
        <w:rPr>
          <w:lang w:val="en-US"/>
        </w:rPr>
        <w:t xml:space="preserve">Halaman </w:t>
      </w:r>
      <w:r w:rsidRPr="00EC6FA2">
        <w:rPr>
          <w:i/>
          <w:lang w:val="en-US"/>
        </w:rPr>
        <w:t>news</w:t>
      </w:r>
      <w:r>
        <w:rPr>
          <w:lang w:val="en-US"/>
        </w:rPr>
        <w:t xml:space="preserve"> </w:t>
      </w:r>
      <w:r w:rsidRPr="009075BB">
        <w:rPr>
          <w:lang w:val="id-ID"/>
        </w:rPr>
        <w:t xml:space="preserve">merupakan halaman yang untuk menampilkan berbagai berita yang berkaitan dengan </w:t>
      </w:r>
      <w:r>
        <w:rPr>
          <w:lang w:val="en-US"/>
        </w:rPr>
        <w:t xml:space="preserve">MB Oasis Mansa. Tampilan halaman </w:t>
      </w:r>
      <w:r w:rsidRPr="00E374BC">
        <w:rPr>
          <w:i/>
          <w:lang w:val="en-US"/>
        </w:rPr>
        <w:t>news</w:t>
      </w:r>
      <w:r>
        <w:rPr>
          <w:lang w:val="en-US"/>
        </w:rPr>
        <w:t xml:space="preserve"> dapat dilihat pada </w:t>
      </w:r>
      <w:r w:rsidRPr="00E374BC">
        <w:rPr>
          <w:color w:val="auto"/>
          <w:lang w:val="en-US"/>
        </w:rPr>
        <w:t>gambar 4.</w:t>
      </w:r>
      <w:r w:rsidR="00E374BC" w:rsidRPr="00E374BC">
        <w:rPr>
          <w:color w:val="auto"/>
          <w:lang w:val="en-US"/>
        </w:rPr>
        <w:t>4.</w:t>
      </w:r>
    </w:p>
    <w:p w14:paraId="3FA2977A" w14:textId="77777777" w:rsidR="00E374BC" w:rsidRPr="00E374BC" w:rsidRDefault="00E374BC" w:rsidP="00E374BC">
      <w:pPr>
        <w:pStyle w:val="NoSpacing"/>
      </w:pPr>
    </w:p>
    <w:p w14:paraId="45F61F44" w14:textId="34AA0784" w:rsidR="00E374BC" w:rsidRDefault="00432A0F" w:rsidP="00E374BC">
      <w:pPr>
        <w:pStyle w:val="NoSpacing"/>
        <w:jc w:val="right"/>
      </w:pPr>
      <w:r>
        <w:rPr>
          <w:noProof/>
        </w:rPr>
        <w:drawing>
          <wp:inline distT="0" distB="0" distL="0" distR="0" wp14:anchorId="79EF12F0" wp14:editId="63B68609">
            <wp:extent cx="4690206" cy="2230582"/>
            <wp:effectExtent l="0" t="0" r="0" b="0"/>
            <wp:docPr id="221926578" name="Picture 221926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berita.png"/>
                    <pic:cNvPicPr/>
                  </pic:nvPicPr>
                  <pic:blipFill rotWithShape="1">
                    <a:blip r:embed="rId110" cstate="print">
                      <a:extLst>
                        <a:ext uri="{28A0092B-C50C-407E-A947-70E740481C1C}">
                          <a14:useLocalDpi xmlns:a14="http://schemas.microsoft.com/office/drawing/2010/main" val="0"/>
                        </a:ext>
                      </a:extLst>
                    </a:blip>
                    <a:srcRect b="31579"/>
                    <a:stretch/>
                  </pic:blipFill>
                  <pic:spPr bwMode="auto">
                    <a:xfrm>
                      <a:off x="0" y="0"/>
                      <a:ext cx="4690206" cy="2230582"/>
                    </a:xfrm>
                    <a:prstGeom prst="rect">
                      <a:avLst/>
                    </a:prstGeom>
                    <a:ln>
                      <a:noFill/>
                    </a:ln>
                    <a:extLst>
                      <a:ext uri="{53640926-AAD7-44D8-BBD7-CCE9431645EC}">
                        <a14:shadowObscured xmlns:a14="http://schemas.microsoft.com/office/drawing/2010/main"/>
                      </a:ext>
                    </a:extLst>
                  </pic:spPr>
                </pic:pic>
              </a:graphicData>
            </a:graphic>
          </wp:inline>
        </w:drawing>
      </w:r>
    </w:p>
    <w:p w14:paraId="170F19E0" w14:textId="081A65FF" w:rsidR="00E374BC" w:rsidRDefault="00E374BC" w:rsidP="00E374BC">
      <w:pPr>
        <w:pStyle w:val="Gambar41"/>
      </w:pPr>
      <w:bookmarkStart w:id="378" w:name="_Toc195951893"/>
      <w:r>
        <w:t xml:space="preserve">Halaman </w:t>
      </w:r>
      <w:r w:rsidRPr="00E374BC">
        <w:rPr>
          <w:i/>
        </w:rPr>
        <w:t>News</w:t>
      </w:r>
      <w:bookmarkEnd w:id="378"/>
    </w:p>
    <w:p w14:paraId="63B205A9" w14:textId="77777777" w:rsidR="00E374BC" w:rsidRPr="00E374BC" w:rsidRDefault="00E374BC" w:rsidP="00E374BC">
      <w:pPr>
        <w:pStyle w:val="NoSpacing"/>
        <w:rPr>
          <w:lang w:val="id-ID"/>
        </w:rPr>
      </w:pPr>
    </w:p>
    <w:p w14:paraId="414DFE4A" w14:textId="429E03E4" w:rsidR="004765AA" w:rsidRDefault="00E81234" w:rsidP="00EC6FA2">
      <w:pPr>
        <w:pStyle w:val="BodyText"/>
        <w:ind w:left="1134"/>
      </w:pPr>
      <w:r w:rsidRPr="00E81234">
        <w:t xml:space="preserve">Halaman </w:t>
      </w:r>
      <w:r w:rsidRPr="00E81234">
        <w:rPr>
          <w:i/>
        </w:rPr>
        <w:t>news</w:t>
      </w:r>
      <w:r w:rsidRPr="00E81234">
        <w:t xml:space="preserve"> berfungsi untuk menampilkan informasi terkini seputar MB Oasis Mansa, termasuk kegiatan, pencapaian, dan perkembangan yang terjadi. Halaman ini menyajikan berita dalam bentuk gambar, judul, dan tanggal, sehingga menjadi sarana efektif untuk menyampaikan berbagai informasi terbaru.</w:t>
      </w:r>
    </w:p>
    <w:p w14:paraId="7CE0E304" w14:textId="77777777" w:rsidR="004765AA" w:rsidRPr="004765AA" w:rsidRDefault="004765AA" w:rsidP="004765AA">
      <w:pPr>
        <w:pStyle w:val="BodyText"/>
        <w:ind w:left="2061" w:firstLine="0"/>
        <w:rPr>
          <w:sz w:val="22"/>
          <w:lang w:val="en-US"/>
        </w:rPr>
      </w:pPr>
    </w:p>
    <w:p w14:paraId="625BDB75" w14:textId="77777777" w:rsidR="004765AA" w:rsidRPr="004765AA" w:rsidRDefault="004765AA" w:rsidP="000A7C4F">
      <w:pPr>
        <w:pStyle w:val="BodyText"/>
        <w:numPr>
          <w:ilvl w:val="0"/>
          <w:numId w:val="35"/>
        </w:numPr>
        <w:ind w:left="1701" w:hanging="567"/>
        <w:rPr>
          <w:lang w:val="en-US"/>
        </w:rPr>
      </w:pPr>
      <w:r>
        <w:t>Halaman Detail News</w:t>
      </w:r>
      <w:r w:rsidRPr="004765AA">
        <w:rPr>
          <w:lang w:val="id-ID"/>
        </w:rPr>
        <w:t xml:space="preserve"> </w:t>
      </w:r>
    </w:p>
    <w:p w14:paraId="158EB080" w14:textId="67072077" w:rsidR="00B566BB" w:rsidRDefault="00AA7660" w:rsidP="00E374BC">
      <w:pPr>
        <w:pStyle w:val="BodyText"/>
        <w:ind w:left="1134"/>
        <w:rPr>
          <w:color w:val="auto"/>
          <w:lang w:val="en-US"/>
        </w:rPr>
      </w:pPr>
      <w:r w:rsidRPr="00AA7660">
        <w:rPr>
          <w:color w:val="auto"/>
          <w:lang w:val="en-US"/>
        </w:rPr>
        <w:t xml:space="preserve">Halaman detail </w:t>
      </w:r>
      <w:r w:rsidRPr="00AA7660">
        <w:rPr>
          <w:i/>
          <w:color w:val="auto"/>
          <w:lang w:val="en-US"/>
        </w:rPr>
        <w:t>news</w:t>
      </w:r>
      <w:r w:rsidRPr="00AA7660">
        <w:rPr>
          <w:color w:val="auto"/>
          <w:lang w:val="en-US"/>
        </w:rPr>
        <w:t xml:space="preserve"> merupakan halaman yang menyajikan informasi terperinci mengenai suatu berita yang berkaitan dengan MB Oasis Mansa. Halaman ini akan muncul ketika pengguna mengklik salah satu berita pada halaman </w:t>
      </w:r>
      <w:r w:rsidRPr="00AA7660">
        <w:rPr>
          <w:i/>
          <w:color w:val="auto"/>
          <w:lang w:val="en-US"/>
        </w:rPr>
        <w:t>news</w:t>
      </w:r>
      <w:r w:rsidRPr="00AA7660">
        <w:rPr>
          <w:color w:val="auto"/>
          <w:lang w:val="en-US"/>
        </w:rPr>
        <w:t>. Tampilan halaman de</w:t>
      </w:r>
      <w:r>
        <w:rPr>
          <w:color w:val="auto"/>
          <w:lang w:val="en-US"/>
        </w:rPr>
        <w:t>tail berita dapat dilihat pada g</w:t>
      </w:r>
      <w:r w:rsidRPr="00AA7660">
        <w:rPr>
          <w:color w:val="auto"/>
          <w:lang w:val="en-US"/>
        </w:rPr>
        <w:t>ambar 4.5.</w:t>
      </w:r>
    </w:p>
    <w:p w14:paraId="1396CA97" w14:textId="77777777" w:rsidR="00E374BC" w:rsidRPr="00E374BC" w:rsidRDefault="00E374BC" w:rsidP="00E374BC">
      <w:pPr>
        <w:pStyle w:val="NoSpacing"/>
      </w:pPr>
    </w:p>
    <w:p w14:paraId="60ADA4C8" w14:textId="322D773D" w:rsidR="00E374BC" w:rsidRDefault="00432A0F" w:rsidP="00E374BC">
      <w:pPr>
        <w:pStyle w:val="NoSpacing"/>
        <w:jc w:val="right"/>
      </w:pPr>
      <w:r>
        <w:rPr>
          <w:noProof/>
        </w:rPr>
        <w:drawing>
          <wp:inline distT="0" distB="0" distL="0" distR="0" wp14:anchorId="15441BC8" wp14:editId="70EA791B">
            <wp:extent cx="4685030" cy="3124200"/>
            <wp:effectExtent l="0" t="0" r="1270" b="0"/>
            <wp:docPr id="221926580" name="Picture 221926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berita_show.png"/>
                    <pic:cNvPicPr/>
                  </pic:nvPicPr>
                  <pic:blipFill rotWithShape="1">
                    <a:blip r:embed="rId111" cstate="print">
                      <a:extLst>
                        <a:ext uri="{28A0092B-C50C-407E-A947-70E740481C1C}">
                          <a14:useLocalDpi xmlns:a14="http://schemas.microsoft.com/office/drawing/2010/main" val="0"/>
                        </a:ext>
                      </a:extLst>
                    </a:blip>
                    <a:srcRect t="1" b="33589"/>
                    <a:stretch/>
                  </pic:blipFill>
                  <pic:spPr bwMode="auto">
                    <a:xfrm>
                      <a:off x="0" y="0"/>
                      <a:ext cx="4685030" cy="3124200"/>
                    </a:xfrm>
                    <a:prstGeom prst="rect">
                      <a:avLst/>
                    </a:prstGeom>
                    <a:ln>
                      <a:noFill/>
                    </a:ln>
                    <a:extLst>
                      <a:ext uri="{53640926-AAD7-44D8-BBD7-CCE9431645EC}">
                        <a14:shadowObscured xmlns:a14="http://schemas.microsoft.com/office/drawing/2010/main"/>
                      </a:ext>
                    </a:extLst>
                  </pic:spPr>
                </pic:pic>
              </a:graphicData>
            </a:graphic>
          </wp:inline>
        </w:drawing>
      </w:r>
    </w:p>
    <w:p w14:paraId="1AE6C911" w14:textId="6C7015F3" w:rsidR="00E374BC" w:rsidRDefault="00E374BC" w:rsidP="00E374BC">
      <w:pPr>
        <w:pStyle w:val="Gambar41"/>
        <w:rPr>
          <w:i/>
        </w:rPr>
      </w:pPr>
      <w:bookmarkStart w:id="379" w:name="_Toc195951894"/>
      <w:r>
        <w:t xml:space="preserve">Halaman Detail </w:t>
      </w:r>
      <w:r w:rsidRPr="00E374BC">
        <w:rPr>
          <w:i/>
        </w:rPr>
        <w:t>News</w:t>
      </w:r>
      <w:bookmarkEnd w:id="379"/>
    </w:p>
    <w:p w14:paraId="23070989" w14:textId="77777777" w:rsidR="00E374BC" w:rsidRPr="00E374BC" w:rsidRDefault="00E374BC" w:rsidP="00E374BC">
      <w:pPr>
        <w:pStyle w:val="NoSpacing"/>
        <w:rPr>
          <w:lang w:val="id-ID"/>
        </w:rPr>
      </w:pPr>
    </w:p>
    <w:p w14:paraId="547BB985" w14:textId="77777777" w:rsidR="00B566BB" w:rsidRDefault="00B566BB" w:rsidP="004765AA">
      <w:pPr>
        <w:pStyle w:val="BodyText"/>
        <w:ind w:left="1134"/>
        <w:rPr>
          <w:color w:val="auto"/>
          <w:lang w:val="en-US"/>
        </w:rPr>
      </w:pPr>
      <w:r w:rsidRPr="00B566BB">
        <w:rPr>
          <w:color w:val="auto"/>
          <w:lang w:val="en-US"/>
        </w:rPr>
        <w:t xml:space="preserve">Halaman detail </w:t>
      </w:r>
      <w:r w:rsidRPr="00B566BB">
        <w:rPr>
          <w:i/>
          <w:color w:val="auto"/>
          <w:lang w:val="en-US"/>
        </w:rPr>
        <w:t>news</w:t>
      </w:r>
      <w:r w:rsidRPr="00B566BB">
        <w:rPr>
          <w:color w:val="auto"/>
          <w:lang w:val="en-US"/>
        </w:rPr>
        <w:t xml:space="preserve"> memuat informasi yang terdiri atas judul berita, gambar, tanggal publikasi, serta isi konten yang berisi informasi terkait kegiatan </w:t>
      </w:r>
      <w:r>
        <w:rPr>
          <w:color w:val="auto"/>
          <w:lang w:val="en-US"/>
        </w:rPr>
        <w:t>MB Oasis Mansa</w:t>
      </w:r>
      <w:r w:rsidRPr="00B566BB">
        <w:rPr>
          <w:color w:val="auto"/>
          <w:lang w:val="en-US"/>
        </w:rPr>
        <w:t>.</w:t>
      </w:r>
    </w:p>
    <w:p w14:paraId="07A897E0" w14:textId="77777777" w:rsidR="00B566BB" w:rsidRPr="00B566BB" w:rsidRDefault="00B566BB" w:rsidP="00B566BB">
      <w:pPr>
        <w:pStyle w:val="NoSpacing"/>
      </w:pPr>
    </w:p>
    <w:p w14:paraId="02E88BC9" w14:textId="77777777" w:rsidR="00B566BB" w:rsidRPr="00B566BB" w:rsidRDefault="00B566BB" w:rsidP="000A7C4F">
      <w:pPr>
        <w:pStyle w:val="BodyText"/>
        <w:numPr>
          <w:ilvl w:val="0"/>
          <w:numId w:val="35"/>
        </w:numPr>
        <w:ind w:left="1701" w:hanging="567"/>
        <w:rPr>
          <w:color w:val="auto"/>
          <w:lang w:val="en-US"/>
        </w:rPr>
      </w:pPr>
      <w:r>
        <w:rPr>
          <w:color w:val="auto"/>
          <w:lang w:val="en-US"/>
        </w:rPr>
        <w:t xml:space="preserve">Halaman </w:t>
      </w:r>
      <w:r w:rsidRPr="00B566BB">
        <w:rPr>
          <w:i/>
          <w:color w:val="auto"/>
          <w:lang w:val="en-US"/>
        </w:rPr>
        <w:t>Contact</w:t>
      </w:r>
      <w:r w:rsidRPr="00B566BB">
        <w:rPr>
          <w:lang w:val="id-ID"/>
        </w:rPr>
        <w:t xml:space="preserve"> </w:t>
      </w:r>
    </w:p>
    <w:p w14:paraId="7C1B8978" w14:textId="2C27F5AE" w:rsidR="00B566BB" w:rsidRDefault="00B566BB" w:rsidP="00B566BB">
      <w:pPr>
        <w:pStyle w:val="BodyText"/>
        <w:ind w:left="1134"/>
        <w:rPr>
          <w:color w:val="auto"/>
          <w:lang w:val="en-US"/>
        </w:rPr>
      </w:pPr>
      <w:r>
        <w:rPr>
          <w:lang w:val="en-US"/>
        </w:rPr>
        <w:t xml:space="preserve">Halaman </w:t>
      </w:r>
      <w:r w:rsidRPr="00B566BB">
        <w:rPr>
          <w:i/>
          <w:lang w:val="en-US"/>
        </w:rPr>
        <w:t>contact</w:t>
      </w:r>
      <w:r>
        <w:rPr>
          <w:lang w:val="en-US"/>
        </w:rPr>
        <w:t xml:space="preserve"> </w:t>
      </w:r>
      <w:r w:rsidRPr="009075BB">
        <w:rPr>
          <w:lang w:val="id-ID"/>
        </w:rPr>
        <w:t xml:space="preserve">merupakan </w:t>
      </w:r>
      <w:r w:rsidRPr="00B566BB">
        <w:rPr>
          <w:color w:val="auto"/>
          <w:lang w:val="en-US"/>
        </w:rPr>
        <w:t>halaman</w:t>
      </w:r>
      <w:r w:rsidRPr="009075BB">
        <w:rPr>
          <w:lang w:val="id-ID"/>
        </w:rPr>
        <w:t xml:space="preserve"> yang untuk menyajikan informasi kontak yang dapat dihubungi oleh pengguna terkait </w:t>
      </w:r>
      <w:r>
        <w:rPr>
          <w:lang w:val="en-US"/>
        </w:rPr>
        <w:t xml:space="preserve">MB Oasis Mansa. Tampilan halaman contact dapat dilihat pada </w:t>
      </w:r>
      <w:r w:rsidRPr="00E374BC">
        <w:rPr>
          <w:color w:val="auto"/>
          <w:lang w:val="en-US"/>
        </w:rPr>
        <w:t>gambar 4.</w:t>
      </w:r>
      <w:r w:rsidR="00E374BC" w:rsidRPr="00E374BC">
        <w:rPr>
          <w:color w:val="auto"/>
          <w:lang w:val="en-US"/>
        </w:rPr>
        <w:t>6.</w:t>
      </w:r>
    </w:p>
    <w:p w14:paraId="483A248C" w14:textId="77777777" w:rsidR="00432A0F" w:rsidRPr="00432A0F" w:rsidRDefault="00432A0F" w:rsidP="00432A0F">
      <w:pPr>
        <w:pStyle w:val="NoSpacing"/>
      </w:pPr>
    </w:p>
    <w:p w14:paraId="2C0037BD" w14:textId="59A0EA22" w:rsidR="00B566BB" w:rsidRDefault="00432A0F" w:rsidP="00E374BC">
      <w:pPr>
        <w:pStyle w:val="BodyText"/>
        <w:jc w:val="right"/>
      </w:pPr>
      <w:r>
        <w:rPr>
          <w:noProof/>
          <w:lang w:val="en-US"/>
        </w:rPr>
        <w:drawing>
          <wp:inline distT="0" distB="0" distL="0" distR="0" wp14:anchorId="0D4308E0" wp14:editId="5FB829C7">
            <wp:extent cx="4690206" cy="1115291"/>
            <wp:effectExtent l="0" t="0" r="0" b="8890"/>
            <wp:docPr id="222088038" name="Picture 222088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8" name="contact.png"/>
                    <pic:cNvPicPr/>
                  </pic:nvPicPr>
                  <pic:blipFill rotWithShape="1">
                    <a:blip r:embed="rId112" cstate="print">
                      <a:extLst>
                        <a:ext uri="{28A0092B-C50C-407E-A947-70E740481C1C}">
                          <a14:useLocalDpi xmlns:a14="http://schemas.microsoft.com/office/drawing/2010/main" val="0"/>
                        </a:ext>
                      </a:extLst>
                    </a:blip>
                    <a:srcRect b="65790"/>
                    <a:stretch/>
                  </pic:blipFill>
                  <pic:spPr bwMode="auto">
                    <a:xfrm>
                      <a:off x="0" y="0"/>
                      <a:ext cx="4690800" cy="1115432"/>
                    </a:xfrm>
                    <a:prstGeom prst="rect">
                      <a:avLst/>
                    </a:prstGeom>
                    <a:ln>
                      <a:noFill/>
                    </a:ln>
                    <a:extLst>
                      <a:ext uri="{53640926-AAD7-44D8-BBD7-CCE9431645EC}">
                        <a14:shadowObscured xmlns:a14="http://schemas.microsoft.com/office/drawing/2010/main"/>
                      </a:ext>
                    </a:extLst>
                  </pic:spPr>
                </pic:pic>
              </a:graphicData>
            </a:graphic>
          </wp:inline>
        </w:drawing>
      </w:r>
    </w:p>
    <w:p w14:paraId="4DEC4DFA" w14:textId="229EDF26" w:rsidR="00E374BC" w:rsidRDefault="00E374BC" w:rsidP="00E374BC">
      <w:pPr>
        <w:pStyle w:val="Gambar41"/>
        <w:rPr>
          <w:i/>
        </w:rPr>
      </w:pPr>
      <w:bookmarkStart w:id="380" w:name="_Toc195951895"/>
      <w:r>
        <w:t xml:space="preserve">Halaman </w:t>
      </w:r>
      <w:r w:rsidRPr="00E374BC">
        <w:rPr>
          <w:i/>
        </w:rPr>
        <w:t>Contact</w:t>
      </w:r>
      <w:bookmarkEnd w:id="380"/>
    </w:p>
    <w:p w14:paraId="66F9F817" w14:textId="77777777" w:rsidR="00A87D01" w:rsidRPr="00A87D01" w:rsidRDefault="00A87D01" w:rsidP="00A87D01">
      <w:pPr>
        <w:pStyle w:val="NoSpacing"/>
        <w:rPr>
          <w:lang w:val="id-ID"/>
        </w:rPr>
      </w:pPr>
    </w:p>
    <w:p w14:paraId="14F84EC9" w14:textId="77777777" w:rsidR="00CB2B09" w:rsidRDefault="00B566BB" w:rsidP="00B566BB">
      <w:pPr>
        <w:pStyle w:val="BodyText"/>
        <w:ind w:left="1134"/>
      </w:pPr>
      <w:r w:rsidRPr="00B566BB">
        <w:t xml:space="preserve">Halaman </w:t>
      </w:r>
      <w:r w:rsidRPr="00E374BC">
        <w:rPr>
          <w:i/>
        </w:rPr>
        <w:t>contact</w:t>
      </w:r>
      <w:r w:rsidRPr="00B566BB">
        <w:t xml:space="preserve"> ini menampilkan berbagai informasi penting, seperti alamat email dan nomor telepon, yang dapat digunakan sebagai sarana komunikasi atau untuk memperoleh informasi lebih lanjut mengenai kegiatan </w:t>
      </w:r>
      <w:r w:rsidR="00AE3309">
        <w:t>MB Oasis Mansa</w:t>
      </w:r>
      <w:r w:rsidRPr="00B566BB">
        <w:t>.</w:t>
      </w:r>
    </w:p>
    <w:p w14:paraId="52F1B8F1" w14:textId="77777777" w:rsidR="00CB2B09" w:rsidRDefault="00CB2B09" w:rsidP="00B566BB">
      <w:pPr>
        <w:pStyle w:val="BodyText"/>
        <w:ind w:left="1134"/>
      </w:pPr>
    </w:p>
    <w:p w14:paraId="77DACFE3" w14:textId="14F3402D" w:rsidR="00B566BB" w:rsidRDefault="00CB2B09" w:rsidP="000A7C4F">
      <w:pPr>
        <w:pStyle w:val="BodyText"/>
        <w:numPr>
          <w:ilvl w:val="0"/>
          <w:numId w:val="35"/>
        </w:numPr>
        <w:ind w:left="1701" w:hanging="567"/>
        <w:rPr>
          <w:i/>
          <w:lang w:val="id-ID"/>
        </w:rPr>
      </w:pPr>
      <w:r w:rsidRPr="00CB2B09">
        <w:rPr>
          <w:color w:val="auto"/>
          <w:lang w:val="en-US"/>
        </w:rPr>
        <w:t>Halaman</w:t>
      </w:r>
      <w:r>
        <w:t xml:space="preserve"> </w:t>
      </w:r>
      <w:r w:rsidRPr="009075BB">
        <w:rPr>
          <w:i/>
          <w:lang w:val="id-ID"/>
        </w:rPr>
        <w:t>Achievement</w:t>
      </w:r>
    </w:p>
    <w:p w14:paraId="5EB4612B" w14:textId="58121D82" w:rsidR="00CB2B09" w:rsidRDefault="00CB2B09" w:rsidP="00CB2B09">
      <w:pPr>
        <w:pStyle w:val="BodyText"/>
        <w:ind w:left="1134"/>
        <w:rPr>
          <w:color w:val="FF0000"/>
          <w:lang w:val="en-US"/>
        </w:rPr>
      </w:pPr>
      <w:r w:rsidRPr="00CB2B09">
        <w:rPr>
          <w:lang w:val="id-ID"/>
        </w:rPr>
        <w:t xml:space="preserve">Halaman </w:t>
      </w:r>
      <w:r w:rsidRPr="00CB2B09">
        <w:rPr>
          <w:i/>
          <w:lang w:val="en-US"/>
        </w:rPr>
        <w:t>achievement</w:t>
      </w:r>
      <w:r>
        <w:rPr>
          <w:lang w:val="en-US"/>
        </w:rPr>
        <w:t xml:space="preserve"> </w:t>
      </w:r>
      <w:r w:rsidRPr="00CB2B09">
        <w:rPr>
          <w:lang w:val="id-ID"/>
        </w:rPr>
        <w:t xml:space="preserve">merupakan halaman yang untuk menyajikan kumpulan prestasi yang telah diraih oleh </w:t>
      </w:r>
      <w:r>
        <w:t>MB Oasis Mansa</w:t>
      </w:r>
      <w:r w:rsidRPr="00CB2B09">
        <w:rPr>
          <w:lang w:val="id-ID"/>
        </w:rPr>
        <w:t>.</w:t>
      </w:r>
      <w:r>
        <w:rPr>
          <w:lang w:val="en-US"/>
        </w:rPr>
        <w:t xml:space="preserve"> Tampilan halaman </w:t>
      </w:r>
      <w:r w:rsidRPr="00CB2B09">
        <w:rPr>
          <w:i/>
          <w:lang w:val="en-US"/>
        </w:rPr>
        <w:t>achievement</w:t>
      </w:r>
      <w:r>
        <w:rPr>
          <w:lang w:val="en-US"/>
        </w:rPr>
        <w:t xml:space="preserve"> dapat dilihat pada </w:t>
      </w:r>
      <w:r w:rsidRPr="00A87D01">
        <w:rPr>
          <w:color w:val="auto"/>
          <w:lang w:val="en-US"/>
        </w:rPr>
        <w:t>gambar 4.</w:t>
      </w:r>
      <w:r w:rsidR="00A87D01" w:rsidRPr="00A87D01">
        <w:rPr>
          <w:color w:val="auto"/>
          <w:lang w:val="en-US"/>
        </w:rPr>
        <w:t>7.</w:t>
      </w:r>
      <w:r>
        <w:rPr>
          <w:color w:val="FF0000"/>
          <w:lang w:val="en-US"/>
        </w:rPr>
        <w:t xml:space="preserve"> </w:t>
      </w:r>
    </w:p>
    <w:p w14:paraId="1EAF6DB6" w14:textId="77777777" w:rsidR="00A87D01" w:rsidRPr="00A87D01" w:rsidRDefault="00A87D01" w:rsidP="00A87D01">
      <w:pPr>
        <w:pStyle w:val="NoSpacing"/>
      </w:pPr>
    </w:p>
    <w:p w14:paraId="34072DF9" w14:textId="5FE6E351" w:rsidR="00CB2B09" w:rsidRDefault="007F2832" w:rsidP="00A87D01">
      <w:pPr>
        <w:pStyle w:val="BodyText"/>
        <w:jc w:val="right"/>
        <w:rPr>
          <w:color w:val="FF0000"/>
          <w:lang w:val="en-US"/>
        </w:rPr>
      </w:pPr>
      <w:r>
        <w:rPr>
          <w:noProof/>
          <w:color w:val="FF0000"/>
          <w:lang w:val="en-US"/>
        </w:rPr>
        <w:drawing>
          <wp:inline distT="0" distB="0" distL="0" distR="0" wp14:anchorId="37AB8AF8" wp14:editId="4AFF1F30">
            <wp:extent cx="4688730" cy="1722120"/>
            <wp:effectExtent l="0" t="0" r="0" b="0"/>
            <wp:docPr id="222088040" name="Picture 222088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0" name="achievement.png"/>
                    <pic:cNvPicPr/>
                  </pic:nvPicPr>
                  <pic:blipFill rotWithShape="1">
                    <a:blip r:embed="rId113" cstate="print">
                      <a:extLst>
                        <a:ext uri="{28A0092B-C50C-407E-A947-70E740481C1C}">
                          <a14:useLocalDpi xmlns:a14="http://schemas.microsoft.com/office/drawing/2010/main" val="0"/>
                        </a:ext>
                      </a:extLst>
                    </a:blip>
                    <a:srcRect t="1" b="47159"/>
                    <a:stretch/>
                  </pic:blipFill>
                  <pic:spPr bwMode="auto">
                    <a:xfrm>
                      <a:off x="0" y="0"/>
                      <a:ext cx="4690800" cy="1722880"/>
                    </a:xfrm>
                    <a:prstGeom prst="rect">
                      <a:avLst/>
                    </a:prstGeom>
                    <a:ln>
                      <a:noFill/>
                    </a:ln>
                    <a:extLst>
                      <a:ext uri="{53640926-AAD7-44D8-BBD7-CCE9431645EC}">
                        <a14:shadowObscured xmlns:a14="http://schemas.microsoft.com/office/drawing/2010/main"/>
                      </a:ext>
                    </a:extLst>
                  </pic:spPr>
                </pic:pic>
              </a:graphicData>
            </a:graphic>
          </wp:inline>
        </w:drawing>
      </w:r>
    </w:p>
    <w:p w14:paraId="0BC05254" w14:textId="0F29F4BC" w:rsidR="00A87D01" w:rsidRDefault="00A87D01" w:rsidP="00A87D01">
      <w:pPr>
        <w:pStyle w:val="Gambar41"/>
        <w:rPr>
          <w:i/>
        </w:rPr>
      </w:pPr>
      <w:bookmarkStart w:id="381" w:name="_Toc195951896"/>
      <w:r>
        <w:t xml:space="preserve">Halaman </w:t>
      </w:r>
      <w:r w:rsidRPr="00A87D01">
        <w:rPr>
          <w:i/>
        </w:rPr>
        <w:t>achievement</w:t>
      </w:r>
      <w:bookmarkEnd w:id="381"/>
    </w:p>
    <w:p w14:paraId="1DF54F90" w14:textId="77777777" w:rsidR="00A87D01" w:rsidRPr="00A87D01" w:rsidRDefault="00A87D01" w:rsidP="00A87D01">
      <w:pPr>
        <w:pStyle w:val="NoSpacing"/>
        <w:rPr>
          <w:lang w:val="id-ID"/>
        </w:rPr>
      </w:pPr>
    </w:p>
    <w:p w14:paraId="76D8F77A" w14:textId="3DEF3A11" w:rsidR="00CB2B09" w:rsidRDefault="00CB2B09" w:rsidP="00CB2B09">
      <w:pPr>
        <w:pStyle w:val="BodyText"/>
        <w:ind w:left="1134"/>
        <w:rPr>
          <w:color w:val="auto"/>
          <w:lang w:val="en-US"/>
        </w:rPr>
      </w:pPr>
      <w:r w:rsidRPr="00CB2B09">
        <w:rPr>
          <w:color w:val="auto"/>
          <w:lang w:val="en-US"/>
        </w:rPr>
        <w:t xml:space="preserve">Pada halaman </w:t>
      </w:r>
      <w:r w:rsidRPr="00CB2B09">
        <w:rPr>
          <w:i/>
          <w:lang w:val="en-US"/>
        </w:rPr>
        <w:t>achievement</w:t>
      </w:r>
      <w:r w:rsidRPr="00CB2B09">
        <w:rPr>
          <w:color w:val="auto"/>
          <w:lang w:val="en-US"/>
        </w:rPr>
        <w:t>, ditampilkan informasi pendukung seperti nama kejuaraan, tahun perolehan, serta kategori penghargaan yang diraih.</w:t>
      </w:r>
    </w:p>
    <w:p w14:paraId="68C0125F" w14:textId="77777777" w:rsidR="00E57693" w:rsidRPr="00E57693" w:rsidRDefault="00E57693" w:rsidP="00E57693">
      <w:pPr>
        <w:pStyle w:val="NoSpacing"/>
      </w:pPr>
    </w:p>
    <w:p w14:paraId="2C8EE664" w14:textId="71E3A35C" w:rsidR="00E57693" w:rsidRDefault="00E57693" w:rsidP="000A7C4F">
      <w:pPr>
        <w:pStyle w:val="BodyText"/>
        <w:numPr>
          <w:ilvl w:val="0"/>
          <w:numId w:val="35"/>
        </w:numPr>
        <w:ind w:left="1701" w:hanging="567"/>
        <w:rPr>
          <w:i/>
          <w:lang w:val="id-ID"/>
        </w:rPr>
      </w:pPr>
      <w:r w:rsidRPr="00E57693">
        <w:rPr>
          <w:color w:val="auto"/>
          <w:lang w:val="en-US"/>
        </w:rPr>
        <w:t>Halaman</w:t>
      </w:r>
      <w:r>
        <w:t xml:space="preserve"> </w:t>
      </w:r>
      <w:r w:rsidRPr="009075BB">
        <w:rPr>
          <w:i/>
          <w:lang w:val="id-ID"/>
        </w:rPr>
        <w:t>Registration</w:t>
      </w:r>
    </w:p>
    <w:p w14:paraId="157A3F46" w14:textId="4B10B369" w:rsidR="00D00E4E" w:rsidRDefault="00D00E4E" w:rsidP="00D00E4E">
      <w:pPr>
        <w:pStyle w:val="BodyText"/>
        <w:ind w:left="1134"/>
        <w:rPr>
          <w:color w:val="auto"/>
          <w:lang w:val="en-US"/>
        </w:rPr>
      </w:pPr>
      <w:r w:rsidRPr="00D00E4E">
        <w:rPr>
          <w:lang w:val="id-ID"/>
        </w:rPr>
        <w:t xml:space="preserve">Halaman </w:t>
      </w:r>
      <w:r w:rsidRPr="00D00E4E">
        <w:rPr>
          <w:i/>
          <w:lang w:val="en-US"/>
        </w:rPr>
        <w:t>registration</w:t>
      </w:r>
      <w:r w:rsidRPr="00D00E4E">
        <w:rPr>
          <w:lang w:val="id-ID"/>
        </w:rPr>
        <w:t xml:space="preserve"> merupakan halaman yang </w:t>
      </w:r>
      <w:r w:rsidRPr="00D00E4E">
        <w:rPr>
          <w:color w:val="auto"/>
          <w:lang w:val="en-US"/>
        </w:rPr>
        <w:t>digunakan</w:t>
      </w:r>
      <w:r w:rsidRPr="00D00E4E">
        <w:rPr>
          <w:lang w:val="id-ID"/>
        </w:rPr>
        <w:t xml:space="preserve"> oleh calon anggota untuk mendaftarkan diri sebagai bagian dari</w:t>
      </w:r>
      <w:r>
        <w:rPr>
          <w:lang w:val="en-US"/>
        </w:rPr>
        <w:t xml:space="preserve"> MB Oasis Mansa</w:t>
      </w:r>
      <w:r w:rsidRPr="00D00E4E">
        <w:rPr>
          <w:lang w:val="id-ID"/>
        </w:rPr>
        <w:t>.</w:t>
      </w:r>
      <w:r>
        <w:rPr>
          <w:lang w:val="en-US"/>
        </w:rPr>
        <w:t xml:space="preserve"> Tampilan halaman</w:t>
      </w:r>
      <w:r w:rsidRPr="00D00E4E">
        <w:rPr>
          <w:i/>
          <w:lang w:val="en-US"/>
        </w:rPr>
        <w:t xml:space="preserve"> registration</w:t>
      </w:r>
      <w:r>
        <w:rPr>
          <w:i/>
          <w:lang w:val="en-US"/>
        </w:rPr>
        <w:t xml:space="preserve"> </w:t>
      </w:r>
      <w:r>
        <w:rPr>
          <w:lang w:val="en-US"/>
        </w:rPr>
        <w:t xml:space="preserve">dapat dilihat pada </w:t>
      </w:r>
      <w:r w:rsidRPr="00A87D01">
        <w:rPr>
          <w:color w:val="auto"/>
          <w:lang w:val="en-US"/>
        </w:rPr>
        <w:t>gambar 4.</w:t>
      </w:r>
      <w:r w:rsidR="00A87D01" w:rsidRPr="00A87D01">
        <w:rPr>
          <w:color w:val="auto"/>
          <w:lang w:val="en-US"/>
        </w:rPr>
        <w:t>8.</w:t>
      </w:r>
    </w:p>
    <w:p w14:paraId="721F0B4B" w14:textId="77777777" w:rsidR="00A87D01" w:rsidRPr="00A87D01" w:rsidRDefault="00A87D01" w:rsidP="00A87D01">
      <w:pPr>
        <w:pStyle w:val="NoSpacing"/>
      </w:pPr>
    </w:p>
    <w:p w14:paraId="5274D233" w14:textId="2F8CAF4B" w:rsidR="00D00E4E" w:rsidRDefault="007F2832" w:rsidP="00A87D01">
      <w:pPr>
        <w:pStyle w:val="BodyText"/>
        <w:jc w:val="right"/>
      </w:pPr>
      <w:r>
        <w:rPr>
          <w:noProof/>
          <w:lang w:val="en-US"/>
        </w:rPr>
        <w:drawing>
          <wp:inline distT="0" distB="0" distL="0" distR="0" wp14:anchorId="432DA55E" wp14:editId="492DDED0">
            <wp:extent cx="4690206" cy="2424545"/>
            <wp:effectExtent l="0" t="0" r="0" b="0"/>
            <wp:docPr id="222088041" name="Picture 222088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1" name="registration.png"/>
                    <pic:cNvPicPr/>
                  </pic:nvPicPr>
                  <pic:blipFill rotWithShape="1">
                    <a:blip r:embed="rId114" cstate="print">
                      <a:extLst>
                        <a:ext uri="{28A0092B-C50C-407E-A947-70E740481C1C}">
                          <a14:useLocalDpi xmlns:a14="http://schemas.microsoft.com/office/drawing/2010/main" val="0"/>
                        </a:ext>
                      </a:extLst>
                    </a:blip>
                    <a:srcRect b="25630"/>
                    <a:stretch/>
                  </pic:blipFill>
                  <pic:spPr bwMode="auto">
                    <a:xfrm>
                      <a:off x="0" y="0"/>
                      <a:ext cx="4690800" cy="2424852"/>
                    </a:xfrm>
                    <a:prstGeom prst="rect">
                      <a:avLst/>
                    </a:prstGeom>
                    <a:ln>
                      <a:noFill/>
                    </a:ln>
                    <a:extLst>
                      <a:ext uri="{53640926-AAD7-44D8-BBD7-CCE9431645EC}">
                        <a14:shadowObscured xmlns:a14="http://schemas.microsoft.com/office/drawing/2010/main"/>
                      </a:ext>
                    </a:extLst>
                  </pic:spPr>
                </pic:pic>
              </a:graphicData>
            </a:graphic>
          </wp:inline>
        </w:drawing>
      </w:r>
    </w:p>
    <w:p w14:paraId="2C01387B" w14:textId="43D4F76F" w:rsidR="00A87D01" w:rsidRDefault="00A87D01" w:rsidP="00A87D01">
      <w:pPr>
        <w:pStyle w:val="Gambar41"/>
        <w:rPr>
          <w:i/>
        </w:rPr>
      </w:pPr>
      <w:bookmarkStart w:id="382" w:name="_Toc195951897"/>
      <w:r>
        <w:t xml:space="preserve">Halaman </w:t>
      </w:r>
      <w:r>
        <w:rPr>
          <w:i/>
          <w:lang w:val="en-US"/>
        </w:rPr>
        <w:t>R</w:t>
      </w:r>
      <w:r w:rsidRPr="00A87D01">
        <w:rPr>
          <w:i/>
        </w:rPr>
        <w:t>egistration</w:t>
      </w:r>
      <w:bookmarkEnd w:id="382"/>
    </w:p>
    <w:p w14:paraId="5C25342A" w14:textId="77777777" w:rsidR="00A87D01" w:rsidRPr="00A87D01" w:rsidRDefault="00A87D01" w:rsidP="00A87D01">
      <w:pPr>
        <w:pStyle w:val="NoSpacing"/>
        <w:rPr>
          <w:lang w:val="id-ID"/>
        </w:rPr>
      </w:pPr>
    </w:p>
    <w:p w14:paraId="28FF95B8" w14:textId="77777777" w:rsidR="001D61E2" w:rsidRDefault="00D00E4E" w:rsidP="00D00E4E">
      <w:pPr>
        <w:pStyle w:val="BodyText"/>
        <w:ind w:left="1134"/>
      </w:pPr>
      <w:r w:rsidRPr="00D00E4E">
        <w:t xml:space="preserve">Pada halaman </w:t>
      </w:r>
      <w:r w:rsidRPr="00D00E4E">
        <w:rPr>
          <w:i/>
        </w:rPr>
        <w:t>registration</w:t>
      </w:r>
      <w:r w:rsidRPr="00D00E4E">
        <w:t xml:space="preserve">, </w:t>
      </w:r>
      <w:r w:rsidRPr="00D00E4E">
        <w:rPr>
          <w:color w:val="auto"/>
          <w:lang w:val="en-US"/>
        </w:rPr>
        <w:t>pengguna</w:t>
      </w:r>
      <w:r w:rsidRPr="00D00E4E">
        <w:t xml:space="preserve"> diminta untuk mengisi sejumlah informasi pribadi, seperti nama, nomor HP (</w:t>
      </w:r>
      <w:r w:rsidRPr="00D00E4E">
        <w:rPr>
          <w:i/>
        </w:rPr>
        <w:t>WhatsApp</w:t>
      </w:r>
      <w:r w:rsidRPr="00D00E4E">
        <w:t>), jenis kelamin, email, kelas, riwayat penyakit, asal sekolah, bagian yang diminati (</w:t>
      </w:r>
      <w:r w:rsidRPr="00D00E4E">
        <w:rPr>
          <w:i/>
        </w:rPr>
        <w:t>Percussion</w:t>
      </w:r>
      <w:r w:rsidRPr="00D00E4E">
        <w:t>,</w:t>
      </w:r>
      <w:r w:rsidR="00A87D01">
        <w:t xml:space="preserve"> </w:t>
      </w:r>
      <w:r w:rsidR="00A87D01" w:rsidRPr="00A87D01">
        <w:rPr>
          <w:i/>
        </w:rPr>
        <w:t>PIT</w:t>
      </w:r>
      <w:r w:rsidR="00A87D01">
        <w:rPr>
          <w:i/>
        </w:rPr>
        <w:t xml:space="preserve">, </w:t>
      </w:r>
      <w:r w:rsidRPr="00D00E4E">
        <w:t xml:space="preserve"> </w:t>
      </w:r>
      <w:r w:rsidRPr="00D00E4E">
        <w:rPr>
          <w:i/>
        </w:rPr>
        <w:t>Brass</w:t>
      </w:r>
      <w:r w:rsidRPr="00D00E4E">
        <w:t xml:space="preserve">, atau </w:t>
      </w:r>
      <w:r w:rsidRPr="00D00E4E">
        <w:rPr>
          <w:i/>
        </w:rPr>
        <w:t>Color</w:t>
      </w:r>
      <w:r w:rsidRPr="00D00E4E">
        <w:t xml:space="preserve"> </w:t>
      </w:r>
      <w:r w:rsidRPr="00D00E4E">
        <w:rPr>
          <w:i/>
        </w:rPr>
        <w:t>Guard</w:t>
      </w:r>
      <w:r w:rsidRPr="00D00E4E">
        <w:t xml:space="preserve">), serta alasan ingin bergabung. </w:t>
      </w:r>
      <w:r w:rsidR="001D61E2" w:rsidRPr="001D61E2">
        <w:t>Pada halaman ini juga diterapkan validasi terhadap input pengguna, seperti validasi isian wajib dan deteksi duplikasi data. Contohnya, apabila pengguna memasukkan email yang sudah terdaftar sebelumnya atau tidak mengisi seluruh data yang diwajibkan, maka sistem akan menampilkan pesan validasi sebagaimana ditunjukkan pada Gambar 4.9.</w:t>
      </w:r>
    </w:p>
    <w:p w14:paraId="029FE5E0" w14:textId="77777777" w:rsidR="001D61E2" w:rsidRDefault="001D61E2" w:rsidP="001D61E2">
      <w:pPr>
        <w:pStyle w:val="NoSpacing"/>
        <w:rPr>
          <w:lang w:val="id"/>
        </w:rPr>
      </w:pPr>
    </w:p>
    <w:p w14:paraId="4B4272DA" w14:textId="72AA9269" w:rsidR="001D61E2" w:rsidRDefault="001D61E2" w:rsidP="001D61E2">
      <w:pPr>
        <w:pStyle w:val="NoSpacing"/>
        <w:jc w:val="right"/>
        <w:rPr>
          <w:lang w:val="id"/>
        </w:rPr>
      </w:pPr>
      <w:r>
        <w:rPr>
          <w:noProof/>
        </w:rPr>
        <w:drawing>
          <wp:inline distT="0" distB="0" distL="0" distR="0" wp14:anchorId="14BFC90C" wp14:editId="2710CCDF">
            <wp:extent cx="4690110" cy="2724150"/>
            <wp:effectExtent l="0" t="0" r="0" b="0"/>
            <wp:docPr id="222088055" name="Picture 222088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5" name="127.0.0.1_8000_registration (1).png"/>
                    <pic:cNvPicPr/>
                  </pic:nvPicPr>
                  <pic:blipFill rotWithShape="1">
                    <a:blip r:embed="rId115" cstate="print">
                      <a:extLst>
                        <a:ext uri="{28A0092B-C50C-407E-A947-70E740481C1C}">
                          <a14:useLocalDpi xmlns:a14="http://schemas.microsoft.com/office/drawing/2010/main" val="0"/>
                        </a:ext>
                      </a:extLst>
                    </a:blip>
                    <a:srcRect b="9968"/>
                    <a:stretch/>
                  </pic:blipFill>
                  <pic:spPr bwMode="auto">
                    <a:xfrm>
                      <a:off x="0" y="0"/>
                      <a:ext cx="4690800" cy="2724551"/>
                    </a:xfrm>
                    <a:prstGeom prst="rect">
                      <a:avLst/>
                    </a:prstGeom>
                    <a:ln>
                      <a:noFill/>
                    </a:ln>
                    <a:extLst>
                      <a:ext uri="{53640926-AAD7-44D8-BBD7-CCE9431645EC}">
                        <a14:shadowObscured xmlns:a14="http://schemas.microsoft.com/office/drawing/2010/main"/>
                      </a:ext>
                    </a:extLst>
                  </pic:spPr>
                </pic:pic>
              </a:graphicData>
            </a:graphic>
          </wp:inline>
        </w:drawing>
      </w:r>
    </w:p>
    <w:p w14:paraId="50B6BD13" w14:textId="6BB57CDD" w:rsidR="00B232C5" w:rsidRDefault="00B232C5" w:rsidP="00B232C5">
      <w:pPr>
        <w:pStyle w:val="Gambar41"/>
        <w:rPr>
          <w:i/>
        </w:rPr>
      </w:pPr>
      <w:bookmarkStart w:id="383" w:name="_Toc195951898"/>
      <w:r>
        <w:t xml:space="preserve">Validasi Halaman </w:t>
      </w:r>
      <w:r w:rsidRPr="00B232C5">
        <w:rPr>
          <w:i/>
        </w:rPr>
        <w:t>R</w:t>
      </w:r>
      <w:r>
        <w:rPr>
          <w:i/>
        </w:rPr>
        <w:t>egist</w:t>
      </w:r>
      <w:r w:rsidRPr="00B232C5">
        <w:rPr>
          <w:i/>
        </w:rPr>
        <w:t>r</w:t>
      </w:r>
      <w:r>
        <w:rPr>
          <w:i/>
          <w:lang w:val="en-US"/>
        </w:rPr>
        <w:t>a</w:t>
      </w:r>
      <w:r w:rsidRPr="00B232C5">
        <w:rPr>
          <w:i/>
        </w:rPr>
        <w:t>tion</w:t>
      </w:r>
      <w:bookmarkEnd w:id="383"/>
    </w:p>
    <w:p w14:paraId="2C841356" w14:textId="77777777" w:rsidR="00B232C5" w:rsidRPr="00B232C5" w:rsidRDefault="00B232C5" w:rsidP="00B232C5">
      <w:pPr>
        <w:pStyle w:val="NoSpacing"/>
        <w:rPr>
          <w:lang w:val="id-ID"/>
        </w:rPr>
      </w:pPr>
    </w:p>
    <w:p w14:paraId="3D6FCE33" w14:textId="32E29F7F" w:rsidR="00792D05" w:rsidRDefault="00D00E4E" w:rsidP="00D00E4E">
      <w:pPr>
        <w:pStyle w:val="BodyText"/>
        <w:ind w:left="1134"/>
      </w:pPr>
      <w:r w:rsidRPr="00D00E4E">
        <w:t xml:space="preserve">Selain itu, tersedia fitur untuk mengecek status pendaftaran dengan memasukkan </w:t>
      </w:r>
      <w:r w:rsidRPr="00D00E4E">
        <w:rPr>
          <w:i/>
        </w:rPr>
        <w:t>email</w:t>
      </w:r>
      <w:r w:rsidRPr="00D00E4E">
        <w:t xml:space="preserve"> yang telah digunakan sebelumnya.</w:t>
      </w:r>
      <w:r w:rsidR="004A409F">
        <w:t xml:space="preserve"> Tampilan jika pengguna melakukan fitur cek pendaftar</w:t>
      </w:r>
      <w:r w:rsidR="00B232C5">
        <w:t>an dapat dilihat pada gambar 4.10</w:t>
      </w:r>
      <w:r w:rsidR="004A409F">
        <w:t>.</w:t>
      </w:r>
    </w:p>
    <w:p w14:paraId="01C0CA5C" w14:textId="77777777" w:rsidR="00792D05" w:rsidRDefault="00792D05" w:rsidP="00792D05">
      <w:pPr>
        <w:pStyle w:val="BodyText"/>
        <w:ind w:left="1701" w:firstLine="0"/>
        <w:rPr>
          <w:lang w:val="en-US"/>
        </w:rPr>
      </w:pPr>
    </w:p>
    <w:p w14:paraId="6F9E826A" w14:textId="1CBF501F" w:rsidR="004A409F" w:rsidRDefault="00A15701" w:rsidP="004A409F">
      <w:pPr>
        <w:pStyle w:val="NoSpacing"/>
        <w:jc w:val="right"/>
      </w:pPr>
      <w:r>
        <w:rPr>
          <w:noProof/>
        </w:rPr>
        <w:drawing>
          <wp:inline distT="0" distB="0" distL="0" distR="0" wp14:anchorId="727186B5" wp14:editId="188D8D22">
            <wp:extent cx="4689325" cy="1474694"/>
            <wp:effectExtent l="0" t="0" r="0" b="0"/>
            <wp:docPr id="978020387" name="Picture 978020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7" name="127.0.0.1_8000_registration.png"/>
                    <pic:cNvPicPr/>
                  </pic:nvPicPr>
                  <pic:blipFill rotWithShape="1">
                    <a:blip r:embed="rId116" cstate="print">
                      <a:extLst>
                        <a:ext uri="{28A0092B-C50C-407E-A947-70E740481C1C}">
                          <a14:useLocalDpi xmlns:a14="http://schemas.microsoft.com/office/drawing/2010/main" val="0"/>
                        </a:ext>
                      </a:extLst>
                    </a:blip>
                    <a:srcRect t="26222" b="25030"/>
                    <a:stretch/>
                  </pic:blipFill>
                  <pic:spPr bwMode="auto">
                    <a:xfrm>
                      <a:off x="0" y="0"/>
                      <a:ext cx="4690800" cy="1475158"/>
                    </a:xfrm>
                    <a:prstGeom prst="rect">
                      <a:avLst/>
                    </a:prstGeom>
                    <a:ln>
                      <a:noFill/>
                    </a:ln>
                    <a:extLst>
                      <a:ext uri="{53640926-AAD7-44D8-BBD7-CCE9431645EC}">
                        <a14:shadowObscured xmlns:a14="http://schemas.microsoft.com/office/drawing/2010/main"/>
                      </a:ext>
                    </a:extLst>
                  </pic:spPr>
                </pic:pic>
              </a:graphicData>
            </a:graphic>
          </wp:inline>
        </w:drawing>
      </w:r>
    </w:p>
    <w:p w14:paraId="0B735965" w14:textId="6C0B2068" w:rsidR="004A409F" w:rsidRDefault="004A409F" w:rsidP="004A409F">
      <w:pPr>
        <w:pStyle w:val="Gambar41"/>
      </w:pPr>
      <w:bookmarkStart w:id="384" w:name="_Toc195951899"/>
      <w:r>
        <w:t>Fitur Cek Pendaftaran</w:t>
      </w:r>
      <w:bookmarkEnd w:id="384"/>
    </w:p>
    <w:p w14:paraId="7E4439BC" w14:textId="77777777" w:rsidR="004A409F" w:rsidRPr="004A409F" w:rsidRDefault="004A409F" w:rsidP="004A409F">
      <w:pPr>
        <w:pStyle w:val="NoSpacing"/>
        <w:rPr>
          <w:lang w:val="id-ID"/>
        </w:rPr>
      </w:pPr>
    </w:p>
    <w:p w14:paraId="733B8A4A" w14:textId="3E865306" w:rsidR="00D00E4E" w:rsidRDefault="00792D05" w:rsidP="000A7C4F">
      <w:pPr>
        <w:pStyle w:val="BodyText"/>
        <w:numPr>
          <w:ilvl w:val="0"/>
          <w:numId w:val="35"/>
        </w:numPr>
        <w:ind w:left="1701" w:hanging="567"/>
      </w:pPr>
      <w:r>
        <w:t xml:space="preserve">Halaman </w:t>
      </w:r>
      <w:r w:rsidRPr="00792D05">
        <w:rPr>
          <w:i/>
        </w:rPr>
        <w:t>Login</w:t>
      </w:r>
      <w:r>
        <w:t xml:space="preserve"> </w:t>
      </w:r>
    </w:p>
    <w:p w14:paraId="0FA6BB6D" w14:textId="6A07308E" w:rsidR="00792D05" w:rsidRDefault="00792D05" w:rsidP="00792D05">
      <w:pPr>
        <w:pStyle w:val="BodyText"/>
        <w:ind w:left="1134"/>
      </w:pPr>
      <w:r w:rsidRPr="00792D05">
        <w:t xml:space="preserve">Halaman </w:t>
      </w:r>
      <w:r w:rsidRPr="00792D05">
        <w:rPr>
          <w:i/>
        </w:rPr>
        <w:t>login</w:t>
      </w:r>
      <w:r w:rsidRPr="00792D05">
        <w:t xml:space="preserve"> merupakan halaman yang digunakan sebagai mekanisme autentikasi bagi pengguna sebelum dapat mengakses halaman </w:t>
      </w:r>
      <w:r w:rsidRPr="00A87D01">
        <w:rPr>
          <w:i/>
        </w:rPr>
        <w:t>dashboard</w:t>
      </w:r>
      <w:r w:rsidRPr="00792D05">
        <w:t xml:space="preserve">. Tampilan halaman </w:t>
      </w:r>
      <w:r w:rsidRPr="00792D05">
        <w:rPr>
          <w:i/>
        </w:rPr>
        <w:t>login</w:t>
      </w:r>
      <w:r>
        <w:t xml:space="preserve"> dapat dilihat pada </w:t>
      </w:r>
      <w:r w:rsidRPr="00A87D01">
        <w:rPr>
          <w:color w:val="auto"/>
        </w:rPr>
        <w:t>gambar 4.</w:t>
      </w:r>
      <w:r w:rsidR="00B232C5">
        <w:rPr>
          <w:color w:val="auto"/>
        </w:rPr>
        <w:t>11</w:t>
      </w:r>
      <w:r w:rsidR="00A87D01" w:rsidRPr="00A87D01">
        <w:rPr>
          <w:color w:val="auto"/>
        </w:rPr>
        <w:t>.</w:t>
      </w:r>
      <w:r w:rsidRPr="00792D05">
        <w:t xml:space="preserve"> </w:t>
      </w:r>
    </w:p>
    <w:p w14:paraId="61C74EE0" w14:textId="77777777" w:rsidR="00A87D01" w:rsidRPr="00A87D01" w:rsidRDefault="00A87D01" w:rsidP="00A87D01">
      <w:pPr>
        <w:pStyle w:val="NoSpacing"/>
        <w:rPr>
          <w:lang w:val="id"/>
        </w:rPr>
      </w:pPr>
    </w:p>
    <w:p w14:paraId="2D622620" w14:textId="22D6B26E" w:rsidR="00792D05" w:rsidRDefault="00C879BD" w:rsidP="00A87D01">
      <w:pPr>
        <w:pStyle w:val="BodyText"/>
        <w:jc w:val="right"/>
      </w:pPr>
      <w:r>
        <w:rPr>
          <w:noProof/>
          <w:lang w:val="en-US"/>
        </w:rPr>
        <w:drawing>
          <wp:inline distT="0" distB="0" distL="0" distR="0" wp14:anchorId="2187F53D" wp14:editId="77D7DF60">
            <wp:extent cx="4690206" cy="2043545"/>
            <wp:effectExtent l="0" t="0" r="0" b="0"/>
            <wp:docPr id="222088042" name="Picture 222088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2" name="login.png"/>
                    <pic:cNvPicPr/>
                  </pic:nvPicPr>
                  <pic:blipFill rotWithShape="1">
                    <a:blip r:embed="rId117" cstate="print">
                      <a:extLst>
                        <a:ext uri="{28A0092B-C50C-407E-A947-70E740481C1C}">
                          <a14:useLocalDpi xmlns:a14="http://schemas.microsoft.com/office/drawing/2010/main" val="0"/>
                        </a:ext>
                      </a:extLst>
                    </a:blip>
                    <a:srcRect b="37317"/>
                    <a:stretch/>
                  </pic:blipFill>
                  <pic:spPr bwMode="auto">
                    <a:xfrm>
                      <a:off x="0" y="0"/>
                      <a:ext cx="4690800" cy="2043804"/>
                    </a:xfrm>
                    <a:prstGeom prst="rect">
                      <a:avLst/>
                    </a:prstGeom>
                    <a:ln>
                      <a:noFill/>
                    </a:ln>
                    <a:extLst>
                      <a:ext uri="{53640926-AAD7-44D8-BBD7-CCE9431645EC}">
                        <a14:shadowObscured xmlns:a14="http://schemas.microsoft.com/office/drawing/2010/main"/>
                      </a:ext>
                    </a:extLst>
                  </pic:spPr>
                </pic:pic>
              </a:graphicData>
            </a:graphic>
          </wp:inline>
        </w:drawing>
      </w:r>
    </w:p>
    <w:p w14:paraId="3629D898" w14:textId="23918899" w:rsidR="00A87D01" w:rsidRDefault="00A87D01" w:rsidP="00A87D01">
      <w:pPr>
        <w:pStyle w:val="Gambar41"/>
        <w:rPr>
          <w:i/>
        </w:rPr>
      </w:pPr>
      <w:bookmarkStart w:id="385" w:name="_Toc195951900"/>
      <w:r>
        <w:t xml:space="preserve">Halaman </w:t>
      </w:r>
      <w:r w:rsidRPr="00A87D01">
        <w:rPr>
          <w:i/>
        </w:rPr>
        <w:t>Login</w:t>
      </w:r>
      <w:bookmarkEnd w:id="385"/>
    </w:p>
    <w:p w14:paraId="21322DA0" w14:textId="77777777" w:rsidR="00A87D01" w:rsidRPr="00A87D01" w:rsidRDefault="00A87D01" w:rsidP="00A87D01">
      <w:pPr>
        <w:pStyle w:val="NoSpacing"/>
        <w:rPr>
          <w:lang w:val="id-ID"/>
        </w:rPr>
      </w:pPr>
    </w:p>
    <w:p w14:paraId="09410E5A" w14:textId="33DEE435" w:rsidR="00792D05" w:rsidRDefault="006A3BA6" w:rsidP="00792D05">
      <w:pPr>
        <w:pStyle w:val="BodyText"/>
        <w:ind w:left="1134"/>
      </w:pPr>
      <w:r>
        <w:t xml:space="preserve">Pada halaman </w:t>
      </w:r>
      <w:r w:rsidRPr="006A3BA6">
        <w:rPr>
          <w:i/>
        </w:rPr>
        <w:t>login</w:t>
      </w:r>
      <w:r>
        <w:t xml:space="preserve"> ini menampilkan dua bagian utama, yaitu informasi singkat tentang </w:t>
      </w:r>
      <w:r w:rsidRPr="006A3BA6">
        <w:rPr>
          <w:i/>
        </w:rPr>
        <w:t>website</w:t>
      </w:r>
      <w:r>
        <w:t xml:space="preserve"> dan formulir </w:t>
      </w:r>
      <w:r w:rsidRPr="006A3BA6">
        <w:rPr>
          <w:i/>
        </w:rPr>
        <w:t>login</w:t>
      </w:r>
      <w:r>
        <w:t xml:space="preserve">. Pengguna diminta memasukkan </w:t>
      </w:r>
      <w:r w:rsidRPr="006A3BA6">
        <w:rPr>
          <w:i/>
        </w:rPr>
        <w:t>email</w:t>
      </w:r>
      <w:r>
        <w:t xml:space="preserve"> dan </w:t>
      </w:r>
      <w:r w:rsidRPr="006A3BA6">
        <w:rPr>
          <w:i/>
        </w:rPr>
        <w:t>password</w:t>
      </w:r>
      <w:r>
        <w:t xml:space="preserve"> yang telah terdaftar, kemudian menekan tombol “</w:t>
      </w:r>
      <w:r w:rsidRPr="006A3BA6">
        <w:rPr>
          <w:i/>
        </w:rPr>
        <w:t>Sign</w:t>
      </w:r>
      <w:r>
        <w:t xml:space="preserve"> </w:t>
      </w:r>
      <w:r w:rsidRPr="006A3BA6">
        <w:rPr>
          <w:i/>
        </w:rPr>
        <w:t>In</w:t>
      </w:r>
      <w:r>
        <w:t xml:space="preserve">” untuk masuk ke halaman </w:t>
      </w:r>
      <w:r w:rsidRPr="006A3BA6">
        <w:rPr>
          <w:i/>
        </w:rPr>
        <w:t>dashboard</w:t>
      </w:r>
      <w:r>
        <w:t xml:space="preserve"> sesuai </w:t>
      </w:r>
      <w:r w:rsidRPr="006A3BA6">
        <w:rPr>
          <w:i/>
        </w:rPr>
        <w:t>role</w:t>
      </w:r>
      <w:r>
        <w:t xml:space="preserve"> pengguna. Jika pengguna memasukkan </w:t>
      </w:r>
      <w:r w:rsidRPr="006A3BA6">
        <w:rPr>
          <w:i/>
        </w:rPr>
        <w:t>email</w:t>
      </w:r>
      <w:r>
        <w:t xml:space="preserve"> dan </w:t>
      </w:r>
      <w:r w:rsidRPr="006A3BA6">
        <w:rPr>
          <w:i/>
        </w:rPr>
        <w:t>password</w:t>
      </w:r>
      <w:r>
        <w:t xml:space="preserve"> </w:t>
      </w:r>
      <w:r w:rsidRPr="006A3BA6">
        <w:rPr>
          <w:i/>
        </w:rPr>
        <w:t>login</w:t>
      </w:r>
      <w:r>
        <w:t xml:space="preserve"> yang tidak sesuai, sistem akan menampilkan status </w:t>
      </w:r>
      <w:r w:rsidRPr="006A3BA6">
        <w:rPr>
          <w:i/>
        </w:rPr>
        <w:t>login</w:t>
      </w:r>
      <w:r>
        <w:t xml:space="preserve"> gagal dan memberitahu bahwa data </w:t>
      </w:r>
      <w:r w:rsidRPr="006A3BA6">
        <w:rPr>
          <w:i/>
        </w:rPr>
        <w:t>input</w:t>
      </w:r>
      <w:r>
        <w:t xml:space="preserve"> salah. Tampilan </w:t>
      </w:r>
      <w:r w:rsidRPr="006A3BA6">
        <w:rPr>
          <w:i/>
        </w:rPr>
        <w:t>login</w:t>
      </w:r>
      <w:r>
        <w:t xml:space="preserve"> gagal dapat di</w:t>
      </w:r>
      <w:r w:rsidR="00B232C5">
        <w:t>lihat pada gambar 4.12</w:t>
      </w:r>
      <w:r>
        <w:t>.</w:t>
      </w:r>
    </w:p>
    <w:p w14:paraId="23BB3C72" w14:textId="77777777" w:rsidR="006A3BA6" w:rsidRDefault="006A3BA6" w:rsidP="006A3BA6">
      <w:pPr>
        <w:pStyle w:val="NoSpacing"/>
        <w:rPr>
          <w:lang w:val="id"/>
        </w:rPr>
      </w:pPr>
    </w:p>
    <w:p w14:paraId="71011DD7" w14:textId="75ACB97B" w:rsidR="006A3BA6" w:rsidRPr="006A3BA6" w:rsidRDefault="00A15701" w:rsidP="006A3BA6">
      <w:pPr>
        <w:pStyle w:val="NoSpacing"/>
        <w:jc w:val="right"/>
        <w:rPr>
          <w:lang w:val="id"/>
        </w:rPr>
      </w:pPr>
      <w:r>
        <w:rPr>
          <w:noProof/>
        </w:rPr>
        <w:drawing>
          <wp:inline distT="0" distB="0" distL="0" distR="0" wp14:anchorId="7E54950C" wp14:editId="697BDAE4">
            <wp:extent cx="4688742" cy="2405289"/>
            <wp:effectExtent l="0" t="0" r="0" b="0"/>
            <wp:docPr id="978020388" name="Picture 978020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8" name="127.0.0.1_8000_login.png"/>
                    <pic:cNvPicPr/>
                  </pic:nvPicPr>
                  <pic:blipFill rotWithShape="1">
                    <a:blip r:embed="rId118" cstate="print">
                      <a:extLst>
                        <a:ext uri="{28A0092B-C50C-407E-A947-70E740481C1C}">
                          <a14:useLocalDpi xmlns:a14="http://schemas.microsoft.com/office/drawing/2010/main" val="0"/>
                        </a:ext>
                      </a:extLst>
                    </a:blip>
                    <a:srcRect t="11329" b="9152"/>
                    <a:stretch/>
                  </pic:blipFill>
                  <pic:spPr bwMode="auto">
                    <a:xfrm>
                      <a:off x="0" y="0"/>
                      <a:ext cx="4690800" cy="2406345"/>
                    </a:xfrm>
                    <a:prstGeom prst="rect">
                      <a:avLst/>
                    </a:prstGeom>
                    <a:ln>
                      <a:noFill/>
                    </a:ln>
                    <a:extLst>
                      <a:ext uri="{53640926-AAD7-44D8-BBD7-CCE9431645EC}">
                        <a14:shadowObscured xmlns:a14="http://schemas.microsoft.com/office/drawing/2010/main"/>
                      </a:ext>
                    </a:extLst>
                  </pic:spPr>
                </pic:pic>
              </a:graphicData>
            </a:graphic>
          </wp:inline>
        </w:drawing>
      </w:r>
    </w:p>
    <w:p w14:paraId="54EAD8F4" w14:textId="637ADFDB" w:rsidR="005D7D6D" w:rsidRDefault="006A3BA6" w:rsidP="006A3BA6">
      <w:pPr>
        <w:pStyle w:val="Gambar41"/>
      </w:pPr>
      <w:bookmarkStart w:id="386" w:name="_Toc195951901"/>
      <w:r w:rsidRPr="006A3BA6">
        <w:rPr>
          <w:i/>
        </w:rPr>
        <w:t>Login</w:t>
      </w:r>
      <w:r>
        <w:t xml:space="preserve"> Gagal</w:t>
      </w:r>
      <w:bookmarkEnd w:id="386"/>
    </w:p>
    <w:p w14:paraId="7BEABBE2" w14:textId="77777777" w:rsidR="006A3BA6" w:rsidRPr="006A3BA6" w:rsidRDefault="006A3BA6" w:rsidP="006A3BA6">
      <w:pPr>
        <w:pStyle w:val="NoSpacing"/>
        <w:rPr>
          <w:lang w:val="id-ID"/>
        </w:rPr>
      </w:pPr>
    </w:p>
    <w:p w14:paraId="1D987057" w14:textId="0B3D9787" w:rsidR="005D7D6D" w:rsidRDefault="005D7D6D" w:rsidP="000A7C4F">
      <w:pPr>
        <w:pStyle w:val="BodyText"/>
        <w:numPr>
          <w:ilvl w:val="0"/>
          <w:numId w:val="34"/>
        </w:numPr>
        <w:ind w:left="1701" w:hanging="567"/>
      </w:pPr>
      <w:r>
        <w:t xml:space="preserve">Tampilan Sistem </w:t>
      </w:r>
      <w:r w:rsidRPr="005D7D6D">
        <w:rPr>
          <w:i/>
        </w:rPr>
        <w:t>Role</w:t>
      </w:r>
      <w:r>
        <w:t xml:space="preserve"> Anggota</w:t>
      </w:r>
    </w:p>
    <w:p w14:paraId="5091EA59" w14:textId="040A90C2" w:rsidR="005D7D6D" w:rsidRDefault="005D7D6D" w:rsidP="005D7D6D">
      <w:pPr>
        <w:pStyle w:val="BodyText"/>
        <w:ind w:left="1134"/>
      </w:pPr>
      <w:r w:rsidRPr="005D7D6D">
        <w:t xml:space="preserve">Dalam sistem informasi </w:t>
      </w:r>
      <w:r w:rsidRPr="005D7D6D">
        <w:rPr>
          <w:i/>
        </w:rPr>
        <w:t>Marching</w:t>
      </w:r>
      <w:r>
        <w:t xml:space="preserve"> </w:t>
      </w:r>
      <w:r w:rsidRPr="005D7D6D">
        <w:rPr>
          <w:i/>
        </w:rPr>
        <w:t>Band</w:t>
      </w:r>
      <w:r>
        <w:t xml:space="preserve"> </w:t>
      </w:r>
      <w:r w:rsidRPr="005D7D6D">
        <w:t xml:space="preserve">Gema Oasis MAN 1 Samarinda, anggota memiliki peran aktif sebagai pengguna terdaftar yang diberikan akses terhadap berbagai fitur untuk mendukung partisipasi mereka dalam kegiatan </w:t>
      </w:r>
      <w:r w:rsidRPr="00BC02B5">
        <w:rPr>
          <w:i/>
        </w:rPr>
        <w:t>marching</w:t>
      </w:r>
      <w:r w:rsidRPr="005D7D6D">
        <w:t xml:space="preserve"> </w:t>
      </w:r>
      <w:r w:rsidRPr="00BC02B5">
        <w:rPr>
          <w:i/>
        </w:rPr>
        <w:t>band</w:t>
      </w:r>
      <w:r w:rsidRPr="005D7D6D">
        <w:t xml:space="preserve">. Melalui sistem yang telah dirancang, anggota dapat melakukan </w:t>
      </w:r>
      <w:r w:rsidRPr="005D7D6D">
        <w:rPr>
          <w:i/>
        </w:rPr>
        <w:t>login</w:t>
      </w:r>
      <w:r w:rsidRPr="005D7D6D">
        <w:t xml:space="preserve"> untuk masuk ke dalam akun masing-masing, mencatat p</w:t>
      </w:r>
      <w:r w:rsidR="00C22BD7">
        <w:t>resensi kehadiran</w:t>
      </w:r>
      <w:r w:rsidRPr="005D7D6D">
        <w:t xml:space="preserve">, serta melihat </w:t>
      </w:r>
      <w:r w:rsidR="00C853AA" w:rsidRPr="00C853AA">
        <w:rPr>
          <w:i/>
        </w:rPr>
        <w:t>Postingan</w:t>
      </w:r>
      <w:r w:rsidRPr="005D7D6D">
        <w:t xml:space="preserve"> atau infor</w:t>
      </w:r>
      <w:r w:rsidR="00BC02B5">
        <w:t>masi terbaru yang dibagikan</w:t>
      </w:r>
      <w:r w:rsidRPr="005D7D6D">
        <w:t>. Selain itu, anggota juga dapat memeriksa jadwal latihan yang telah dijadwalkan</w:t>
      </w:r>
      <w:r>
        <w:t xml:space="preserve">. </w:t>
      </w:r>
      <w:r w:rsidRPr="005D7D6D">
        <w:t xml:space="preserve">Fitur lainnya yang tersedia adalah kemampuan untuk mengedit profil pribadi, yang memungkinkan anggota memperbarui informasi diri secara langsung melalui platform. </w:t>
      </w:r>
    </w:p>
    <w:p w14:paraId="676621DE" w14:textId="77777777" w:rsidR="00663076" w:rsidRPr="00663076" w:rsidRDefault="00663076" w:rsidP="00663076">
      <w:pPr>
        <w:pStyle w:val="NoSpacing"/>
        <w:rPr>
          <w:lang w:val="id"/>
        </w:rPr>
      </w:pPr>
    </w:p>
    <w:p w14:paraId="404977B0" w14:textId="3BF23075" w:rsidR="00663076" w:rsidRDefault="00663076" w:rsidP="000A7C4F">
      <w:pPr>
        <w:pStyle w:val="BodyText"/>
        <w:numPr>
          <w:ilvl w:val="0"/>
          <w:numId w:val="36"/>
        </w:numPr>
        <w:ind w:left="1701" w:hanging="567"/>
      </w:pPr>
      <w:r>
        <w:t xml:space="preserve">Halaman </w:t>
      </w:r>
      <w:r w:rsidRPr="00663076">
        <w:rPr>
          <w:i/>
        </w:rPr>
        <w:t>Dashboard</w:t>
      </w:r>
      <w:r>
        <w:t xml:space="preserve"> Anggota</w:t>
      </w:r>
    </w:p>
    <w:p w14:paraId="485B1C75" w14:textId="6B674024" w:rsidR="00663076" w:rsidRDefault="00663076" w:rsidP="00663076">
      <w:pPr>
        <w:pStyle w:val="BodyText"/>
        <w:ind w:left="1134"/>
        <w:rPr>
          <w:color w:val="auto"/>
        </w:rPr>
      </w:pPr>
      <w:r w:rsidRPr="00663076">
        <w:t xml:space="preserve">Halaman </w:t>
      </w:r>
      <w:r w:rsidRPr="00663076">
        <w:rPr>
          <w:i/>
        </w:rPr>
        <w:t>dashboard</w:t>
      </w:r>
      <w:r w:rsidRPr="00663076">
        <w:t xml:space="preserve"> anggota merupakan halaman utama yang diakses oleh anggota setelah berhasil melakukan proses </w:t>
      </w:r>
      <w:r w:rsidRPr="00663076">
        <w:rPr>
          <w:i/>
        </w:rPr>
        <w:t>login</w:t>
      </w:r>
      <w:r w:rsidRPr="00663076">
        <w:t xml:space="preserve"> ke dalam sistem. Tampilan halaman </w:t>
      </w:r>
      <w:r w:rsidRPr="00663076">
        <w:rPr>
          <w:i/>
        </w:rPr>
        <w:t>dashboard</w:t>
      </w:r>
      <w:r>
        <w:t xml:space="preserve"> anggota dapat dilihat pada </w:t>
      </w:r>
      <w:r w:rsidRPr="00BC02B5">
        <w:rPr>
          <w:color w:val="auto"/>
        </w:rPr>
        <w:t>gambar 4.</w:t>
      </w:r>
      <w:r w:rsidR="00B232C5">
        <w:rPr>
          <w:color w:val="auto"/>
        </w:rPr>
        <w:t>13</w:t>
      </w:r>
      <w:r w:rsidR="00BC02B5" w:rsidRPr="00BC02B5">
        <w:rPr>
          <w:color w:val="auto"/>
        </w:rPr>
        <w:t>.</w:t>
      </w:r>
    </w:p>
    <w:p w14:paraId="6C4C5699" w14:textId="77777777" w:rsidR="00DE00B8" w:rsidRPr="00DE00B8" w:rsidRDefault="00DE00B8" w:rsidP="00DE00B8">
      <w:pPr>
        <w:pStyle w:val="NoSpacing"/>
        <w:rPr>
          <w:lang w:val="id"/>
        </w:rPr>
      </w:pPr>
    </w:p>
    <w:p w14:paraId="77A872AA" w14:textId="3B12E055" w:rsidR="00663076" w:rsidRDefault="00EA1890" w:rsidP="00DE00B8">
      <w:pPr>
        <w:pStyle w:val="NoSpacing"/>
        <w:jc w:val="right"/>
        <w:rPr>
          <w:lang w:val="id"/>
        </w:rPr>
      </w:pPr>
      <w:r>
        <w:rPr>
          <w:noProof/>
        </w:rPr>
        <w:drawing>
          <wp:inline distT="0" distB="0" distL="0" distR="0" wp14:anchorId="5E34EC00" wp14:editId="28F69B91">
            <wp:extent cx="4689475" cy="1409700"/>
            <wp:effectExtent l="0" t="0" r="0" b="0"/>
            <wp:docPr id="1797034024" name="Picture 179703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4" name="dashboard anggota.png"/>
                    <pic:cNvPicPr/>
                  </pic:nvPicPr>
                  <pic:blipFill rotWithShape="1">
                    <a:blip r:embed="rId119" cstate="print">
                      <a:extLst>
                        <a:ext uri="{28A0092B-C50C-407E-A947-70E740481C1C}">
                          <a14:useLocalDpi xmlns:a14="http://schemas.microsoft.com/office/drawing/2010/main" val="0"/>
                        </a:ext>
                      </a:extLst>
                    </a:blip>
                    <a:srcRect t="2" b="56751"/>
                    <a:stretch/>
                  </pic:blipFill>
                  <pic:spPr bwMode="auto">
                    <a:xfrm>
                      <a:off x="0" y="0"/>
                      <a:ext cx="4690800" cy="1410098"/>
                    </a:xfrm>
                    <a:prstGeom prst="rect">
                      <a:avLst/>
                    </a:prstGeom>
                    <a:ln>
                      <a:noFill/>
                    </a:ln>
                    <a:extLst>
                      <a:ext uri="{53640926-AAD7-44D8-BBD7-CCE9431645EC}">
                        <a14:shadowObscured xmlns:a14="http://schemas.microsoft.com/office/drawing/2010/main"/>
                      </a:ext>
                    </a:extLst>
                  </pic:spPr>
                </pic:pic>
              </a:graphicData>
            </a:graphic>
          </wp:inline>
        </w:drawing>
      </w:r>
    </w:p>
    <w:p w14:paraId="47A323D8" w14:textId="69D7BB4C" w:rsidR="00DE00B8" w:rsidRDefault="00DE00B8" w:rsidP="00DE00B8">
      <w:pPr>
        <w:pStyle w:val="Gambar41"/>
      </w:pPr>
      <w:bookmarkStart w:id="387" w:name="_Toc195951902"/>
      <w:r>
        <w:t xml:space="preserve">Halaman </w:t>
      </w:r>
      <w:r w:rsidRPr="00DE00B8">
        <w:rPr>
          <w:i/>
        </w:rPr>
        <w:t>Dashboard</w:t>
      </w:r>
      <w:r>
        <w:t xml:space="preserve"> Anggota</w:t>
      </w:r>
      <w:bookmarkEnd w:id="387"/>
    </w:p>
    <w:p w14:paraId="14394268" w14:textId="77777777" w:rsidR="00DE00B8" w:rsidRPr="00DE00B8" w:rsidRDefault="00DE00B8" w:rsidP="00DE00B8">
      <w:pPr>
        <w:pStyle w:val="NoSpacing"/>
        <w:rPr>
          <w:lang w:val="id-ID"/>
        </w:rPr>
      </w:pPr>
    </w:p>
    <w:p w14:paraId="078CD4FE" w14:textId="184A4139" w:rsidR="00663076" w:rsidRDefault="00663076" w:rsidP="00663076">
      <w:pPr>
        <w:pStyle w:val="BodyText"/>
        <w:ind w:left="1134"/>
      </w:pPr>
      <w:r w:rsidRPr="00663076">
        <w:t xml:space="preserve">Pada halaman </w:t>
      </w:r>
      <w:r w:rsidRPr="00BC02B5">
        <w:rPr>
          <w:i/>
        </w:rPr>
        <w:t>dashboard</w:t>
      </w:r>
      <w:r>
        <w:t xml:space="preserve"> anggota</w:t>
      </w:r>
      <w:r w:rsidRPr="00663076">
        <w:t xml:space="preserve"> ditampilkan beberapa </w:t>
      </w:r>
      <w:r w:rsidR="00C853AA" w:rsidRPr="00C853AA">
        <w:rPr>
          <w:i/>
        </w:rPr>
        <w:t>Postingan</w:t>
      </w:r>
      <w:r w:rsidRPr="00663076">
        <w:t xml:space="preserve"> terbaru yang diunggah oleh pelatih dan pembina, serta informasi terkait jadwal latihan. Selain itu, halaman dashboard menyediakan akses ke berbagai menu yang dapat digunakan oleh </w:t>
      </w:r>
      <w:r w:rsidRPr="00BC02B5">
        <w:rPr>
          <w:i/>
        </w:rPr>
        <w:t>anggota</w:t>
      </w:r>
      <w:r w:rsidRPr="00663076">
        <w:t xml:space="preserve">, antara lain menu presensi, </w:t>
      </w:r>
      <w:r w:rsidR="00C853AA" w:rsidRPr="00C853AA">
        <w:rPr>
          <w:i/>
        </w:rPr>
        <w:t>Postingan</w:t>
      </w:r>
      <w:r w:rsidRPr="00663076">
        <w:t>, dan profil.</w:t>
      </w:r>
    </w:p>
    <w:p w14:paraId="62C59D0A" w14:textId="77777777" w:rsidR="000740FD" w:rsidRPr="000740FD" w:rsidRDefault="000740FD" w:rsidP="000740FD">
      <w:pPr>
        <w:pStyle w:val="NoSpacing"/>
        <w:rPr>
          <w:lang w:val="id"/>
        </w:rPr>
      </w:pPr>
    </w:p>
    <w:p w14:paraId="5AF27854" w14:textId="0FD24E93" w:rsidR="000740FD" w:rsidRDefault="000740FD" w:rsidP="000A7C4F">
      <w:pPr>
        <w:pStyle w:val="BodyText"/>
        <w:numPr>
          <w:ilvl w:val="0"/>
          <w:numId w:val="36"/>
        </w:numPr>
        <w:ind w:left="1701" w:hanging="567"/>
      </w:pPr>
      <w:r>
        <w:t xml:space="preserve">Halaman </w:t>
      </w:r>
      <w:r w:rsidR="00C853AA" w:rsidRPr="00C853AA">
        <w:rPr>
          <w:i/>
        </w:rPr>
        <w:t>Scan</w:t>
      </w:r>
      <w:r w:rsidR="00C853AA">
        <w:t xml:space="preserve"> </w:t>
      </w:r>
      <w:r w:rsidR="00C853AA" w:rsidRPr="00C853AA">
        <w:rPr>
          <w:i/>
        </w:rPr>
        <w:t>Presence</w:t>
      </w:r>
      <w:r>
        <w:t xml:space="preserve"> Anggota</w:t>
      </w:r>
    </w:p>
    <w:p w14:paraId="3218C3FD" w14:textId="7649F89D" w:rsidR="000740FD" w:rsidRDefault="00AA7660" w:rsidP="000740FD">
      <w:pPr>
        <w:pStyle w:val="BodyText"/>
        <w:ind w:left="1134"/>
        <w:rPr>
          <w:color w:val="FF0000"/>
        </w:rPr>
      </w:pPr>
      <w:r w:rsidRPr="00AA7660">
        <w:t xml:space="preserve">Halaman presensi anggota merupakan halaman yang berfungsi untuk memfasilitasi anggota MB Oasis Mansa dalam melakukan presensi secara </w:t>
      </w:r>
      <w:r w:rsidRPr="00AA7660">
        <w:lastRenderedPageBreak/>
        <w:t>mandiri melalui sistem. Halaman ini akan muncul ketika anggota mengklik menu Presensi pada sistem. Tampilan halaman pre</w:t>
      </w:r>
      <w:r>
        <w:t>sensi anggota ditunjukkan pada g</w:t>
      </w:r>
      <w:r w:rsidR="00C853AA">
        <w:t>ambar 4.</w:t>
      </w:r>
      <w:r w:rsidR="00B232C5">
        <w:t>14</w:t>
      </w:r>
      <w:r w:rsidRPr="00AA7660">
        <w:t>.</w:t>
      </w:r>
    </w:p>
    <w:p w14:paraId="4878E545" w14:textId="77777777" w:rsidR="00DE00B8" w:rsidRPr="00DE00B8" w:rsidRDefault="00DE00B8" w:rsidP="00DE00B8">
      <w:pPr>
        <w:pStyle w:val="NoSpacing"/>
        <w:rPr>
          <w:lang w:val="id"/>
        </w:rPr>
      </w:pPr>
    </w:p>
    <w:p w14:paraId="26F3A299" w14:textId="428CE4F0" w:rsidR="000740FD" w:rsidRDefault="00EA1890" w:rsidP="00DE00B8">
      <w:pPr>
        <w:pStyle w:val="NoSpacing"/>
        <w:jc w:val="right"/>
        <w:rPr>
          <w:lang w:val="id"/>
        </w:rPr>
      </w:pPr>
      <w:r>
        <w:rPr>
          <w:noProof/>
        </w:rPr>
        <w:drawing>
          <wp:inline distT="0" distB="0" distL="0" distR="0" wp14:anchorId="3237B48A" wp14:editId="4DAAC6B6">
            <wp:extent cx="4689475" cy="1720850"/>
            <wp:effectExtent l="0" t="0" r="0" b="0"/>
            <wp:docPr id="1797034025" name="Picture 1797034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5" name="127.0.0.1_8000_presence_scan.png"/>
                    <pic:cNvPicPr/>
                  </pic:nvPicPr>
                  <pic:blipFill rotWithShape="1">
                    <a:blip r:embed="rId120" cstate="print">
                      <a:extLst>
                        <a:ext uri="{28A0092B-C50C-407E-A947-70E740481C1C}">
                          <a14:useLocalDpi xmlns:a14="http://schemas.microsoft.com/office/drawing/2010/main" val="0"/>
                        </a:ext>
                      </a:extLst>
                    </a:blip>
                    <a:srcRect t="1" b="47206"/>
                    <a:stretch/>
                  </pic:blipFill>
                  <pic:spPr bwMode="auto">
                    <a:xfrm>
                      <a:off x="0" y="0"/>
                      <a:ext cx="4690800" cy="1721336"/>
                    </a:xfrm>
                    <a:prstGeom prst="rect">
                      <a:avLst/>
                    </a:prstGeom>
                    <a:ln>
                      <a:noFill/>
                    </a:ln>
                    <a:extLst>
                      <a:ext uri="{53640926-AAD7-44D8-BBD7-CCE9431645EC}">
                        <a14:shadowObscured xmlns:a14="http://schemas.microsoft.com/office/drawing/2010/main"/>
                      </a:ext>
                    </a:extLst>
                  </pic:spPr>
                </pic:pic>
              </a:graphicData>
            </a:graphic>
          </wp:inline>
        </w:drawing>
      </w:r>
    </w:p>
    <w:p w14:paraId="6B546613" w14:textId="01B866EC" w:rsidR="00DE00B8" w:rsidRDefault="00DE00B8" w:rsidP="00DE00B8">
      <w:pPr>
        <w:pStyle w:val="Gambar41"/>
      </w:pPr>
      <w:bookmarkStart w:id="388" w:name="_Toc195951903"/>
      <w:r>
        <w:t xml:space="preserve">Halaman </w:t>
      </w:r>
      <w:r w:rsidR="00C853AA" w:rsidRPr="00C853AA">
        <w:rPr>
          <w:i/>
          <w:lang w:val="en-US"/>
        </w:rPr>
        <w:t>Scan</w:t>
      </w:r>
      <w:r w:rsidR="00C853AA">
        <w:rPr>
          <w:lang w:val="en-US"/>
        </w:rPr>
        <w:t xml:space="preserve"> </w:t>
      </w:r>
      <w:r w:rsidR="00C853AA" w:rsidRPr="00C853AA">
        <w:rPr>
          <w:i/>
          <w:lang w:val="en-US"/>
        </w:rPr>
        <w:t>Presence</w:t>
      </w:r>
      <w:r>
        <w:t xml:space="preserve"> Anggota</w:t>
      </w:r>
      <w:bookmarkEnd w:id="388"/>
    </w:p>
    <w:p w14:paraId="1EE8A292" w14:textId="77777777" w:rsidR="00DE00B8" w:rsidRPr="00DE00B8" w:rsidRDefault="00DE00B8" w:rsidP="00DE00B8">
      <w:pPr>
        <w:pStyle w:val="NoSpacing"/>
        <w:rPr>
          <w:lang w:val="id-ID"/>
        </w:rPr>
      </w:pPr>
    </w:p>
    <w:p w14:paraId="6152A467" w14:textId="5B48ED5D" w:rsidR="000740FD" w:rsidRDefault="000740FD" w:rsidP="000740FD">
      <w:pPr>
        <w:pStyle w:val="BodyText"/>
        <w:ind w:left="1134"/>
      </w:pPr>
      <w:r w:rsidRPr="000740FD">
        <w:t xml:space="preserve">Halaman presensi anggota menampilkan fitur QR </w:t>
      </w:r>
      <w:r w:rsidRPr="000740FD">
        <w:rPr>
          <w:i/>
        </w:rPr>
        <w:t>Code</w:t>
      </w:r>
      <w:r w:rsidRPr="000740FD">
        <w:t xml:space="preserve"> </w:t>
      </w:r>
      <w:r w:rsidRPr="000740FD">
        <w:rPr>
          <w:i/>
        </w:rPr>
        <w:t>Scanner</w:t>
      </w:r>
      <w:r w:rsidRPr="000740FD">
        <w:t xml:space="preserve"> yang memungkinkan pengguna untuk memindai QR </w:t>
      </w:r>
      <w:r w:rsidRPr="000740FD">
        <w:rPr>
          <w:i/>
        </w:rPr>
        <w:t>code</w:t>
      </w:r>
      <w:r w:rsidRPr="000740FD">
        <w:t xml:space="preserve"> absensi yang disediakan oleh pelatih. Selain itu, halaman ini juga dilengkapi dengan panduan atau langkah-langkah presensi agar memudahkan anggota dalam melakukan proses kehadiran secara mandiri melalui sistem.</w:t>
      </w:r>
      <w:r w:rsidR="00B232C5">
        <w:t xml:space="preserve"> </w:t>
      </w:r>
      <w:r w:rsidR="00B232C5" w:rsidRPr="00B232C5">
        <w:t>Pada halaman ini juga diterapkan validasi terhadap status aktif presensi. Sebagai contoh, apabila status presensi telah dinonaktifkan oleh admin atau pelatih, maka ketika anggota melakukan presensi, kehadirannya tidak akan tercatat dalam sistem. Tampilan sistem ketika kondisi ini terjadi dapat dilihat pada Gambar 4.15.</w:t>
      </w:r>
    </w:p>
    <w:p w14:paraId="17C6EDA4" w14:textId="77777777" w:rsidR="00B232C5" w:rsidRDefault="00B232C5" w:rsidP="00B232C5">
      <w:pPr>
        <w:pStyle w:val="NoSpacing"/>
        <w:rPr>
          <w:lang w:val="id"/>
        </w:rPr>
      </w:pPr>
    </w:p>
    <w:p w14:paraId="459772C9" w14:textId="6E514C60" w:rsidR="00B232C5" w:rsidRDefault="00FE0C08" w:rsidP="00B232C5">
      <w:pPr>
        <w:pStyle w:val="NoSpacing"/>
        <w:jc w:val="right"/>
        <w:rPr>
          <w:lang w:val="id"/>
        </w:rPr>
      </w:pPr>
      <w:r>
        <w:rPr>
          <w:noProof/>
        </w:rPr>
        <w:drawing>
          <wp:inline distT="0" distB="0" distL="0" distR="0" wp14:anchorId="3FEBEE38" wp14:editId="1AB9AF38">
            <wp:extent cx="4687941" cy="1143000"/>
            <wp:effectExtent l="0" t="0" r="0" b="0"/>
            <wp:docPr id="978020390" name="Picture 978020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0" name="127.0.0.1_8000_presence_scan (1).png"/>
                    <pic:cNvPicPr/>
                  </pic:nvPicPr>
                  <pic:blipFill rotWithShape="1">
                    <a:blip r:embed="rId121" cstate="print">
                      <a:extLst>
                        <a:ext uri="{28A0092B-C50C-407E-A947-70E740481C1C}">
                          <a14:useLocalDpi xmlns:a14="http://schemas.microsoft.com/office/drawing/2010/main" val="0"/>
                        </a:ext>
                      </a:extLst>
                    </a:blip>
                    <a:srcRect t="31660" b="30546"/>
                    <a:stretch/>
                  </pic:blipFill>
                  <pic:spPr bwMode="auto">
                    <a:xfrm>
                      <a:off x="0" y="0"/>
                      <a:ext cx="4690800" cy="1143697"/>
                    </a:xfrm>
                    <a:prstGeom prst="rect">
                      <a:avLst/>
                    </a:prstGeom>
                    <a:ln>
                      <a:noFill/>
                    </a:ln>
                    <a:extLst>
                      <a:ext uri="{53640926-AAD7-44D8-BBD7-CCE9431645EC}">
                        <a14:shadowObscured xmlns:a14="http://schemas.microsoft.com/office/drawing/2010/main"/>
                      </a:ext>
                    </a:extLst>
                  </pic:spPr>
                </pic:pic>
              </a:graphicData>
            </a:graphic>
          </wp:inline>
        </w:drawing>
      </w:r>
    </w:p>
    <w:p w14:paraId="1475BFED" w14:textId="462F93C1" w:rsidR="00F47B18" w:rsidRPr="00B232C5" w:rsidRDefault="00F47B18" w:rsidP="00F47B18">
      <w:pPr>
        <w:pStyle w:val="Gambar41"/>
      </w:pPr>
      <w:bookmarkStart w:id="389" w:name="_Toc195951904"/>
      <w:r>
        <w:t>Scan Presensi Status Tidak Aktif</w:t>
      </w:r>
      <w:bookmarkEnd w:id="389"/>
    </w:p>
    <w:p w14:paraId="32AF2CDC" w14:textId="77777777" w:rsidR="000740FD" w:rsidRPr="000740FD" w:rsidRDefault="000740FD" w:rsidP="000740FD">
      <w:pPr>
        <w:pStyle w:val="NoSpacing"/>
        <w:rPr>
          <w:lang w:val="id"/>
        </w:rPr>
      </w:pPr>
    </w:p>
    <w:p w14:paraId="6BB187B8" w14:textId="0F2D1B63" w:rsidR="000740FD" w:rsidRDefault="000740FD" w:rsidP="000A7C4F">
      <w:pPr>
        <w:pStyle w:val="BodyText"/>
        <w:numPr>
          <w:ilvl w:val="0"/>
          <w:numId w:val="36"/>
        </w:numPr>
        <w:ind w:left="1701" w:hanging="567"/>
      </w:pPr>
      <w:r>
        <w:t xml:space="preserve">Halaman </w:t>
      </w:r>
      <w:r w:rsidR="004A409F" w:rsidRPr="004A409F">
        <w:rPr>
          <w:i/>
        </w:rPr>
        <w:t>Post</w:t>
      </w:r>
      <w:r>
        <w:t xml:space="preserve"> Anggota</w:t>
      </w:r>
    </w:p>
    <w:p w14:paraId="0558D183" w14:textId="623FF242" w:rsidR="000740FD" w:rsidRDefault="005F1D64" w:rsidP="000740FD">
      <w:pPr>
        <w:pStyle w:val="BodyText"/>
        <w:ind w:left="1134"/>
        <w:rPr>
          <w:color w:val="auto"/>
        </w:rPr>
      </w:pPr>
      <w:r w:rsidRPr="005F1D64">
        <w:t xml:space="preserve">Halaman </w:t>
      </w:r>
      <w:r w:rsidR="004A409F" w:rsidRPr="004A409F">
        <w:rPr>
          <w:i/>
        </w:rPr>
        <w:t>post</w:t>
      </w:r>
      <w:r w:rsidRPr="005F1D64">
        <w:t xml:space="preserve"> anggota merupakan halaman yang menampilkan berbagai </w:t>
      </w:r>
      <w:r w:rsidR="00C853AA" w:rsidRPr="00C853AA">
        <w:rPr>
          <w:i/>
        </w:rPr>
        <w:t>Postingan</w:t>
      </w:r>
      <w:r w:rsidRPr="005F1D64">
        <w:t xml:space="preserve"> yang dikirim oleh pelatih dan pembina.</w:t>
      </w:r>
      <w:r w:rsidR="000740FD">
        <w:t xml:space="preserve"> Tampilan halaman </w:t>
      </w:r>
      <w:r w:rsidR="004A409F" w:rsidRPr="004A409F">
        <w:rPr>
          <w:i/>
        </w:rPr>
        <w:t>post</w:t>
      </w:r>
      <w:r w:rsidR="000740FD">
        <w:t xml:space="preserve"> anggota dapat dilihat pada </w:t>
      </w:r>
      <w:r w:rsidR="000740FD" w:rsidRPr="00DE00B8">
        <w:rPr>
          <w:color w:val="auto"/>
        </w:rPr>
        <w:t>gambar 4.</w:t>
      </w:r>
      <w:r w:rsidR="00F47B18">
        <w:rPr>
          <w:color w:val="auto"/>
        </w:rPr>
        <w:t>16</w:t>
      </w:r>
      <w:r w:rsidR="00DE00B8" w:rsidRPr="00DE00B8">
        <w:rPr>
          <w:color w:val="auto"/>
        </w:rPr>
        <w:t>.</w:t>
      </w:r>
    </w:p>
    <w:p w14:paraId="23893030" w14:textId="77777777" w:rsidR="00DE00B8" w:rsidRPr="00DE00B8" w:rsidRDefault="00DE00B8" w:rsidP="00DE00B8">
      <w:pPr>
        <w:pStyle w:val="NoSpacing"/>
        <w:rPr>
          <w:lang w:val="id"/>
        </w:rPr>
      </w:pPr>
    </w:p>
    <w:p w14:paraId="7F75BB3F" w14:textId="6A819EAD" w:rsidR="00DE00B8" w:rsidRPr="00DE00B8" w:rsidRDefault="00FE0C08" w:rsidP="00DE00B8">
      <w:pPr>
        <w:pStyle w:val="NoSpacing"/>
        <w:jc w:val="right"/>
        <w:rPr>
          <w:lang w:val="id"/>
        </w:rPr>
      </w:pPr>
      <w:r>
        <w:rPr>
          <w:noProof/>
        </w:rPr>
        <w:lastRenderedPageBreak/>
        <w:drawing>
          <wp:inline distT="0" distB="0" distL="0" distR="0" wp14:anchorId="09B14CD6" wp14:editId="30C99E98">
            <wp:extent cx="4690206" cy="1812471"/>
            <wp:effectExtent l="0" t="0" r="0" b="0"/>
            <wp:docPr id="978020393" name="Picture 978020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3" name="127.0.0.1_8000_post_member.png"/>
                    <pic:cNvPicPr/>
                  </pic:nvPicPr>
                  <pic:blipFill rotWithShape="1">
                    <a:blip r:embed="rId122" cstate="print">
                      <a:extLst>
                        <a:ext uri="{28A0092B-C50C-407E-A947-70E740481C1C}">
                          <a14:useLocalDpi xmlns:a14="http://schemas.microsoft.com/office/drawing/2010/main" val="0"/>
                        </a:ext>
                      </a:extLst>
                    </a:blip>
                    <a:srcRect b="44404"/>
                    <a:stretch/>
                  </pic:blipFill>
                  <pic:spPr bwMode="auto">
                    <a:xfrm>
                      <a:off x="0" y="0"/>
                      <a:ext cx="4690800" cy="1812701"/>
                    </a:xfrm>
                    <a:prstGeom prst="rect">
                      <a:avLst/>
                    </a:prstGeom>
                    <a:ln>
                      <a:noFill/>
                    </a:ln>
                    <a:extLst>
                      <a:ext uri="{53640926-AAD7-44D8-BBD7-CCE9431645EC}">
                        <a14:shadowObscured xmlns:a14="http://schemas.microsoft.com/office/drawing/2010/main"/>
                      </a:ext>
                    </a:extLst>
                  </pic:spPr>
                </pic:pic>
              </a:graphicData>
            </a:graphic>
          </wp:inline>
        </w:drawing>
      </w:r>
    </w:p>
    <w:p w14:paraId="40A11902" w14:textId="0FE95823" w:rsidR="005F1D64" w:rsidRDefault="00DE00B8" w:rsidP="00DE00B8">
      <w:pPr>
        <w:pStyle w:val="Gambar41"/>
      </w:pPr>
      <w:bookmarkStart w:id="390" w:name="_Toc195951905"/>
      <w:r>
        <w:t xml:space="preserve">Halaman </w:t>
      </w:r>
      <w:r w:rsidR="004A409F" w:rsidRPr="004A409F">
        <w:rPr>
          <w:i/>
        </w:rPr>
        <w:t>Post</w:t>
      </w:r>
      <w:r>
        <w:t xml:space="preserve"> Anggota</w:t>
      </w:r>
      <w:bookmarkEnd w:id="390"/>
    </w:p>
    <w:p w14:paraId="4B8AB687" w14:textId="77777777" w:rsidR="00DE00B8" w:rsidRPr="00DE00B8" w:rsidRDefault="00DE00B8" w:rsidP="00DE00B8">
      <w:pPr>
        <w:pStyle w:val="NoSpacing"/>
        <w:rPr>
          <w:lang w:val="id-ID"/>
        </w:rPr>
      </w:pPr>
    </w:p>
    <w:p w14:paraId="2B020A8D" w14:textId="09F1E61A" w:rsidR="000740FD" w:rsidRDefault="005F1D64" w:rsidP="005F1D64">
      <w:pPr>
        <w:pStyle w:val="BodyText"/>
        <w:ind w:left="1134"/>
      </w:pPr>
      <w:r w:rsidRPr="005F1D64">
        <w:t xml:space="preserve">Halaman </w:t>
      </w:r>
      <w:r w:rsidR="004A409F" w:rsidRPr="004A409F">
        <w:rPr>
          <w:i/>
        </w:rPr>
        <w:t>post</w:t>
      </w:r>
      <w:r w:rsidRPr="005F1D64">
        <w:t xml:space="preserve"> anggota berfungsi untuk menampilkan berbagai informasi atau pengumuman yang dipublikasikan oleh pelatih dan pembina, sehingga anggota dapat memperoleh informasi terbaru secara langsung melalui sistem.</w:t>
      </w:r>
    </w:p>
    <w:p w14:paraId="36CA6F8E" w14:textId="77777777" w:rsidR="007D29AF" w:rsidRDefault="007D29AF" w:rsidP="007D29AF">
      <w:pPr>
        <w:pStyle w:val="NoSpacing"/>
        <w:rPr>
          <w:lang w:val="id"/>
        </w:rPr>
      </w:pPr>
    </w:p>
    <w:p w14:paraId="3F6FACA5" w14:textId="11CAF014" w:rsidR="00EC7FB8" w:rsidRDefault="00EC7FB8" w:rsidP="00EC7FB8">
      <w:pPr>
        <w:pStyle w:val="BodyText"/>
        <w:numPr>
          <w:ilvl w:val="0"/>
          <w:numId w:val="36"/>
        </w:numPr>
        <w:ind w:left="1701" w:hanging="567"/>
      </w:pPr>
      <w:r>
        <w:t xml:space="preserve">Halaman </w:t>
      </w:r>
      <w:r w:rsidR="00C853AA">
        <w:rPr>
          <w:i/>
        </w:rPr>
        <w:t>Attendance</w:t>
      </w:r>
      <w:r w:rsidR="00C853AA">
        <w:t xml:space="preserve"> Anggota</w:t>
      </w:r>
    </w:p>
    <w:p w14:paraId="63283FB4" w14:textId="5A60E0F9" w:rsidR="00EC7FB8" w:rsidRDefault="00EC7FB8" w:rsidP="00EC7FB8">
      <w:pPr>
        <w:pStyle w:val="BodyText"/>
        <w:ind w:left="1134"/>
      </w:pPr>
      <w:r>
        <w:t>Halaman Lihat Kehadiran merupakan halaman yang menampilkan detail kehadiran anggota. Tampilan halaman kehadira</w:t>
      </w:r>
      <w:r w:rsidR="006A3BA6">
        <w:t>n d</w:t>
      </w:r>
      <w:r w:rsidR="00F47B18">
        <w:t>apat dilihat pada gambar 4.17</w:t>
      </w:r>
      <w:r>
        <w:t>.</w:t>
      </w:r>
    </w:p>
    <w:p w14:paraId="100F3E6D" w14:textId="77777777" w:rsidR="00EC7FB8" w:rsidRDefault="00EC7FB8" w:rsidP="00EC7FB8">
      <w:pPr>
        <w:pStyle w:val="NoSpacing"/>
        <w:rPr>
          <w:lang w:val="id"/>
        </w:rPr>
      </w:pPr>
    </w:p>
    <w:p w14:paraId="33DA888E" w14:textId="6785D20E" w:rsidR="00EC7FB8" w:rsidRDefault="00FE0C08" w:rsidP="00EC7FB8">
      <w:pPr>
        <w:pStyle w:val="NoSpacing"/>
        <w:jc w:val="right"/>
        <w:rPr>
          <w:lang w:val="id"/>
        </w:rPr>
      </w:pPr>
      <w:r>
        <w:rPr>
          <w:noProof/>
        </w:rPr>
        <w:drawing>
          <wp:inline distT="0" distB="0" distL="0" distR="0" wp14:anchorId="13D84492" wp14:editId="3B3FDFC3">
            <wp:extent cx="4690206" cy="1649186"/>
            <wp:effectExtent l="0" t="0" r="0" b="8255"/>
            <wp:docPr id="978020394" name="Picture 978020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4" name="127.0.0.1_8000_presence_member.png"/>
                    <pic:cNvPicPr/>
                  </pic:nvPicPr>
                  <pic:blipFill rotWithShape="1">
                    <a:blip r:embed="rId123" cstate="print">
                      <a:extLst>
                        <a:ext uri="{28A0092B-C50C-407E-A947-70E740481C1C}">
                          <a14:useLocalDpi xmlns:a14="http://schemas.microsoft.com/office/drawing/2010/main" val="0"/>
                        </a:ext>
                      </a:extLst>
                    </a:blip>
                    <a:srcRect b="49413"/>
                    <a:stretch/>
                  </pic:blipFill>
                  <pic:spPr bwMode="auto">
                    <a:xfrm>
                      <a:off x="0" y="0"/>
                      <a:ext cx="4690800" cy="1649395"/>
                    </a:xfrm>
                    <a:prstGeom prst="rect">
                      <a:avLst/>
                    </a:prstGeom>
                    <a:ln>
                      <a:noFill/>
                    </a:ln>
                    <a:extLst>
                      <a:ext uri="{53640926-AAD7-44D8-BBD7-CCE9431645EC}">
                        <a14:shadowObscured xmlns:a14="http://schemas.microsoft.com/office/drawing/2010/main"/>
                      </a:ext>
                    </a:extLst>
                  </pic:spPr>
                </pic:pic>
              </a:graphicData>
            </a:graphic>
          </wp:inline>
        </w:drawing>
      </w:r>
    </w:p>
    <w:p w14:paraId="5AD243EF" w14:textId="7928023F" w:rsidR="00EC7FB8" w:rsidRDefault="00EC7FB8" w:rsidP="00EC7FB8">
      <w:pPr>
        <w:pStyle w:val="Gambar41"/>
      </w:pPr>
      <w:bookmarkStart w:id="391" w:name="_Toc195951906"/>
      <w:r>
        <w:t xml:space="preserve">Halaman </w:t>
      </w:r>
      <w:r w:rsidR="00C853AA" w:rsidRPr="00C853AA">
        <w:rPr>
          <w:i/>
          <w:lang w:val="en-US"/>
        </w:rPr>
        <w:t>Attendance</w:t>
      </w:r>
      <w:r>
        <w:t xml:space="preserve"> Anggota</w:t>
      </w:r>
      <w:bookmarkEnd w:id="391"/>
    </w:p>
    <w:p w14:paraId="5D82DC62" w14:textId="77777777" w:rsidR="00EC7FB8" w:rsidRDefault="00EC7FB8" w:rsidP="00EC7FB8">
      <w:pPr>
        <w:pStyle w:val="NoSpacing"/>
        <w:rPr>
          <w:lang w:val="id-ID"/>
        </w:rPr>
      </w:pPr>
    </w:p>
    <w:p w14:paraId="004D7405" w14:textId="2E23F677" w:rsidR="00EC7FB8" w:rsidRDefault="00EC7FB8" w:rsidP="00EC7FB8">
      <w:pPr>
        <w:pStyle w:val="BodyText"/>
        <w:ind w:left="1134"/>
      </w:pPr>
      <w:r>
        <w:t>Halaman k</w:t>
      </w:r>
      <w:r w:rsidRPr="00EC7FB8">
        <w:t>ehadiran menyajikan informasi mengenai riwayat kehadiran. Anggota dapat melihat detail kehadiran dengan menekan tombol 'Lihat'.</w:t>
      </w:r>
    </w:p>
    <w:p w14:paraId="2C525152" w14:textId="77777777" w:rsidR="00EC7FB8" w:rsidRDefault="00EC7FB8" w:rsidP="00EC7FB8">
      <w:pPr>
        <w:pStyle w:val="NoSpacing"/>
        <w:rPr>
          <w:lang w:val="id"/>
        </w:rPr>
      </w:pPr>
    </w:p>
    <w:p w14:paraId="34B30787" w14:textId="3493EB3A" w:rsidR="00EC7FB8" w:rsidRDefault="00EC7FB8" w:rsidP="00EC7FB8">
      <w:pPr>
        <w:pStyle w:val="BodyText"/>
        <w:numPr>
          <w:ilvl w:val="0"/>
          <w:numId w:val="36"/>
        </w:numPr>
        <w:ind w:left="1701" w:hanging="567"/>
      </w:pPr>
      <w:r>
        <w:t xml:space="preserve">Halaman </w:t>
      </w:r>
      <w:r w:rsidR="00C853AA" w:rsidRPr="00C853AA">
        <w:rPr>
          <w:i/>
        </w:rPr>
        <w:t>Report</w:t>
      </w:r>
      <w:r w:rsidR="00C853AA">
        <w:rPr>
          <w:i/>
        </w:rPr>
        <w:t xml:space="preserve"> </w:t>
      </w:r>
      <w:r w:rsidR="00C853AA" w:rsidRPr="00C853AA">
        <w:t>Anggota</w:t>
      </w:r>
    </w:p>
    <w:p w14:paraId="3B0B4B49" w14:textId="0B9584EC" w:rsidR="00EC7FB8" w:rsidRDefault="00EC7FB8" w:rsidP="00EC7FB8">
      <w:pPr>
        <w:pStyle w:val="BodyText"/>
        <w:ind w:left="1134"/>
      </w:pPr>
      <w:r>
        <w:t xml:space="preserve">Halaman Laporan Nilai merupakan halaman yang menampilkan nilai anggota pada setiap semester. Tampilan halaman laporan dapat dilihat pada </w:t>
      </w:r>
      <w:r w:rsidR="00F47B18">
        <w:t>gambar 4.18</w:t>
      </w:r>
      <w:r>
        <w:t>.</w:t>
      </w:r>
    </w:p>
    <w:p w14:paraId="201B3CC4" w14:textId="77777777" w:rsidR="00EC7FB8" w:rsidRDefault="00EC7FB8" w:rsidP="00EC7FB8">
      <w:pPr>
        <w:pStyle w:val="NoSpacing"/>
        <w:rPr>
          <w:lang w:val="id"/>
        </w:rPr>
      </w:pPr>
    </w:p>
    <w:p w14:paraId="4C8A4DBA" w14:textId="49E134C3" w:rsidR="00EC7FB8" w:rsidRDefault="00FE0C08" w:rsidP="00EC7FB8">
      <w:pPr>
        <w:pStyle w:val="NoSpacing"/>
        <w:jc w:val="right"/>
        <w:rPr>
          <w:lang w:val="id"/>
        </w:rPr>
      </w:pPr>
      <w:r>
        <w:rPr>
          <w:noProof/>
        </w:rPr>
        <w:drawing>
          <wp:inline distT="0" distB="0" distL="0" distR="0" wp14:anchorId="5FB20AFC" wp14:editId="6273DADE">
            <wp:extent cx="4689436" cy="1883229"/>
            <wp:effectExtent l="0" t="0" r="0" b="3175"/>
            <wp:docPr id="978020395" name="Picture 978020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5" name="127.0.0.1_8000_assessment_member.png"/>
                    <pic:cNvPicPr/>
                  </pic:nvPicPr>
                  <pic:blipFill rotWithShape="1">
                    <a:blip r:embed="rId124" cstate="print">
                      <a:extLst>
                        <a:ext uri="{28A0092B-C50C-407E-A947-70E740481C1C}">
                          <a14:useLocalDpi xmlns:a14="http://schemas.microsoft.com/office/drawing/2010/main" val="0"/>
                        </a:ext>
                      </a:extLst>
                    </a:blip>
                    <a:srcRect t="-1" b="42225"/>
                    <a:stretch/>
                  </pic:blipFill>
                  <pic:spPr bwMode="auto">
                    <a:xfrm>
                      <a:off x="0" y="0"/>
                      <a:ext cx="4690800" cy="1883777"/>
                    </a:xfrm>
                    <a:prstGeom prst="rect">
                      <a:avLst/>
                    </a:prstGeom>
                    <a:ln>
                      <a:noFill/>
                    </a:ln>
                    <a:extLst>
                      <a:ext uri="{53640926-AAD7-44D8-BBD7-CCE9431645EC}">
                        <a14:shadowObscured xmlns:a14="http://schemas.microsoft.com/office/drawing/2010/main"/>
                      </a:ext>
                    </a:extLst>
                  </pic:spPr>
                </pic:pic>
              </a:graphicData>
            </a:graphic>
          </wp:inline>
        </w:drawing>
      </w:r>
    </w:p>
    <w:p w14:paraId="4134ADF1" w14:textId="23C52260" w:rsidR="00EC7FB8" w:rsidRDefault="00EC7FB8" w:rsidP="00EC7FB8">
      <w:pPr>
        <w:pStyle w:val="Gambar41"/>
      </w:pPr>
      <w:bookmarkStart w:id="392" w:name="_Toc195951907"/>
      <w:r>
        <w:t xml:space="preserve">Halaman </w:t>
      </w:r>
      <w:r w:rsidR="00C853AA" w:rsidRPr="00C853AA">
        <w:rPr>
          <w:i/>
          <w:lang w:val="en-US"/>
        </w:rPr>
        <w:t>Report</w:t>
      </w:r>
      <w:r>
        <w:t xml:space="preserve"> Anggota</w:t>
      </w:r>
      <w:bookmarkEnd w:id="392"/>
    </w:p>
    <w:p w14:paraId="55FDB74F" w14:textId="77777777" w:rsidR="00EC7FB8" w:rsidRDefault="00EC7FB8" w:rsidP="00EC7FB8">
      <w:pPr>
        <w:pStyle w:val="NoSpacing"/>
        <w:rPr>
          <w:lang w:val="id-ID"/>
        </w:rPr>
      </w:pPr>
    </w:p>
    <w:p w14:paraId="016E32CF" w14:textId="0F3BE313" w:rsidR="00EC7FB8" w:rsidRDefault="00C853AA" w:rsidP="00EC7FB8">
      <w:pPr>
        <w:pStyle w:val="BodyText"/>
        <w:ind w:left="1134"/>
      </w:pPr>
      <w:r w:rsidRPr="00C853AA">
        <w:t>Halaman laporan memuat informasi mengenai penilaian anggota yang diberikan oleh pelatih pada setiap akhir semester. Penilaian tersebut mencakup aspek teknik, sikap, kerapian, dan disiplin.</w:t>
      </w:r>
    </w:p>
    <w:p w14:paraId="3E525221" w14:textId="77777777" w:rsidR="00EC7FB8" w:rsidRPr="00EC7FB8" w:rsidRDefault="00EC7FB8" w:rsidP="00EC7FB8">
      <w:pPr>
        <w:pStyle w:val="NoSpacing"/>
        <w:rPr>
          <w:lang w:val="id"/>
        </w:rPr>
      </w:pPr>
    </w:p>
    <w:p w14:paraId="6A6FD6A9" w14:textId="6F2BEFAB" w:rsidR="008C6C59" w:rsidRDefault="008C6C59" w:rsidP="000A7C4F">
      <w:pPr>
        <w:pStyle w:val="BodyText"/>
        <w:numPr>
          <w:ilvl w:val="0"/>
          <w:numId w:val="36"/>
        </w:numPr>
        <w:ind w:left="1701" w:hanging="567"/>
      </w:pPr>
      <w:r>
        <w:t>Halaman</w:t>
      </w:r>
      <w:r w:rsidR="007D29AF">
        <w:t xml:space="preserve"> </w:t>
      </w:r>
      <w:r w:rsidR="00C853AA" w:rsidRPr="00C853AA">
        <w:rPr>
          <w:i/>
        </w:rPr>
        <w:t>Profile</w:t>
      </w:r>
      <w:r w:rsidR="007D29AF">
        <w:t xml:space="preserve"> Anggota</w:t>
      </w:r>
    </w:p>
    <w:p w14:paraId="0F265F73" w14:textId="1362CBE1" w:rsidR="007D29AF" w:rsidRDefault="007D29AF" w:rsidP="007D29AF">
      <w:pPr>
        <w:pStyle w:val="BodyText"/>
        <w:ind w:left="1134"/>
      </w:pPr>
      <w:r w:rsidRPr="007D29AF">
        <w:t>Halaman profil anggota merupakan halaman yang berfungsi untuk menampilkan informasi profil pengguna yang telah terdaftar dalam sistem.</w:t>
      </w:r>
      <w:r>
        <w:t xml:space="preserve"> Tampilan halaman profil anggota daoat dilihat pada gambar 4.</w:t>
      </w:r>
      <w:r w:rsidR="00F47B18">
        <w:t>19</w:t>
      </w:r>
      <w:r w:rsidR="00DE00B8">
        <w:t>.</w:t>
      </w:r>
    </w:p>
    <w:p w14:paraId="14A373AC" w14:textId="77777777" w:rsidR="000E0F49" w:rsidRPr="000E0F49" w:rsidRDefault="000E0F49" w:rsidP="000E0F49">
      <w:pPr>
        <w:pStyle w:val="NoSpacing"/>
        <w:rPr>
          <w:lang w:val="id"/>
        </w:rPr>
      </w:pPr>
    </w:p>
    <w:p w14:paraId="65D57641" w14:textId="3764AAE6" w:rsidR="00DE00B8" w:rsidRPr="00DE00B8" w:rsidRDefault="00FE0C08" w:rsidP="000E0F49">
      <w:pPr>
        <w:pStyle w:val="NoSpacing"/>
        <w:jc w:val="right"/>
        <w:rPr>
          <w:lang w:val="id"/>
        </w:rPr>
      </w:pPr>
      <w:r>
        <w:rPr>
          <w:noProof/>
        </w:rPr>
        <w:drawing>
          <wp:inline distT="0" distB="0" distL="0" distR="0" wp14:anchorId="2BFD0E60" wp14:editId="29CD725B">
            <wp:extent cx="4687853" cy="1670957"/>
            <wp:effectExtent l="0" t="0" r="0" b="5715"/>
            <wp:docPr id="978020396" name="Picture 978020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6" name="profil anggota.png"/>
                    <pic:cNvPicPr/>
                  </pic:nvPicPr>
                  <pic:blipFill rotWithShape="1">
                    <a:blip r:embed="rId125" cstate="print">
                      <a:extLst>
                        <a:ext uri="{28A0092B-C50C-407E-A947-70E740481C1C}">
                          <a14:useLocalDpi xmlns:a14="http://schemas.microsoft.com/office/drawing/2010/main" val="0"/>
                        </a:ext>
                      </a:extLst>
                    </a:blip>
                    <a:srcRect t="1" b="48719"/>
                    <a:stretch/>
                  </pic:blipFill>
                  <pic:spPr bwMode="auto">
                    <a:xfrm>
                      <a:off x="0" y="0"/>
                      <a:ext cx="4690800" cy="1672007"/>
                    </a:xfrm>
                    <a:prstGeom prst="rect">
                      <a:avLst/>
                    </a:prstGeom>
                    <a:ln>
                      <a:noFill/>
                    </a:ln>
                    <a:extLst>
                      <a:ext uri="{53640926-AAD7-44D8-BBD7-CCE9431645EC}">
                        <a14:shadowObscured xmlns:a14="http://schemas.microsoft.com/office/drawing/2010/main"/>
                      </a:ext>
                    </a:extLst>
                  </pic:spPr>
                </pic:pic>
              </a:graphicData>
            </a:graphic>
          </wp:inline>
        </w:drawing>
      </w:r>
    </w:p>
    <w:p w14:paraId="29B4BC11" w14:textId="37139F60" w:rsidR="007D29AF" w:rsidRDefault="000E0F49" w:rsidP="000E0F49">
      <w:pPr>
        <w:pStyle w:val="Gambar41"/>
        <w:rPr>
          <w:lang w:val="en-US"/>
        </w:rPr>
      </w:pPr>
      <w:bookmarkStart w:id="393" w:name="_Toc195951908"/>
      <w:r>
        <w:t xml:space="preserve">Halaman </w:t>
      </w:r>
      <w:r w:rsidR="00C853AA" w:rsidRPr="00C853AA">
        <w:rPr>
          <w:i/>
          <w:lang w:val="en-US"/>
        </w:rPr>
        <w:t>Profile</w:t>
      </w:r>
      <w:r>
        <w:t xml:space="preserve"> Anggota</w:t>
      </w:r>
      <w:bookmarkEnd w:id="393"/>
    </w:p>
    <w:p w14:paraId="585EE28F" w14:textId="77777777" w:rsidR="000E0F49" w:rsidRPr="000E0F49" w:rsidRDefault="000E0F49" w:rsidP="000E0F49">
      <w:pPr>
        <w:pStyle w:val="NoSpacing"/>
      </w:pPr>
    </w:p>
    <w:p w14:paraId="54D4C702" w14:textId="77777777" w:rsidR="007D7CB0" w:rsidRDefault="007D29AF" w:rsidP="003532E2">
      <w:pPr>
        <w:pStyle w:val="BodyText"/>
        <w:ind w:left="1134"/>
      </w:pPr>
      <w:r w:rsidRPr="007D29AF">
        <w:t xml:space="preserve">Halaman </w:t>
      </w:r>
      <w:r>
        <w:t>profil anggota</w:t>
      </w:r>
      <w:r w:rsidRPr="007D29AF">
        <w:t xml:space="preserve"> menyajikan informasi pribadi pengguna, seperti nama, </w:t>
      </w:r>
      <w:r w:rsidRPr="007D29AF">
        <w:rPr>
          <w:i/>
        </w:rPr>
        <w:t>section</w:t>
      </w:r>
      <w:r w:rsidRPr="007D29AF">
        <w:t xml:space="preserve">, dan kelas. Selain itu, </w:t>
      </w:r>
      <w:r>
        <w:t>anggota</w:t>
      </w:r>
      <w:r w:rsidRPr="007D29AF">
        <w:t xml:space="preserve"> juga memiliki akses untuk memperbarui data diri dan melakukan perubahan kata sandi sesuai kebutuhan.</w:t>
      </w:r>
      <w:r w:rsidR="007D7CB0">
        <w:t xml:space="preserve"> Pada halaman ini juga diterapkan validasi terhadap proses pengubahan data, seperti validasi isian wajib dan validasi agar kata sandi baru tidak sama dengan kata sandi sebelumnya, sebagaimana ditunjukkan pada gambar 4.20. </w:t>
      </w:r>
    </w:p>
    <w:p w14:paraId="5F3D16AE" w14:textId="77777777" w:rsidR="007D7CB0" w:rsidRDefault="007D7CB0" w:rsidP="007D7CB0">
      <w:pPr>
        <w:pStyle w:val="NoSpacing"/>
        <w:rPr>
          <w:lang w:val="id"/>
        </w:rPr>
      </w:pPr>
    </w:p>
    <w:p w14:paraId="459C01C1" w14:textId="3ED307F4" w:rsidR="007D7CB0" w:rsidRDefault="007D7CB0" w:rsidP="007D7CB0">
      <w:pPr>
        <w:pStyle w:val="NoSpacing"/>
        <w:jc w:val="right"/>
        <w:rPr>
          <w:lang w:val="id"/>
        </w:rPr>
      </w:pPr>
      <w:r>
        <w:rPr>
          <w:noProof/>
        </w:rPr>
        <w:drawing>
          <wp:inline distT="0" distB="0" distL="0" distR="0" wp14:anchorId="40E4E84B" wp14:editId="47E9BAB1">
            <wp:extent cx="4688205" cy="19278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27.0.0.1_8000_account.png"/>
                    <pic:cNvPicPr/>
                  </pic:nvPicPr>
                  <pic:blipFill rotWithShape="1">
                    <a:blip r:embed="rId126" cstate="email">
                      <a:extLst>
                        <a:ext uri="{28A0092B-C50C-407E-A947-70E740481C1C}">
                          <a14:useLocalDpi xmlns:a14="http://schemas.microsoft.com/office/drawing/2010/main"/>
                        </a:ext>
                      </a:extLst>
                    </a:blip>
                    <a:srcRect/>
                    <a:stretch/>
                  </pic:blipFill>
                  <pic:spPr bwMode="auto">
                    <a:xfrm>
                      <a:off x="0" y="0"/>
                      <a:ext cx="4690800" cy="1928927"/>
                    </a:xfrm>
                    <a:prstGeom prst="rect">
                      <a:avLst/>
                    </a:prstGeom>
                    <a:ln>
                      <a:noFill/>
                    </a:ln>
                    <a:extLst>
                      <a:ext uri="{53640926-AAD7-44D8-BBD7-CCE9431645EC}">
                        <a14:shadowObscured xmlns:a14="http://schemas.microsoft.com/office/drawing/2010/main"/>
                      </a:ext>
                    </a:extLst>
                  </pic:spPr>
                </pic:pic>
              </a:graphicData>
            </a:graphic>
          </wp:inline>
        </w:drawing>
      </w:r>
    </w:p>
    <w:p w14:paraId="2B2F1211" w14:textId="28AD970E" w:rsidR="007D7CB0" w:rsidRDefault="007D7CB0" w:rsidP="007D7CB0">
      <w:pPr>
        <w:pStyle w:val="Gambar41"/>
      </w:pPr>
      <w:bookmarkStart w:id="394" w:name="_Toc195951909"/>
      <w:r>
        <w:t>Validasi Password</w:t>
      </w:r>
      <w:bookmarkEnd w:id="394"/>
    </w:p>
    <w:p w14:paraId="2688B1E7" w14:textId="77777777" w:rsidR="007D7CB0" w:rsidRPr="007D7CB0" w:rsidRDefault="007D7CB0" w:rsidP="007D7CB0">
      <w:pPr>
        <w:pStyle w:val="NoSpacing"/>
        <w:rPr>
          <w:lang w:val="id-ID"/>
        </w:rPr>
      </w:pPr>
    </w:p>
    <w:p w14:paraId="093685F7" w14:textId="2C26955F" w:rsidR="003532E2" w:rsidRDefault="007D7CB0" w:rsidP="003532E2">
      <w:pPr>
        <w:pStyle w:val="BodyText"/>
        <w:ind w:left="1134"/>
      </w:pPr>
      <w:r>
        <w:t>Validasi isian wajib juga diterapkan pada bagian data diri dan data lainnya, yang dapat dilihat pada Gambar 4.21.</w:t>
      </w:r>
    </w:p>
    <w:p w14:paraId="651DBF23" w14:textId="77777777" w:rsidR="007D7CB0" w:rsidRDefault="007D7CB0" w:rsidP="007D7CB0">
      <w:pPr>
        <w:pStyle w:val="NoSpacing"/>
        <w:rPr>
          <w:lang w:val="id"/>
        </w:rPr>
      </w:pPr>
    </w:p>
    <w:p w14:paraId="413A81D9" w14:textId="535F1416" w:rsidR="007D7CB0" w:rsidRDefault="00FE0C08" w:rsidP="007D7CB0">
      <w:pPr>
        <w:pStyle w:val="NoSpacing"/>
        <w:jc w:val="right"/>
        <w:rPr>
          <w:lang w:val="id"/>
        </w:rPr>
      </w:pPr>
      <w:r>
        <w:rPr>
          <w:noProof/>
        </w:rPr>
        <w:drawing>
          <wp:inline distT="0" distB="0" distL="0" distR="0" wp14:anchorId="01927A52" wp14:editId="67A1A7F0">
            <wp:extent cx="4690110" cy="2286000"/>
            <wp:effectExtent l="0" t="0" r="0" b="0"/>
            <wp:docPr id="978020397" name="Picture 978020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7" name="127.0.0.1_8000_account (1).png"/>
                    <pic:cNvPicPr/>
                  </pic:nvPicPr>
                  <pic:blipFill rotWithShape="1">
                    <a:blip r:embed="rId127" cstate="print">
                      <a:extLst>
                        <a:ext uri="{28A0092B-C50C-407E-A947-70E740481C1C}">
                          <a14:useLocalDpi xmlns:a14="http://schemas.microsoft.com/office/drawing/2010/main" val="0"/>
                        </a:ext>
                      </a:extLst>
                    </a:blip>
                    <a:srcRect b="24445"/>
                    <a:stretch/>
                  </pic:blipFill>
                  <pic:spPr bwMode="auto">
                    <a:xfrm>
                      <a:off x="0" y="0"/>
                      <a:ext cx="4690800" cy="2286336"/>
                    </a:xfrm>
                    <a:prstGeom prst="rect">
                      <a:avLst/>
                    </a:prstGeom>
                    <a:ln>
                      <a:noFill/>
                    </a:ln>
                    <a:extLst>
                      <a:ext uri="{53640926-AAD7-44D8-BBD7-CCE9431645EC}">
                        <a14:shadowObscured xmlns:a14="http://schemas.microsoft.com/office/drawing/2010/main"/>
                      </a:ext>
                    </a:extLst>
                  </pic:spPr>
                </pic:pic>
              </a:graphicData>
            </a:graphic>
          </wp:inline>
        </w:drawing>
      </w:r>
    </w:p>
    <w:p w14:paraId="13FC6FFF" w14:textId="7DCDBB9C" w:rsidR="007D7CB0" w:rsidRPr="007D7CB0" w:rsidRDefault="007D7CB0" w:rsidP="007D7CB0">
      <w:pPr>
        <w:pStyle w:val="Gambar41"/>
      </w:pPr>
      <w:bookmarkStart w:id="395" w:name="_Toc195951910"/>
      <w:r>
        <w:t>Validasi Data Diri</w:t>
      </w:r>
      <w:bookmarkEnd w:id="395"/>
    </w:p>
    <w:p w14:paraId="5458461C" w14:textId="77777777" w:rsidR="003532E2" w:rsidRDefault="003532E2" w:rsidP="003532E2">
      <w:pPr>
        <w:pStyle w:val="NoSpacing"/>
        <w:rPr>
          <w:lang w:val="id"/>
        </w:rPr>
      </w:pPr>
    </w:p>
    <w:p w14:paraId="59867CDB" w14:textId="18680480" w:rsidR="003532E2" w:rsidRPr="003532E2" w:rsidRDefault="003532E2" w:rsidP="000A7C4F">
      <w:pPr>
        <w:pStyle w:val="BodyText"/>
        <w:numPr>
          <w:ilvl w:val="0"/>
          <w:numId w:val="34"/>
        </w:numPr>
        <w:ind w:left="1701" w:hanging="567"/>
      </w:pPr>
      <w:r>
        <w:t xml:space="preserve">Tampilan Sistem </w:t>
      </w:r>
      <w:r w:rsidRPr="003532E2">
        <w:rPr>
          <w:i/>
        </w:rPr>
        <w:t>Role</w:t>
      </w:r>
      <w:r>
        <w:t xml:space="preserve"> Admin</w:t>
      </w:r>
    </w:p>
    <w:p w14:paraId="7848501E" w14:textId="7C7887B8" w:rsidR="003532E2" w:rsidRDefault="003532E2" w:rsidP="003532E2">
      <w:pPr>
        <w:pStyle w:val="BodyText"/>
        <w:ind w:left="1134"/>
      </w:pPr>
      <w:r>
        <w:t>Dalam sistem i</w:t>
      </w:r>
      <w:r w:rsidRPr="003532E2">
        <w:t xml:space="preserve">nformasi </w:t>
      </w:r>
      <w:r w:rsidRPr="003532E2">
        <w:rPr>
          <w:i/>
        </w:rPr>
        <w:t>Marching</w:t>
      </w:r>
      <w:r w:rsidRPr="003532E2">
        <w:t xml:space="preserve"> </w:t>
      </w:r>
      <w:r w:rsidRPr="003532E2">
        <w:rPr>
          <w:i/>
        </w:rPr>
        <w:t>Band</w:t>
      </w:r>
      <w:r w:rsidRPr="003532E2">
        <w:t xml:space="preserve"> Gema Oasis MAN 1 Samarinda, admin memiliki peran sentral sebagai pengguna dengan akses penuh terhadap pengelolaan sistem. Melalui akun yang dimiliki, admin dapat melakukan </w:t>
      </w:r>
      <w:r w:rsidRPr="003532E2">
        <w:rPr>
          <w:i/>
        </w:rPr>
        <w:t>login</w:t>
      </w:r>
      <w:r w:rsidRPr="003532E2">
        <w:t xml:space="preserve"> untuk mengelola berbagai aspek penting, seperti manajemen pengguna, pengaturan data semester, pembuatan dan pembaruan </w:t>
      </w:r>
      <w:r w:rsidR="00C853AA" w:rsidRPr="00C853AA">
        <w:rPr>
          <w:i/>
        </w:rPr>
        <w:t>Postingan</w:t>
      </w:r>
      <w:r w:rsidRPr="003532E2">
        <w:t>, serta publikasi berita dan galeri dokumentasi kegiatan. Selain itu, admin juga bertanggung jawab dalam mengelola sistem presensi anggota, pengaturan jadwal latihan, serta pencatatan prestasi anggota. Admin turut memiliki kewenangan untuk memperbarui informasi kontak yang dapat dihubungi</w:t>
      </w:r>
      <w:r>
        <w:t>.</w:t>
      </w:r>
    </w:p>
    <w:p w14:paraId="7E07E297" w14:textId="77777777" w:rsidR="003532E2" w:rsidRDefault="003532E2" w:rsidP="003532E2">
      <w:pPr>
        <w:pStyle w:val="NoSpacing"/>
        <w:rPr>
          <w:lang w:val="id"/>
        </w:rPr>
      </w:pPr>
    </w:p>
    <w:p w14:paraId="3EBC77EA" w14:textId="1B70D5E6" w:rsidR="003532E2" w:rsidRDefault="003532E2" w:rsidP="000A7C4F">
      <w:pPr>
        <w:pStyle w:val="BodyText"/>
        <w:numPr>
          <w:ilvl w:val="0"/>
          <w:numId w:val="38"/>
        </w:numPr>
        <w:ind w:left="1701" w:hanging="567"/>
      </w:pPr>
      <w:r>
        <w:t xml:space="preserve">Halaman </w:t>
      </w:r>
      <w:r w:rsidRPr="003532E2">
        <w:rPr>
          <w:i/>
        </w:rPr>
        <w:t>Dashboard</w:t>
      </w:r>
      <w:r>
        <w:t xml:space="preserve"> Admin</w:t>
      </w:r>
    </w:p>
    <w:p w14:paraId="24C7CE60" w14:textId="1A8F2B19" w:rsidR="003532E2" w:rsidRDefault="003532E2" w:rsidP="003532E2">
      <w:pPr>
        <w:pStyle w:val="BodyText"/>
        <w:ind w:left="1134"/>
      </w:pPr>
      <w:r w:rsidRPr="00663076">
        <w:t xml:space="preserve">Halaman </w:t>
      </w:r>
      <w:r w:rsidRPr="00663076">
        <w:rPr>
          <w:i/>
        </w:rPr>
        <w:t>dashboard</w:t>
      </w:r>
      <w:r w:rsidRPr="00663076">
        <w:t xml:space="preserve"> </w:t>
      </w:r>
      <w:r>
        <w:t>admin</w:t>
      </w:r>
      <w:r w:rsidRPr="00663076">
        <w:t xml:space="preserve"> merupakan halaman utama yang diakses oleh </w:t>
      </w:r>
      <w:r>
        <w:t>admin</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admin dapat dilihat pada</w:t>
      </w:r>
      <w:r w:rsidRPr="000E0F49">
        <w:rPr>
          <w:color w:val="auto"/>
        </w:rPr>
        <w:t xml:space="preserve"> gambar 4.</w:t>
      </w:r>
      <w:r w:rsidR="007D7CB0">
        <w:rPr>
          <w:color w:val="auto"/>
        </w:rPr>
        <w:t>22</w:t>
      </w:r>
      <w:r w:rsidR="000E0F49" w:rsidRPr="000E0F49">
        <w:rPr>
          <w:color w:val="auto"/>
        </w:rPr>
        <w:t>.</w:t>
      </w:r>
      <w:r w:rsidRPr="000E0F49">
        <w:rPr>
          <w:color w:val="auto"/>
        </w:rPr>
        <w:t xml:space="preserve"> </w:t>
      </w:r>
    </w:p>
    <w:p w14:paraId="20EE9498" w14:textId="77777777" w:rsidR="000E0F49" w:rsidRPr="000E0F49" w:rsidRDefault="000E0F49" w:rsidP="000E0F49">
      <w:pPr>
        <w:pStyle w:val="NoSpacing"/>
        <w:rPr>
          <w:lang w:val="id"/>
        </w:rPr>
      </w:pPr>
    </w:p>
    <w:p w14:paraId="13B5561F" w14:textId="4BF42196" w:rsidR="003532E2" w:rsidRDefault="00FE0C08" w:rsidP="000E0F49">
      <w:pPr>
        <w:pStyle w:val="BodyText"/>
        <w:jc w:val="right"/>
      </w:pPr>
      <w:r>
        <w:rPr>
          <w:noProof/>
          <w:lang w:val="en-US"/>
        </w:rPr>
        <w:drawing>
          <wp:inline distT="0" distB="0" distL="0" distR="0" wp14:anchorId="6FB95F0A" wp14:editId="358003E3">
            <wp:extent cx="4690206" cy="1946563"/>
            <wp:effectExtent l="0" t="0" r="0" b="0"/>
            <wp:docPr id="221926577" name="Picture 221926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dashboard_admin.png"/>
                    <pic:cNvPicPr/>
                  </pic:nvPicPr>
                  <pic:blipFill rotWithShape="1">
                    <a:blip r:embed="rId128" cstate="print">
                      <a:extLst>
                        <a:ext uri="{28A0092B-C50C-407E-A947-70E740481C1C}">
                          <a14:useLocalDpi xmlns:a14="http://schemas.microsoft.com/office/drawing/2010/main" val="0"/>
                        </a:ext>
                      </a:extLst>
                    </a:blip>
                    <a:srcRect b="40291"/>
                    <a:stretch/>
                  </pic:blipFill>
                  <pic:spPr bwMode="auto">
                    <a:xfrm>
                      <a:off x="0" y="0"/>
                      <a:ext cx="4690800" cy="1946810"/>
                    </a:xfrm>
                    <a:prstGeom prst="rect">
                      <a:avLst/>
                    </a:prstGeom>
                    <a:ln>
                      <a:noFill/>
                    </a:ln>
                    <a:extLst>
                      <a:ext uri="{53640926-AAD7-44D8-BBD7-CCE9431645EC}">
                        <a14:shadowObscured xmlns:a14="http://schemas.microsoft.com/office/drawing/2010/main"/>
                      </a:ext>
                    </a:extLst>
                  </pic:spPr>
                </pic:pic>
              </a:graphicData>
            </a:graphic>
          </wp:inline>
        </w:drawing>
      </w:r>
    </w:p>
    <w:p w14:paraId="7BC75578" w14:textId="4598A552" w:rsidR="000E0F49" w:rsidRDefault="000E0F49" w:rsidP="000E0F49">
      <w:pPr>
        <w:pStyle w:val="Gambar41"/>
      </w:pPr>
      <w:bookmarkStart w:id="396" w:name="_Toc195951911"/>
      <w:r>
        <w:t xml:space="preserve">Halaman </w:t>
      </w:r>
      <w:r w:rsidRPr="000E0F49">
        <w:rPr>
          <w:i/>
        </w:rPr>
        <w:t>Dashboard</w:t>
      </w:r>
      <w:r>
        <w:t xml:space="preserve"> Admin</w:t>
      </w:r>
      <w:bookmarkEnd w:id="396"/>
    </w:p>
    <w:p w14:paraId="0C0B1E72" w14:textId="77777777" w:rsidR="000E0F49" w:rsidRPr="000E0F49" w:rsidRDefault="000E0F49" w:rsidP="000E0F49">
      <w:pPr>
        <w:pStyle w:val="NoSpacing"/>
        <w:rPr>
          <w:lang w:val="id-ID"/>
        </w:rPr>
      </w:pPr>
    </w:p>
    <w:p w14:paraId="57A621F0" w14:textId="6CD71085" w:rsidR="003532E2" w:rsidRDefault="003532E2" w:rsidP="003532E2">
      <w:pPr>
        <w:pStyle w:val="BodyText"/>
        <w:ind w:left="1134"/>
      </w:pPr>
      <w:r w:rsidRPr="003532E2">
        <w:t xml:space="preserve">Selain menyajikan informasi penting, halaman </w:t>
      </w:r>
      <w:r w:rsidRPr="00BC02B5">
        <w:rPr>
          <w:i/>
        </w:rPr>
        <w:t>dashboard</w:t>
      </w:r>
      <w:r w:rsidRPr="003532E2">
        <w:t xml:space="preserve"> juga menyediakan akses ke berbagai menu fungsional yang mendukung tugas admin, antara lain menu presensi, </w:t>
      </w:r>
      <w:r w:rsidR="00C853AA" w:rsidRPr="00C853AA">
        <w:rPr>
          <w:i/>
        </w:rPr>
        <w:t>Postingan</w:t>
      </w:r>
      <w:r w:rsidRPr="003532E2">
        <w:t>, jadwal, semester, pengguna, berita, galeri, prestasi, kontak, dan profil.</w:t>
      </w:r>
    </w:p>
    <w:p w14:paraId="47CD0328" w14:textId="77777777" w:rsidR="003532E2" w:rsidRDefault="003532E2" w:rsidP="003532E2">
      <w:pPr>
        <w:pStyle w:val="NoSpacing"/>
        <w:rPr>
          <w:lang w:val="id"/>
        </w:rPr>
      </w:pPr>
    </w:p>
    <w:p w14:paraId="1EFEE8A1" w14:textId="6B26051A" w:rsidR="003532E2" w:rsidRDefault="00C82383" w:rsidP="000A7C4F">
      <w:pPr>
        <w:pStyle w:val="BodyText"/>
        <w:numPr>
          <w:ilvl w:val="0"/>
          <w:numId w:val="38"/>
        </w:numPr>
        <w:ind w:left="1701" w:hanging="567"/>
      </w:pPr>
      <w:r>
        <w:t xml:space="preserve">Halaman </w:t>
      </w:r>
      <w:r w:rsidR="00C853AA" w:rsidRPr="00C853AA">
        <w:rPr>
          <w:i/>
        </w:rPr>
        <w:t>Presence</w:t>
      </w:r>
    </w:p>
    <w:p w14:paraId="6E7CD78F" w14:textId="068DC5D4" w:rsidR="00C82383" w:rsidRDefault="00C82383" w:rsidP="00C82383">
      <w:pPr>
        <w:pStyle w:val="BodyText"/>
        <w:ind w:left="1134"/>
        <w:rPr>
          <w:color w:val="auto"/>
        </w:rPr>
      </w:pPr>
      <w:r w:rsidRPr="00C82383">
        <w:t>Halaman presensi merupakan halaman yang menampilkan data presensi sebelumnya serta menyediakan fitur untuk membuat dan mengelola presensi baru.</w:t>
      </w:r>
      <w:r>
        <w:t xml:space="preserve"> Tampilan halaman presensi dapat dilihat pada </w:t>
      </w:r>
      <w:r w:rsidRPr="000E0F49">
        <w:rPr>
          <w:color w:val="auto"/>
        </w:rPr>
        <w:t>gambar 4.</w:t>
      </w:r>
      <w:r w:rsidR="007D7CB0">
        <w:rPr>
          <w:color w:val="auto"/>
        </w:rPr>
        <w:t>23</w:t>
      </w:r>
      <w:r w:rsidR="000E0F49" w:rsidRPr="000E0F49">
        <w:rPr>
          <w:color w:val="auto"/>
        </w:rPr>
        <w:t>.</w:t>
      </w:r>
    </w:p>
    <w:p w14:paraId="676FBB87" w14:textId="77777777" w:rsidR="000E0F49" w:rsidRPr="000E0F49" w:rsidRDefault="000E0F49" w:rsidP="000E0F49">
      <w:pPr>
        <w:pStyle w:val="NoSpacing"/>
        <w:rPr>
          <w:lang w:val="id"/>
        </w:rPr>
      </w:pPr>
    </w:p>
    <w:p w14:paraId="0B2009D9" w14:textId="6C57F436" w:rsidR="00C82383" w:rsidRDefault="00FE0C08" w:rsidP="000E0F49">
      <w:pPr>
        <w:pStyle w:val="NoSpacing"/>
        <w:jc w:val="right"/>
        <w:rPr>
          <w:lang w:val="id"/>
        </w:rPr>
      </w:pPr>
      <w:r>
        <w:rPr>
          <w:noProof/>
        </w:rPr>
        <w:drawing>
          <wp:inline distT="0" distB="0" distL="0" distR="0" wp14:anchorId="0540A80B" wp14:editId="1C7B5B2E">
            <wp:extent cx="4690206" cy="1960418"/>
            <wp:effectExtent l="0" t="0" r="0" b="1905"/>
            <wp:docPr id="221926579" name="Picture 221926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presence_staff.png"/>
                    <pic:cNvPicPr/>
                  </pic:nvPicPr>
                  <pic:blipFill rotWithShape="1">
                    <a:blip r:embed="rId129" cstate="print">
                      <a:extLst>
                        <a:ext uri="{28A0092B-C50C-407E-A947-70E740481C1C}">
                          <a14:useLocalDpi xmlns:a14="http://schemas.microsoft.com/office/drawing/2010/main" val="0"/>
                        </a:ext>
                      </a:extLst>
                    </a:blip>
                    <a:srcRect b="39866"/>
                    <a:stretch/>
                  </pic:blipFill>
                  <pic:spPr bwMode="auto">
                    <a:xfrm>
                      <a:off x="0" y="0"/>
                      <a:ext cx="4690800" cy="1960666"/>
                    </a:xfrm>
                    <a:prstGeom prst="rect">
                      <a:avLst/>
                    </a:prstGeom>
                    <a:ln>
                      <a:noFill/>
                    </a:ln>
                    <a:extLst>
                      <a:ext uri="{53640926-AAD7-44D8-BBD7-CCE9431645EC}">
                        <a14:shadowObscured xmlns:a14="http://schemas.microsoft.com/office/drawing/2010/main"/>
                      </a:ext>
                    </a:extLst>
                  </pic:spPr>
                </pic:pic>
              </a:graphicData>
            </a:graphic>
          </wp:inline>
        </w:drawing>
      </w:r>
    </w:p>
    <w:p w14:paraId="34241614" w14:textId="4E8329C0" w:rsidR="000E0F49" w:rsidRDefault="000E0F49" w:rsidP="000E0F49">
      <w:pPr>
        <w:pStyle w:val="Gambar41"/>
      </w:pPr>
      <w:bookmarkStart w:id="397" w:name="_Toc195951912"/>
      <w:r>
        <w:t xml:space="preserve">Halaman </w:t>
      </w:r>
      <w:r w:rsidR="00C853AA" w:rsidRPr="00C853AA">
        <w:rPr>
          <w:i/>
          <w:lang w:val="en-US"/>
        </w:rPr>
        <w:t>Presence</w:t>
      </w:r>
      <w:bookmarkEnd w:id="397"/>
    </w:p>
    <w:p w14:paraId="3E37BF6E" w14:textId="77777777" w:rsidR="000E0F49" w:rsidRPr="000E0F49" w:rsidRDefault="000E0F49" w:rsidP="000E0F49">
      <w:pPr>
        <w:pStyle w:val="NoSpacing"/>
        <w:rPr>
          <w:lang w:val="id-ID"/>
        </w:rPr>
      </w:pPr>
    </w:p>
    <w:p w14:paraId="5407D24C" w14:textId="4A48F561" w:rsidR="00C82383" w:rsidRDefault="00C82383" w:rsidP="00C82383">
      <w:pPr>
        <w:pStyle w:val="BodyText"/>
        <w:ind w:left="1134"/>
      </w:pPr>
      <w:r w:rsidRPr="00C82383">
        <w:t>Halaman presensi dirancang agar dapat diakses oleh pelatih, pembina, dan admin. Namun, hak akses masing-masing pengguna berbeda. Pembina hanya memiliki wewenang untuk melihat data presensi yang telah tercatat, tanpa akses terhadap fitur pembuatan atau pengelolaan presensi.</w:t>
      </w:r>
    </w:p>
    <w:p w14:paraId="67267AFC" w14:textId="77777777" w:rsidR="00C82383" w:rsidRDefault="00C82383" w:rsidP="00C82383">
      <w:pPr>
        <w:pStyle w:val="NoSpacing"/>
        <w:rPr>
          <w:lang w:val="id"/>
        </w:rPr>
      </w:pPr>
    </w:p>
    <w:p w14:paraId="6BFA704A" w14:textId="668D73E7" w:rsidR="00C82383" w:rsidRDefault="00C82383" w:rsidP="000A7C4F">
      <w:pPr>
        <w:pStyle w:val="BodyText"/>
        <w:numPr>
          <w:ilvl w:val="0"/>
          <w:numId w:val="38"/>
        </w:numPr>
        <w:ind w:left="1701" w:hanging="567"/>
      </w:pPr>
      <w:r w:rsidRPr="002A4D62">
        <w:rPr>
          <w:i/>
        </w:rPr>
        <w:t>Form</w:t>
      </w:r>
      <w:r>
        <w:t xml:space="preserve"> Tambah </w:t>
      </w:r>
      <w:r w:rsidR="00C91F04" w:rsidRPr="00C91F04">
        <w:rPr>
          <w:i/>
        </w:rPr>
        <w:t>Presence</w:t>
      </w:r>
    </w:p>
    <w:p w14:paraId="607B38D3" w14:textId="29D4258D" w:rsidR="00C82383" w:rsidRDefault="00440BC2" w:rsidP="002A4D62">
      <w:pPr>
        <w:pStyle w:val="BodyText"/>
        <w:ind w:left="1134"/>
        <w:rPr>
          <w:color w:val="auto"/>
        </w:rPr>
      </w:pPr>
      <w:r w:rsidRPr="00440BC2">
        <w:rPr>
          <w:i/>
          <w:color w:val="auto"/>
        </w:rPr>
        <w:t>Form</w:t>
      </w:r>
      <w:r w:rsidRPr="00440BC2">
        <w:rPr>
          <w:color w:val="auto"/>
        </w:rPr>
        <w:t xml:space="preserve"> tambah presensi merupakan fitur yang digunakan untuk memasukkan data presensi ke dalam sistem. Form ini akan muncul ketika pengguna mengklik tombol 'Buat Presensi' yang terletak di pojok </w:t>
      </w:r>
      <w:r w:rsidR="00992B89">
        <w:rPr>
          <w:color w:val="auto"/>
        </w:rPr>
        <w:t>kanan</w:t>
      </w:r>
      <w:r w:rsidRPr="00440BC2">
        <w:rPr>
          <w:color w:val="auto"/>
        </w:rPr>
        <w:t xml:space="preserve"> atas. Tampilan form ta</w:t>
      </w:r>
      <w:r>
        <w:rPr>
          <w:color w:val="auto"/>
        </w:rPr>
        <w:t>mbah presensi ditunjukkan pada g</w:t>
      </w:r>
      <w:r w:rsidR="006A3BA6">
        <w:rPr>
          <w:color w:val="auto"/>
        </w:rPr>
        <w:t>ambar 4.20</w:t>
      </w:r>
      <w:r w:rsidRPr="00440BC2">
        <w:rPr>
          <w:color w:val="auto"/>
        </w:rPr>
        <w:t>.</w:t>
      </w:r>
    </w:p>
    <w:p w14:paraId="161E7387" w14:textId="77777777" w:rsidR="000E0F49" w:rsidRPr="000E0F49" w:rsidRDefault="000E0F49" w:rsidP="000E0F49">
      <w:pPr>
        <w:pStyle w:val="NoSpacing"/>
        <w:rPr>
          <w:lang w:val="id"/>
        </w:rPr>
      </w:pPr>
    </w:p>
    <w:p w14:paraId="7559543B" w14:textId="601FD016" w:rsidR="002A4D62" w:rsidRDefault="00FE0C08" w:rsidP="000E0F49">
      <w:pPr>
        <w:pStyle w:val="NoSpacing"/>
        <w:jc w:val="right"/>
        <w:rPr>
          <w:lang w:val="id"/>
        </w:rPr>
      </w:pPr>
      <w:r>
        <w:rPr>
          <w:noProof/>
        </w:rPr>
        <w:drawing>
          <wp:inline distT="0" distB="0" distL="0" distR="0" wp14:anchorId="3F7EC5CB" wp14:editId="09CBE040">
            <wp:extent cx="4689776" cy="2930236"/>
            <wp:effectExtent l="0" t="0" r="0" b="3810"/>
            <wp:docPr id="221926581" name="Picture 221926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presence_staff_create.png"/>
                    <pic:cNvPicPr/>
                  </pic:nvPicPr>
                  <pic:blipFill rotWithShape="1">
                    <a:blip r:embed="rId130" cstate="print">
                      <a:extLst>
                        <a:ext uri="{28A0092B-C50C-407E-A947-70E740481C1C}">
                          <a14:useLocalDpi xmlns:a14="http://schemas.microsoft.com/office/drawing/2010/main" val="0"/>
                        </a:ext>
                      </a:extLst>
                    </a:blip>
                    <a:srcRect t="-1" b="10110"/>
                    <a:stretch/>
                  </pic:blipFill>
                  <pic:spPr bwMode="auto">
                    <a:xfrm>
                      <a:off x="0" y="0"/>
                      <a:ext cx="4690800" cy="2930876"/>
                    </a:xfrm>
                    <a:prstGeom prst="rect">
                      <a:avLst/>
                    </a:prstGeom>
                    <a:ln>
                      <a:noFill/>
                    </a:ln>
                    <a:extLst>
                      <a:ext uri="{53640926-AAD7-44D8-BBD7-CCE9431645EC}">
                        <a14:shadowObscured xmlns:a14="http://schemas.microsoft.com/office/drawing/2010/main"/>
                      </a:ext>
                    </a:extLst>
                  </pic:spPr>
                </pic:pic>
              </a:graphicData>
            </a:graphic>
          </wp:inline>
        </w:drawing>
      </w:r>
    </w:p>
    <w:p w14:paraId="2942C914" w14:textId="2C8BB837" w:rsidR="000E0F49" w:rsidRDefault="000E0F49" w:rsidP="000E0F49">
      <w:pPr>
        <w:pStyle w:val="Gambar41"/>
      </w:pPr>
      <w:bookmarkStart w:id="398" w:name="_Toc195951913"/>
      <w:r w:rsidRPr="00085E4E">
        <w:rPr>
          <w:i/>
        </w:rPr>
        <w:t>Form</w:t>
      </w:r>
      <w:r>
        <w:t xml:space="preserve"> Tambah </w:t>
      </w:r>
      <w:r w:rsidR="00C91F04" w:rsidRPr="00C91F04">
        <w:rPr>
          <w:i/>
          <w:lang w:val="en-US"/>
        </w:rPr>
        <w:t>Presence</w:t>
      </w:r>
      <w:bookmarkEnd w:id="398"/>
    </w:p>
    <w:p w14:paraId="22CC3622" w14:textId="77777777" w:rsidR="000E0F49" w:rsidRPr="000E0F49" w:rsidRDefault="000E0F49" w:rsidP="000E0F49">
      <w:pPr>
        <w:pStyle w:val="NoSpacing"/>
        <w:rPr>
          <w:lang w:val="id-ID"/>
        </w:rPr>
      </w:pPr>
    </w:p>
    <w:p w14:paraId="37836EEA" w14:textId="7467F5EB" w:rsidR="002A4D62" w:rsidRDefault="00440BC2" w:rsidP="002A4D62">
      <w:pPr>
        <w:pStyle w:val="BodyText"/>
        <w:ind w:left="1134"/>
      </w:pPr>
      <w:r w:rsidRPr="00440BC2">
        <w:rPr>
          <w:i/>
        </w:rPr>
        <w:t>Form</w:t>
      </w:r>
      <w:r w:rsidRPr="00440BC2">
        <w:t xml:space="preserve"> tambah presensi dirancang agar dapat diakses oleh pelatih dan admin. </w:t>
      </w:r>
      <w:r w:rsidRPr="00440BC2">
        <w:rPr>
          <w:i/>
        </w:rPr>
        <w:t>Form</w:t>
      </w:r>
      <w:r w:rsidRPr="00440BC2">
        <w:t xml:space="preserve"> ini terdiri atas beberapa kolom input, seperti jenis kegiatan, lampiran, dan topik. Apabila seluruh data telah diisi dengan benar, informasi tersebut akan dikirimkan dan disimpan secara otomatis ke dalam basis data sistem. Setelah data berhasil dikirim, akan muncul pesan </w:t>
      </w:r>
      <w:r w:rsidRPr="00440BC2">
        <w:rPr>
          <w:i/>
        </w:rPr>
        <w:t>pop</w:t>
      </w:r>
      <w:r w:rsidRPr="00440BC2">
        <w:t>-</w:t>
      </w:r>
      <w:r w:rsidRPr="00440BC2">
        <w:rPr>
          <w:i/>
        </w:rPr>
        <w:t>up</w:t>
      </w:r>
      <w:r w:rsidRPr="00440BC2">
        <w:t xml:space="preserve"> yang memberitahukan bahwa presensi telah berhasil dibuat. Informasi ini kemudian dapat ditampilkan atau dikelola lebih lanjut melalui sistem.</w:t>
      </w:r>
      <w:r w:rsidR="00B53470">
        <w:t xml:space="preserve"> Pada </w:t>
      </w:r>
      <w:r w:rsidR="00B53470" w:rsidRPr="00B53470">
        <w:rPr>
          <w:i/>
        </w:rPr>
        <w:t>form</w:t>
      </w:r>
      <w:r w:rsidR="00B53470">
        <w:t xml:space="preserve"> ini </w:t>
      </w:r>
      <w:r w:rsidR="00B53470" w:rsidRPr="001D61E2">
        <w:t>juga diterapkan validasi terhadap input pengguna, seperti validasi isian wajib</w:t>
      </w:r>
      <w:r w:rsidR="00B53470">
        <w:t>, yang dapat dilihat pada gambar 4.25.</w:t>
      </w:r>
    </w:p>
    <w:p w14:paraId="53521EA6" w14:textId="77777777" w:rsidR="00B53470" w:rsidRDefault="00B53470" w:rsidP="00B53470">
      <w:pPr>
        <w:pStyle w:val="NoSpacing"/>
        <w:rPr>
          <w:rFonts w:ascii="Times New Roman" w:eastAsia="Times New Roman" w:hAnsi="Times New Roman" w:cs="Times New Roman"/>
          <w:i/>
          <w:color w:val="000000" w:themeColor="text1"/>
          <w:sz w:val="24"/>
          <w:szCs w:val="24"/>
          <w:lang w:val="id"/>
        </w:rPr>
      </w:pPr>
    </w:p>
    <w:p w14:paraId="106E9DE6" w14:textId="536C7ECF" w:rsidR="00B53470" w:rsidRDefault="00FE0C08" w:rsidP="00B53470">
      <w:pPr>
        <w:pStyle w:val="NoSpacing"/>
        <w:jc w:val="right"/>
        <w:rPr>
          <w:lang w:val="id"/>
        </w:rPr>
      </w:pPr>
      <w:r>
        <w:rPr>
          <w:noProof/>
        </w:rPr>
        <w:drawing>
          <wp:inline distT="0" distB="0" distL="0" distR="0" wp14:anchorId="0449B00F" wp14:editId="504E177B">
            <wp:extent cx="4688516" cy="2071255"/>
            <wp:effectExtent l="0" t="0" r="0" b="5715"/>
            <wp:docPr id="978020398" name="Picture 978020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8" name="127.0.0.1_8000_presence_staff.png"/>
                    <pic:cNvPicPr/>
                  </pic:nvPicPr>
                  <pic:blipFill rotWithShape="1">
                    <a:blip r:embed="rId131" cstate="print">
                      <a:extLst>
                        <a:ext uri="{28A0092B-C50C-407E-A947-70E740481C1C}">
                          <a14:useLocalDpi xmlns:a14="http://schemas.microsoft.com/office/drawing/2010/main" val="0"/>
                        </a:ext>
                      </a:extLst>
                    </a:blip>
                    <a:srcRect b="31520"/>
                    <a:stretch/>
                  </pic:blipFill>
                  <pic:spPr bwMode="auto">
                    <a:xfrm>
                      <a:off x="0" y="0"/>
                      <a:ext cx="4690800" cy="2072264"/>
                    </a:xfrm>
                    <a:prstGeom prst="rect">
                      <a:avLst/>
                    </a:prstGeom>
                    <a:ln>
                      <a:noFill/>
                    </a:ln>
                    <a:extLst>
                      <a:ext uri="{53640926-AAD7-44D8-BBD7-CCE9431645EC}">
                        <a14:shadowObscured xmlns:a14="http://schemas.microsoft.com/office/drawing/2010/main"/>
                      </a:ext>
                    </a:extLst>
                  </pic:spPr>
                </pic:pic>
              </a:graphicData>
            </a:graphic>
          </wp:inline>
        </w:drawing>
      </w:r>
    </w:p>
    <w:p w14:paraId="53370621" w14:textId="4DFA68F6" w:rsidR="00B53470" w:rsidRPr="00B53470" w:rsidRDefault="00B53470" w:rsidP="00B53470">
      <w:pPr>
        <w:pStyle w:val="Gambar41"/>
      </w:pPr>
      <w:bookmarkStart w:id="399" w:name="_Toc195951914"/>
      <w:r>
        <w:t xml:space="preserve">Validasi </w:t>
      </w:r>
      <w:r w:rsidRPr="00B53470">
        <w:rPr>
          <w:i/>
        </w:rPr>
        <w:t>Form</w:t>
      </w:r>
      <w:r>
        <w:t xml:space="preserve"> Tambah </w:t>
      </w:r>
      <w:r w:rsidRPr="00B53470">
        <w:rPr>
          <w:i/>
        </w:rPr>
        <w:t>Presence</w:t>
      </w:r>
      <w:bookmarkEnd w:id="399"/>
    </w:p>
    <w:p w14:paraId="44F8FB30" w14:textId="77777777" w:rsidR="002A4D62" w:rsidRPr="002A4D62" w:rsidRDefault="002A4D62" w:rsidP="002A4D62">
      <w:pPr>
        <w:pStyle w:val="NoSpacing"/>
        <w:rPr>
          <w:lang w:val="id"/>
        </w:rPr>
      </w:pPr>
    </w:p>
    <w:p w14:paraId="7039C400" w14:textId="7B1654C9" w:rsidR="002A4D62" w:rsidRDefault="002A4D62" w:rsidP="000A7C4F">
      <w:pPr>
        <w:pStyle w:val="BodyText"/>
        <w:numPr>
          <w:ilvl w:val="0"/>
          <w:numId w:val="38"/>
        </w:numPr>
        <w:ind w:left="1701" w:hanging="567"/>
      </w:pPr>
      <w:r>
        <w:t xml:space="preserve">Halaman Detail </w:t>
      </w:r>
      <w:r w:rsidR="00C91F04" w:rsidRPr="00C91F04">
        <w:rPr>
          <w:i/>
        </w:rPr>
        <w:t>Presence</w:t>
      </w:r>
    </w:p>
    <w:p w14:paraId="1EC92ED1" w14:textId="36426666" w:rsidR="002A4D62" w:rsidRDefault="00992B89" w:rsidP="002A4D62">
      <w:pPr>
        <w:pStyle w:val="BodyText"/>
        <w:ind w:left="1134"/>
        <w:rPr>
          <w:color w:val="auto"/>
        </w:rPr>
      </w:pPr>
      <w:r w:rsidRPr="00992B89">
        <w:t>Halaman detail presensi merupakan halaman yang menyajikan informasi lengkap mengenai data presensi yang telah diinput sebelumnya. Melalui halaman ini, pengguna dapat melihat rincian presensi berdasarkan jenis kegiatan, waktu pelaksanaan, serta daftar anggota yang hadir. Halaman ini akan muncul k</w:t>
      </w:r>
      <w:r w:rsidR="00B53470">
        <w:t>etika pengguna mengklik tombol ‘Lihat’</w:t>
      </w:r>
      <w:r w:rsidRPr="00992B89">
        <w:t xml:space="preserve"> pada salah satu data presensi yang tersedia di halaman presensi. Tampilan halaman detail presen</w:t>
      </w:r>
      <w:r>
        <w:t xml:space="preserve">si ditunjukkan pada </w:t>
      </w:r>
      <w:r w:rsidR="0017443B">
        <w:t>ga</w:t>
      </w:r>
      <w:r w:rsidR="006A3BA6">
        <w:t>mbar 4.21</w:t>
      </w:r>
      <w:r w:rsidR="000E0F49" w:rsidRPr="000E0F49">
        <w:rPr>
          <w:color w:val="auto"/>
        </w:rPr>
        <w:t>.</w:t>
      </w:r>
    </w:p>
    <w:p w14:paraId="0F00C062" w14:textId="77777777" w:rsidR="000E0F49" w:rsidRPr="000E0F49" w:rsidRDefault="000E0F49" w:rsidP="000E0F49">
      <w:pPr>
        <w:pStyle w:val="NoSpacing"/>
        <w:rPr>
          <w:lang w:val="id"/>
        </w:rPr>
      </w:pPr>
    </w:p>
    <w:p w14:paraId="54B93C7F" w14:textId="66A94998" w:rsidR="002A4D62" w:rsidRDefault="00523614" w:rsidP="000E0F49">
      <w:pPr>
        <w:pStyle w:val="NoSpacing"/>
        <w:jc w:val="right"/>
        <w:rPr>
          <w:lang w:val="id"/>
        </w:rPr>
      </w:pPr>
      <w:r>
        <w:rPr>
          <w:noProof/>
        </w:rPr>
        <w:drawing>
          <wp:inline distT="0" distB="0" distL="0" distR="0" wp14:anchorId="07792889" wp14:editId="42D7D4CE">
            <wp:extent cx="4689988" cy="2327564"/>
            <wp:effectExtent l="0" t="0" r="0" b="0"/>
            <wp:docPr id="222088044" name="Picture 222088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4" name="presence_staff_show.png"/>
                    <pic:cNvPicPr/>
                  </pic:nvPicPr>
                  <pic:blipFill rotWithShape="1">
                    <a:blip r:embed="rId132" cstate="print">
                      <a:extLst>
                        <a:ext uri="{28A0092B-C50C-407E-A947-70E740481C1C}">
                          <a14:useLocalDpi xmlns:a14="http://schemas.microsoft.com/office/drawing/2010/main" val="0"/>
                        </a:ext>
                      </a:extLst>
                    </a:blip>
                    <a:srcRect b="28601"/>
                    <a:stretch/>
                  </pic:blipFill>
                  <pic:spPr bwMode="auto">
                    <a:xfrm>
                      <a:off x="0" y="0"/>
                      <a:ext cx="4690800" cy="2327967"/>
                    </a:xfrm>
                    <a:prstGeom prst="rect">
                      <a:avLst/>
                    </a:prstGeom>
                    <a:ln>
                      <a:noFill/>
                    </a:ln>
                    <a:extLst>
                      <a:ext uri="{53640926-AAD7-44D8-BBD7-CCE9431645EC}">
                        <a14:shadowObscured xmlns:a14="http://schemas.microsoft.com/office/drawing/2010/main"/>
                      </a:ext>
                    </a:extLst>
                  </pic:spPr>
                </pic:pic>
              </a:graphicData>
            </a:graphic>
          </wp:inline>
        </w:drawing>
      </w:r>
    </w:p>
    <w:p w14:paraId="2AE1368F" w14:textId="6F41EBB9" w:rsidR="000E0F49" w:rsidRDefault="000E0F49" w:rsidP="000E0F49">
      <w:pPr>
        <w:pStyle w:val="Gambar41"/>
      </w:pPr>
      <w:bookmarkStart w:id="400" w:name="_Toc195951915"/>
      <w:r>
        <w:t xml:space="preserve">Halaman Detail </w:t>
      </w:r>
      <w:r w:rsidR="00C91F04" w:rsidRPr="00C91F04">
        <w:rPr>
          <w:i/>
          <w:lang w:val="en-US"/>
        </w:rPr>
        <w:t>Presence</w:t>
      </w:r>
      <w:bookmarkEnd w:id="400"/>
    </w:p>
    <w:p w14:paraId="025DB7CF" w14:textId="77777777" w:rsidR="000E0F49" w:rsidRPr="000E0F49" w:rsidRDefault="000E0F49" w:rsidP="000E0F49">
      <w:pPr>
        <w:pStyle w:val="NoSpacing"/>
        <w:rPr>
          <w:lang w:val="id-ID"/>
        </w:rPr>
      </w:pPr>
    </w:p>
    <w:p w14:paraId="4B5C34E7" w14:textId="18395436" w:rsidR="002A4D62" w:rsidRDefault="002A4D62" w:rsidP="002A4D62">
      <w:pPr>
        <w:pStyle w:val="BodyText"/>
        <w:ind w:left="1134"/>
      </w:pPr>
      <w:r w:rsidRPr="002A4D62">
        <w:t xml:space="preserve">Pada halaman detail presensi, admin dan pelatih memiliki akses untuk mengedit informasi presensi serta memperbarui status kehadiran anggota sesuai dengan kebutuhan. Berbeda dengan admin dan pelatih, pembina hanya </w:t>
      </w:r>
      <w:r w:rsidRPr="002A4D62">
        <w:lastRenderedPageBreak/>
        <w:t>diberikan hak akses untuk melihat informasi presensi tanpa memiliki kemampuan untuk melakukan pengeditan atau perubahan data.</w:t>
      </w:r>
      <w:r w:rsidR="00B53470">
        <w:t xml:space="preserve"> </w:t>
      </w:r>
      <w:r w:rsidR="00B53470" w:rsidRPr="00B53470">
        <w:t xml:space="preserve">Perubahan data presensi dapat dilakukan ketika pengguna mengklik tombol </w:t>
      </w:r>
      <w:r w:rsidR="00B53470">
        <w:t>‘</w:t>
      </w:r>
      <w:r w:rsidR="00B53470" w:rsidRPr="00B53470">
        <w:t>Edit Presensi</w:t>
      </w:r>
      <w:r w:rsidR="00B53470">
        <w:t>’</w:t>
      </w:r>
      <w:r w:rsidR="00B53470" w:rsidRPr="00B53470">
        <w:t>. Selain itu, pada halaman ini juga diterapkan validasi terhadap input pengguna, seperti validasi isian wajib</w:t>
      </w:r>
      <w:r w:rsidR="00B53470">
        <w:t>, sebagaimana ditunjukkan pada g</w:t>
      </w:r>
      <w:r w:rsidR="00B53470" w:rsidRPr="00B53470">
        <w:t>ambar 4.27.</w:t>
      </w:r>
    </w:p>
    <w:p w14:paraId="0AEF40D2" w14:textId="77777777" w:rsidR="007A7321" w:rsidRDefault="007A7321" w:rsidP="007A7321">
      <w:pPr>
        <w:pStyle w:val="NoSpacing"/>
        <w:rPr>
          <w:lang w:val="id"/>
        </w:rPr>
      </w:pPr>
    </w:p>
    <w:p w14:paraId="179663AD" w14:textId="0988FB44" w:rsidR="007A7321" w:rsidRDefault="00523614" w:rsidP="007A7321">
      <w:pPr>
        <w:pStyle w:val="NoSpacing"/>
        <w:jc w:val="right"/>
        <w:rPr>
          <w:lang w:val="id"/>
        </w:rPr>
      </w:pPr>
      <w:r>
        <w:rPr>
          <w:noProof/>
        </w:rPr>
        <w:drawing>
          <wp:inline distT="0" distB="0" distL="0" distR="0" wp14:anchorId="671C0DA2" wp14:editId="4DF4327A">
            <wp:extent cx="4689440" cy="2085109"/>
            <wp:effectExtent l="0" t="0" r="0" b="0"/>
            <wp:docPr id="978020399" name="Picture 978020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9" name="127.0.0.1_8000_presence_staff_1744628300.png"/>
                    <pic:cNvPicPr/>
                  </pic:nvPicPr>
                  <pic:blipFill rotWithShape="1">
                    <a:blip r:embed="rId133" cstate="print">
                      <a:extLst>
                        <a:ext uri="{28A0092B-C50C-407E-A947-70E740481C1C}">
                          <a14:useLocalDpi xmlns:a14="http://schemas.microsoft.com/office/drawing/2010/main" val="0"/>
                        </a:ext>
                      </a:extLst>
                    </a:blip>
                    <a:srcRect b="39597"/>
                    <a:stretch/>
                  </pic:blipFill>
                  <pic:spPr bwMode="auto">
                    <a:xfrm>
                      <a:off x="0" y="0"/>
                      <a:ext cx="4690800" cy="2085714"/>
                    </a:xfrm>
                    <a:prstGeom prst="rect">
                      <a:avLst/>
                    </a:prstGeom>
                    <a:ln>
                      <a:noFill/>
                    </a:ln>
                    <a:extLst>
                      <a:ext uri="{53640926-AAD7-44D8-BBD7-CCE9431645EC}">
                        <a14:shadowObscured xmlns:a14="http://schemas.microsoft.com/office/drawing/2010/main"/>
                      </a:ext>
                    </a:extLst>
                  </pic:spPr>
                </pic:pic>
              </a:graphicData>
            </a:graphic>
          </wp:inline>
        </w:drawing>
      </w:r>
    </w:p>
    <w:p w14:paraId="6D6DAE47" w14:textId="67363E6A" w:rsidR="007A7321" w:rsidRPr="007A7321" w:rsidRDefault="007A7321" w:rsidP="007A7321">
      <w:pPr>
        <w:pStyle w:val="Gambar41"/>
      </w:pPr>
      <w:bookmarkStart w:id="401" w:name="_Toc195951916"/>
      <w:r>
        <w:t xml:space="preserve">Validasi Edit </w:t>
      </w:r>
      <w:r w:rsidRPr="007A7321">
        <w:rPr>
          <w:i/>
        </w:rPr>
        <w:t>Presence</w:t>
      </w:r>
      <w:bookmarkEnd w:id="401"/>
    </w:p>
    <w:p w14:paraId="5D857463" w14:textId="77777777" w:rsidR="00F2249A" w:rsidRPr="00F2249A" w:rsidRDefault="00F2249A" w:rsidP="00F2249A">
      <w:pPr>
        <w:pStyle w:val="NoSpacing"/>
        <w:rPr>
          <w:lang w:val="id"/>
        </w:rPr>
      </w:pPr>
    </w:p>
    <w:p w14:paraId="6D0DD4BE" w14:textId="4658B934" w:rsidR="00100C37" w:rsidRDefault="00100C37" w:rsidP="00F2249A">
      <w:pPr>
        <w:pStyle w:val="BodyText"/>
        <w:numPr>
          <w:ilvl w:val="0"/>
          <w:numId w:val="38"/>
        </w:numPr>
        <w:ind w:left="1701" w:hanging="567"/>
      </w:pPr>
      <w:r>
        <w:t xml:space="preserve">Halaman </w:t>
      </w:r>
      <w:r w:rsidR="004A409F" w:rsidRPr="004A409F">
        <w:rPr>
          <w:i/>
        </w:rPr>
        <w:t>Post</w:t>
      </w:r>
    </w:p>
    <w:p w14:paraId="615FD038" w14:textId="3651B549" w:rsidR="00F2249A" w:rsidRDefault="00F2249A" w:rsidP="00F2249A">
      <w:pPr>
        <w:pStyle w:val="BodyText"/>
        <w:ind w:left="1134"/>
        <w:rPr>
          <w:color w:val="auto"/>
        </w:rPr>
      </w:pPr>
      <w:r>
        <w:t>H</w:t>
      </w:r>
      <w:r w:rsidRPr="00F2249A">
        <w:t xml:space="preserve">alaman </w:t>
      </w:r>
      <w:r w:rsidR="004A409F" w:rsidRPr="004A409F">
        <w:rPr>
          <w:i/>
        </w:rPr>
        <w:t>post</w:t>
      </w:r>
      <w:r w:rsidRPr="00F2249A">
        <w:t xml:space="preserve"> merupakan halaman berperan sebagai sarana untuk menampilkan daftar data </w:t>
      </w:r>
      <w:r w:rsidR="00C853AA" w:rsidRPr="00C853AA">
        <w:rPr>
          <w:i/>
        </w:rPr>
        <w:t>Postingan</w:t>
      </w:r>
      <w:r w:rsidRPr="00F2249A">
        <w:t xml:space="preserve"> yang telah dibuat oleh pengguna</w:t>
      </w:r>
      <w:r>
        <w:t xml:space="preserve">. Tampilan halaman </w:t>
      </w:r>
      <w:r w:rsidR="004A409F" w:rsidRPr="004A409F">
        <w:rPr>
          <w:i/>
        </w:rPr>
        <w:t>post</w:t>
      </w:r>
      <w:r>
        <w:t xml:space="preserve"> dapat dilihat pada </w:t>
      </w:r>
      <w:r w:rsidRPr="000E0F49">
        <w:rPr>
          <w:color w:val="auto"/>
        </w:rPr>
        <w:t>gambar 4.</w:t>
      </w:r>
      <w:r w:rsidR="007A7321">
        <w:rPr>
          <w:color w:val="auto"/>
        </w:rPr>
        <w:t>28</w:t>
      </w:r>
      <w:r w:rsidR="000E0F49" w:rsidRPr="000E0F49">
        <w:rPr>
          <w:color w:val="auto"/>
        </w:rPr>
        <w:t>.</w:t>
      </w:r>
    </w:p>
    <w:p w14:paraId="2FBDBC32" w14:textId="77777777" w:rsidR="000E0F49" w:rsidRPr="000E0F49" w:rsidRDefault="000E0F49" w:rsidP="000E0F49">
      <w:pPr>
        <w:pStyle w:val="NoSpacing"/>
        <w:rPr>
          <w:lang w:val="id"/>
        </w:rPr>
      </w:pPr>
    </w:p>
    <w:p w14:paraId="076C05E8" w14:textId="3ABF9976" w:rsidR="00F2249A" w:rsidRDefault="00523614" w:rsidP="000E0F49">
      <w:pPr>
        <w:pStyle w:val="NoSpacing"/>
        <w:jc w:val="right"/>
        <w:rPr>
          <w:lang w:val="id"/>
        </w:rPr>
      </w:pPr>
      <w:r>
        <w:rPr>
          <w:noProof/>
        </w:rPr>
        <w:drawing>
          <wp:inline distT="0" distB="0" distL="0" distR="0" wp14:anchorId="636F0773" wp14:editId="3323914D">
            <wp:extent cx="4686995" cy="1614054"/>
            <wp:effectExtent l="0" t="0" r="0" b="5715"/>
            <wp:docPr id="222088049" name="Picture 22208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9" name="post_staff.png"/>
                    <pic:cNvPicPr/>
                  </pic:nvPicPr>
                  <pic:blipFill rotWithShape="1">
                    <a:blip r:embed="rId134" cstate="print">
                      <a:extLst>
                        <a:ext uri="{28A0092B-C50C-407E-A947-70E740481C1C}">
                          <a14:useLocalDpi xmlns:a14="http://schemas.microsoft.com/office/drawing/2010/main" val="0"/>
                        </a:ext>
                      </a:extLst>
                    </a:blip>
                    <a:srcRect b="50457"/>
                    <a:stretch/>
                  </pic:blipFill>
                  <pic:spPr bwMode="auto">
                    <a:xfrm>
                      <a:off x="0" y="0"/>
                      <a:ext cx="4690800" cy="1615364"/>
                    </a:xfrm>
                    <a:prstGeom prst="rect">
                      <a:avLst/>
                    </a:prstGeom>
                    <a:ln>
                      <a:noFill/>
                    </a:ln>
                    <a:extLst>
                      <a:ext uri="{53640926-AAD7-44D8-BBD7-CCE9431645EC}">
                        <a14:shadowObscured xmlns:a14="http://schemas.microsoft.com/office/drawing/2010/main"/>
                      </a:ext>
                    </a:extLst>
                  </pic:spPr>
                </pic:pic>
              </a:graphicData>
            </a:graphic>
          </wp:inline>
        </w:drawing>
      </w:r>
    </w:p>
    <w:p w14:paraId="1CE98D87" w14:textId="48953CD7" w:rsidR="000E0F49" w:rsidRDefault="000E0F49" w:rsidP="000E0F49">
      <w:pPr>
        <w:pStyle w:val="Gambar41"/>
      </w:pPr>
      <w:bookmarkStart w:id="402" w:name="_Toc195951917"/>
      <w:r>
        <w:t xml:space="preserve">Halaman </w:t>
      </w:r>
      <w:r w:rsidR="004A409F" w:rsidRPr="004A409F">
        <w:rPr>
          <w:i/>
        </w:rPr>
        <w:t>Post</w:t>
      </w:r>
      <w:bookmarkEnd w:id="402"/>
    </w:p>
    <w:p w14:paraId="17F11E00" w14:textId="77777777" w:rsidR="000E0F49" w:rsidRPr="000E0F49" w:rsidRDefault="000E0F49" w:rsidP="000E0F49">
      <w:pPr>
        <w:pStyle w:val="NoSpacing"/>
        <w:rPr>
          <w:lang w:val="id-ID"/>
        </w:rPr>
      </w:pPr>
    </w:p>
    <w:p w14:paraId="43126077" w14:textId="5A41E6F6" w:rsidR="00F2249A" w:rsidRDefault="00F2249A" w:rsidP="00F2249A">
      <w:pPr>
        <w:pStyle w:val="BodyText"/>
        <w:ind w:left="1134"/>
      </w:pPr>
      <w:r w:rsidRPr="00F2249A">
        <w:t xml:space="preserve">Halaman </w:t>
      </w:r>
      <w:r w:rsidR="004A409F" w:rsidRPr="004A409F">
        <w:rPr>
          <w:i/>
        </w:rPr>
        <w:t>post</w:t>
      </w:r>
      <w:r w:rsidRPr="00F2249A">
        <w:t xml:space="preserve"> menampilkan daftar data </w:t>
      </w:r>
      <w:r w:rsidR="00C853AA" w:rsidRPr="00C853AA">
        <w:rPr>
          <w:i/>
        </w:rPr>
        <w:t>Postingan</w:t>
      </w:r>
      <w:r w:rsidRPr="00F2249A">
        <w:t xml:space="preserve"> yang telah dibuat serta menyediakan fitur untuk membuat, mengedit, dan menghapus </w:t>
      </w:r>
      <w:r w:rsidR="00C853AA" w:rsidRPr="00C853AA">
        <w:rPr>
          <w:i/>
        </w:rPr>
        <w:t>Postingan</w:t>
      </w:r>
      <w:r w:rsidRPr="00F2249A">
        <w:t>. Akses terhadap halaman ini diberikan kepada pelatih, pembina, dan admin.</w:t>
      </w:r>
    </w:p>
    <w:p w14:paraId="598FB4FE" w14:textId="77777777" w:rsidR="00F2249A" w:rsidRPr="00F2249A" w:rsidRDefault="00F2249A" w:rsidP="00F2249A">
      <w:pPr>
        <w:pStyle w:val="NoSpacing"/>
        <w:rPr>
          <w:lang w:val="id"/>
        </w:rPr>
      </w:pPr>
    </w:p>
    <w:p w14:paraId="562B393F" w14:textId="72BC85CD" w:rsidR="00F2249A" w:rsidRDefault="00F2249A" w:rsidP="00F2249A">
      <w:pPr>
        <w:pStyle w:val="BodyText"/>
        <w:numPr>
          <w:ilvl w:val="0"/>
          <w:numId w:val="38"/>
        </w:numPr>
        <w:ind w:left="1701" w:hanging="567"/>
      </w:pPr>
      <w:r w:rsidRPr="00C91F04">
        <w:rPr>
          <w:i/>
        </w:rPr>
        <w:t>Form</w:t>
      </w:r>
      <w:r>
        <w:t xml:space="preserve"> Tambah </w:t>
      </w:r>
      <w:r w:rsidR="004A409F" w:rsidRPr="004A409F">
        <w:rPr>
          <w:i/>
        </w:rPr>
        <w:t>Post</w:t>
      </w:r>
    </w:p>
    <w:p w14:paraId="791F5022" w14:textId="092AE3E1" w:rsidR="00F2249A" w:rsidRDefault="00992B89" w:rsidP="00F2249A">
      <w:pPr>
        <w:pStyle w:val="BodyText"/>
        <w:ind w:left="1134"/>
        <w:rPr>
          <w:color w:val="auto"/>
        </w:rPr>
      </w:pPr>
      <w:r w:rsidRPr="00992B89">
        <w:rPr>
          <w:i/>
          <w:color w:val="auto"/>
        </w:rPr>
        <w:t>Form</w:t>
      </w:r>
      <w:r w:rsidRPr="00992B89">
        <w:rPr>
          <w:color w:val="auto"/>
        </w:rPr>
        <w:t xml:space="preserve"> tambah </w:t>
      </w:r>
      <w:r w:rsidR="004A409F" w:rsidRPr="004A409F">
        <w:rPr>
          <w:i/>
          <w:color w:val="auto"/>
        </w:rPr>
        <w:t>post</w:t>
      </w:r>
      <w:r w:rsidRPr="00992B89">
        <w:rPr>
          <w:color w:val="auto"/>
        </w:rPr>
        <w:t xml:space="preserve"> merupakan fitur yang digunakan untuk memasukkan data </w:t>
      </w:r>
      <w:r w:rsidR="004A409F" w:rsidRPr="004A409F">
        <w:rPr>
          <w:i/>
          <w:color w:val="auto"/>
        </w:rPr>
        <w:t>post</w:t>
      </w:r>
      <w:r w:rsidRPr="00992B89">
        <w:rPr>
          <w:color w:val="auto"/>
        </w:rPr>
        <w:t xml:space="preserve"> ke dalam sistem. </w:t>
      </w:r>
      <w:r w:rsidRPr="00992B89">
        <w:rPr>
          <w:i/>
          <w:color w:val="auto"/>
        </w:rPr>
        <w:t>Form</w:t>
      </w:r>
      <w:r w:rsidRPr="00992B89">
        <w:rPr>
          <w:color w:val="auto"/>
        </w:rPr>
        <w:t xml:space="preserve"> ini akan muncul ketika pengguna mengklik tombol 'Buat </w:t>
      </w:r>
      <w:r w:rsidR="004A409F" w:rsidRPr="004A409F">
        <w:rPr>
          <w:i/>
          <w:color w:val="auto"/>
        </w:rPr>
        <w:t>Post</w:t>
      </w:r>
      <w:r w:rsidRPr="00992B89">
        <w:rPr>
          <w:color w:val="auto"/>
        </w:rPr>
        <w:t xml:space="preserve">' yang terletak di pojok kanan atas. Tampilan form tambah </w:t>
      </w:r>
      <w:r w:rsidR="004A409F" w:rsidRPr="004A409F">
        <w:rPr>
          <w:i/>
          <w:color w:val="auto"/>
        </w:rPr>
        <w:t>post</w:t>
      </w:r>
      <w:r w:rsidR="006A3BA6">
        <w:rPr>
          <w:color w:val="auto"/>
        </w:rPr>
        <w:t xml:space="preserve"> ditunjukkan pada Gambar 4.23</w:t>
      </w:r>
      <w:r w:rsidRPr="00992B89">
        <w:rPr>
          <w:color w:val="auto"/>
        </w:rPr>
        <w:t>.</w:t>
      </w:r>
    </w:p>
    <w:p w14:paraId="2B300C4A" w14:textId="77777777" w:rsidR="000E0F49" w:rsidRPr="000E0F49" w:rsidRDefault="000E0F49" w:rsidP="000E0F49">
      <w:pPr>
        <w:pStyle w:val="NoSpacing"/>
        <w:rPr>
          <w:lang w:val="id"/>
        </w:rPr>
      </w:pPr>
    </w:p>
    <w:p w14:paraId="05D84B90" w14:textId="02786285" w:rsidR="000E0F49" w:rsidRPr="000E0F49" w:rsidRDefault="00523614" w:rsidP="000E0F49">
      <w:pPr>
        <w:pStyle w:val="NoSpacing"/>
        <w:jc w:val="right"/>
        <w:rPr>
          <w:lang w:val="id"/>
        </w:rPr>
      </w:pPr>
      <w:r>
        <w:rPr>
          <w:noProof/>
        </w:rPr>
        <w:drawing>
          <wp:inline distT="0" distB="0" distL="0" distR="0" wp14:anchorId="5F6834E6" wp14:editId="4243A435">
            <wp:extent cx="4688839" cy="2133600"/>
            <wp:effectExtent l="0" t="0" r="0" b="0"/>
            <wp:docPr id="222088057" name="Picture 22208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7" name="post_staff_create.png"/>
                    <pic:cNvPicPr/>
                  </pic:nvPicPr>
                  <pic:blipFill rotWithShape="1">
                    <a:blip r:embed="rId135" cstate="print">
                      <a:extLst>
                        <a:ext uri="{28A0092B-C50C-407E-A947-70E740481C1C}">
                          <a14:useLocalDpi xmlns:a14="http://schemas.microsoft.com/office/drawing/2010/main" val="0"/>
                        </a:ext>
                      </a:extLst>
                    </a:blip>
                    <a:srcRect t="-1" b="34535"/>
                    <a:stretch/>
                  </pic:blipFill>
                  <pic:spPr bwMode="auto">
                    <a:xfrm>
                      <a:off x="0" y="0"/>
                      <a:ext cx="4690800" cy="2134492"/>
                    </a:xfrm>
                    <a:prstGeom prst="rect">
                      <a:avLst/>
                    </a:prstGeom>
                    <a:ln>
                      <a:noFill/>
                    </a:ln>
                    <a:extLst>
                      <a:ext uri="{53640926-AAD7-44D8-BBD7-CCE9431645EC}">
                        <a14:shadowObscured xmlns:a14="http://schemas.microsoft.com/office/drawing/2010/main"/>
                      </a:ext>
                    </a:extLst>
                  </pic:spPr>
                </pic:pic>
              </a:graphicData>
            </a:graphic>
          </wp:inline>
        </w:drawing>
      </w:r>
    </w:p>
    <w:p w14:paraId="408D8495" w14:textId="760CEA4C" w:rsidR="004359B3" w:rsidRDefault="000E0F49" w:rsidP="000E0F49">
      <w:pPr>
        <w:pStyle w:val="Gambar41"/>
      </w:pPr>
      <w:bookmarkStart w:id="403" w:name="_Toc195951918"/>
      <w:r w:rsidRPr="00085E4E">
        <w:rPr>
          <w:i/>
        </w:rPr>
        <w:t>Form</w:t>
      </w:r>
      <w:r>
        <w:t xml:space="preserve"> Tambah </w:t>
      </w:r>
      <w:r w:rsidR="004A409F" w:rsidRPr="004A409F">
        <w:rPr>
          <w:i/>
        </w:rPr>
        <w:t>Post</w:t>
      </w:r>
      <w:bookmarkEnd w:id="403"/>
    </w:p>
    <w:p w14:paraId="500D3CAC" w14:textId="77777777" w:rsidR="000E0F49" w:rsidRPr="000E0F49" w:rsidRDefault="000E0F49" w:rsidP="000E0F49">
      <w:pPr>
        <w:pStyle w:val="NoSpacing"/>
        <w:rPr>
          <w:lang w:val="id-ID"/>
        </w:rPr>
      </w:pPr>
    </w:p>
    <w:p w14:paraId="1CDC37AA" w14:textId="6691E8C4" w:rsidR="00F2249A" w:rsidRDefault="006545E2" w:rsidP="00EC1426">
      <w:pPr>
        <w:pStyle w:val="BodyText"/>
        <w:ind w:left="1134"/>
      </w:pPr>
      <w:r w:rsidRPr="006545E2">
        <w:rPr>
          <w:i/>
        </w:rPr>
        <w:t>F</w:t>
      </w:r>
      <w:r w:rsidR="00992B89" w:rsidRPr="006545E2">
        <w:rPr>
          <w:i/>
        </w:rPr>
        <w:t>orm</w:t>
      </w:r>
      <w:r w:rsidR="00992B89" w:rsidRPr="00992B89">
        <w:t xml:space="preserve"> tambah </w:t>
      </w:r>
      <w:r w:rsidR="004A409F" w:rsidRPr="004A409F">
        <w:rPr>
          <w:i/>
        </w:rPr>
        <w:t>post</w:t>
      </w:r>
      <w:r w:rsidR="00992B89" w:rsidRPr="00992B89">
        <w:t xml:space="preserve"> berfungsi untuk menyampaikan materi atau informasi kepada anggota MB Oasis Mansa. Form ini berisi beberapa kolom input, seperti judul, unggahan file, dan informasi tambahan. </w:t>
      </w:r>
      <w:r w:rsidRPr="006545E2">
        <w:rPr>
          <w:i/>
        </w:rPr>
        <w:t>Form</w:t>
      </w:r>
      <w:r w:rsidR="00992B89" w:rsidRPr="00992B89">
        <w:t xml:space="preserve"> ini dirancang agar dapat diakses oleh pelatih, pembina, dan admin. Selain itu, melalui </w:t>
      </w:r>
      <w:r w:rsidR="00992B89" w:rsidRPr="006545E2">
        <w:rPr>
          <w:i/>
        </w:rPr>
        <w:t>form</w:t>
      </w:r>
      <w:r w:rsidR="00992B89" w:rsidRPr="00992B89">
        <w:t xml:space="preserve"> ini, pengguna dapat mengunggah lebih dari satu file secara bersamaan.</w:t>
      </w:r>
      <w:r w:rsidR="007A7321">
        <w:t xml:space="preserve"> Pada </w:t>
      </w:r>
      <w:r w:rsidR="007A7321" w:rsidRPr="00B53470">
        <w:rPr>
          <w:i/>
        </w:rPr>
        <w:t>form</w:t>
      </w:r>
      <w:r w:rsidR="007A7321">
        <w:t xml:space="preserve"> ini </w:t>
      </w:r>
      <w:r w:rsidR="007A7321" w:rsidRPr="001D61E2">
        <w:t>juga diterapkan validasi terhadap input pengguna, seperti validasi isian wajib</w:t>
      </w:r>
      <w:r w:rsidR="007A7321">
        <w:t>, yang dapat dilihat pada gambar 4.30.</w:t>
      </w:r>
    </w:p>
    <w:p w14:paraId="069B85B1" w14:textId="77777777" w:rsidR="007A7321" w:rsidRDefault="007A7321" w:rsidP="007A7321">
      <w:pPr>
        <w:pStyle w:val="NoSpacing"/>
        <w:rPr>
          <w:lang w:val="id"/>
        </w:rPr>
      </w:pPr>
    </w:p>
    <w:p w14:paraId="17648CA7" w14:textId="397A0724" w:rsidR="007A7321" w:rsidRDefault="00523614" w:rsidP="007A7321">
      <w:pPr>
        <w:pStyle w:val="NoSpacing"/>
        <w:jc w:val="right"/>
        <w:rPr>
          <w:lang w:val="id"/>
        </w:rPr>
      </w:pPr>
      <w:r>
        <w:rPr>
          <w:noProof/>
        </w:rPr>
        <w:drawing>
          <wp:inline distT="0" distB="0" distL="0" distR="0" wp14:anchorId="1970D16A" wp14:editId="6738D350">
            <wp:extent cx="4683774" cy="2098964"/>
            <wp:effectExtent l="0" t="0" r="2540" b="0"/>
            <wp:docPr id="978020400" name="Picture 978020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0" name="127.0.0.1_8000_post_staff.png"/>
                    <pic:cNvPicPr/>
                  </pic:nvPicPr>
                  <pic:blipFill rotWithShape="1">
                    <a:blip r:embed="rId136" cstate="print">
                      <a:extLst>
                        <a:ext uri="{28A0092B-C50C-407E-A947-70E740481C1C}">
                          <a14:useLocalDpi xmlns:a14="http://schemas.microsoft.com/office/drawing/2010/main" val="0"/>
                        </a:ext>
                      </a:extLst>
                    </a:blip>
                    <a:srcRect t="-1" b="30534"/>
                    <a:stretch/>
                  </pic:blipFill>
                  <pic:spPr bwMode="auto">
                    <a:xfrm>
                      <a:off x="0" y="0"/>
                      <a:ext cx="4687200" cy="2100499"/>
                    </a:xfrm>
                    <a:prstGeom prst="rect">
                      <a:avLst/>
                    </a:prstGeom>
                    <a:ln>
                      <a:noFill/>
                    </a:ln>
                    <a:extLst>
                      <a:ext uri="{53640926-AAD7-44D8-BBD7-CCE9431645EC}">
                        <a14:shadowObscured xmlns:a14="http://schemas.microsoft.com/office/drawing/2010/main"/>
                      </a:ext>
                    </a:extLst>
                  </pic:spPr>
                </pic:pic>
              </a:graphicData>
            </a:graphic>
          </wp:inline>
        </w:drawing>
      </w:r>
    </w:p>
    <w:p w14:paraId="163280FF" w14:textId="24858EE9" w:rsidR="007A7321" w:rsidRPr="007A7321" w:rsidRDefault="007A7321" w:rsidP="007A7321">
      <w:pPr>
        <w:pStyle w:val="Gambar41"/>
      </w:pPr>
      <w:bookmarkStart w:id="404" w:name="_Toc195951919"/>
      <w:r>
        <w:t xml:space="preserve">Validasi </w:t>
      </w:r>
      <w:r w:rsidRPr="007A7321">
        <w:rPr>
          <w:i/>
        </w:rPr>
        <w:t>Form</w:t>
      </w:r>
      <w:r>
        <w:t xml:space="preserve"> Tambah </w:t>
      </w:r>
      <w:r w:rsidRPr="007A7321">
        <w:rPr>
          <w:i/>
        </w:rPr>
        <w:t>Post</w:t>
      </w:r>
      <w:bookmarkEnd w:id="404"/>
    </w:p>
    <w:p w14:paraId="2CE57527" w14:textId="77777777" w:rsidR="00EC1426" w:rsidRDefault="00EC1426" w:rsidP="00EC1426">
      <w:pPr>
        <w:pStyle w:val="NoSpacing"/>
        <w:rPr>
          <w:lang w:val="id"/>
        </w:rPr>
      </w:pPr>
    </w:p>
    <w:p w14:paraId="79CC1C73" w14:textId="7261B347" w:rsidR="00EC1426" w:rsidRDefault="00EC1426" w:rsidP="00EC1426">
      <w:pPr>
        <w:pStyle w:val="BodyText"/>
        <w:numPr>
          <w:ilvl w:val="0"/>
          <w:numId w:val="38"/>
        </w:numPr>
        <w:ind w:left="1701" w:hanging="567"/>
      </w:pPr>
      <w:r>
        <w:t xml:space="preserve">Halaman </w:t>
      </w:r>
      <w:r w:rsidR="00C91F04" w:rsidRPr="00C91F04">
        <w:rPr>
          <w:i/>
        </w:rPr>
        <w:t>Schedule</w:t>
      </w:r>
    </w:p>
    <w:p w14:paraId="372097B5" w14:textId="7AE1048F" w:rsidR="00EC1426" w:rsidRDefault="006545E2" w:rsidP="00EC1426">
      <w:pPr>
        <w:pStyle w:val="BodyText"/>
        <w:ind w:left="1134"/>
        <w:rPr>
          <w:color w:val="auto"/>
        </w:rPr>
      </w:pPr>
      <w:r w:rsidRPr="006545E2">
        <w:rPr>
          <w:color w:val="auto"/>
        </w:rPr>
        <w:t>Halaman jadwal merupakan halaman yang menyajikan daftar jadwal latihan yang telah ditentukan untuk anggota MB Oasis Mansa. Tampilan h</w:t>
      </w:r>
      <w:r>
        <w:rPr>
          <w:color w:val="auto"/>
        </w:rPr>
        <w:t>alaman jadwal ditunjukkan pada g</w:t>
      </w:r>
      <w:r w:rsidR="004D7F0A">
        <w:rPr>
          <w:color w:val="auto"/>
        </w:rPr>
        <w:t>ambar 4.31</w:t>
      </w:r>
      <w:r w:rsidRPr="006545E2">
        <w:rPr>
          <w:color w:val="auto"/>
        </w:rPr>
        <w:t>.</w:t>
      </w:r>
    </w:p>
    <w:p w14:paraId="404C9579" w14:textId="77777777" w:rsidR="000E0F49" w:rsidRPr="000E0F49" w:rsidRDefault="000E0F49" w:rsidP="000E0F49">
      <w:pPr>
        <w:pStyle w:val="NoSpacing"/>
        <w:rPr>
          <w:lang w:val="id"/>
        </w:rPr>
      </w:pPr>
    </w:p>
    <w:p w14:paraId="1CF53B87" w14:textId="250A6306" w:rsidR="004359B3" w:rsidRDefault="00523614" w:rsidP="000E0F49">
      <w:pPr>
        <w:pStyle w:val="NoSpacing"/>
        <w:jc w:val="right"/>
        <w:rPr>
          <w:lang w:val="id"/>
        </w:rPr>
      </w:pPr>
      <w:r>
        <w:rPr>
          <w:noProof/>
        </w:rPr>
        <w:drawing>
          <wp:inline distT="0" distB="0" distL="0" distR="0" wp14:anchorId="1A85A1D1" wp14:editId="139D9117">
            <wp:extent cx="4690206" cy="1960418"/>
            <wp:effectExtent l="0" t="0" r="0" b="1905"/>
            <wp:docPr id="222088058" name="Picture 222088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8" name="schedule_staff.png"/>
                    <pic:cNvPicPr/>
                  </pic:nvPicPr>
                  <pic:blipFill rotWithShape="1">
                    <a:blip r:embed="rId137" cstate="print">
                      <a:extLst>
                        <a:ext uri="{28A0092B-C50C-407E-A947-70E740481C1C}">
                          <a14:useLocalDpi xmlns:a14="http://schemas.microsoft.com/office/drawing/2010/main" val="0"/>
                        </a:ext>
                      </a:extLst>
                    </a:blip>
                    <a:srcRect b="39866"/>
                    <a:stretch/>
                  </pic:blipFill>
                  <pic:spPr bwMode="auto">
                    <a:xfrm>
                      <a:off x="0" y="0"/>
                      <a:ext cx="4690800" cy="1960666"/>
                    </a:xfrm>
                    <a:prstGeom prst="rect">
                      <a:avLst/>
                    </a:prstGeom>
                    <a:ln>
                      <a:noFill/>
                    </a:ln>
                    <a:extLst>
                      <a:ext uri="{53640926-AAD7-44D8-BBD7-CCE9431645EC}">
                        <a14:shadowObscured xmlns:a14="http://schemas.microsoft.com/office/drawing/2010/main"/>
                      </a:ext>
                    </a:extLst>
                  </pic:spPr>
                </pic:pic>
              </a:graphicData>
            </a:graphic>
          </wp:inline>
        </w:drawing>
      </w:r>
    </w:p>
    <w:p w14:paraId="550F196C" w14:textId="030468BC" w:rsidR="000E0F49" w:rsidRDefault="000E0F49" w:rsidP="000E0F49">
      <w:pPr>
        <w:pStyle w:val="Gambar41"/>
      </w:pPr>
      <w:bookmarkStart w:id="405" w:name="_Toc195951920"/>
      <w:r>
        <w:t xml:space="preserve">Halaman </w:t>
      </w:r>
      <w:r w:rsidR="00C91F04" w:rsidRPr="00C91F04">
        <w:rPr>
          <w:i/>
          <w:lang w:val="en-US"/>
        </w:rPr>
        <w:t>Schedule</w:t>
      </w:r>
      <w:bookmarkEnd w:id="405"/>
    </w:p>
    <w:p w14:paraId="5A2DAB13" w14:textId="77777777" w:rsidR="000E0F49" w:rsidRPr="000E0F49" w:rsidRDefault="000E0F49" w:rsidP="000E0F49">
      <w:pPr>
        <w:pStyle w:val="NoSpacing"/>
        <w:rPr>
          <w:lang w:val="id-ID"/>
        </w:rPr>
      </w:pPr>
    </w:p>
    <w:p w14:paraId="6D097D07" w14:textId="2C79A64C" w:rsidR="004359B3" w:rsidRDefault="004359B3" w:rsidP="004359B3">
      <w:pPr>
        <w:pStyle w:val="BodyText"/>
        <w:ind w:left="1134"/>
      </w:pPr>
      <w:r w:rsidRPr="004359B3">
        <w:t>Halaman jadwal menampilkan daftar data jadwal yang telah dibuat serta menyediakan fitur untuk membuat, mengedit, dan menghapus jadwal. Akses terhadap halaman ini diberikan kepada pembina dan admin.</w:t>
      </w:r>
    </w:p>
    <w:p w14:paraId="51ED702C" w14:textId="77777777" w:rsidR="004359B3" w:rsidRDefault="004359B3" w:rsidP="004359B3">
      <w:pPr>
        <w:pStyle w:val="NoSpacing"/>
        <w:rPr>
          <w:lang w:val="id"/>
        </w:rPr>
      </w:pPr>
    </w:p>
    <w:p w14:paraId="198C3246" w14:textId="4A82D45D" w:rsidR="004359B3" w:rsidRDefault="004359B3" w:rsidP="004359B3">
      <w:pPr>
        <w:pStyle w:val="BodyText"/>
        <w:numPr>
          <w:ilvl w:val="0"/>
          <w:numId w:val="38"/>
        </w:numPr>
        <w:ind w:left="1701" w:hanging="567"/>
      </w:pPr>
      <w:r w:rsidRPr="006545E2">
        <w:rPr>
          <w:i/>
        </w:rPr>
        <w:t>Form</w:t>
      </w:r>
      <w:r>
        <w:t xml:space="preserve"> Tambah </w:t>
      </w:r>
      <w:r w:rsidR="00C91F04" w:rsidRPr="00C91F04">
        <w:rPr>
          <w:i/>
        </w:rPr>
        <w:t>Schedule</w:t>
      </w:r>
    </w:p>
    <w:p w14:paraId="141EBB9A" w14:textId="28AB6DF3" w:rsidR="004359B3" w:rsidRDefault="006545E2" w:rsidP="004359B3">
      <w:pPr>
        <w:pStyle w:val="BodyText"/>
        <w:ind w:left="1134"/>
        <w:rPr>
          <w:color w:val="auto"/>
        </w:rPr>
      </w:pPr>
      <w:r w:rsidRPr="006545E2">
        <w:rPr>
          <w:i/>
          <w:color w:val="auto"/>
        </w:rPr>
        <w:t>Form</w:t>
      </w:r>
      <w:r w:rsidRPr="006545E2">
        <w:rPr>
          <w:color w:val="auto"/>
        </w:rPr>
        <w:t xml:space="preserve"> tambah jadwal merupakan fitur yang digunakan untuk memasukkan data jadwal latihan ke dalam sistem. Form ini akan muncul saat pengguna mengklik tombol 'Buat Jadwal' yang terletak di pojok kanan atas. Tampilan form tambah jad</w:t>
      </w:r>
      <w:r w:rsidR="006A3BA6">
        <w:rPr>
          <w:color w:val="auto"/>
        </w:rPr>
        <w:t xml:space="preserve">wal ditunjukkan </w:t>
      </w:r>
      <w:r w:rsidR="004D7F0A">
        <w:rPr>
          <w:color w:val="auto"/>
        </w:rPr>
        <w:t>pada Gambar 4.32</w:t>
      </w:r>
      <w:r w:rsidRPr="006545E2">
        <w:rPr>
          <w:color w:val="auto"/>
        </w:rPr>
        <w:t>.</w:t>
      </w:r>
    </w:p>
    <w:p w14:paraId="28075B7B" w14:textId="77777777" w:rsidR="00085E4E" w:rsidRPr="00085E4E" w:rsidRDefault="00085E4E" w:rsidP="00085E4E">
      <w:pPr>
        <w:pStyle w:val="NoSpacing"/>
        <w:rPr>
          <w:lang w:val="id"/>
        </w:rPr>
      </w:pPr>
    </w:p>
    <w:p w14:paraId="7AD7B6D2" w14:textId="1F8E9294" w:rsidR="004359B3" w:rsidRDefault="00523614" w:rsidP="00085E4E">
      <w:pPr>
        <w:pStyle w:val="NoSpacing"/>
        <w:jc w:val="right"/>
        <w:rPr>
          <w:lang w:val="id"/>
        </w:rPr>
      </w:pPr>
      <w:r>
        <w:rPr>
          <w:noProof/>
        </w:rPr>
        <w:drawing>
          <wp:inline distT="0" distB="0" distL="0" distR="0" wp14:anchorId="3B9A0DC9" wp14:editId="200F9F94">
            <wp:extent cx="4689347" cy="2001982"/>
            <wp:effectExtent l="0" t="0" r="0" b="0"/>
            <wp:docPr id="222088059" name="Picture 222088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9" name="schedule_staff_create.png"/>
                    <pic:cNvPicPr/>
                  </pic:nvPicPr>
                  <pic:blipFill rotWithShape="1">
                    <a:blip r:embed="rId138" cstate="print">
                      <a:extLst>
                        <a:ext uri="{28A0092B-C50C-407E-A947-70E740481C1C}">
                          <a14:useLocalDpi xmlns:a14="http://schemas.microsoft.com/office/drawing/2010/main" val="0"/>
                        </a:ext>
                      </a:extLst>
                    </a:blip>
                    <a:srcRect b="38580"/>
                    <a:stretch/>
                  </pic:blipFill>
                  <pic:spPr bwMode="auto">
                    <a:xfrm>
                      <a:off x="0" y="0"/>
                      <a:ext cx="4690800" cy="2002603"/>
                    </a:xfrm>
                    <a:prstGeom prst="rect">
                      <a:avLst/>
                    </a:prstGeom>
                    <a:ln>
                      <a:noFill/>
                    </a:ln>
                    <a:extLst>
                      <a:ext uri="{53640926-AAD7-44D8-BBD7-CCE9431645EC}">
                        <a14:shadowObscured xmlns:a14="http://schemas.microsoft.com/office/drawing/2010/main"/>
                      </a:ext>
                    </a:extLst>
                  </pic:spPr>
                </pic:pic>
              </a:graphicData>
            </a:graphic>
          </wp:inline>
        </w:drawing>
      </w:r>
    </w:p>
    <w:p w14:paraId="3D4D3BF3" w14:textId="7A55F339" w:rsidR="00085E4E" w:rsidRDefault="00085E4E" w:rsidP="00085E4E">
      <w:pPr>
        <w:pStyle w:val="Gambar41"/>
      </w:pPr>
      <w:bookmarkStart w:id="406" w:name="_Toc195951921"/>
      <w:r w:rsidRPr="00085E4E">
        <w:rPr>
          <w:i/>
        </w:rPr>
        <w:t>Form</w:t>
      </w:r>
      <w:r>
        <w:t xml:space="preserve"> Tambah </w:t>
      </w:r>
      <w:r w:rsidR="00C91F04" w:rsidRPr="00C91F04">
        <w:rPr>
          <w:i/>
          <w:lang w:val="en-US"/>
        </w:rPr>
        <w:t>Schedule</w:t>
      </w:r>
      <w:bookmarkEnd w:id="406"/>
    </w:p>
    <w:p w14:paraId="3A25B228" w14:textId="77777777" w:rsidR="00085E4E" w:rsidRPr="00085E4E" w:rsidRDefault="00085E4E" w:rsidP="00085E4E">
      <w:pPr>
        <w:pStyle w:val="NoSpacing"/>
        <w:rPr>
          <w:lang w:val="id-ID"/>
        </w:rPr>
      </w:pPr>
    </w:p>
    <w:p w14:paraId="634F8E95" w14:textId="079C3312" w:rsidR="004359B3" w:rsidRDefault="004359B3" w:rsidP="004359B3">
      <w:pPr>
        <w:pStyle w:val="BodyText"/>
        <w:ind w:left="1134"/>
      </w:pPr>
      <w:r w:rsidRPr="004359B3">
        <w:rPr>
          <w:i/>
        </w:rPr>
        <w:t>Form</w:t>
      </w:r>
      <w:r w:rsidRPr="004359B3">
        <w:t xml:space="preserve"> tambah jadwal merupakan tampilan formulir yang menyediakan beberapa kolom input, seperti hari, waktu mulai, dan waktu selesai latihan. Halaman ini dirancang agar dapat diakses oleh pembina dan admin.</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hari</w:t>
      </w:r>
      <w:r w:rsidR="004D7F0A" w:rsidRPr="004D7F0A">
        <w:t>. Tampilan sistem ketika validasi dijalankan dapat dilihat pada Gambar 4.33.</w:t>
      </w:r>
    </w:p>
    <w:p w14:paraId="0E5FE42D" w14:textId="77777777" w:rsidR="004D7F0A" w:rsidRDefault="004D7F0A" w:rsidP="004D7F0A">
      <w:pPr>
        <w:pStyle w:val="NoSpacing"/>
        <w:rPr>
          <w:lang w:val="id"/>
        </w:rPr>
      </w:pPr>
    </w:p>
    <w:p w14:paraId="0FC15364" w14:textId="7D07236B" w:rsidR="004D7F0A" w:rsidRDefault="00523614" w:rsidP="004D7F0A">
      <w:pPr>
        <w:pStyle w:val="NoSpacing"/>
        <w:jc w:val="right"/>
        <w:rPr>
          <w:lang w:val="id"/>
        </w:rPr>
      </w:pPr>
      <w:r>
        <w:rPr>
          <w:noProof/>
        </w:rPr>
        <w:drawing>
          <wp:inline distT="0" distB="0" distL="0" distR="0" wp14:anchorId="15E6C146" wp14:editId="3D66EA1A">
            <wp:extent cx="4690338" cy="1905000"/>
            <wp:effectExtent l="0" t="0" r="0" b="0"/>
            <wp:docPr id="978020401" name="Picture 978020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1" name="127.0.0.1_8000_schedule_staff.png"/>
                    <pic:cNvPicPr/>
                  </pic:nvPicPr>
                  <pic:blipFill rotWithShape="1">
                    <a:blip r:embed="rId139" cstate="print">
                      <a:extLst>
                        <a:ext uri="{28A0092B-C50C-407E-A947-70E740481C1C}">
                          <a14:useLocalDpi xmlns:a14="http://schemas.microsoft.com/office/drawing/2010/main" val="0"/>
                        </a:ext>
                      </a:extLst>
                    </a:blip>
                    <a:srcRect b="37041"/>
                    <a:stretch/>
                  </pic:blipFill>
                  <pic:spPr bwMode="auto">
                    <a:xfrm>
                      <a:off x="0" y="0"/>
                      <a:ext cx="4690800" cy="1905188"/>
                    </a:xfrm>
                    <a:prstGeom prst="rect">
                      <a:avLst/>
                    </a:prstGeom>
                    <a:ln>
                      <a:noFill/>
                    </a:ln>
                    <a:extLst>
                      <a:ext uri="{53640926-AAD7-44D8-BBD7-CCE9431645EC}">
                        <a14:shadowObscured xmlns:a14="http://schemas.microsoft.com/office/drawing/2010/main"/>
                      </a:ext>
                    </a:extLst>
                  </pic:spPr>
                </pic:pic>
              </a:graphicData>
            </a:graphic>
          </wp:inline>
        </w:drawing>
      </w:r>
    </w:p>
    <w:p w14:paraId="519C0224" w14:textId="30172076" w:rsidR="004D7F0A" w:rsidRPr="004D7F0A" w:rsidRDefault="004D7F0A" w:rsidP="004D7F0A">
      <w:pPr>
        <w:pStyle w:val="Gambar41"/>
      </w:pPr>
      <w:bookmarkStart w:id="407" w:name="_Toc195951922"/>
      <w:r>
        <w:t xml:space="preserve">Validasi </w:t>
      </w:r>
      <w:r w:rsidRPr="004D7F0A">
        <w:rPr>
          <w:i/>
        </w:rPr>
        <w:t>Form</w:t>
      </w:r>
      <w:r>
        <w:t xml:space="preserve"> Tambah </w:t>
      </w:r>
      <w:r w:rsidRPr="004D7F0A">
        <w:rPr>
          <w:i/>
        </w:rPr>
        <w:t>Schedule</w:t>
      </w:r>
      <w:bookmarkEnd w:id="407"/>
    </w:p>
    <w:p w14:paraId="39959C43" w14:textId="77777777" w:rsidR="004359B3" w:rsidRDefault="004359B3" w:rsidP="004359B3">
      <w:pPr>
        <w:pStyle w:val="NoSpacing"/>
        <w:rPr>
          <w:lang w:val="id"/>
        </w:rPr>
      </w:pPr>
    </w:p>
    <w:p w14:paraId="3B988A09" w14:textId="771F89FE" w:rsidR="004359B3" w:rsidRDefault="004359B3" w:rsidP="004359B3">
      <w:pPr>
        <w:pStyle w:val="BodyText"/>
        <w:numPr>
          <w:ilvl w:val="0"/>
          <w:numId w:val="38"/>
        </w:numPr>
        <w:ind w:left="1701" w:hanging="567"/>
      </w:pPr>
      <w:r>
        <w:t>Halaman Semester</w:t>
      </w:r>
    </w:p>
    <w:p w14:paraId="3BECCF7C" w14:textId="4BE62459" w:rsidR="004359B3" w:rsidRDefault="00E9379A" w:rsidP="004359B3">
      <w:pPr>
        <w:pStyle w:val="BodyText"/>
        <w:ind w:left="1134"/>
        <w:rPr>
          <w:color w:val="auto"/>
        </w:rPr>
      </w:pPr>
      <w:r>
        <w:t>Halaman s</w:t>
      </w:r>
      <w:r w:rsidR="004359B3" w:rsidRPr="004359B3">
        <w:t>emester merupakan halaman yang menampilkan daftar semester yang tersedia dalam sistem.</w:t>
      </w:r>
      <w:r w:rsidR="004359B3">
        <w:t xml:space="preserve"> Tampilan halaman semester dapat dilihat pada </w:t>
      </w:r>
      <w:r w:rsidR="004359B3" w:rsidRPr="00085E4E">
        <w:rPr>
          <w:color w:val="auto"/>
        </w:rPr>
        <w:t>gambar 4.</w:t>
      </w:r>
      <w:r w:rsidR="004D7F0A">
        <w:rPr>
          <w:color w:val="auto"/>
        </w:rPr>
        <w:t>34</w:t>
      </w:r>
      <w:r w:rsidR="00085E4E" w:rsidRPr="00085E4E">
        <w:rPr>
          <w:color w:val="auto"/>
        </w:rPr>
        <w:t>.</w:t>
      </w:r>
    </w:p>
    <w:p w14:paraId="403D3D3A" w14:textId="77777777" w:rsidR="00085E4E" w:rsidRPr="00085E4E" w:rsidRDefault="00085E4E" w:rsidP="00085E4E">
      <w:pPr>
        <w:pStyle w:val="NoSpacing"/>
        <w:rPr>
          <w:lang w:val="id"/>
        </w:rPr>
      </w:pPr>
    </w:p>
    <w:p w14:paraId="53E72008" w14:textId="5D47EC75" w:rsidR="004359B3" w:rsidRDefault="00523614" w:rsidP="00085E4E">
      <w:pPr>
        <w:pStyle w:val="NoSpacing"/>
        <w:jc w:val="right"/>
        <w:rPr>
          <w:lang w:val="id"/>
        </w:rPr>
      </w:pPr>
      <w:r>
        <w:rPr>
          <w:noProof/>
        </w:rPr>
        <w:drawing>
          <wp:inline distT="0" distB="0" distL="0" distR="0" wp14:anchorId="2B471E6B" wp14:editId="6266C782">
            <wp:extent cx="4690206" cy="1953491"/>
            <wp:effectExtent l="0" t="0" r="0" b="8890"/>
            <wp:docPr id="222088060" name="Picture 222088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0" name="semester_staff.png"/>
                    <pic:cNvPicPr/>
                  </pic:nvPicPr>
                  <pic:blipFill rotWithShape="1">
                    <a:blip r:embed="rId140" cstate="print">
                      <a:extLst>
                        <a:ext uri="{28A0092B-C50C-407E-A947-70E740481C1C}">
                          <a14:useLocalDpi xmlns:a14="http://schemas.microsoft.com/office/drawing/2010/main" val="0"/>
                        </a:ext>
                      </a:extLst>
                    </a:blip>
                    <a:srcRect b="40079"/>
                    <a:stretch/>
                  </pic:blipFill>
                  <pic:spPr bwMode="auto">
                    <a:xfrm>
                      <a:off x="0" y="0"/>
                      <a:ext cx="4690800" cy="1953738"/>
                    </a:xfrm>
                    <a:prstGeom prst="rect">
                      <a:avLst/>
                    </a:prstGeom>
                    <a:ln>
                      <a:noFill/>
                    </a:ln>
                    <a:extLst>
                      <a:ext uri="{53640926-AAD7-44D8-BBD7-CCE9431645EC}">
                        <a14:shadowObscured xmlns:a14="http://schemas.microsoft.com/office/drawing/2010/main"/>
                      </a:ext>
                    </a:extLst>
                  </pic:spPr>
                </pic:pic>
              </a:graphicData>
            </a:graphic>
          </wp:inline>
        </w:drawing>
      </w:r>
    </w:p>
    <w:p w14:paraId="0862A946" w14:textId="4BB47886" w:rsidR="00085E4E" w:rsidRDefault="00085E4E" w:rsidP="00085E4E">
      <w:pPr>
        <w:pStyle w:val="Gambar41"/>
      </w:pPr>
      <w:bookmarkStart w:id="408" w:name="_Toc195951923"/>
      <w:r>
        <w:t>Halaman Semester</w:t>
      </w:r>
      <w:bookmarkEnd w:id="408"/>
    </w:p>
    <w:p w14:paraId="65808312" w14:textId="77777777" w:rsidR="00085E4E" w:rsidRPr="00085E4E" w:rsidRDefault="00085E4E" w:rsidP="00085E4E">
      <w:pPr>
        <w:pStyle w:val="NoSpacing"/>
        <w:rPr>
          <w:lang w:val="id-ID"/>
        </w:rPr>
      </w:pPr>
    </w:p>
    <w:p w14:paraId="69184210" w14:textId="1FB3E67C" w:rsidR="004359B3" w:rsidRDefault="00E9379A" w:rsidP="004359B3">
      <w:pPr>
        <w:pStyle w:val="BodyText"/>
        <w:ind w:left="1134"/>
      </w:pPr>
      <w:r>
        <w:t>Halaman s</w:t>
      </w:r>
      <w:r w:rsidR="004359B3" w:rsidRPr="004359B3">
        <w:t>emester m</w:t>
      </w:r>
      <w:r w:rsidR="004359B3">
        <w:t xml:space="preserve">enyediakan fitur bagi admin </w:t>
      </w:r>
      <w:r w:rsidR="004359B3" w:rsidRPr="004359B3">
        <w:t>untuk menambahkan semester baru sesuai dengan periode akademik yang berlaku.</w:t>
      </w:r>
    </w:p>
    <w:p w14:paraId="7FBBFFB2" w14:textId="77777777" w:rsidR="004359B3" w:rsidRDefault="004359B3" w:rsidP="004359B3">
      <w:pPr>
        <w:pStyle w:val="NoSpacing"/>
        <w:rPr>
          <w:lang w:val="id"/>
        </w:rPr>
      </w:pPr>
    </w:p>
    <w:p w14:paraId="6A4D47EC" w14:textId="1668E776" w:rsidR="004359B3" w:rsidRDefault="004359B3" w:rsidP="004359B3">
      <w:pPr>
        <w:pStyle w:val="BodyText"/>
        <w:numPr>
          <w:ilvl w:val="0"/>
          <w:numId w:val="38"/>
        </w:numPr>
        <w:ind w:left="1701" w:hanging="567"/>
      </w:pPr>
      <w:r w:rsidRPr="00C91F04">
        <w:rPr>
          <w:i/>
        </w:rPr>
        <w:lastRenderedPageBreak/>
        <w:t>Form</w:t>
      </w:r>
      <w:r>
        <w:t xml:space="preserve"> Tambah Semester</w:t>
      </w:r>
    </w:p>
    <w:p w14:paraId="03BE93F0" w14:textId="42E7DD10" w:rsidR="00AB5017" w:rsidRDefault="00AB5017" w:rsidP="00AB5017">
      <w:pPr>
        <w:pStyle w:val="BodyText"/>
        <w:ind w:left="1134"/>
        <w:rPr>
          <w:color w:val="auto"/>
        </w:rPr>
      </w:pPr>
      <w:r w:rsidRPr="002A4D62">
        <w:rPr>
          <w:i/>
        </w:rPr>
        <w:t>Form</w:t>
      </w:r>
      <w:r w:rsidRPr="002A4D62">
        <w:t xml:space="preserve"> tambah </w:t>
      </w:r>
      <w:r>
        <w:t>semester</w:t>
      </w:r>
      <w:r w:rsidRPr="002A4D62">
        <w:t xml:space="preserve"> merupakan fitur yang digunakan untuk memasukkan data </w:t>
      </w:r>
      <w:r>
        <w:t>semester</w:t>
      </w:r>
      <w:r w:rsidRPr="002A4D62">
        <w:t xml:space="preserve"> ke dalam sistem.</w:t>
      </w:r>
      <w:r>
        <w:t xml:space="preserve"> Tampilan </w:t>
      </w:r>
      <w:r w:rsidRPr="002A4D62">
        <w:rPr>
          <w:i/>
        </w:rPr>
        <w:t>form</w:t>
      </w:r>
      <w:r>
        <w:t xml:space="preserve"> tambah semester dapat dilihat pada </w:t>
      </w:r>
      <w:r w:rsidRPr="00085E4E">
        <w:rPr>
          <w:color w:val="auto"/>
        </w:rPr>
        <w:t>gambar 4.</w:t>
      </w:r>
      <w:r w:rsidR="004D7F0A">
        <w:rPr>
          <w:color w:val="auto"/>
        </w:rPr>
        <w:t>35</w:t>
      </w:r>
      <w:r w:rsidR="00085E4E" w:rsidRPr="00085E4E">
        <w:rPr>
          <w:color w:val="auto"/>
        </w:rPr>
        <w:t>.</w:t>
      </w:r>
    </w:p>
    <w:p w14:paraId="051BD4CB" w14:textId="77777777" w:rsidR="00085E4E" w:rsidRPr="00085E4E" w:rsidRDefault="00085E4E" w:rsidP="00085E4E">
      <w:pPr>
        <w:pStyle w:val="NoSpacing"/>
        <w:rPr>
          <w:lang w:val="id"/>
        </w:rPr>
      </w:pPr>
    </w:p>
    <w:p w14:paraId="32ED503F" w14:textId="68327F8C" w:rsidR="00AB5017" w:rsidRDefault="00523614" w:rsidP="00085E4E">
      <w:pPr>
        <w:pStyle w:val="NoSpacing"/>
        <w:jc w:val="right"/>
        <w:rPr>
          <w:lang w:val="id"/>
        </w:rPr>
      </w:pPr>
      <w:r>
        <w:rPr>
          <w:noProof/>
        </w:rPr>
        <w:drawing>
          <wp:inline distT="0" distB="0" distL="0" distR="0" wp14:anchorId="7453FF90" wp14:editId="5580321E">
            <wp:extent cx="4688840" cy="1318260"/>
            <wp:effectExtent l="0" t="0" r="0" b="0"/>
            <wp:docPr id="222088061" name="Picture 222088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1" name="semester_staff_create.png"/>
                    <pic:cNvPicPr/>
                  </pic:nvPicPr>
                  <pic:blipFill rotWithShape="1">
                    <a:blip r:embed="rId141" cstate="print">
                      <a:extLst>
                        <a:ext uri="{28A0092B-C50C-407E-A947-70E740481C1C}">
                          <a14:useLocalDpi xmlns:a14="http://schemas.microsoft.com/office/drawing/2010/main" val="0"/>
                        </a:ext>
                      </a:extLst>
                    </a:blip>
                    <a:srcRect t="-2" b="59554"/>
                    <a:stretch/>
                  </pic:blipFill>
                  <pic:spPr bwMode="auto">
                    <a:xfrm>
                      <a:off x="0" y="0"/>
                      <a:ext cx="4690800" cy="1318811"/>
                    </a:xfrm>
                    <a:prstGeom prst="rect">
                      <a:avLst/>
                    </a:prstGeom>
                    <a:ln>
                      <a:noFill/>
                    </a:ln>
                    <a:extLst>
                      <a:ext uri="{53640926-AAD7-44D8-BBD7-CCE9431645EC}">
                        <a14:shadowObscured xmlns:a14="http://schemas.microsoft.com/office/drawing/2010/main"/>
                      </a:ext>
                    </a:extLst>
                  </pic:spPr>
                </pic:pic>
              </a:graphicData>
            </a:graphic>
          </wp:inline>
        </w:drawing>
      </w:r>
    </w:p>
    <w:p w14:paraId="17BF29AB" w14:textId="5BB435F7" w:rsidR="00085E4E" w:rsidRDefault="00085E4E" w:rsidP="00085E4E">
      <w:pPr>
        <w:pStyle w:val="Gambar41"/>
      </w:pPr>
      <w:bookmarkStart w:id="409" w:name="_Toc195951924"/>
      <w:r w:rsidRPr="00085E4E">
        <w:rPr>
          <w:i/>
        </w:rPr>
        <w:t>Form</w:t>
      </w:r>
      <w:r>
        <w:t xml:space="preserve"> Tambah Semester</w:t>
      </w:r>
      <w:bookmarkEnd w:id="409"/>
    </w:p>
    <w:p w14:paraId="2B8737BF" w14:textId="77777777" w:rsidR="00085E4E" w:rsidRPr="00085E4E" w:rsidRDefault="00085E4E" w:rsidP="00085E4E">
      <w:pPr>
        <w:pStyle w:val="NoSpacing"/>
        <w:rPr>
          <w:lang w:val="id-ID"/>
        </w:rPr>
      </w:pPr>
    </w:p>
    <w:p w14:paraId="692FEC39" w14:textId="7F10F800" w:rsidR="00AB5017" w:rsidRDefault="00AB5017" w:rsidP="00AB5017">
      <w:pPr>
        <w:pStyle w:val="BodyText"/>
        <w:ind w:left="1134"/>
      </w:pPr>
      <w:r w:rsidRPr="00AB5017">
        <w:rPr>
          <w:i/>
        </w:rPr>
        <w:t>Form</w:t>
      </w:r>
      <w:r w:rsidRPr="00AB5017">
        <w:t xml:space="preserve"> tambah semester merupakan halaman yang dirancang untu</w:t>
      </w:r>
      <w:r>
        <w:t>k memungkinkan admin</w:t>
      </w:r>
      <w:r w:rsidRPr="00AB5017">
        <w:t xml:space="preserve"> menambahkan data semester baru ke dalam sistem. Halaman ini terdiri dari formulir input yang mencakup kolom untuk memasukkan nama semester.</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nama semester</w:t>
      </w:r>
      <w:r w:rsidR="004D7F0A" w:rsidRPr="004D7F0A">
        <w:t>. Tampilan sistem ketika validasi dijalanka</w:t>
      </w:r>
      <w:r w:rsidR="004D7F0A">
        <w:t>n dapat dilihat pada gambar 4.36</w:t>
      </w:r>
      <w:r w:rsidR="004D7F0A" w:rsidRPr="004D7F0A">
        <w:t>.</w:t>
      </w:r>
    </w:p>
    <w:p w14:paraId="570D5062" w14:textId="77777777" w:rsidR="004D7F0A" w:rsidRDefault="004D7F0A" w:rsidP="004D7F0A">
      <w:pPr>
        <w:pStyle w:val="NoSpacing"/>
        <w:rPr>
          <w:lang w:val="id"/>
        </w:rPr>
      </w:pPr>
    </w:p>
    <w:p w14:paraId="34D1A894" w14:textId="047B4F07" w:rsidR="004D7F0A" w:rsidRDefault="00523614" w:rsidP="004D7F0A">
      <w:pPr>
        <w:pStyle w:val="NoSpacing"/>
        <w:jc w:val="right"/>
        <w:rPr>
          <w:lang w:val="id"/>
        </w:rPr>
      </w:pPr>
      <w:r>
        <w:rPr>
          <w:noProof/>
        </w:rPr>
        <w:drawing>
          <wp:inline distT="0" distB="0" distL="0" distR="0" wp14:anchorId="09937319" wp14:editId="5ABC5477">
            <wp:extent cx="4687048" cy="2112818"/>
            <wp:effectExtent l="0" t="0" r="0" b="1905"/>
            <wp:docPr id="978020402" name="Picture 978020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2" name="127.0.0.1_8000_semester_staff.png"/>
                    <pic:cNvPicPr/>
                  </pic:nvPicPr>
                  <pic:blipFill rotWithShape="1">
                    <a:blip r:embed="rId142" cstate="print">
                      <a:extLst>
                        <a:ext uri="{28A0092B-C50C-407E-A947-70E740481C1C}">
                          <a14:useLocalDpi xmlns:a14="http://schemas.microsoft.com/office/drawing/2010/main" val="0"/>
                        </a:ext>
                      </a:extLst>
                    </a:blip>
                    <a:srcRect b="30124"/>
                    <a:stretch/>
                  </pic:blipFill>
                  <pic:spPr bwMode="auto">
                    <a:xfrm>
                      <a:off x="0" y="0"/>
                      <a:ext cx="4690800" cy="2114509"/>
                    </a:xfrm>
                    <a:prstGeom prst="rect">
                      <a:avLst/>
                    </a:prstGeom>
                    <a:ln>
                      <a:noFill/>
                    </a:ln>
                    <a:extLst>
                      <a:ext uri="{53640926-AAD7-44D8-BBD7-CCE9431645EC}">
                        <a14:shadowObscured xmlns:a14="http://schemas.microsoft.com/office/drawing/2010/main"/>
                      </a:ext>
                    </a:extLst>
                  </pic:spPr>
                </pic:pic>
              </a:graphicData>
            </a:graphic>
          </wp:inline>
        </w:drawing>
      </w:r>
    </w:p>
    <w:p w14:paraId="6DE13A36" w14:textId="4C9796DF" w:rsidR="004D7F0A" w:rsidRPr="004D7F0A" w:rsidRDefault="004D7F0A" w:rsidP="004D7F0A">
      <w:pPr>
        <w:pStyle w:val="Gambar41"/>
      </w:pPr>
      <w:bookmarkStart w:id="410" w:name="_Toc195951925"/>
      <w:r>
        <w:t xml:space="preserve">Validasi </w:t>
      </w:r>
      <w:r w:rsidRPr="004D7F0A">
        <w:rPr>
          <w:i/>
        </w:rPr>
        <w:t>Form</w:t>
      </w:r>
      <w:r>
        <w:t xml:space="preserve"> Tambah Semester</w:t>
      </w:r>
      <w:bookmarkEnd w:id="410"/>
    </w:p>
    <w:p w14:paraId="2DE63345" w14:textId="77777777" w:rsidR="00445127" w:rsidRPr="00445127" w:rsidRDefault="00445127" w:rsidP="00445127">
      <w:pPr>
        <w:pStyle w:val="NoSpacing"/>
        <w:rPr>
          <w:lang w:val="id"/>
        </w:rPr>
      </w:pPr>
    </w:p>
    <w:p w14:paraId="047B0407" w14:textId="5B23E177" w:rsidR="00445127" w:rsidRDefault="00445127" w:rsidP="00445127">
      <w:pPr>
        <w:pStyle w:val="BodyText"/>
        <w:numPr>
          <w:ilvl w:val="0"/>
          <w:numId w:val="38"/>
        </w:numPr>
        <w:ind w:left="1701" w:hanging="567"/>
        <w:rPr>
          <w:i/>
        </w:rPr>
      </w:pPr>
      <w:r w:rsidRPr="00445127">
        <w:t>Halaman</w:t>
      </w:r>
      <w:r>
        <w:rPr>
          <w:i/>
        </w:rPr>
        <w:t xml:space="preserve"> User</w:t>
      </w:r>
    </w:p>
    <w:p w14:paraId="73499F2D" w14:textId="3012F665" w:rsidR="00445127" w:rsidRDefault="00445127" w:rsidP="00445127">
      <w:pPr>
        <w:pStyle w:val="BodyText"/>
        <w:ind w:left="1134"/>
        <w:rPr>
          <w:color w:val="auto"/>
        </w:rPr>
      </w:pPr>
      <w:r w:rsidRPr="00445127">
        <w:t xml:space="preserve">Halaman </w:t>
      </w:r>
      <w:r w:rsidR="00E9379A">
        <w:rPr>
          <w:i/>
        </w:rPr>
        <w:t>u</w:t>
      </w:r>
      <w:r w:rsidRPr="00445127">
        <w:rPr>
          <w:i/>
        </w:rPr>
        <w:t>ser</w:t>
      </w:r>
      <w:r w:rsidRPr="00445127">
        <w:t xml:space="preserve"> merupakan halaman yang menampilkan daftar pelatih dan pembina yang terdaftar dalam sistem.</w:t>
      </w:r>
      <w:r>
        <w:t xml:space="preserve"> Tampilan halaman </w:t>
      </w:r>
      <w:r w:rsidRPr="00445127">
        <w:rPr>
          <w:i/>
        </w:rPr>
        <w:t>user</w:t>
      </w:r>
      <w:r>
        <w:t xml:space="preserve"> dapat dilihat pada </w:t>
      </w:r>
      <w:r w:rsidRPr="00085E4E">
        <w:rPr>
          <w:color w:val="auto"/>
        </w:rPr>
        <w:t>gambar 4.</w:t>
      </w:r>
      <w:r w:rsidR="004D7F0A">
        <w:rPr>
          <w:color w:val="auto"/>
        </w:rPr>
        <w:t>37</w:t>
      </w:r>
      <w:r w:rsidR="00085E4E" w:rsidRPr="00085E4E">
        <w:rPr>
          <w:color w:val="auto"/>
        </w:rPr>
        <w:t>.</w:t>
      </w:r>
    </w:p>
    <w:p w14:paraId="78EF313A" w14:textId="77777777" w:rsidR="00085E4E" w:rsidRPr="00085E4E" w:rsidRDefault="00085E4E" w:rsidP="00085E4E">
      <w:pPr>
        <w:pStyle w:val="NoSpacing"/>
        <w:rPr>
          <w:lang w:val="id"/>
        </w:rPr>
      </w:pPr>
    </w:p>
    <w:p w14:paraId="12B6A957" w14:textId="32E5B3CB" w:rsidR="00445127" w:rsidRDefault="00523614" w:rsidP="00085E4E">
      <w:pPr>
        <w:pStyle w:val="NoSpacing"/>
        <w:jc w:val="right"/>
        <w:rPr>
          <w:lang w:val="id"/>
        </w:rPr>
      </w:pPr>
      <w:r>
        <w:rPr>
          <w:noProof/>
        </w:rPr>
        <w:drawing>
          <wp:inline distT="0" distB="0" distL="0" distR="0" wp14:anchorId="312F3582" wp14:editId="4401F161">
            <wp:extent cx="4688840" cy="196734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ser_staff.png"/>
                    <pic:cNvPicPr/>
                  </pic:nvPicPr>
                  <pic:blipFill rotWithShape="1">
                    <a:blip r:embed="rId143" cstate="print">
                      <a:extLst>
                        <a:ext uri="{28A0092B-C50C-407E-A947-70E740481C1C}">
                          <a14:useLocalDpi xmlns:a14="http://schemas.microsoft.com/office/drawing/2010/main" val="0"/>
                        </a:ext>
                      </a:extLst>
                    </a:blip>
                    <a:srcRect b="39636"/>
                    <a:stretch/>
                  </pic:blipFill>
                  <pic:spPr bwMode="auto">
                    <a:xfrm>
                      <a:off x="0" y="0"/>
                      <a:ext cx="4690800" cy="1968168"/>
                    </a:xfrm>
                    <a:prstGeom prst="rect">
                      <a:avLst/>
                    </a:prstGeom>
                    <a:ln>
                      <a:noFill/>
                    </a:ln>
                    <a:extLst>
                      <a:ext uri="{53640926-AAD7-44D8-BBD7-CCE9431645EC}">
                        <a14:shadowObscured xmlns:a14="http://schemas.microsoft.com/office/drawing/2010/main"/>
                      </a:ext>
                    </a:extLst>
                  </pic:spPr>
                </pic:pic>
              </a:graphicData>
            </a:graphic>
          </wp:inline>
        </w:drawing>
      </w:r>
    </w:p>
    <w:p w14:paraId="0B406A92" w14:textId="6F4C4DCC" w:rsidR="00085E4E" w:rsidRDefault="00085E4E" w:rsidP="00085E4E">
      <w:pPr>
        <w:pStyle w:val="Gambar41"/>
      </w:pPr>
      <w:bookmarkStart w:id="411" w:name="_Toc195951926"/>
      <w:r>
        <w:t xml:space="preserve">Halaman </w:t>
      </w:r>
      <w:r w:rsidRPr="00085E4E">
        <w:rPr>
          <w:i/>
        </w:rPr>
        <w:t>User</w:t>
      </w:r>
      <w:bookmarkEnd w:id="411"/>
    </w:p>
    <w:p w14:paraId="5D51876A" w14:textId="77777777" w:rsidR="00085E4E" w:rsidRPr="00085E4E" w:rsidRDefault="00085E4E" w:rsidP="00085E4E">
      <w:pPr>
        <w:pStyle w:val="NoSpacing"/>
        <w:rPr>
          <w:lang w:val="id-ID"/>
        </w:rPr>
      </w:pPr>
    </w:p>
    <w:p w14:paraId="01F14C13" w14:textId="618D8C08" w:rsidR="00445127" w:rsidRDefault="00E9379A" w:rsidP="00445127">
      <w:pPr>
        <w:pStyle w:val="BodyText"/>
        <w:ind w:left="1134"/>
      </w:pPr>
      <w:r>
        <w:t xml:space="preserve">Halaman </w:t>
      </w:r>
      <w:r w:rsidRPr="00085E4E">
        <w:rPr>
          <w:i/>
        </w:rPr>
        <w:t>u</w:t>
      </w:r>
      <w:r w:rsidR="00445127" w:rsidRPr="00085E4E">
        <w:rPr>
          <w:i/>
        </w:rPr>
        <w:t>ser</w:t>
      </w:r>
      <w:r w:rsidR="00445127" w:rsidRPr="00445127">
        <w:t xml:space="preserve"> menampilkan daftar pelatih dan pembina yang terdaftar dalam sistem. Halaman ini juga dilengkapi dengan fitur untuk menambahkan pengguna baru.</w:t>
      </w:r>
    </w:p>
    <w:p w14:paraId="1BC4D489" w14:textId="77777777" w:rsidR="00085E4E" w:rsidRPr="00085E4E" w:rsidRDefault="00085E4E" w:rsidP="00085E4E">
      <w:pPr>
        <w:pStyle w:val="NoSpacing"/>
        <w:rPr>
          <w:lang w:val="id"/>
        </w:rPr>
      </w:pPr>
    </w:p>
    <w:p w14:paraId="048B29F4" w14:textId="47A522A1" w:rsidR="00445127" w:rsidRDefault="00445127" w:rsidP="00445127">
      <w:pPr>
        <w:pStyle w:val="BodyText"/>
        <w:numPr>
          <w:ilvl w:val="0"/>
          <w:numId w:val="38"/>
        </w:numPr>
        <w:ind w:left="1701" w:hanging="567"/>
        <w:rPr>
          <w:i/>
        </w:rPr>
      </w:pPr>
      <w:r w:rsidRPr="00C91F04">
        <w:rPr>
          <w:i/>
        </w:rPr>
        <w:t>Form</w:t>
      </w:r>
      <w:r>
        <w:t xml:space="preserve"> Tambah </w:t>
      </w:r>
      <w:r w:rsidRPr="00445127">
        <w:rPr>
          <w:i/>
        </w:rPr>
        <w:t>User</w:t>
      </w:r>
    </w:p>
    <w:p w14:paraId="481CC5A8" w14:textId="62C215C2" w:rsidR="00445127" w:rsidRDefault="00445127" w:rsidP="00445127">
      <w:pPr>
        <w:pStyle w:val="BodyText"/>
        <w:ind w:left="1134"/>
        <w:rPr>
          <w:color w:val="auto"/>
        </w:rPr>
      </w:pPr>
      <w:r w:rsidRPr="002A4D62">
        <w:rPr>
          <w:i/>
        </w:rPr>
        <w:t>Form</w:t>
      </w:r>
      <w:r w:rsidRPr="002A4D62">
        <w:t xml:space="preserve"> tambah </w:t>
      </w:r>
      <w:r w:rsidRPr="00445127">
        <w:rPr>
          <w:i/>
        </w:rPr>
        <w:t>user</w:t>
      </w:r>
      <w:r w:rsidRPr="002A4D62">
        <w:t xml:space="preserve"> merupakan fitur yang digunakan untuk memasukkan data </w:t>
      </w:r>
      <w:r w:rsidRPr="00445127">
        <w:rPr>
          <w:i/>
        </w:rPr>
        <w:t>user</w:t>
      </w:r>
      <w:r w:rsidRPr="002A4D62">
        <w:t xml:space="preserve"> ke dalam sistem.</w:t>
      </w:r>
      <w:r>
        <w:t xml:space="preserve"> Tampilan </w:t>
      </w:r>
      <w:r w:rsidRPr="00445127">
        <w:t>form</w:t>
      </w:r>
      <w:r>
        <w:t xml:space="preserve"> tambah </w:t>
      </w:r>
      <w:r w:rsidRPr="00445127">
        <w:rPr>
          <w:i/>
        </w:rPr>
        <w:t>user</w:t>
      </w:r>
      <w:r>
        <w:t xml:space="preserve"> dapat dilihat pada </w:t>
      </w:r>
      <w:r w:rsidRPr="00085E4E">
        <w:rPr>
          <w:color w:val="auto"/>
        </w:rPr>
        <w:t>gambar 4.</w:t>
      </w:r>
      <w:r w:rsidR="004D7F0A">
        <w:rPr>
          <w:color w:val="auto"/>
        </w:rPr>
        <w:t>38</w:t>
      </w:r>
      <w:r w:rsidR="00085E4E" w:rsidRPr="00085E4E">
        <w:rPr>
          <w:color w:val="auto"/>
        </w:rPr>
        <w:t>.</w:t>
      </w:r>
    </w:p>
    <w:p w14:paraId="243AAF3D" w14:textId="77777777" w:rsidR="00085E4E" w:rsidRPr="00085E4E" w:rsidRDefault="00085E4E" w:rsidP="00085E4E">
      <w:pPr>
        <w:pStyle w:val="NoSpacing"/>
        <w:rPr>
          <w:lang w:val="id"/>
        </w:rPr>
      </w:pPr>
    </w:p>
    <w:p w14:paraId="5B94CC06" w14:textId="4314AD64" w:rsidR="00085E4E" w:rsidRPr="00085E4E" w:rsidRDefault="00523614" w:rsidP="00085E4E">
      <w:pPr>
        <w:pStyle w:val="NoSpacing"/>
        <w:jc w:val="right"/>
        <w:rPr>
          <w:lang w:val="id"/>
        </w:rPr>
      </w:pPr>
      <w:r>
        <w:rPr>
          <w:noProof/>
        </w:rPr>
        <w:drawing>
          <wp:inline distT="0" distB="0" distL="0" distR="0" wp14:anchorId="0B4CB71D" wp14:editId="19198896">
            <wp:extent cx="4689475"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user_staff_create.png"/>
                    <pic:cNvPicPr/>
                  </pic:nvPicPr>
                  <pic:blipFill rotWithShape="1">
                    <a:blip r:embed="rId144" cstate="print">
                      <a:extLst>
                        <a:ext uri="{28A0092B-C50C-407E-A947-70E740481C1C}">
                          <a14:useLocalDpi xmlns:a14="http://schemas.microsoft.com/office/drawing/2010/main" val="0"/>
                        </a:ext>
                      </a:extLst>
                    </a:blip>
                    <a:srcRect b="39219"/>
                    <a:stretch/>
                  </pic:blipFill>
                  <pic:spPr bwMode="auto">
                    <a:xfrm>
                      <a:off x="0" y="0"/>
                      <a:ext cx="4690800" cy="1981760"/>
                    </a:xfrm>
                    <a:prstGeom prst="rect">
                      <a:avLst/>
                    </a:prstGeom>
                    <a:ln>
                      <a:noFill/>
                    </a:ln>
                    <a:extLst>
                      <a:ext uri="{53640926-AAD7-44D8-BBD7-CCE9431645EC}">
                        <a14:shadowObscured xmlns:a14="http://schemas.microsoft.com/office/drawing/2010/main"/>
                      </a:ext>
                    </a:extLst>
                  </pic:spPr>
                </pic:pic>
              </a:graphicData>
            </a:graphic>
          </wp:inline>
        </w:drawing>
      </w:r>
    </w:p>
    <w:p w14:paraId="5276049A" w14:textId="167E14B1" w:rsidR="00445127" w:rsidRDefault="00085E4E" w:rsidP="00085E4E">
      <w:pPr>
        <w:pStyle w:val="Gambar41"/>
      </w:pPr>
      <w:bookmarkStart w:id="412" w:name="_Toc195951927"/>
      <w:r w:rsidRPr="00085E4E">
        <w:rPr>
          <w:i/>
        </w:rPr>
        <w:t>Form</w:t>
      </w:r>
      <w:r>
        <w:t xml:space="preserve"> Tambah </w:t>
      </w:r>
      <w:r w:rsidRPr="00085E4E">
        <w:rPr>
          <w:i/>
        </w:rPr>
        <w:t>User</w:t>
      </w:r>
      <w:bookmarkEnd w:id="412"/>
    </w:p>
    <w:p w14:paraId="7DEC7A2D" w14:textId="77777777" w:rsidR="00085E4E" w:rsidRPr="00085E4E" w:rsidRDefault="00085E4E" w:rsidP="00085E4E">
      <w:pPr>
        <w:pStyle w:val="NoSpacing"/>
        <w:rPr>
          <w:lang w:val="id-ID"/>
        </w:rPr>
      </w:pPr>
    </w:p>
    <w:p w14:paraId="3B1A4E2E" w14:textId="361BD61A" w:rsidR="00445127" w:rsidRDefault="00445127" w:rsidP="00445127">
      <w:pPr>
        <w:pStyle w:val="BodyText"/>
        <w:ind w:left="1134"/>
      </w:pPr>
      <w:r w:rsidRPr="00085E4E">
        <w:rPr>
          <w:i/>
        </w:rPr>
        <w:t>Form</w:t>
      </w:r>
      <w:r w:rsidRPr="00445127">
        <w:t xml:space="preserve"> tambah </w:t>
      </w:r>
      <w:r>
        <w:rPr>
          <w:i/>
        </w:rPr>
        <w:t>u</w:t>
      </w:r>
      <w:r w:rsidRPr="00445127">
        <w:rPr>
          <w:i/>
        </w:rPr>
        <w:t>ser</w:t>
      </w:r>
      <w:r w:rsidRPr="00445127">
        <w:t xml:space="preserve"> terdiri dari formulir dengan kolom input yang mencakup peran pengguna, nama, </w:t>
      </w:r>
      <w:r w:rsidRPr="004D7F0A">
        <w:rPr>
          <w:i/>
        </w:rPr>
        <w:t>email</w:t>
      </w:r>
      <w:r w:rsidRPr="00445127">
        <w:t xml:space="preserve">, serta </w:t>
      </w:r>
      <w:r w:rsidRPr="00445127">
        <w:rPr>
          <w:i/>
        </w:rPr>
        <w:t>password</w:t>
      </w:r>
      <w:r w:rsidRPr="00445127">
        <w:t xml:space="preserve"> yang telah ditentukan oleh sistem.</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w:t>
      </w:r>
      <w:r w:rsidR="004D7F0A" w:rsidRPr="004D7F0A">
        <w:rPr>
          <w:i/>
        </w:rPr>
        <w:t>email</w:t>
      </w:r>
      <w:r w:rsidR="004D7F0A" w:rsidRPr="004D7F0A">
        <w:t>. Tampilan sistem ketika validasi dijalanka</w:t>
      </w:r>
      <w:r w:rsidR="004D7F0A">
        <w:t>n dapat dilihat pada gambar 4.39</w:t>
      </w:r>
      <w:r w:rsidR="004D7F0A" w:rsidRPr="004D7F0A">
        <w:t>.</w:t>
      </w:r>
    </w:p>
    <w:p w14:paraId="64F16920" w14:textId="77777777" w:rsidR="004D7F0A" w:rsidRDefault="004D7F0A" w:rsidP="004D7F0A">
      <w:pPr>
        <w:pStyle w:val="NoSpacing"/>
        <w:rPr>
          <w:lang w:val="id"/>
        </w:rPr>
      </w:pPr>
    </w:p>
    <w:p w14:paraId="1C5AEDFC" w14:textId="3EF3FEDC" w:rsidR="004D7F0A" w:rsidRDefault="008F7D83" w:rsidP="004D7F0A">
      <w:pPr>
        <w:pStyle w:val="NoSpacing"/>
        <w:jc w:val="right"/>
        <w:rPr>
          <w:lang w:val="id"/>
        </w:rPr>
      </w:pPr>
      <w:r>
        <w:rPr>
          <w:noProof/>
        </w:rPr>
        <w:drawing>
          <wp:inline distT="0" distB="0" distL="0" distR="0" wp14:anchorId="31852327" wp14:editId="6ABC31DC">
            <wp:extent cx="4690338" cy="2272146"/>
            <wp:effectExtent l="0" t="0" r="0" b="0"/>
            <wp:docPr id="978020403" name="Picture 978020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3" name="127.0.0.1_8000_user_staff.png"/>
                    <pic:cNvPicPr/>
                  </pic:nvPicPr>
                  <pic:blipFill rotWithShape="1">
                    <a:blip r:embed="rId145" cstate="print">
                      <a:extLst>
                        <a:ext uri="{28A0092B-C50C-407E-A947-70E740481C1C}">
                          <a14:useLocalDpi xmlns:a14="http://schemas.microsoft.com/office/drawing/2010/main" val="0"/>
                        </a:ext>
                      </a:extLst>
                    </a:blip>
                    <a:srcRect b="24907"/>
                    <a:stretch/>
                  </pic:blipFill>
                  <pic:spPr bwMode="auto">
                    <a:xfrm>
                      <a:off x="0" y="0"/>
                      <a:ext cx="4690800" cy="2272370"/>
                    </a:xfrm>
                    <a:prstGeom prst="rect">
                      <a:avLst/>
                    </a:prstGeom>
                    <a:ln>
                      <a:noFill/>
                    </a:ln>
                    <a:extLst>
                      <a:ext uri="{53640926-AAD7-44D8-BBD7-CCE9431645EC}">
                        <a14:shadowObscured xmlns:a14="http://schemas.microsoft.com/office/drawing/2010/main"/>
                      </a:ext>
                    </a:extLst>
                  </pic:spPr>
                </pic:pic>
              </a:graphicData>
            </a:graphic>
          </wp:inline>
        </w:drawing>
      </w:r>
    </w:p>
    <w:p w14:paraId="23E2A43A" w14:textId="2B4E2288" w:rsidR="004D7F0A" w:rsidRPr="004D7F0A" w:rsidRDefault="004D7F0A" w:rsidP="004D7F0A">
      <w:pPr>
        <w:pStyle w:val="Gambar41"/>
      </w:pPr>
      <w:bookmarkStart w:id="413" w:name="_Toc195951928"/>
      <w:r>
        <w:t xml:space="preserve">Validasi </w:t>
      </w:r>
      <w:r w:rsidRPr="004D7F0A">
        <w:rPr>
          <w:i/>
        </w:rPr>
        <w:t>Form</w:t>
      </w:r>
      <w:r>
        <w:t xml:space="preserve"> Tambah </w:t>
      </w:r>
      <w:r w:rsidRPr="004D7F0A">
        <w:rPr>
          <w:i/>
        </w:rPr>
        <w:t>User</w:t>
      </w:r>
      <w:bookmarkEnd w:id="413"/>
    </w:p>
    <w:p w14:paraId="4C0F3E2B" w14:textId="77777777" w:rsidR="00E9379A" w:rsidRDefault="00E9379A" w:rsidP="00E9379A">
      <w:pPr>
        <w:pStyle w:val="NoSpacing"/>
        <w:rPr>
          <w:lang w:val="id"/>
        </w:rPr>
      </w:pPr>
    </w:p>
    <w:p w14:paraId="7FD0C3BF" w14:textId="14D4C41F" w:rsidR="00E9379A" w:rsidRDefault="00E9379A" w:rsidP="00E9379A">
      <w:pPr>
        <w:pStyle w:val="BodyText"/>
        <w:numPr>
          <w:ilvl w:val="0"/>
          <w:numId w:val="38"/>
        </w:numPr>
        <w:ind w:left="1701" w:hanging="567"/>
      </w:pPr>
      <w:r>
        <w:t>Halaman</w:t>
      </w:r>
      <w:r w:rsidR="00C91F04">
        <w:t xml:space="preserve"> Kelola</w:t>
      </w:r>
      <w:r>
        <w:t xml:space="preserve"> </w:t>
      </w:r>
      <w:r w:rsidR="00C91F04" w:rsidRPr="00C91F04">
        <w:rPr>
          <w:i/>
        </w:rPr>
        <w:t>News</w:t>
      </w:r>
    </w:p>
    <w:p w14:paraId="07E66C11" w14:textId="7A346693" w:rsidR="00E9379A" w:rsidRDefault="00E9379A" w:rsidP="00E9379A">
      <w:pPr>
        <w:pStyle w:val="BodyText"/>
        <w:ind w:left="1134"/>
        <w:rPr>
          <w:color w:val="FF0000"/>
        </w:rPr>
      </w:pPr>
      <w:r>
        <w:t>Halaman b</w:t>
      </w:r>
      <w:r w:rsidRPr="00E9379A">
        <w:t>erita merupakan halaman yang menampilkan daftar berita yang tersedia dalam sistem.</w:t>
      </w:r>
      <w:r>
        <w:t xml:space="preserve"> Tampilan halaman berita dapat dilihat pada </w:t>
      </w:r>
      <w:r w:rsidRPr="004E60CF">
        <w:rPr>
          <w:color w:val="auto"/>
        </w:rPr>
        <w:t>gambar 4.</w:t>
      </w:r>
      <w:r w:rsidR="00EA5E09">
        <w:rPr>
          <w:color w:val="auto"/>
        </w:rPr>
        <w:t>40</w:t>
      </w:r>
      <w:r w:rsidR="004E60CF" w:rsidRPr="004E60CF">
        <w:rPr>
          <w:color w:val="auto"/>
        </w:rPr>
        <w:t>.</w:t>
      </w:r>
    </w:p>
    <w:p w14:paraId="5D217A7F" w14:textId="77777777" w:rsidR="00BC02B5" w:rsidRPr="00BC02B5" w:rsidRDefault="00BC02B5" w:rsidP="00BC02B5">
      <w:pPr>
        <w:pStyle w:val="NoSpacing"/>
        <w:rPr>
          <w:lang w:val="id"/>
        </w:rPr>
      </w:pPr>
    </w:p>
    <w:p w14:paraId="18540F8F" w14:textId="76EDD201" w:rsidR="00E9379A" w:rsidRDefault="008F7D83" w:rsidP="00BC02B5">
      <w:pPr>
        <w:pStyle w:val="NoSpacing"/>
        <w:jc w:val="right"/>
        <w:rPr>
          <w:lang w:val="id"/>
        </w:rPr>
      </w:pPr>
      <w:r>
        <w:rPr>
          <w:noProof/>
        </w:rPr>
        <w:drawing>
          <wp:inline distT="0" distB="0" distL="0" distR="0" wp14:anchorId="1C9E5D3D" wp14:editId="5C174C03">
            <wp:extent cx="4688840" cy="2078182"/>
            <wp:effectExtent l="0" t="0" r="0" b="0"/>
            <wp:docPr id="222088043" name="Picture 222088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3" name="news_staff.png"/>
                    <pic:cNvPicPr/>
                  </pic:nvPicPr>
                  <pic:blipFill rotWithShape="1">
                    <a:blip r:embed="rId146" cstate="print">
                      <a:extLst>
                        <a:ext uri="{28A0092B-C50C-407E-A947-70E740481C1C}">
                          <a14:useLocalDpi xmlns:a14="http://schemas.microsoft.com/office/drawing/2010/main" val="0"/>
                        </a:ext>
                      </a:extLst>
                    </a:blip>
                    <a:srcRect t="-2" b="36237"/>
                    <a:stretch/>
                  </pic:blipFill>
                  <pic:spPr bwMode="auto">
                    <a:xfrm>
                      <a:off x="0" y="0"/>
                      <a:ext cx="4690800" cy="2079051"/>
                    </a:xfrm>
                    <a:prstGeom prst="rect">
                      <a:avLst/>
                    </a:prstGeom>
                    <a:ln>
                      <a:noFill/>
                    </a:ln>
                    <a:extLst>
                      <a:ext uri="{53640926-AAD7-44D8-BBD7-CCE9431645EC}">
                        <a14:shadowObscured xmlns:a14="http://schemas.microsoft.com/office/drawing/2010/main"/>
                      </a:ext>
                    </a:extLst>
                  </pic:spPr>
                </pic:pic>
              </a:graphicData>
            </a:graphic>
          </wp:inline>
        </w:drawing>
      </w:r>
    </w:p>
    <w:p w14:paraId="68654AFA" w14:textId="5574552D" w:rsidR="00BC02B5" w:rsidRDefault="00BC02B5" w:rsidP="00BC02B5">
      <w:pPr>
        <w:pStyle w:val="Gambar41"/>
      </w:pPr>
      <w:bookmarkStart w:id="414" w:name="_Toc195951929"/>
      <w:r>
        <w:t>Halaman</w:t>
      </w:r>
      <w:r w:rsidR="00C91F04">
        <w:rPr>
          <w:lang w:val="en-US"/>
        </w:rPr>
        <w:t xml:space="preserve"> Kelola</w:t>
      </w:r>
      <w:r>
        <w:t xml:space="preserve"> </w:t>
      </w:r>
      <w:r w:rsidR="00C91F04" w:rsidRPr="00C91F04">
        <w:rPr>
          <w:i/>
          <w:lang w:val="en-US"/>
        </w:rPr>
        <w:t>News</w:t>
      </w:r>
      <w:bookmarkEnd w:id="414"/>
    </w:p>
    <w:p w14:paraId="75C9C7AB" w14:textId="77777777" w:rsidR="00BC02B5" w:rsidRPr="00BC02B5" w:rsidRDefault="00BC02B5" w:rsidP="00BC02B5">
      <w:pPr>
        <w:pStyle w:val="NoSpacing"/>
        <w:rPr>
          <w:lang w:val="id-ID"/>
        </w:rPr>
      </w:pPr>
    </w:p>
    <w:p w14:paraId="3355DA9E" w14:textId="02DCD067" w:rsidR="00E9379A" w:rsidRDefault="00E9379A" w:rsidP="00E9379A">
      <w:pPr>
        <w:pStyle w:val="BodyText"/>
        <w:ind w:left="1134"/>
      </w:pPr>
      <w:r>
        <w:t>Halaman b</w:t>
      </w:r>
      <w:r w:rsidRPr="00E9379A">
        <w:t>erita menampilkan daftar berita yang tersedia, serta dilengkapi dengan fitur untuk membuat, menghapus, dan mengedit berita. Halaman ini dapat diakses oleh admin dan pembina.</w:t>
      </w:r>
    </w:p>
    <w:p w14:paraId="47F4D2E0" w14:textId="77777777" w:rsidR="00E9379A" w:rsidRDefault="00E9379A" w:rsidP="00E9379A">
      <w:pPr>
        <w:pStyle w:val="NoSpacing"/>
        <w:rPr>
          <w:lang w:val="id"/>
        </w:rPr>
      </w:pPr>
    </w:p>
    <w:p w14:paraId="2DAAC30E" w14:textId="54E6A711" w:rsidR="00FF5F03" w:rsidRDefault="00FF5F03" w:rsidP="00FF5F03">
      <w:pPr>
        <w:pStyle w:val="BodyText"/>
        <w:numPr>
          <w:ilvl w:val="0"/>
          <w:numId w:val="38"/>
        </w:numPr>
        <w:ind w:left="1701" w:hanging="567"/>
      </w:pPr>
      <w:r>
        <w:t xml:space="preserve">Halaman Tambah </w:t>
      </w:r>
      <w:r w:rsidR="00C91F04" w:rsidRPr="00C91F04">
        <w:rPr>
          <w:i/>
        </w:rPr>
        <w:t>News</w:t>
      </w:r>
    </w:p>
    <w:p w14:paraId="25C5BB2F" w14:textId="6390CD20" w:rsidR="00FF5F03" w:rsidRDefault="00FF5F03" w:rsidP="00FF5F03">
      <w:pPr>
        <w:pStyle w:val="BodyText"/>
        <w:ind w:left="1134"/>
        <w:rPr>
          <w:color w:val="FF0000"/>
        </w:rPr>
      </w:pPr>
      <w:r w:rsidRPr="00FF5F03">
        <w:t xml:space="preserve">Halaman tambah </w:t>
      </w:r>
      <w:r>
        <w:t>berita</w:t>
      </w:r>
      <w:r w:rsidRPr="00FF5F03">
        <w:t xml:space="preserve"> merupakan halaman yang digunakan untuk memasukkan data berita ke dalam sistem melalui formulir input yang telah disediakan.</w:t>
      </w:r>
      <w:r>
        <w:t xml:space="preserve"> Tampilan halaman tambah berita dapat dilihat pada </w:t>
      </w:r>
      <w:r w:rsidRPr="004E60CF">
        <w:rPr>
          <w:color w:val="auto"/>
        </w:rPr>
        <w:t>gambar 4.</w:t>
      </w:r>
      <w:r w:rsidR="00EA5E09">
        <w:rPr>
          <w:color w:val="auto"/>
        </w:rPr>
        <w:t>4</w:t>
      </w:r>
      <w:r w:rsidR="006A3BA6">
        <w:rPr>
          <w:color w:val="auto"/>
        </w:rPr>
        <w:t>1</w:t>
      </w:r>
      <w:r w:rsidR="004E60CF" w:rsidRPr="004E60CF">
        <w:rPr>
          <w:color w:val="auto"/>
        </w:rPr>
        <w:t>.</w:t>
      </w:r>
    </w:p>
    <w:p w14:paraId="2CE4D9A0" w14:textId="77777777" w:rsidR="00BC02B5" w:rsidRPr="00BC02B5" w:rsidRDefault="00BC02B5" w:rsidP="00BC02B5">
      <w:pPr>
        <w:pStyle w:val="NoSpacing"/>
        <w:rPr>
          <w:lang w:val="id"/>
        </w:rPr>
      </w:pPr>
    </w:p>
    <w:p w14:paraId="3DE57DDD" w14:textId="0DC772E6" w:rsidR="00FF5F03" w:rsidRDefault="008F7D83" w:rsidP="00BC02B5">
      <w:pPr>
        <w:pStyle w:val="NoSpacing"/>
        <w:jc w:val="right"/>
        <w:rPr>
          <w:lang w:val="id"/>
        </w:rPr>
      </w:pPr>
      <w:r>
        <w:rPr>
          <w:noProof/>
        </w:rPr>
        <w:drawing>
          <wp:inline distT="0" distB="0" distL="0" distR="0" wp14:anchorId="378FA19F" wp14:editId="05592D8B">
            <wp:extent cx="4687403" cy="2292928"/>
            <wp:effectExtent l="0" t="0" r="0" b="0"/>
            <wp:docPr id="222088045" name="Picture 222088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5" name="news_staff_create.png"/>
                    <pic:cNvPicPr/>
                  </pic:nvPicPr>
                  <pic:blipFill rotWithShape="1">
                    <a:blip r:embed="rId147" cstate="print">
                      <a:extLst>
                        <a:ext uri="{28A0092B-C50C-407E-A947-70E740481C1C}">
                          <a14:useLocalDpi xmlns:a14="http://schemas.microsoft.com/office/drawing/2010/main" val="0"/>
                        </a:ext>
                      </a:extLst>
                    </a:blip>
                    <a:srcRect b="29625"/>
                    <a:stretch/>
                  </pic:blipFill>
                  <pic:spPr bwMode="auto">
                    <a:xfrm>
                      <a:off x="0" y="0"/>
                      <a:ext cx="4690800" cy="2294590"/>
                    </a:xfrm>
                    <a:prstGeom prst="rect">
                      <a:avLst/>
                    </a:prstGeom>
                    <a:ln>
                      <a:noFill/>
                    </a:ln>
                    <a:extLst>
                      <a:ext uri="{53640926-AAD7-44D8-BBD7-CCE9431645EC}">
                        <a14:shadowObscured xmlns:a14="http://schemas.microsoft.com/office/drawing/2010/main"/>
                      </a:ext>
                    </a:extLst>
                  </pic:spPr>
                </pic:pic>
              </a:graphicData>
            </a:graphic>
          </wp:inline>
        </w:drawing>
      </w:r>
    </w:p>
    <w:p w14:paraId="1F15AE6C" w14:textId="5A54EB58" w:rsidR="00BC02B5" w:rsidRDefault="00BC02B5" w:rsidP="00BC02B5">
      <w:pPr>
        <w:pStyle w:val="Gambar41"/>
      </w:pPr>
      <w:bookmarkStart w:id="415" w:name="_Toc195951930"/>
      <w:r>
        <w:t xml:space="preserve">Halaman Tambah </w:t>
      </w:r>
      <w:r w:rsidR="00C91F04" w:rsidRPr="00C91F04">
        <w:rPr>
          <w:i/>
          <w:lang w:val="en-US"/>
        </w:rPr>
        <w:t>News</w:t>
      </w:r>
      <w:bookmarkEnd w:id="415"/>
    </w:p>
    <w:p w14:paraId="5E06DDA0" w14:textId="77777777" w:rsidR="00BC02B5" w:rsidRPr="00BC02B5" w:rsidRDefault="00BC02B5" w:rsidP="00BC02B5">
      <w:pPr>
        <w:pStyle w:val="NoSpacing"/>
        <w:rPr>
          <w:lang w:val="id-ID"/>
        </w:rPr>
      </w:pPr>
    </w:p>
    <w:p w14:paraId="683C8C69" w14:textId="39CADF90" w:rsidR="00FF5F03" w:rsidRDefault="00BC02B5" w:rsidP="00FF5F03">
      <w:pPr>
        <w:pStyle w:val="BodyText"/>
        <w:ind w:left="1134"/>
      </w:pPr>
      <w:r>
        <w:t>Halaman tambah b</w:t>
      </w:r>
      <w:r w:rsidR="00FF5F03" w:rsidRPr="00FF5F03">
        <w:t xml:space="preserve">erita merupakan halaman yang mencakup beberapa kolom input, seperti judul, gambar, tanggal, dan informasi terkait berita yang akan </w:t>
      </w:r>
      <w:r w:rsidR="00FF5F03" w:rsidRPr="00C91F04">
        <w:t>di</w:t>
      </w:r>
      <w:r w:rsidR="00C91F04" w:rsidRPr="00C91F04">
        <w:t>p</w:t>
      </w:r>
      <w:r w:rsidR="00C853AA" w:rsidRPr="00C91F04">
        <w:t>osting</w:t>
      </w:r>
      <w:r w:rsidR="00FF5F03" w:rsidRPr="00FF5F03">
        <w:t>.</w:t>
      </w:r>
      <w:r w:rsidR="00EA5E09">
        <w:t xml:space="preserve"> Pada Halaman ini </w:t>
      </w:r>
      <w:r w:rsidR="00EA5E09" w:rsidRPr="001D61E2">
        <w:t>juga diterapkan validasi terhadap input pengguna, seperti validasi isian wajib</w:t>
      </w:r>
      <w:r w:rsidR="00EA5E09" w:rsidRPr="004D7F0A">
        <w:t>. Tampilan sistem ketika validasi dijalanka</w:t>
      </w:r>
      <w:r w:rsidR="00EA5E09">
        <w:t>n dapat dilihat pada gambar 4.42</w:t>
      </w:r>
      <w:r w:rsidR="00EA5E09" w:rsidRPr="004D7F0A">
        <w:t>.</w:t>
      </w:r>
    </w:p>
    <w:p w14:paraId="281A6D30" w14:textId="77777777" w:rsidR="00FF5F03" w:rsidRDefault="00FF5F03" w:rsidP="00FF5F03">
      <w:pPr>
        <w:pStyle w:val="NoSpacing"/>
        <w:rPr>
          <w:lang w:val="id"/>
        </w:rPr>
      </w:pPr>
    </w:p>
    <w:p w14:paraId="36EF7520" w14:textId="595FC307" w:rsidR="00EA5E09" w:rsidRDefault="008F7D83" w:rsidP="00EA5E09">
      <w:pPr>
        <w:pStyle w:val="NoSpacing"/>
        <w:jc w:val="right"/>
        <w:rPr>
          <w:lang w:val="id"/>
        </w:rPr>
      </w:pPr>
      <w:r>
        <w:rPr>
          <w:noProof/>
        </w:rPr>
        <w:drawing>
          <wp:inline distT="0" distB="0" distL="0" distR="0" wp14:anchorId="49C9BD9B" wp14:editId="14F5C8CB">
            <wp:extent cx="4690338" cy="2667000"/>
            <wp:effectExtent l="0" t="0" r="0" b="0"/>
            <wp:docPr id="978020405" name="Picture 978020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5" name="127.0.0.1_8000_news_staff_create.png"/>
                    <pic:cNvPicPr/>
                  </pic:nvPicPr>
                  <pic:blipFill rotWithShape="1">
                    <a:blip r:embed="rId148" cstate="print">
                      <a:extLst>
                        <a:ext uri="{28A0092B-C50C-407E-A947-70E740481C1C}">
                          <a14:useLocalDpi xmlns:a14="http://schemas.microsoft.com/office/drawing/2010/main" val="0"/>
                        </a:ext>
                      </a:extLst>
                    </a:blip>
                    <a:srcRect b="11857"/>
                    <a:stretch/>
                  </pic:blipFill>
                  <pic:spPr bwMode="auto">
                    <a:xfrm>
                      <a:off x="0" y="0"/>
                      <a:ext cx="4690800" cy="2667263"/>
                    </a:xfrm>
                    <a:prstGeom prst="rect">
                      <a:avLst/>
                    </a:prstGeom>
                    <a:ln>
                      <a:noFill/>
                    </a:ln>
                    <a:extLst>
                      <a:ext uri="{53640926-AAD7-44D8-BBD7-CCE9431645EC}">
                        <a14:shadowObscured xmlns:a14="http://schemas.microsoft.com/office/drawing/2010/main"/>
                      </a:ext>
                    </a:extLst>
                  </pic:spPr>
                </pic:pic>
              </a:graphicData>
            </a:graphic>
          </wp:inline>
        </w:drawing>
      </w:r>
    </w:p>
    <w:p w14:paraId="6A7CFFA0" w14:textId="74EE5AA6" w:rsidR="00EA5E09" w:rsidRDefault="00EA5E09" w:rsidP="00EA5E09">
      <w:pPr>
        <w:pStyle w:val="Gambar41"/>
        <w:rPr>
          <w:i/>
        </w:rPr>
      </w:pPr>
      <w:bookmarkStart w:id="416" w:name="_Toc195951931"/>
      <w:r>
        <w:t xml:space="preserve">Validasi Tambah </w:t>
      </w:r>
      <w:r w:rsidRPr="00EA5E09">
        <w:rPr>
          <w:i/>
        </w:rPr>
        <w:t>News</w:t>
      </w:r>
      <w:bookmarkEnd w:id="416"/>
    </w:p>
    <w:p w14:paraId="771899D9" w14:textId="77777777" w:rsidR="00EA5E09" w:rsidRPr="00EA5E09" w:rsidRDefault="00EA5E09" w:rsidP="00EA5E09">
      <w:pPr>
        <w:pStyle w:val="NoSpacing"/>
        <w:rPr>
          <w:lang w:val="id-ID"/>
        </w:rPr>
      </w:pPr>
    </w:p>
    <w:p w14:paraId="164AA628" w14:textId="1EC4C0AA" w:rsidR="00E9379A" w:rsidRPr="00E9379A" w:rsidRDefault="00E9379A" w:rsidP="00E9379A">
      <w:pPr>
        <w:pStyle w:val="BodyText"/>
        <w:numPr>
          <w:ilvl w:val="0"/>
          <w:numId w:val="38"/>
        </w:numPr>
        <w:ind w:left="1701" w:hanging="567"/>
      </w:pPr>
      <w:r>
        <w:t xml:space="preserve">Halaman </w:t>
      </w:r>
      <w:r w:rsidR="00C91F04">
        <w:t xml:space="preserve">Kelola </w:t>
      </w:r>
      <w:r w:rsidR="00C91F04" w:rsidRPr="00C91F04">
        <w:rPr>
          <w:i/>
        </w:rPr>
        <w:t>Gallery</w:t>
      </w:r>
    </w:p>
    <w:p w14:paraId="515986DD" w14:textId="218E8C22" w:rsidR="00AB5017" w:rsidRDefault="00E9379A" w:rsidP="00E9379A">
      <w:pPr>
        <w:pStyle w:val="BodyText"/>
        <w:ind w:left="1134"/>
        <w:rPr>
          <w:color w:val="FF0000"/>
        </w:rPr>
      </w:pPr>
      <w:r w:rsidRPr="00E9379A">
        <w:t xml:space="preserve">Halaman </w:t>
      </w:r>
      <w:r>
        <w:t>galeri</w:t>
      </w:r>
      <w:r w:rsidRPr="00E9379A">
        <w:t xml:space="preserve"> merupakan halaman yang menampilkan daftar </w:t>
      </w:r>
      <w:r w:rsidR="00FF5F03">
        <w:t>galeri</w:t>
      </w:r>
      <w:r w:rsidRPr="00E9379A">
        <w:t xml:space="preserve"> yang tersedia dalam sistem.</w:t>
      </w:r>
      <w:r>
        <w:t xml:space="preserve"> Tampilan halaman </w:t>
      </w:r>
      <w:r w:rsidR="00FF5F03">
        <w:t>galeri</w:t>
      </w:r>
      <w:r>
        <w:t xml:space="preserve"> dapat dilihat pada </w:t>
      </w:r>
      <w:r w:rsidRPr="004E60CF">
        <w:rPr>
          <w:color w:val="auto"/>
        </w:rPr>
        <w:t>gambar 4.</w:t>
      </w:r>
      <w:r w:rsidR="006A3BA6">
        <w:rPr>
          <w:color w:val="auto"/>
        </w:rPr>
        <w:t>32</w:t>
      </w:r>
      <w:r w:rsidR="004E60CF" w:rsidRPr="004E60CF">
        <w:rPr>
          <w:color w:val="auto"/>
        </w:rPr>
        <w:t>.</w:t>
      </w:r>
    </w:p>
    <w:p w14:paraId="1C013A72" w14:textId="77777777" w:rsidR="00BC02B5" w:rsidRPr="00BC02B5" w:rsidRDefault="00BC02B5" w:rsidP="00BC02B5">
      <w:pPr>
        <w:pStyle w:val="NoSpacing"/>
        <w:rPr>
          <w:lang w:val="id"/>
        </w:rPr>
      </w:pPr>
    </w:p>
    <w:p w14:paraId="5C4F109C" w14:textId="7CDF8B86" w:rsidR="00FF5F03" w:rsidRDefault="008F7D83" w:rsidP="00BC02B5">
      <w:pPr>
        <w:pStyle w:val="NoSpacing"/>
        <w:jc w:val="right"/>
        <w:rPr>
          <w:lang w:val="id"/>
        </w:rPr>
      </w:pPr>
      <w:r>
        <w:rPr>
          <w:noProof/>
        </w:rPr>
        <w:drawing>
          <wp:inline distT="0" distB="0" distL="0" distR="0" wp14:anchorId="26F88067" wp14:editId="2662B87A">
            <wp:extent cx="4689793" cy="1424940"/>
            <wp:effectExtent l="0" t="0" r="0" b="3810"/>
            <wp:docPr id="222088046" name="Picture 222088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6" name="gallery_staff.png"/>
                    <pic:cNvPicPr/>
                  </pic:nvPicPr>
                  <pic:blipFill rotWithShape="1">
                    <a:blip r:embed="rId149" cstate="print">
                      <a:extLst>
                        <a:ext uri="{28A0092B-C50C-407E-A947-70E740481C1C}">
                          <a14:useLocalDpi xmlns:a14="http://schemas.microsoft.com/office/drawing/2010/main" val="0"/>
                        </a:ext>
                      </a:extLst>
                    </a:blip>
                    <a:srcRect t="-1" b="56288"/>
                    <a:stretch/>
                  </pic:blipFill>
                  <pic:spPr bwMode="auto">
                    <a:xfrm>
                      <a:off x="0" y="0"/>
                      <a:ext cx="4690800" cy="1425246"/>
                    </a:xfrm>
                    <a:prstGeom prst="rect">
                      <a:avLst/>
                    </a:prstGeom>
                    <a:ln>
                      <a:noFill/>
                    </a:ln>
                    <a:extLst>
                      <a:ext uri="{53640926-AAD7-44D8-BBD7-CCE9431645EC}">
                        <a14:shadowObscured xmlns:a14="http://schemas.microsoft.com/office/drawing/2010/main"/>
                      </a:ext>
                    </a:extLst>
                  </pic:spPr>
                </pic:pic>
              </a:graphicData>
            </a:graphic>
          </wp:inline>
        </w:drawing>
      </w:r>
    </w:p>
    <w:p w14:paraId="762BD830" w14:textId="5B681243" w:rsidR="00BC02B5" w:rsidRDefault="00BC02B5" w:rsidP="00BC02B5">
      <w:pPr>
        <w:pStyle w:val="Gambar41"/>
      </w:pPr>
      <w:bookmarkStart w:id="417" w:name="_Toc195951932"/>
      <w:r>
        <w:t xml:space="preserve">Halaman </w:t>
      </w:r>
      <w:r w:rsidR="00C91F04">
        <w:rPr>
          <w:lang w:val="en-US"/>
        </w:rPr>
        <w:t xml:space="preserve">Kelola </w:t>
      </w:r>
      <w:r w:rsidR="00C91F04" w:rsidRPr="00C91F04">
        <w:rPr>
          <w:i/>
          <w:lang w:val="en-US"/>
        </w:rPr>
        <w:t>Gallery</w:t>
      </w:r>
      <w:bookmarkEnd w:id="417"/>
    </w:p>
    <w:p w14:paraId="7BE441DA" w14:textId="77777777" w:rsidR="00BC02B5" w:rsidRPr="00BC02B5" w:rsidRDefault="00BC02B5" w:rsidP="00BC02B5">
      <w:pPr>
        <w:pStyle w:val="NoSpacing"/>
        <w:rPr>
          <w:lang w:val="id-ID"/>
        </w:rPr>
      </w:pPr>
    </w:p>
    <w:p w14:paraId="6E15B839" w14:textId="04CF74F0" w:rsidR="00FF5F03" w:rsidRDefault="00FF5F03" w:rsidP="00FF5F03">
      <w:pPr>
        <w:pStyle w:val="BodyText"/>
        <w:ind w:left="1134"/>
      </w:pPr>
      <w:r>
        <w:t>Halaman galeri</w:t>
      </w:r>
      <w:r w:rsidRPr="00E9379A">
        <w:t xml:space="preserve"> menampilkan daftar </w:t>
      </w:r>
      <w:r>
        <w:t>galeri</w:t>
      </w:r>
      <w:r w:rsidRPr="00E9379A">
        <w:t xml:space="preserve"> yang tersedia, serta dilengkapi dengan fitur untuk membuat, menghapus, dan mengedit </w:t>
      </w:r>
      <w:r>
        <w:t>galeri</w:t>
      </w:r>
      <w:r w:rsidRPr="00E9379A">
        <w:t>. Halaman ini dapat diakses oleh admin dan pembina.</w:t>
      </w:r>
    </w:p>
    <w:p w14:paraId="1E4659D8" w14:textId="77777777" w:rsidR="00FF5F03" w:rsidRPr="00FF5F03" w:rsidRDefault="00FF5F03" w:rsidP="00FF5F03">
      <w:pPr>
        <w:pStyle w:val="NoSpacing"/>
        <w:rPr>
          <w:lang w:val="id"/>
        </w:rPr>
      </w:pPr>
    </w:p>
    <w:p w14:paraId="18DBA57A" w14:textId="180559DD" w:rsidR="00FF5F03" w:rsidRDefault="00FF5F03" w:rsidP="00FF5F03">
      <w:pPr>
        <w:pStyle w:val="BodyText"/>
        <w:numPr>
          <w:ilvl w:val="0"/>
          <w:numId w:val="38"/>
        </w:numPr>
        <w:ind w:left="1701" w:hanging="567"/>
      </w:pPr>
      <w:r>
        <w:t xml:space="preserve">Halaman Tambah </w:t>
      </w:r>
      <w:r w:rsidR="00C91F04" w:rsidRPr="00C91F04">
        <w:rPr>
          <w:i/>
        </w:rPr>
        <w:t>Gallery</w:t>
      </w:r>
    </w:p>
    <w:p w14:paraId="7B5D7BAF" w14:textId="54A94F92" w:rsidR="00FF5F03" w:rsidRDefault="00FF5F03" w:rsidP="00FF5F03">
      <w:pPr>
        <w:pStyle w:val="BodyText"/>
        <w:ind w:left="1134"/>
        <w:rPr>
          <w:color w:val="FF0000"/>
        </w:rPr>
      </w:pPr>
      <w:r w:rsidRPr="00FF5F03">
        <w:t>Halam</w:t>
      </w:r>
      <w:r>
        <w:t>an tambah g</w:t>
      </w:r>
      <w:r w:rsidRPr="00FF5F03">
        <w:t xml:space="preserve">aleri merupakan halaman yang digunakan untuk memasukkan data galeri ke dalam sistem melalui formulir input yang telah disediakan. Tampilan halaman tambah galeri dapat dilihat pada </w:t>
      </w:r>
      <w:r w:rsidRPr="004E60CF">
        <w:rPr>
          <w:color w:val="auto"/>
        </w:rPr>
        <w:t>gambar 4.</w:t>
      </w:r>
      <w:r w:rsidR="00EA5E09">
        <w:rPr>
          <w:color w:val="auto"/>
        </w:rPr>
        <w:t>44</w:t>
      </w:r>
      <w:r w:rsidR="004E60CF" w:rsidRPr="004E60CF">
        <w:rPr>
          <w:color w:val="auto"/>
        </w:rPr>
        <w:t>.</w:t>
      </w:r>
    </w:p>
    <w:p w14:paraId="00A4FDE4" w14:textId="77777777" w:rsidR="00BC02B5" w:rsidRPr="00BC02B5" w:rsidRDefault="00BC02B5" w:rsidP="00BC02B5">
      <w:pPr>
        <w:pStyle w:val="NoSpacing"/>
        <w:rPr>
          <w:lang w:val="id"/>
        </w:rPr>
      </w:pPr>
    </w:p>
    <w:p w14:paraId="71C89DAB" w14:textId="24202D18" w:rsidR="00FF5F03" w:rsidRDefault="008F7D83" w:rsidP="00BC02B5">
      <w:pPr>
        <w:pStyle w:val="NoSpacing"/>
        <w:jc w:val="right"/>
        <w:rPr>
          <w:lang w:val="id"/>
        </w:rPr>
      </w:pPr>
      <w:r>
        <w:rPr>
          <w:noProof/>
        </w:rPr>
        <w:drawing>
          <wp:inline distT="0" distB="0" distL="0" distR="0" wp14:anchorId="016EBF0D" wp14:editId="10A3F439">
            <wp:extent cx="4690206" cy="1946564"/>
            <wp:effectExtent l="0" t="0" r="0" b="0"/>
            <wp:docPr id="222088047" name="Picture 222088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7" name="gallery_staff_create.png"/>
                    <pic:cNvPicPr/>
                  </pic:nvPicPr>
                  <pic:blipFill rotWithShape="1">
                    <a:blip r:embed="rId150" cstate="print">
                      <a:extLst>
                        <a:ext uri="{28A0092B-C50C-407E-A947-70E740481C1C}">
                          <a14:useLocalDpi xmlns:a14="http://schemas.microsoft.com/office/drawing/2010/main" val="0"/>
                        </a:ext>
                      </a:extLst>
                    </a:blip>
                    <a:srcRect b="40291"/>
                    <a:stretch/>
                  </pic:blipFill>
                  <pic:spPr bwMode="auto">
                    <a:xfrm>
                      <a:off x="0" y="0"/>
                      <a:ext cx="4690800" cy="1946811"/>
                    </a:xfrm>
                    <a:prstGeom prst="rect">
                      <a:avLst/>
                    </a:prstGeom>
                    <a:ln>
                      <a:noFill/>
                    </a:ln>
                    <a:extLst>
                      <a:ext uri="{53640926-AAD7-44D8-BBD7-CCE9431645EC}">
                        <a14:shadowObscured xmlns:a14="http://schemas.microsoft.com/office/drawing/2010/main"/>
                      </a:ext>
                    </a:extLst>
                  </pic:spPr>
                </pic:pic>
              </a:graphicData>
            </a:graphic>
          </wp:inline>
        </w:drawing>
      </w:r>
    </w:p>
    <w:p w14:paraId="54ACC8A7" w14:textId="3567637D" w:rsidR="00BC02B5" w:rsidRDefault="00BC02B5" w:rsidP="00BC02B5">
      <w:pPr>
        <w:pStyle w:val="Gambar41"/>
      </w:pPr>
      <w:bookmarkStart w:id="418" w:name="_Toc195951933"/>
      <w:r>
        <w:t xml:space="preserve">Halaman Tambah </w:t>
      </w:r>
      <w:r w:rsidR="00C91F04" w:rsidRPr="00C91F04">
        <w:rPr>
          <w:i/>
          <w:lang w:val="en-US"/>
        </w:rPr>
        <w:t>Gallery</w:t>
      </w:r>
      <w:bookmarkEnd w:id="418"/>
    </w:p>
    <w:p w14:paraId="4ED5BE1B" w14:textId="77777777" w:rsidR="00BC02B5" w:rsidRPr="00BC02B5" w:rsidRDefault="00BC02B5" w:rsidP="00BC02B5">
      <w:pPr>
        <w:pStyle w:val="NoSpacing"/>
        <w:rPr>
          <w:lang w:val="id-ID"/>
        </w:rPr>
      </w:pPr>
    </w:p>
    <w:p w14:paraId="6FF27DA0" w14:textId="09D8D34F" w:rsidR="00FF5F03" w:rsidRDefault="00FF5F03" w:rsidP="00FF5F03">
      <w:pPr>
        <w:pStyle w:val="BodyText"/>
        <w:ind w:left="1134"/>
      </w:pPr>
      <w:r>
        <w:t>Halaman tambah g</w:t>
      </w:r>
      <w:r w:rsidRPr="00FF5F03">
        <w:t>aleri merupakan halaman yang dirancang untuk memungkinkan admin dan pembina menambahkan dokumentasi baru. Halaman ini terdiri dari formulir input yang mencakup beberapa kolom, antara lain judul galeri, unggahan gambar atau video, tanggal kegiatan, serta keterangan tambahan.</w:t>
      </w:r>
      <w:r w:rsidR="00EA5E09" w:rsidRPr="00EA5E09">
        <w:t xml:space="preserve"> </w:t>
      </w:r>
      <w:r w:rsidR="00EA5E09">
        <w:t xml:space="preserve">Pada Halaman ini </w:t>
      </w:r>
      <w:r w:rsidR="00EA5E09" w:rsidRPr="001D61E2">
        <w:t>juga diterapkan validasi terhadap input pengguna, seperti validasi isian wajib</w:t>
      </w:r>
      <w:r w:rsidR="00EA5E09" w:rsidRPr="004D7F0A">
        <w:t>. Tampilan sistem ketika validasi dijalanka</w:t>
      </w:r>
      <w:r w:rsidR="00EA5E09">
        <w:t>n dapat dilihat pada gambar 4.45</w:t>
      </w:r>
      <w:r w:rsidR="00EA5E09" w:rsidRPr="004D7F0A">
        <w:t>.</w:t>
      </w:r>
    </w:p>
    <w:p w14:paraId="7E5E66D5" w14:textId="77777777" w:rsidR="00EA5E09" w:rsidRDefault="00EA5E09" w:rsidP="00EA5E09">
      <w:pPr>
        <w:pStyle w:val="NoSpacing"/>
        <w:rPr>
          <w:lang w:val="id"/>
        </w:rPr>
      </w:pPr>
    </w:p>
    <w:p w14:paraId="069BEE92" w14:textId="1C3BC565" w:rsidR="00EA5E09" w:rsidRDefault="008F7D83" w:rsidP="00EA5E09">
      <w:pPr>
        <w:pStyle w:val="NoSpacing"/>
        <w:jc w:val="right"/>
        <w:rPr>
          <w:lang w:val="id"/>
        </w:rPr>
      </w:pPr>
      <w:r>
        <w:rPr>
          <w:noProof/>
        </w:rPr>
        <w:drawing>
          <wp:inline distT="0" distB="0" distL="0" distR="0" wp14:anchorId="3C106D63" wp14:editId="748F1C41">
            <wp:extent cx="4690110" cy="2535382"/>
            <wp:effectExtent l="0" t="0" r="0" b="0"/>
            <wp:docPr id="978020406" name="Picture 978020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6" name="127.0.0.1_8000_gallery_staff_create.png"/>
                    <pic:cNvPicPr/>
                  </pic:nvPicPr>
                  <pic:blipFill rotWithShape="1">
                    <a:blip r:embed="rId151" cstate="print">
                      <a:extLst>
                        <a:ext uri="{28A0092B-C50C-407E-A947-70E740481C1C}">
                          <a14:useLocalDpi xmlns:a14="http://schemas.microsoft.com/office/drawing/2010/main" val="0"/>
                        </a:ext>
                      </a:extLst>
                    </a:blip>
                    <a:srcRect b="16203"/>
                    <a:stretch/>
                  </pic:blipFill>
                  <pic:spPr bwMode="auto">
                    <a:xfrm>
                      <a:off x="0" y="0"/>
                      <a:ext cx="4690800" cy="2535755"/>
                    </a:xfrm>
                    <a:prstGeom prst="rect">
                      <a:avLst/>
                    </a:prstGeom>
                    <a:ln>
                      <a:noFill/>
                    </a:ln>
                    <a:extLst>
                      <a:ext uri="{53640926-AAD7-44D8-BBD7-CCE9431645EC}">
                        <a14:shadowObscured xmlns:a14="http://schemas.microsoft.com/office/drawing/2010/main"/>
                      </a:ext>
                    </a:extLst>
                  </pic:spPr>
                </pic:pic>
              </a:graphicData>
            </a:graphic>
          </wp:inline>
        </w:drawing>
      </w:r>
    </w:p>
    <w:p w14:paraId="39480718" w14:textId="27470FF4" w:rsidR="00EA5E09" w:rsidRPr="00EA5E09" w:rsidRDefault="00EA5E09" w:rsidP="00EA5E09">
      <w:pPr>
        <w:pStyle w:val="Gambar41"/>
      </w:pPr>
      <w:bookmarkStart w:id="419" w:name="_Toc195951934"/>
      <w:r>
        <w:t xml:space="preserve">Validasi Tambah </w:t>
      </w:r>
      <w:r w:rsidRPr="00EA5E09">
        <w:rPr>
          <w:i/>
        </w:rPr>
        <w:t>News</w:t>
      </w:r>
      <w:bookmarkEnd w:id="419"/>
    </w:p>
    <w:p w14:paraId="5CC05059" w14:textId="77777777" w:rsidR="00FF5F03" w:rsidRDefault="00FF5F03" w:rsidP="00FF5F03">
      <w:pPr>
        <w:pStyle w:val="NoSpacing"/>
        <w:rPr>
          <w:lang w:val="id"/>
        </w:rPr>
      </w:pPr>
    </w:p>
    <w:p w14:paraId="44CA4CC6" w14:textId="5C4687BA" w:rsidR="00FF5F03" w:rsidRDefault="00FF5F03" w:rsidP="00FF5F03">
      <w:pPr>
        <w:pStyle w:val="BodyText"/>
        <w:numPr>
          <w:ilvl w:val="0"/>
          <w:numId w:val="38"/>
        </w:numPr>
        <w:ind w:left="1701" w:hanging="567"/>
      </w:pPr>
      <w:r>
        <w:t>Halaman</w:t>
      </w:r>
      <w:r w:rsidR="00C91F04">
        <w:t xml:space="preserve"> Kelola</w:t>
      </w:r>
      <w:r>
        <w:t xml:space="preserve"> </w:t>
      </w:r>
      <w:r w:rsidR="00C91F04" w:rsidRPr="00C91F04">
        <w:rPr>
          <w:i/>
        </w:rPr>
        <w:t>Achievement</w:t>
      </w:r>
    </w:p>
    <w:p w14:paraId="388DB560" w14:textId="7204587C" w:rsidR="00FF5F03" w:rsidRDefault="00FF5F03" w:rsidP="00FF5F03">
      <w:pPr>
        <w:pStyle w:val="BodyText"/>
        <w:ind w:left="1134"/>
        <w:rPr>
          <w:color w:val="FF0000"/>
        </w:rPr>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w:t>
      </w:r>
      <w:r>
        <w:t xml:space="preserve"> Tampilan halaman prestasi dapat dilihat pada </w:t>
      </w:r>
      <w:r w:rsidRPr="004E60CF">
        <w:rPr>
          <w:color w:val="auto"/>
        </w:rPr>
        <w:t>gambar 4.</w:t>
      </w:r>
      <w:r w:rsidR="002D43BE">
        <w:rPr>
          <w:color w:val="auto"/>
        </w:rPr>
        <w:t>46</w:t>
      </w:r>
      <w:r w:rsidR="004E60CF" w:rsidRPr="004E60CF">
        <w:rPr>
          <w:color w:val="auto"/>
        </w:rPr>
        <w:t>.</w:t>
      </w:r>
    </w:p>
    <w:p w14:paraId="2814304E" w14:textId="77777777" w:rsidR="00BC02B5" w:rsidRPr="00BC02B5" w:rsidRDefault="00BC02B5" w:rsidP="00BC02B5">
      <w:pPr>
        <w:pStyle w:val="NoSpacing"/>
        <w:rPr>
          <w:lang w:val="id"/>
        </w:rPr>
      </w:pPr>
    </w:p>
    <w:p w14:paraId="7D04FD99" w14:textId="0890A850" w:rsidR="00FF5F03" w:rsidRDefault="008F7D83" w:rsidP="00BC02B5">
      <w:pPr>
        <w:pStyle w:val="NoSpacing"/>
        <w:jc w:val="right"/>
        <w:rPr>
          <w:lang w:val="id"/>
        </w:rPr>
      </w:pPr>
      <w:r>
        <w:rPr>
          <w:noProof/>
        </w:rPr>
        <w:drawing>
          <wp:inline distT="0" distB="0" distL="0" distR="0" wp14:anchorId="3095C68D" wp14:editId="7CEEDF9E">
            <wp:extent cx="4688205" cy="2232660"/>
            <wp:effectExtent l="0" t="0" r="0" b="0"/>
            <wp:docPr id="222088048" name="Picture 222088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8" name="achievement_staff.png"/>
                    <pic:cNvPicPr/>
                  </pic:nvPicPr>
                  <pic:blipFill rotWithShape="1">
                    <a:blip r:embed="rId152" cstate="print">
                      <a:extLst>
                        <a:ext uri="{28A0092B-C50C-407E-A947-70E740481C1C}">
                          <a14:useLocalDpi xmlns:a14="http://schemas.microsoft.com/office/drawing/2010/main" val="0"/>
                        </a:ext>
                      </a:extLst>
                    </a:blip>
                    <a:srcRect b="31485"/>
                    <a:stretch/>
                  </pic:blipFill>
                  <pic:spPr bwMode="auto">
                    <a:xfrm>
                      <a:off x="0" y="0"/>
                      <a:ext cx="4690800" cy="2233896"/>
                    </a:xfrm>
                    <a:prstGeom prst="rect">
                      <a:avLst/>
                    </a:prstGeom>
                    <a:ln>
                      <a:noFill/>
                    </a:ln>
                    <a:extLst>
                      <a:ext uri="{53640926-AAD7-44D8-BBD7-CCE9431645EC}">
                        <a14:shadowObscured xmlns:a14="http://schemas.microsoft.com/office/drawing/2010/main"/>
                      </a:ext>
                    </a:extLst>
                  </pic:spPr>
                </pic:pic>
              </a:graphicData>
            </a:graphic>
          </wp:inline>
        </w:drawing>
      </w:r>
    </w:p>
    <w:p w14:paraId="298DFB86" w14:textId="2BD85219" w:rsidR="00BC02B5" w:rsidRDefault="00BC02B5" w:rsidP="00BC02B5">
      <w:pPr>
        <w:pStyle w:val="Gambar41"/>
      </w:pPr>
      <w:bookmarkStart w:id="420" w:name="_Toc195951935"/>
      <w:r>
        <w:t xml:space="preserve">Halaman </w:t>
      </w:r>
      <w:r w:rsidR="00C91F04">
        <w:rPr>
          <w:lang w:val="en-US"/>
        </w:rPr>
        <w:t xml:space="preserve">Kelola </w:t>
      </w:r>
      <w:r w:rsidR="00C91F04" w:rsidRPr="00C91F04">
        <w:rPr>
          <w:i/>
          <w:lang w:val="en-US"/>
        </w:rPr>
        <w:t>Achievement</w:t>
      </w:r>
      <w:bookmarkEnd w:id="420"/>
    </w:p>
    <w:p w14:paraId="2563BEB7" w14:textId="77777777" w:rsidR="00BC02B5" w:rsidRPr="00BC02B5" w:rsidRDefault="00BC02B5" w:rsidP="00BC02B5">
      <w:pPr>
        <w:pStyle w:val="NoSpacing"/>
        <w:rPr>
          <w:lang w:val="id-ID"/>
        </w:rPr>
      </w:pPr>
    </w:p>
    <w:p w14:paraId="27589443" w14:textId="644B0F19" w:rsidR="00FF5F03" w:rsidRPr="00FF5F03" w:rsidRDefault="00FF5F03" w:rsidP="00FF5F03">
      <w:pPr>
        <w:pStyle w:val="BodyText"/>
        <w:ind w:left="1134"/>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 Halaman ini dilengkapi dengan fitur untuk membuat, mengedit, dan mengelola data prestasi, sehingga memungkinkan admin dan pembina untuk memperbarui informasi prestasi secara berkala.</w:t>
      </w:r>
    </w:p>
    <w:p w14:paraId="2CEEC5A7" w14:textId="44C1127A" w:rsidR="00FF5F03" w:rsidRDefault="00FF5F03" w:rsidP="00FF5F03">
      <w:pPr>
        <w:pStyle w:val="NoSpacing"/>
        <w:rPr>
          <w:lang w:val="id"/>
        </w:rPr>
      </w:pPr>
    </w:p>
    <w:p w14:paraId="0583B2C6" w14:textId="2969243A" w:rsidR="00084C0A" w:rsidRDefault="00084C0A" w:rsidP="00084C0A">
      <w:pPr>
        <w:pStyle w:val="BodyText"/>
        <w:numPr>
          <w:ilvl w:val="0"/>
          <w:numId w:val="38"/>
        </w:numPr>
        <w:ind w:left="1701" w:hanging="567"/>
      </w:pPr>
      <w:r w:rsidRPr="00084C0A">
        <w:rPr>
          <w:i/>
        </w:rPr>
        <w:t>Form</w:t>
      </w:r>
      <w:r>
        <w:t xml:space="preserve"> Tambah </w:t>
      </w:r>
      <w:r w:rsidR="00C91F04" w:rsidRPr="00C91F04">
        <w:rPr>
          <w:i/>
        </w:rPr>
        <w:t>Achievement</w:t>
      </w:r>
    </w:p>
    <w:p w14:paraId="3DEE9981" w14:textId="7792F7DB" w:rsidR="00084C0A" w:rsidRDefault="00084C0A" w:rsidP="00084C0A">
      <w:pPr>
        <w:pStyle w:val="BodyText"/>
        <w:ind w:left="1134"/>
        <w:rPr>
          <w:color w:val="FF0000"/>
        </w:rPr>
      </w:pPr>
      <w:r w:rsidRPr="002A4D62">
        <w:rPr>
          <w:i/>
        </w:rPr>
        <w:t>Form</w:t>
      </w:r>
      <w:r w:rsidRPr="002A4D62">
        <w:t xml:space="preserve"> tambah </w:t>
      </w:r>
      <w:r w:rsidRPr="00084C0A">
        <w:t>prestasi</w:t>
      </w:r>
      <w:r w:rsidRPr="002A4D62">
        <w:t xml:space="preserve"> merupakan fitur yang digunakan untuk memasukkan data </w:t>
      </w:r>
      <w:r w:rsidRPr="00084C0A">
        <w:t>prestasi</w:t>
      </w:r>
      <w:r w:rsidRPr="002A4D62">
        <w:t xml:space="preserve"> ke dalam sistem.</w:t>
      </w:r>
      <w:r>
        <w:t xml:space="preserve"> Tampilan </w:t>
      </w:r>
      <w:r w:rsidRPr="00171027">
        <w:rPr>
          <w:i/>
        </w:rPr>
        <w:t>form</w:t>
      </w:r>
      <w:r>
        <w:t xml:space="preserve"> tambah </w:t>
      </w:r>
      <w:r w:rsidRPr="00084C0A">
        <w:t>prestasi</w:t>
      </w:r>
      <w:r w:rsidRPr="002A4D62">
        <w:t xml:space="preserve"> </w:t>
      </w:r>
      <w:r>
        <w:t xml:space="preserve">dapat dilihat pada </w:t>
      </w:r>
      <w:r w:rsidRPr="004E60CF">
        <w:rPr>
          <w:color w:val="auto"/>
        </w:rPr>
        <w:t>gambar 4.</w:t>
      </w:r>
      <w:r w:rsidR="002D43BE">
        <w:rPr>
          <w:color w:val="auto"/>
        </w:rPr>
        <w:t>47</w:t>
      </w:r>
      <w:r w:rsidR="004E60CF" w:rsidRPr="004E60CF">
        <w:rPr>
          <w:color w:val="auto"/>
        </w:rPr>
        <w:t>.</w:t>
      </w:r>
    </w:p>
    <w:p w14:paraId="4918575A" w14:textId="77777777" w:rsidR="00171027" w:rsidRPr="00171027" w:rsidRDefault="00171027" w:rsidP="00171027">
      <w:pPr>
        <w:pStyle w:val="NoSpacing"/>
        <w:rPr>
          <w:lang w:val="id"/>
        </w:rPr>
      </w:pPr>
    </w:p>
    <w:p w14:paraId="417419A2" w14:textId="40EA878D" w:rsidR="00084C0A" w:rsidRDefault="008F7D83" w:rsidP="00BC02B5">
      <w:pPr>
        <w:pStyle w:val="NoSpacing"/>
        <w:jc w:val="right"/>
        <w:rPr>
          <w:lang w:val="id"/>
        </w:rPr>
      </w:pPr>
      <w:r>
        <w:rPr>
          <w:noProof/>
        </w:rPr>
        <w:drawing>
          <wp:inline distT="0" distB="0" distL="0" distR="0" wp14:anchorId="005EF6C8" wp14:editId="562DFFDE">
            <wp:extent cx="4690206" cy="1981200"/>
            <wp:effectExtent l="0" t="0" r="0" b="0"/>
            <wp:docPr id="222088050" name="Picture 22208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0" name="achievement_staff_create.png"/>
                    <pic:cNvPicPr/>
                  </pic:nvPicPr>
                  <pic:blipFill rotWithShape="1">
                    <a:blip r:embed="rId153" cstate="print">
                      <a:extLst>
                        <a:ext uri="{28A0092B-C50C-407E-A947-70E740481C1C}">
                          <a14:useLocalDpi xmlns:a14="http://schemas.microsoft.com/office/drawing/2010/main" val="0"/>
                        </a:ext>
                      </a:extLst>
                    </a:blip>
                    <a:srcRect b="39229"/>
                    <a:stretch/>
                  </pic:blipFill>
                  <pic:spPr bwMode="auto">
                    <a:xfrm>
                      <a:off x="0" y="0"/>
                      <a:ext cx="4690800" cy="1981451"/>
                    </a:xfrm>
                    <a:prstGeom prst="rect">
                      <a:avLst/>
                    </a:prstGeom>
                    <a:ln>
                      <a:noFill/>
                    </a:ln>
                    <a:extLst>
                      <a:ext uri="{53640926-AAD7-44D8-BBD7-CCE9431645EC}">
                        <a14:shadowObscured xmlns:a14="http://schemas.microsoft.com/office/drawing/2010/main"/>
                      </a:ext>
                    </a:extLst>
                  </pic:spPr>
                </pic:pic>
              </a:graphicData>
            </a:graphic>
          </wp:inline>
        </w:drawing>
      </w:r>
    </w:p>
    <w:p w14:paraId="45DBE087" w14:textId="7B1F0912" w:rsidR="00171027" w:rsidRDefault="00171027" w:rsidP="00171027">
      <w:pPr>
        <w:pStyle w:val="Gambar41"/>
      </w:pPr>
      <w:bookmarkStart w:id="421" w:name="_Toc195951936"/>
      <w:r w:rsidRPr="004E60CF">
        <w:rPr>
          <w:i/>
        </w:rPr>
        <w:t>Form</w:t>
      </w:r>
      <w:r>
        <w:t xml:space="preserve"> Tambah </w:t>
      </w:r>
      <w:r w:rsidR="00C91F04" w:rsidRPr="00C91F04">
        <w:rPr>
          <w:i/>
          <w:lang w:val="en-US"/>
        </w:rPr>
        <w:t>Achievement</w:t>
      </w:r>
      <w:bookmarkEnd w:id="421"/>
    </w:p>
    <w:p w14:paraId="5AE37C21" w14:textId="77777777" w:rsidR="00171027" w:rsidRPr="00171027" w:rsidRDefault="00171027" w:rsidP="00171027">
      <w:pPr>
        <w:pStyle w:val="NoSpacing"/>
        <w:rPr>
          <w:lang w:val="id-ID"/>
        </w:rPr>
      </w:pPr>
    </w:p>
    <w:p w14:paraId="32F4BC42" w14:textId="0B257E5A" w:rsidR="00084C0A" w:rsidRDefault="00084C0A" w:rsidP="00084C0A">
      <w:pPr>
        <w:pStyle w:val="BodyText"/>
        <w:ind w:left="1134"/>
      </w:pPr>
      <w:r w:rsidRPr="00084C0A">
        <w:rPr>
          <w:i/>
        </w:rPr>
        <w:t>Form</w:t>
      </w:r>
      <w:r>
        <w:t xml:space="preserve"> tambah p</w:t>
      </w:r>
      <w:r w:rsidRPr="00084C0A">
        <w:t xml:space="preserve">restasi merupakan tampilan formulir yang dirancang untuk memungkinkan admin dan pembina menambahkan data prestasi baru yang telah diraih oleh </w:t>
      </w:r>
      <w:r w:rsidRPr="00171027">
        <w:rPr>
          <w:i/>
        </w:rPr>
        <w:t>Marching</w:t>
      </w:r>
      <w:r w:rsidRPr="00084C0A">
        <w:t xml:space="preserve"> </w:t>
      </w:r>
      <w:r w:rsidRPr="00171027">
        <w:rPr>
          <w:i/>
        </w:rPr>
        <w:t>Band</w:t>
      </w:r>
      <w:r w:rsidRPr="00084C0A">
        <w:t xml:space="preserve"> Gema Oasis MAN 1 Samarinda. Formulir ini mencakup beberapa kolom input, antara lain tahun perolehan prestasi, nama </w:t>
      </w:r>
      <w:r w:rsidRPr="00171027">
        <w:rPr>
          <w:i/>
        </w:rPr>
        <w:t>event</w:t>
      </w:r>
      <w:r w:rsidRPr="00084C0A">
        <w:t xml:space="preserve"> atau kompetisi, keterangan tambahan, serta pencapaian atau juara yang diraih.</w:t>
      </w:r>
      <w:r w:rsidR="00EA5E09" w:rsidRPr="00EA5E09">
        <w:t xml:space="preserve"> </w:t>
      </w:r>
      <w:r w:rsidR="00EA5E09">
        <w:t xml:space="preserve">Pada </w:t>
      </w:r>
      <w:r w:rsidR="00EA5E09" w:rsidRPr="00B53470">
        <w:rPr>
          <w:i/>
        </w:rPr>
        <w:t>form</w:t>
      </w:r>
      <w:r w:rsidR="00EA5E09">
        <w:t xml:space="preserve"> ini </w:t>
      </w:r>
      <w:r w:rsidR="00EA5E09" w:rsidRPr="001D61E2">
        <w:t>juga diterapkan validasi terhadap input penggu</w:t>
      </w:r>
      <w:r w:rsidR="002D43BE">
        <w:t>na, seperti validasi isian wajib</w:t>
      </w:r>
      <w:r w:rsidR="00EA5E09" w:rsidRPr="004D7F0A">
        <w:t>. Tampilan sistem ketika validasi dijalanka</w:t>
      </w:r>
      <w:r w:rsidR="00EA5E09">
        <w:t>n dapat dilihat pada g</w:t>
      </w:r>
      <w:r w:rsidR="002D43BE">
        <w:t>ambar 4.48</w:t>
      </w:r>
      <w:r w:rsidR="00EA5E09" w:rsidRPr="004D7F0A">
        <w:t>.</w:t>
      </w:r>
    </w:p>
    <w:p w14:paraId="386CF952" w14:textId="77777777" w:rsidR="002D43BE" w:rsidRDefault="002D43BE" w:rsidP="002D43BE">
      <w:pPr>
        <w:pStyle w:val="NoSpacing"/>
        <w:rPr>
          <w:lang w:val="id"/>
        </w:rPr>
      </w:pPr>
    </w:p>
    <w:p w14:paraId="47A58239" w14:textId="2D54F9A8" w:rsidR="002D43BE" w:rsidRDefault="008F7D83" w:rsidP="002D43BE">
      <w:pPr>
        <w:pStyle w:val="NoSpacing"/>
        <w:jc w:val="right"/>
        <w:rPr>
          <w:lang w:val="id"/>
        </w:rPr>
      </w:pPr>
      <w:r>
        <w:rPr>
          <w:noProof/>
        </w:rPr>
        <w:drawing>
          <wp:inline distT="0" distB="0" distL="0" distR="0" wp14:anchorId="2FFA6BE9" wp14:editId="20B87826">
            <wp:extent cx="4690338" cy="2265218"/>
            <wp:effectExtent l="0" t="0" r="0" b="1905"/>
            <wp:docPr id="978020407" name="Picture 978020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7" name="127.0.0.1_8000_achievement_staff.png"/>
                    <pic:cNvPicPr/>
                  </pic:nvPicPr>
                  <pic:blipFill rotWithShape="1">
                    <a:blip r:embed="rId154" cstate="print">
                      <a:extLst>
                        <a:ext uri="{28A0092B-C50C-407E-A947-70E740481C1C}">
                          <a14:useLocalDpi xmlns:a14="http://schemas.microsoft.com/office/drawing/2010/main" val="0"/>
                        </a:ext>
                      </a:extLst>
                    </a:blip>
                    <a:srcRect b="25136"/>
                    <a:stretch/>
                  </pic:blipFill>
                  <pic:spPr bwMode="auto">
                    <a:xfrm>
                      <a:off x="0" y="0"/>
                      <a:ext cx="4690800" cy="2265441"/>
                    </a:xfrm>
                    <a:prstGeom prst="rect">
                      <a:avLst/>
                    </a:prstGeom>
                    <a:ln>
                      <a:noFill/>
                    </a:ln>
                    <a:extLst>
                      <a:ext uri="{53640926-AAD7-44D8-BBD7-CCE9431645EC}">
                        <a14:shadowObscured xmlns:a14="http://schemas.microsoft.com/office/drawing/2010/main"/>
                      </a:ext>
                    </a:extLst>
                  </pic:spPr>
                </pic:pic>
              </a:graphicData>
            </a:graphic>
          </wp:inline>
        </w:drawing>
      </w:r>
    </w:p>
    <w:p w14:paraId="432CD964" w14:textId="3BDE7441" w:rsidR="002D43BE" w:rsidRPr="002D43BE" w:rsidRDefault="002D43BE" w:rsidP="002D43BE">
      <w:pPr>
        <w:pStyle w:val="Gambar41"/>
      </w:pPr>
      <w:bookmarkStart w:id="422" w:name="_Toc195951937"/>
      <w:r>
        <w:t xml:space="preserve">Validasi </w:t>
      </w:r>
      <w:r w:rsidRPr="002D43BE">
        <w:rPr>
          <w:i/>
        </w:rPr>
        <w:t>Form</w:t>
      </w:r>
      <w:r>
        <w:t xml:space="preserve"> Tambah </w:t>
      </w:r>
      <w:r w:rsidRPr="002D43BE">
        <w:rPr>
          <w:i/>
        </w:rPr>
        <w:t>Achievement</w:t>
      </w:r>
      <w:bookmarkEnd w:id="422"/>
    </w:p>
    <w:p w14:paraId="1055EAC7" w14:textId="77777777" w:rsidR="00744AD2" w:rsidRDefault="00744AD2" w:rsidP="00744AD2">
      <w:pPr>
        <w:pStyle w:val="NoSpacing"/>
        <w:rPr>
          <w:lang w:val="id"/>
        </w:rPr>
      </w:pPr>
    </w:p>
    <w:p w14:paraId="4B1C8705" w14:textId="54580631" w:rsidR="00744AD2" w:rsidRDefault="00744AD2" w:rsidP="00744AD2">
      <w:pPr>
        <w:pStyle w:val="BodyText"/>
        <w:numPr>
          <w:ilvl w:val="0"/>
          <w:numId w:val="38"/>
        </w:numPr>
        <w:ind w:left="1701" w:hanging="567"/>
      </w:pPr>
      <w:r>
        <w:t xml:space="preserve">Halaman </w:t>
      </w:r>
      <w:r w:rsidR="00C91F04">
        <w:t xml:space="preserve">Kelola </w:t>
      </w:r>
      <w:r w:rsidR="00C91F04" w:rsidRPr="00C91F04">
        <w:rPr>
          <w:i/>
        </w:rPr>
        <w:t>Contact</w:t>
      </w:r>
    </w:p>
    <w:p w14:paraId="52105A56" w14:textId="3ACFE875" w:rsidR="00744AD2" w:rsidRDefault="00744AD2" w:rsidP="00744AD2">
      <w:pPr>
        <w:pStyle w:val="BodyText"/>
        <w:ind w:left="1134"/>
        <w:rPr>
          <w:color w:val="FF0000"/>
        </w:rPr>
      </w:pPr>
      <w:r>
        <w:t>Halaman k</w:t>
      </w:r>
      <w:r w:rsidRPr="00744AD2">
        <w:t>ontak merupakan halaman yang menampilkan daftar kontak yang dapat dihubungi.</w:t>
      </w:r>
      <w:r>
        <w:t xml:space="preserve"> Tampilan halaman kontak dapat dilihat pada </w:t>
      </w:r>
      <w:r w:rsidRPr="004E60CF">
        <w:rPr>
          <w:color w:val="auto"/>
        </w:rPr>
        <w:t>gambar 4.</w:t>
      </w:r>
      <w:r w:rsidR="006A3BA6">
        <w:rPr>
          <w:color w:val="auto"/>
        </w:rPr>
        <w:t>36</w:t>
      </w:r>
      <w:r w:rsidR="004E60CF" w:rsidRPr="004E60CF">
        <w:rPr>
          <w:color w:val="auto"/>
        </w:rPr>
        <w:t>.</w:t>
      </w:r>
    </w:p>
    <w:p w14:paraId="320D230C" w14:textId="77777777" w:rsidR="00171027" w:rsidRPr="00171027" w:rsidRDefault="00171027" w:rsidP="00171027">
      <w:pPr>
        <w:pStyle w:val="NoSpacing"/>
        <w:rPr>
          <w:lang w:val="id"/>
        </w:rPr>
      </w:pPr>
    </w:p>
    <w:p w14:paraId="1F8A784B" w14:textId="259C1545" w:rsidR="00744AD2" w:rsidRDefault="008F7D83" w:rsidP="00171027">
      <w:pPr>
        <w:pStyle w:val="NoSpacing"/>
        <w:jc w:val="right"/>
        <w:rPr>
          <w:lang w:val="id"/>
        </w:rPr>
      </w:pPr>
      <w:r>
        <w:rPr>
          <w:noProof/>
        </w:rPr>
        <w:drawing>
          <wp:inline distT="0" distB="0" distL="0" distR="0" wp14:anchorId="6FE8AD56" wp14:editId="027B71ED">
            <wp:extent cx="4689366" cy="1634837"/>
            <wp:effectExtent l="0" t="0" r="0" b="3810"/>
            <wp:docPr id="222088051" name="Picture 22208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1" name="contact_staff.png"/>
                    <pic:cNvPicPr/>
                  </pic:nvPicPr>
                  <pic:blipFill rotWithShape="1">
                    <a:blip r:embed="rId155" cstate="print">
                      <a:extLst>
                        <a:ext uri="{28A0092B-C50C-407E-A947-70E740481C1C}">
                          <a14:useLocalDpi xmlns:a14="http://schemas.microsoft.com/office/drawing/2010/main" val="0"/>
                        </a:ext>
                      </a:extLst>
                    </a:blip>
                    <a:srcRect t="1" b="49844"/>
                    <a:stretch/>
                  </pic:blipFill>
                  <pic:spPr bwMode="auto">
                    <a:xfrm>
                      <a:off x="0" y="0"/>
                      <a:ext cx="4690800" cy="1635337"/>
                    </a:xfrm>
                    <a:prstGeom prst="rect">
                      <a:avLst/>
                    </a:prstGeom>
                    <a:ln>
                      <a:noFill/>
                    </a:ln>
                    <a:extLst>
                      <a:ext uri="{53640926-AAD7-44D8-BBD7-CCE9431645EC}">
                        <a14:shadowObscured xmlns:a14="http://schemas.microsoft.com/office/drawing/2010/main"/>
                      </a:ext>
                    </a:extLst>
                  </pic:spPr>
                </pic:pic>
              </a:graphicData>
            </a:graphic>
          </wp:inline>
        </w:drawing>
      </w:r>
    </w:p>
    <w:p w14:paraId="3D064659" w14:textId="7D2E7048" w:rsidR="00171027" w:rsidRDefault="00171027" w:rsidP="00171027">
      <w:pPr>
        <w:pStyle w:val="Gambar41"/>
      </w:pPr>
      <w:bookmarkStart w:id="423" w:name="_Toc195951938"/>
      <w:r>
        <w:t xml:space="preserve">Halaman </w:t>
      </w:r>
      <w:r w:rsidR="00C91F04">
        <w:rPr>
          <w:lang w:val="en-US"/>
        </w:rPr>
        <w:t xml:space="preserve">Kelola </w:t>
      </w:r>
      <w:r w:rsidR="00C91F04" w:rsidRPr="00C91F04">
        <w:rPr>
          <w:i/>
          <w:lang w:val="en-US"/>
        </w:rPr>
        <w:t>Contact</w:t>
      </w:r>
      <w:bookmarkEnd w:id="423"/>
    </w:p>
    <w:p w14:paraId="1285FAC2" w14:textId="77777777" w:rsidR="00171027" w:rsidRPr="00171027" w:rsidRDefault="00171027" w:rsidP="00171027">
      <w:pPr>
        <w:pStyle w:val="NoSpacing"/>
        <w:rPr>
          <w:lang w:val="id-ID"/>
        </w:rPr>
      </w:pPr>
    </w:p>
    <w:p w14:paraId="3A37D3AF" w14:textId="6D09EE6D" w:rsidR="00744AD2" w:rsidRDefault="00744AD2" w:rsidP="00744AD2">
      <w:pPr>
        <w:pStyle w:val="BodyText"/>
        <w:ind w:left="1134"/>
      </w:pPr>
      <w:r w:rsidRPr="00744AD2">
        <w:t>Halaman Kontak menampilkan daftar kontak yang dapat dihubungi, serta dilengkapi dengan fitur untuk menambahkan, mengedit, dan menghapus data kontak. Halaman ini dapat diakses oleh admin dan pembina.</w:t>
      </w:r>
    </w:p>
    <w:p w14:paraId="2FE237FB" w14:textId="77777777" w:rsidR="002D43BE" w:rsidRDefault="002D43BE" w:rsidP="002D43BE">
      <w:pPr>
        <w:pStyle w:val="NoSpacing"/>
        <w:rPr>
          <w:lang w:val="id"/>
        </w:rPr>
      </w:pPr>
    </w:p>
    <w:p w14:paraId="148A6B95" w14:textId="56227D8C" w:rsidR="002D43BE" w:rsidRDefault="002D43BE" w:rsidP="002D43BE">
      <w:pPr>
        <w:pStyle w:val="BodyText"/>
        <w:numPr>
          <w:ilvl w:val="0"/>
          <w:numId w:val="38"/>
        </w:numPr>
        <w:ind w:left="1701" w:hanging="567"/>
        <w:rPr>
          <w:i/>
        </w:rPr>
      </w:pPr>
      <w:r w:rsidRPr="002D43BE">
        <w:rPr>
          <w:i/>
        </w:rPr>
        <w:t>Form</w:t>
      </w:r>
      <w:r>
        <w:t xml:space="preserve"> Tambah </w:t>
      </w:r>
      <w:r w:rsidRPr="002D43BE">
        <w:rPr>
          <w:i/>
        </w:rPr>
        <w:t>Contact</w:t>
      </w:r>
    </w:p>
    <w:p w14:paraId="457C5260" w14:textId="0F13B99C" w:rsidR="002D43BE" w:rsidRDefault="002D43BE" w:rsidP="002D43BE">
      <w:pPr>
        <w:pStyle w:val="BodyText"/>
        <w:ind w:left="1134"/>
        <w:rPr>
          <w:color w:val="auto"/>
        </w:rPr>
      </w:pPr>
      <w:r w:rsidRPr="002A4D62">
        <w:rPr>
          <w:i/>
        </w:rPr>
        <w:t>Form</w:t>
      </w:r>
      <w:r w:rsidRPr="002A4D62">
        <w:t xml:space="preserve"> tambah </w:t>
      </w:r>
      <w:r>
        <w:t>kontak</w:t>
      </w:r>
      <w:r w:rsidRPr="002A4D62">
        <w:t xml:space="preserve"> merupakan fitur yang digunakan untuk memasukkan data </w:t>
      </w:r>
      <w:r w:rsidRPr="00744AD2">
        <w:t>daftar kontak yang dapat dihubungi</w:t>
      </w:r>
      <w:r w:rsidRPr="002A4D62">
        <w:t>.</w:t>
      </w:r>
      <w:r>
        <w:t xml:space="preserve"> Tampilan </w:t>
      </w:r>
      <w:r w:rsidRPr="00171027">
        <w:rPr>
          <w:i/>
        </w:rPr>
        <w:t>form</w:t>
      </w:r>
      <w:r>
        <w:t xml:space="preserve"> tambah kontak</w:t>
      </w:r>
      <w:r w:rsidRPr="002A4D62">
        <w:t xml:space="preserve"> </w:t>
      </w:r>
      <w:r>
        <w:t xml:space="preserve">dapat dilihat pada </w:t>
      </w:r>
      <w:r w:rsidRPr="004E60CF">
        <w:rPr>
          <w:color w:val="auto"/>
        </w:rPr>
        <w:t>gambar 4.</w:t>
      </w:r>
      <w:r>
        <w:rPr>
          <w:color w:val="auto"/>
        </w:rPr>
        <w:t>49</w:t>
      </w:r>
      <w:r w:rsidRPr="004E60CF">
        <w:rPr>
          <w:color w:val="auto"/>
        </w:rPr>
        <w:t>.</w:t>
      </w:r>
    </w:p>
    <w:p w14:paraId="4A76356A" w14:textId="77777777" w:rsidR="002D43BE" w:rsidRPr="002D43BE" w:rsidRDefault="002D43BE" w:rsidP="002D43BE">
      <w:pPr>
        <w:pStyle w:val="NoSpacing"/>
        <w:rPr>
          <w:lang w:val="id"/>
        </w:rPr>
      </w:pPr>
    </w:p>
    <w:p w14:paraId="04374A84" w14:textId="1F578245" w:rsidR="002D43BE" w:rsidRDefault="008F7D83" w:rsidP="002D43BE">
      <w:pPr>
        <w:pStyle w:val="NoSpacing"/>
        <w:jc w:val="right"/>
        <w:rPr>
          <w:lang w:val="id"/>
        </w:rPr>
      </w:pPr>
      <w:r>
        <w:rPr>
          <w:noProof/>
        </w:rPr>
        <w:drawing>
          <wp:inline distT="0" distB="0" distL="0" distR="0" wp14:anchorId="7B2D5912" wp14:editId="4EA9DC28">
            <wp:extent cx="4690110" cy="1745673"/>
            <wp:effectExtent l="0" t="0" r="0" b="6985"/>
            <wp:docPr id="978020408" name="Picture 978020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8" name="127.0.0.1_8000_contact_staff.png"/>
                    <pic:cNvPicPr/>
                  </pic:nvPicPr>
                  <pic:blipFill rotWithShape="1">
                    <a:blip r:embed="rId156" cstate="print">
                      <a:extLst>
                        <a:ext uri="{28A0092B-C50C-407E-A947-70E740481C1C}">
                          <a14:useLocalDpi xmlns:a14="http://schemas.microsoft.com/office/drawing/2010/main" val="0"/>
                        </a:ext>
                      </a:extLst>
                    </a:blip>
                    <a:srcRect b="42303"/>
                    <a:stretch/>
                  </pic:blipFill>
                  <pic:spPr bwMode="auto">
                    <a:xfrm>
                      <a:off x="0" y="0"/>
                      <a:ext cx="4690800" cy="1745930"/>
                    </a:xfrm>
                    <a:prstGeom prst="rect">
                      <a:avLst/>
                    </a:prstGeom>
                    <a:ln>
                      <a:noFill/>
                    </a:ln>
                    <a:extLst>
                      <a:ext uri="{53640926-AAD7-44D8-BBD7-CCE9431645EC}">
                        <a14:shadowObscured xmlns:a14="http://schemas.microsoft.com/office/drawing/2010/main"/>
                      </a:ext>
                    </a:extLst>
                  </pic:spPr>
                </pic:pic>
              </a:graphicData>
            </a:graphic>
          </wp:inline>
        </w:drawing>
      </w:r>
    </w:p>
    <w:p w14:paraId="754D05B6" w14:textId="7FEB4E8C" w:rsidR="002D43BE" w:rsidRPr="002D43BE" w:rsidRDefault="002D43BE" w:rsidP="002D43BE">
      <w:pPr>
        <w:pStyle w:val="Gambar41"/>
      </w:pPr>
      <w:bookmarkStart w:id="424" w:name="_Toc195951939"/>
      <w:r w:rsidRPr="002D43BE">
        <w:rPr>
          <w:i/>
        </w:rPr>
        <w:t>Form</w:t>
      </w:r>
      <w:r>
        <w:t xml:space="preserve"> Tambah </w:t>
      </w:r>
      <w:r w:rsidRPr="002D43BE">
        <w:rPr>
          <w:i/>
        </w:rPr>
        <w:t>Contact</w:t>
      </w:r>
      <w:bookmarkEnd w:id="424"/>
    </w:p>
    <w:p w14:paraId="1E358607" w14:textId="77777777" w:rsidR="00744AD2" w:rsidRDefault="00744AD2" w:rsidP="00744AD2">
      <w:pPr>
        <w:pStyle w:val="NoSpacing"/>
        <w:rPr>
          <w:lang w:val="id"/>
        </w:rPr>
      </w:pPr>
    </w:p>
    <w:p w14:paraId="534D7242" w14:textId="050C51F2" w:rsidR="002D43BE" w:rsidRDefault="002D43BE" w:rsidP="002D43BE">
      <w:pPr>
        <w:pStyle w:val="BodyText"/>
        <w:ind w:left="1134"/>
      </w:pPr>
      <w:r w:rsidRPr="00084C0A">
        <w:rPr>
          <w:i/>
        </w:rPr>
        <w:t>Form</w:t>
      </w:r>
      <w:r>
        <w:t xml:space="preserve"> tambah kontak</w:t>
      </w:r>
      <w:r w:rsidRPr="00084C0A">
        <w:t xml:space="preserve"> merupakan tampilan formulir yang dirancang untuk memungkinkan admin dan pembina menambahkan data </w:t>
      </w:r>
      <w:r>
        <w:t>kontak yang dapat dihubungi</w:t>
      </w:r>
      <w:r w:rsidRPr="00084C0A">
        <w:t xml:space="preserve">. Formulir ini mencakup beberapa kolom input, antara lain </w:t>
      </w:r>
      <w:r>
        <w:lastRenderedPageBreak/>
        <w:t xml:space="preserve">nama, no hp dan </w:t>
      </w:r>
      <w:r w:rsidRPr="002D43BE">
        <w:rPr>
          <w:i/>
        </w:rPr>
        <w:t>email</w:t>
      </w:r>
      <w:r w:rsidRPr="00084C0A">
        <w:t>.</w:t>
      </w:r>
      <w:r w:rsidRPr="00EA5E09">
        <w:t xml:space="preserve"> </w:t>
      </w:r>
      <w:r>
        <w:t xml:space="preserve">Pada </w:t>
      </w:r>
      <w:r w:rsidRPr="00B53470">
        <w:rPr>
          <w:i/>
        </w:rPr>
        <w:t>form</w:t>
      </w:r>
      <w:r>
        <w:t xml:space="preserve"> ini </w:t>
      </w:r>
      <w:r w:rsidRPr="001D61E2">
        <w:t>juga diterapkan validasi terhadap input penggu</w:t>
      </w:r>
      <w:r>
        <w:t>na, seperti validasi isian wajib</w:t>
      </w:r>
      <w:r w:rsidRPr="004D7F0A">
        <w:t>. Tampilan sistem ketika validasi dijalanka</w:t>
      </w:r>
      <w:r>
        <w:t>n dapat dilihat pada gambar 4.51</w:t>
      </w:r>
      <w:r w:rsidRPr="004D7F0A">
        <w:t>.</w:t>
      </w:r>
    </w:p>
    <w:p w14:paraId="6C81F523" w14:textId="77777777" w:rsidR="002D43BE" w:rsidRDefault="002D43BE" w:rsidP="002D43BE">
      <w:pPr>
        <w:pStyle w:val="NoSpacing"/>
        <w:rPr>
          <w:lang w:val="id"/>
        </w:rPr>
      </w:pPr>
    </w:p>
    <w:p w14:paraId="50A6373A" w14:textId="7B7CB882" w:rsidR="002D43BE" w:rsidRDefault="008F7D83" w:rsidP="002D43BE">
      <w:pPr>
        <w:pStyle w:val="NoSpacing"/>
        <w:jc w:val="right"/>
        <w:rPr>
          <w:lang w:val="id"/>
        </w:rPr>
      </w:pPr>
      <w:r>
        <w:rPr>
          <w:noProof/>
        </w:rPr>
        <w:drawing>
          <wp:inline distT="0" distB="0" distL="0" distR="0" wp14:anchorId="7ABF42A4" wp14:editId="680AF8BC">
            <wp:extent cx="4689906" cy="1794164"/>
            <wp:effectExtent l="0" t="0" r="0" b="0"/>
            <wp:docPr id="978020409" name="Picture 978020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9" name="127.0.0.1_8000_contact_staff (1).png"/>
                    <pic:cNvPicPr/>
                  </pic:nvPicPr>
                  <pic:blipFill rotWithShape="1">
                    <a:blip r:embed="rId157" cstate="print">
                      <a:extLst>
                        <a:ext uri="{28A0092B-C50C-407E-A947-70E740481C1C}">
                          <a14:useLocalDpi xmlns:a14="http://schemas.microsoft.com/office/drawing/2010/main" val="0"/>
                        </a:ext>
                      </a:extLst>
                    </a:blip>
                    <a:srcRect b="40699"/>
                    <a:stretch/>
                  </pic:blipFill>
                  <pic:spPr bwMode="auto">
                    <a:xfrm>
                      <a:off x="0" y="0"/>
                      <a:ext cx="4690800" cy="1794506"/>
                    </a:xfrm>
                    <a:prstGeom prst="rect">
                      <a:avLst/>
                    </a:prstGeom>
                    <a:ln>
                      <a:noFill/>
                    </a:ln>
                    <a:extLst>
                      <a:ext uri="{53640926-AAD7-44D8-BBD7-CCE9431645EC}">
                        <a14:shadowObscured xmlns:a14="http://schemas.microsoft.com/office/drawing/2010/main"/>
                      </a:ext>
                    </a:extLst>
                  </pic:spPr>
                </pic:pic>
              </a:graphicData>
            </a:graphic>
          </wp:inline>
        </w:drawing>
      </w:r>
    </w:p>
    <w:p w14:paraId="473351F4" w14:textId="40B6A5EE" w:rsidR="002D43BE" w:rsidRPr="002D43BE" w:rsidRDefault="002D43BE" w:rsidP="002D43BE">
      <w:pPr>
        <w:pStyle w:val="Gambar41"/>
      </w:pPr>
      <w:bookmarkStart w:id="425" w:name="_Toc195951940"/>
      <w:r>
        <w:t xml:space="preserve">Validasi </w:t>
      </w:r>
      <w:r w:rsidRPr="002D43BE">
        <w:rPr>
          <w:i/>
        </w:rPr>
        <w:t>Form</w:t>
      </w:r>
      <w:r>
        <w:t xml:space="preserve"> Tambah </w:t>
      </w:r>
      <w:r w:rsidRPr="002D43BE">
        <w:rPr>
          <w:i/>
        </w:rPr>
        <w:t>Contact</w:t>
      </w:r>
      <w:bookmarkEnd w:id="425"/>
    </w:p>
    <w:p w14:paraId="407FB26D" w14:textId="77777777" w:rsidR="002D43BE" w:rsidRPr="002D43BE" w:rsidRDefault="002D43BE" w:rsidP="002D43BE">
      <w:pPr>
        <w:pStyle w:val="NoSpacing"/>
        <w:rPr>
          <w:lang w:val="id"/>
        </w:rPr>
      </w:pPr>
    </w:p>
    <w:p w14:paraId="76EAA4AF" w14:textId="2ED23209" w:rsidR="007D29AF" w:rsidRDefault="007D29AF" w:rsidP="000A7C4F">
      <w:pPr>
        <w:pStyle w:val="BodyText"/>
        <w:numPr>
          <w:ilvl w:val="0"/>
          <w:numId w:val="34"/>
        </w:numPr>
        <w:ind w:left="1701" w:hanging="567"/>
      </w:pPr>
      <w:r>
        <w:t xml:space="preserve">Tampilan Sistem </w:t>
      </w:r>
      <w:r w:rsidRPr="003532E2">
        <w:rPr>
          <w:i/>
        </w:rPr>
        <w:t>Role</w:t>
      </w:r>
      <w:r>
        <w:t xml:space="preserve"> Pelatih</w:t>
      </w:r>
    </w:p>
    <w:p w14:paraId="205868AA" w14:textId="7CF38740" w:rsidR="007D29AF" w:rsidRDefault="007D29AF" w:rsidP="007D29AF">
      <w:pPr>
        <w:pStyle w:val="BodyText"/>
        <w:ind w:left="1134"/>
      </w:pPr>
      <w:r>
        <w:t>Dalam sistem i</w:t>
      </w:r>
      <w:r w:rsidRPr="007D29AF">
        <w:t xml:space="preserve">nformasi </w:t>
      </w:r>
      <w:r w:rsidRPr="007D29AF">
        <w:rPr>
          <w:i/>
        </w:rPr>
        <w:t>Marching</w:t>
      </w:r>
      <w:r w:rsidRPr="007D29AF">
        <w:t xml:space="preserve"> </w:t>
      </w:r>
      <w:r w:rsidRPr="007D29AF">
        <w:rPr>
          <w:i/>
        </w:rPr>
        <w:t>Band</w:t>
      </w:r>
      <w:r w:rsidRPr="007D29AF">
        <w:t xml:space="preserve"> Gema Oasis MAN 1 Samarinda, pelatih memiliki peran penting sebagai pengguna yang diberikan hak akses untuk mengelola berbagai aspek dalam sistem. Melalui akun yang dimiliki, pelatih dapat melakukan </w:t>
      </w:r>
      <w:r w:rsidRPr="007D29AF">
        <w:rPr>
          <w:i/>
        </w:rPr>
        <w:t>login</w:t>
      </w:r>
      <w:r w:rsidRPr="007D29AF">
        <w:t xml:space="preserve"> dan mengatur sejumlah fitur, seperti mengunggah </w:t>
      </w:r>
      <w:r w:rsidR="00C853AA" w:rsidRPr="00C853AA">
        <w:rPr>
          <w:i/>
        </w:rPr>
        <w:t>Postingan</w:t>
      </w:r>
      <w:r w:rsidRPr="007D29AF">
        <w:t xml:space="preserve">, mencatat dan memantau presensi anggota, serta mengelola proses pendaftaran calon anggota. Selain </w:t>
      </w:r>
      <w:r>
        <w:t>itu</w:t>
      </w:r>
      <w:r w:rsidRPr="007D29AF">
        <w:t xml:space="preserve">, pelatih juga memiliki tanggung jawab dalam melakukan penilaian terhadap anggota. </w:t>
      </w:r>
    </w:p>
    <w:p w14:paraId="145A097A" w14:textId="77777777" w:rsidR="007D29AF" w:rsidRPr="007D29AF" w:rsidRDefault="007D29AF" w:rsidP="007D29AF">
      <w:pPr>
        <w:pStyle w:val="NoSpacing"/>
        <w:rPr>
          <w:lang w:val="id"/>
        </w:rPr>
      </w:pPr>
    </w:p>
    <w:p w14:paraId="5D9517E5" w14:textId="01CC0C64" w:rsidR="007D29AF" w:rsidRDefault="007D29AF" w:rsidP="000A7C4F">
      <w:pPr>
        <w:pStyle w:val="BodyText"/>
        <w:numPr>
          <w:ilvl w:val="0"/>
          <w:numId w:val="37"/>
        </w:numPr>
        <w:ind w:left="1701" w:hanging="567"/>
      </w:pPr>
      <w:r>
        <w:t xml:space="preserve">Halaman </w:t>
      </w:r>
      <w:r w:rsidRPr="007D29AF">
        <w:rPr>
          <w:i/>
        </w:rPr>
        <w:t>Dashboard</w:t>
      </w:r>
      <w:r>
        <w:t xml:space="preserve"> Pelatih</w:t>
      </w:r>
    </w:p>
    <w:p w14:paraId="69B856A9" w14:textId="3E082200" w:rsidR="00C4745D" w:rsidRDefault="00C4745D" w:rsidP="00C4745D">
      <w:pPr>
        <w:pStyle w:val="BodyText"/>
        <w:ind w:left="1134"/>
        <w:rPr>
          <w:color w:val="auto"/>
        </w:rPr>
      </w:pPr>
      <w:r w:rsidRPr="00663076">
        <w:t xml:space="preserve">Halaman </w:t>
      </w:r>
      <w:r w:rsidRPr="00663076">
        <w:rPr>
          <w:i/>
        </w:rPr>
        <w:t>dashboard</w:t>
      </w:r>
      <w:r w:rsidRPr="00663076">
        <w:t xml:space="preserve"> </w:t>
      </w:r>
      <w:r w:rsidR="00EB3D60">
        <w:t>pelatih</w:t>
      </w:r>
      <w:r w:rsidRPr="00663076">
        <w:t xml:space="preserve"> merupakan halaman utama yang diakses oleh </w:t>
      </w:r>
      <w:r w:rsidR="00EB3D60">
        <w:t>pelatih</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w:t>
      </w:r>
      <w:r w:rsidR="003532E2">
        <w:t>pelatih</w:t>
      </w:r>
      <w:r>
        <w:t xml:space="preserve"> dapat dilihat pada </w:t>
      </w:r>
      <w:r w:rsidRPr="004E60CF">
        <w:rPr>
          <w:color w:val="auto"/>
        </w:rPr>
        <w:t>gambar 4.</w:t>
      </w:r>
      <w:r w:rsidR="002D43BE">
        <w:rPr>
          <w:color w:val="auto"/>
        </w:rPr>
        <w:t>52</w:t>
      </w:r>
      <w:r w:rsidR="004E60CF" w:rsidRPr="004E60CF">
        <w:rPr>
          <w:color w:val="auto"/>
        </w:rPr>
        <w:t>.</w:t>
      </w:r>
    </w:p>
    <w:p w14:paraId="00B86094" w14:textId="77777777" w:rsidR="0050619C" w:rsidRPr="0050619C" w:rsidRDefault="0050619C" w:rsidP="0050619C">
      <w:pPr>
        <w:pStyle w:val="NoSpacing"/>
        <w:rPr>
          <w:lang w:val="id"/>
        </w:rPr>
      </w:pPr>
    </w:p>
    <w:p w14:paraId="678C3326" w14:textId="4590FCEB" w:rsidR="00C4745D" w:rsidRDefault="008F7D83" w:rsidP="004E60CF">
      <w:pPr>
        <w:pStyle w:val="NoSpacing"/>
        <w:jc w:val="right"/>
        <w:rPr>
          <w:lang w:val="id"/>
        </w:rPr>
      </w:pPr>
      <w:r>
        <w:rPr>
          <w:noProof/>
        </w:rPr>
        <w:drawing>
          <wp:inline distT="0" distB="0" distL="0" distR="0" wp14:anchorId="6643A21E" wp14:editId="4BAF39DB">
            <wp:extent cx="4690206" cy="16625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_pelatih.png"/>
                    <pic:cNvPicPr/>
                  </pic:nvPicPr>
                  <pic:blipFill rotWithShape="1">
                    <a:blip r:embed="rId158" cstate="print">
                      <a:extLst>
                        <a:ext uri="{28A0092B-C50C-407E-A947-70E740481C1C}">
                          <a14:useLocalDpi xmlns:a14="http://schemas.microsoft.com/office/drawing/2010/main" val="0"/>
                        </a:ext>
                      </a:extLst>
                    </a:blip>
                    <a:srcRect b="49003"/>
                    <a:stretch/>
                  </pic:blipFill>
                  <pic:spPr bwMode="auto">
                    <a:xfrm>
                      <a:off x="0" y="0"/>
                      <a:ext cx="4690800" cy="1662756"/>
                    </a:xfrm>
                    <a:prstGeom prst="rect">
                      <a:avLst/>
                    </a:prstGeom>
                    <a:ln>
                      <a:noFill/>
                    </a:ln>
                    <a:extLst>
                      <a:ext uri="{53640926-AAD7-44D8-BBD7-CCE9431645EC}">
                        <a14:shadowObscured xmlns:a14="http://schemas.microsoft.com/office/drawing/2010/main"/>
                      </a:ext>
                    </a:extLst>
                  </pic:spPr>
                </pic:pic>
              </a:graphicData>
            </a:graphic>
          </wp:inline>
        </w:drawing>
      </w:r>
    </w:p>
    <w:p w14:paraId="22316D50" w14:textId="01B63E31" w:rsidR="004E60CF" w:rsidRDefault="004E60CF" w:rsidP="004E60CF">
      <w:pPr>
        <w:pStyle w:val="Gambar41"/>
      </w:pPr>
      <w:bookmarkStart w:id="426" w:name="_Toc195951941"/>
      <w:r>
        <w:t xml:space="preserve">Halaman </w:t>
      </w:r>
      <w:r w:rsidRPr="004E60CF">
        <w:rPr>
          <w:i/>
        </w:rPr>
        <w:t>Dashboard</w:t>
      </w:r>
      <w:r>
        <w:t xml:space="preserve"> Pelatih</w:t>
      </w:r>
      <w:bookmarkEnd w:id="426"/>
    </w:p>
    <w:p w14:paraId="477C7DA5" w14:textId="77777777" w:rsidR="004E60CF" w:rsidRPr="004E60CF" w:rsidRDefault="004E60CF" w:rsidP="004E60CF">
      <w:pPr>
        <w:pStyle w:val="NoSpacing"/>
        <w:rPr>
          <w:lang w:val="id-ID"/>
        </w:rPr>
      </w:pPr>
    </w:p>
    <w:p w14:paraId="64729CB6" w14:textId="06AEF9CC" w:rsidR="00C4745D" w:rsidRDefault="00C4745D" w:rsidP="00C4745D">
      <w:pPr>
        <w:pStyle w:val="BodyText"/>
        <w:ind w:left="1134"/>
      </w:pPr>
      <w:r w:rsidRPr="00C4745D">
        <w:t xml:space="preserve">Pada halaman </w:t>
      </w:r>
      <w:r w:rsidRPr="00C4745D">
        <w:rPr>
          <w:i/>
        </w:rPr>
        <w:t>dashboard</w:t>
      </w:r>
      <w:r w:rsidRPr="00C4745D">
        <w:t xml:space="preserve"> pelatih ditampilkan beberapa </w:t>
      </w:r>
      <w:r w:rsidR="00C853AA" w:rsidRPr="00C853AA">
        <w:rPr>
          <w:i/>
        </w:rPr>
        <w:t>Postingan</w:t>
      </w:r>
      <w:r w:rsidRPr="00C4745D">
        <w:t xml:space="preserve"> terbaru yang diunggah oleh pelatih dan pembina, serta informasi terkait jadwal latihan. Selain menyajikan informasi penting, halaman </w:t>
      </w:r>
      <w:r w:rsidRPr="00C4745D">
        <w:rPr>
          <w:i/>
        </w:rPr>
        <w:t>dashboard</w:t>
      </w:r>
      <w:r w:rsidRPr="00C4745D">
        <w:t xml:space="preserve"> juga menyediakan akses ke berbagai menu fungsional yang mendukung tugas pelatih, antara lain menu presensi, </w:t>
      </w:r>
      <w:r w:rsidR="00C853AA" w:rsidRPr="00C853AA">
        <w:rPr>
          <w:i/>
        </w:rPr>
        <w:t>Postingan</w:t>
      </w:r>
      <w:r w:rsidRPr="00C4745D">
        <w:t>, pendaftaran calon anggota, penilaian, data anggota, dan profil.</w:t>
      </w:r>
    </w:p>
    <w:p w14:paraId="66DAA81F" w14:textId="77777777" w:rsidR="00C4745D" w:rsidRPr="00C4745D" w:rsidRDefault="00C4745D" w:rsidP="00C4745D">
      <w:pPr>
        <w:pStyle w:val="NoSpacing"/>
        <w:rPr>
          <w:lang w:val="id"/>
        </w:rPr>
      </w:pPr>
    </w:p>
    <w:p w14:paraId="36FB411D" w14:textId="631E25AA" w:rsidR="004E7B34" w:rsidRDefault="00C4745D" w:rsidP="000A7C4F">
      <w:pPr>
        <w:pStyle w:val="BodyText"/>
        <w:numPr>
          <w:ilvl w:val="0"/>
          <w:numId w:val="37"/>
        </w:numPr>
        <w:ind w:left="1701" w:hanging="567"/>
      </w:pPr>
      <w:r>
        <w:t xml:space="preserve">Halaman </w:t>
      </w:r>
      <w:r w:rsidR="000A179F" w:rsidRPr="000A179F">
        <w:rPr>
          <w:i/>
        </w:rPr>
        <w:t>Registrant</w:t>
      </w:r>
    </w:p>
    <w:p w14:paraId="0E4A750E" w14:textId="6A79518D" w:rsidR="00C4745D" w:rsidRDefault="004E7B34" w:rsidP="004E7B34">
      <w:pPr>
        <w:pStyle w:val="BodyText"/>
        <w:ind w:left="1134"/>
        <w:rPr>
          <w:color w:val="FF0000"/>
        </w:rPr>
      </w:pPr>
      <w:r w:rsidRPr="004E7B34">
        <w:t>Halaman pendaftar merupakan halaman yang menampilkan daftar calon anggota yang telah mendaftarkan diri untuk bergabung dengan</w:t>
      </w:r>
      <w:r w:rsidR="00D7670C">
        <w:rPr>
          <w:i/>
        </w:rPr>
        <w:t xml:space="preserve"> </w:t>
      </w:r>
      <w:r w:rsidR="00D7670C" w:rsidRPr="00D7670C">
        <w:t>MB Oasis Mansa</w:t>
      </w:r>
      <w:r>
        <w:t xml:space="preserve">. Tampilan halaman pendaftar dapat dilihat pada </w:t>
      </w:r>
      <w:r w:rsidRPr="004E60CF">
        <w:rPr>
          <w:color w:val="auto"/>
        </w:rPr>
        <w:t>gambar 4.</w:t>
      </w:r>
      <w:r w:rsidR="002D43BE">
        <w:rPr>
          <w:color w:val="auto"/>
        </w:rPr>
        <w:t>53</w:t>
      </w:r>
      <w:r w:rsidR="004E60CF" w:rsidRPr="004E60CF">
        <w:rPr>
          <w:color w:val="auto"/>
        </w:rPr>
        <w:t>.</w:t>
      </w:r>
    </w:p>
    <w:p w14:paraId="7222EFAF" w14:textId="77777777" w:rsidR="004E60CF" w:rsidRPr="004E60CF" w:rsidRDefault="004E60CF" w:rsidP="004E60CF">
      <w:pPr>
        <w:pStyle w:val="NoSpacing"/>
        <w:rPr>
          <w:lang w:val="id"/>
        </w:rPr>
      </w:pPr>
    </w:p>
    <w:p w14:paraId="5C50E324" w14:textId="0E0CDB61" w:rsidR="004E7B34" w:rsidRDefault="008F7D83" w:rsidP="004E60CF">
      <w:pPr>
        <w:pStyle w:val="NoSpacing"/>
        <w:jc w:val="right"/>
        <w:rPr>
          <w:lang w:val="id"/>
        </w:rPr>
      </w:pPr>
      <w:r>
        <w:rPr>
          <w:noProof/>
        </w:rPr>
        <w:drawing>
          <wp:inline distT="0" distB="0" distL="0" distR="0" wp14:anchorId="1E48D59B" wp14:editId="7225A3F0">
            <wp:extent cx="4686756" cy="2182091"/>
            <wp:effectExtent l="0" t="0" r="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gistration_staff.png"/>
                    <pic:cNvPicPr/>
                  </pic:nvPicPr>
                  <pic:blipFill rotWithShape="1">
                    <a:blip r:embed="rId159" cstate="print">
                      <a:extLst>
                        <a:ext uri="{28A0092B-C50C-407E-A947-70E740481C1C}">
                          <a14:useLocalDpi xmlns:a14="http://schemas.microsoft.com/office/drawing/2010/main" val="0"/>
                        </a:ext>
                      </a:extLst>
                    </a:blip>
                    <a:srcRect t="-3" b="33019"/>
                    <a:stretch/>
                  </pic:blipFill>
                  <pic:spPr bwMode="auto">
                    <a:xfrm>
                      <a:off x="0" y="0"/>
                      <a:ext cx="4690800" cy="2183974"/>
                    </a:xfrm>
                    <a:prstGeom prst="rect">
                      <a:avLst/>
                    </a:prstGeom>
                    <a:ln>
                      <a:noFill/>
                    </a:ln>
                    <a:extLst>
                      <a:ext uri="{53640926-AAD7-44D8-BBD7-CCE9431645EC}">
                        <a14:shadowObscured xmlns:a14="http://schemas.microsoft.com/office/drawing/2010/main"/>
                      </a:ext>
                    </a:extLst>
                  </pic:spPr>
                </pic:pic>
              </a:graphicData>
            </a:graphic>
          </wp:inline>
        </w:drawing>
      </w:r>
    </w:p>
    <w:p w14:paraId="4151FB05" w14:textId="1CA8134F" w:rsidR="004E60CF" w:rsidRDefault="004E60CF" w:rsidP="004E60CF">
      <w:pPr>
        <w:pStyle w:val="Gambar41"/>
      </w:pPr>
      <w:bookmarkStart w:id="427" w:name="_Toc195951942"/>
      <w:r>
        <w:t xml:space="preserve">Halaman </w:t>
      </w:r>
      <w:r w:rsidR="000A179F" w:rsidRPr="000A179F">
        <w:rPr>
          <w:i/>
          <w:lang w:val="en-US"/>
        </w:rPr>
        <w:t>Registrant</w:t>
      </w:r>
      <w:bookmarkEnd w:id="427"/>
    </w:p>
    <w:p w14:paraId="45E7AE2F" w14:textId="77777777" w:rsidR="004E60CF" w:rsidRPr="004E60CF" w:rsidRDefault="004E60CF" w:rsidP="004E60CF">
      <w:pPr>
        <w:pStyle w:val="NoSpacing"/>
        <w:rPr>
          <w:lang w:val="id-ID"/>
        </w:rPr>
      </w:pPr>
    </w:p>
    <w:p w14:paraId="19930320" w14:textId="69CDD991" w:rsidR="004E7B34" w:rsidRDefault="004E7B34" w:rsidP="004E7B34">
      <w:pPr>
        <w:pStyle w:val="BodyText"/>
        <w:ind w:left="1134"/>
      </w:pPr>
      <w:r w:rsidRPr="004E7B34">
        <w:t>Halaman pendaftar hanya dapat diakses oleh pelatih dan digunakan untuk mengelola data pendaftaran calon anggota. Kehadiran halaman ini memungkinkan proses seleksi dilakukan secara lebih efisien, sehingga mempermudah pelatih dalam mengambil keputusan terkait penerimaan anggota baru.</w:t>
      </w:r>
    </w:p>
    <w:p w14:paraId="0836D229" w14:textId="77777777" w:rsidR="004E7B34" w:rsidRPr="004E7B34" w:rsidRDefault="004E7B34" w:rsidP="004E7B34">
      <w:pPr>
        <w:pStyle w:val="NoSpacing"/>
        <w:rPr>
          <w:lang w:val="id"/>
        </w:rPr>
      </w:pPr>
    </w:p>
    <w:p w14:paraId="2626C14F" w14:textId="3CAA668E" w:rsidR="004E7B34" w:rsidRDefault="004E7B34" w:rsidP="004E7B34">
      <w:pPr>
        <w:pStyle w:val="BodyText"/>
        <w:numPr>
          <w:ilvl w:val="0"/>
          <w:numId w:val="37"/>
        </w:numPr>
        <w:ind w:left="1701" w:hanging="567"/>
      </w:pPr>
      <w:r>
        <w:t xml:space="preserve">Halaman Detail </w:t>
      </w:r>
      <w:r w:rsidR="000A179F" w:rsidRPr="000A179F">
        <w:rPr>
          <w:i/>
        </w:rPr>
        <w:t>Registrant</w:t>
      </w:r>
    </w:p>
    <w:p w14:paraId="769CD084" w14:textId="1E5A5596" w:rsidR="00555686" w:rsidRDefault="004E7B34" w:rsidP="004E7B34">
      <w:pPr>
        <w:pStyle w:val="BodyText"/>
        <w:ind w:left="1134"/>
        <w:rPr>
          <w:color w:val="auto"/>
        </w:rPr>
      </w:pPr>
      <w:r w:rsidRPr="004E7B34">
        <w:t>Halaman detail pendaftar merupakan halaman yang menampilkan informasi tambahan mengenai calon anggota yang telah melakukan pendaftaran.</w:t>
      </w:r>
      <w:r w:rsidR="00555686">
        <w:t xml:space="preserve"> Tampilan halaman detail pendaftar dapat dilihat pada </w:t>
      </w:r>
      <w:r w:rsidR="00555686" w:rsidRPr="004E60CF">
        <w:rPr>
          <w:color w:val="auto"/>
        </w:rPr>
        <w:t>gambar 4.</w:t>
      </w:r>
      <w:r w:rsidR="002D43BE">
        <w:rPr>
          <w:color w:val="auto"/>
        </w:rPr>
        <w:t>54</w:t>
      </w:r>
      <w:r w:rsidR="004E60CF" w:rsidRPr="004E60CF">
        <w:rPr>
          <w:color w:val="auto"/>
        </w:rPr>
        <w:t>.</w:t>
      </w:r>
      <w:r w:rsidR="00555686" w:rsidRPr="004E60CF">
        <w:rPr>
          <w:color w:val="auto"/>
        </w:rPr>
        <w:t xml:space="preserve"> </w:t>
      </w:r>
    </w:p>
    <w:p w14:paraId="6BE57401" w14:textId="77777777" w:rsidR="004E60CF" w:rsidRPr="004E60CF" w:rsidRDefault="004E60CF" w:rsidP="004E60CF">
      <w:pPr>
        <w:pStyle w:val="NoSpacing"/>
        <w:rPr>
          <w:lang w:val="id"/>
        </w:rPr>
      </w:pPr>
    </w:p>
    <w:p w14:paraId="6A3849D4" w14:textId="53E59645" w:rsidR="00555686" w:rsidRDefault="008F7D83" w:rsidP="004E60CF">
      <w:pPr>
        <w:pStyle w:val="BodyText"/>
        <w:jc w:val="right"/>
      </w:pPr>
      <w:r>
        <w:rPr>
          <w:noProof/>
          <w:lang w:val="en-US"/>
        </w:rPr>
        <w:drawing>
          <wp:inline distT="0" distB="0" distL="0" distR="0" wp14:anchorId="29C2AC5C" wp14:editId="2C5B105A">
            <wp:extent cx="4690206" cy="147550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egistration_staff_show.png"/>
                    <pic:cNvPicPr/>
                  </pic:nvPicPr>
                  <pic:blipFill rotWithShape="1">
                    <a:blip r:embed="rId160" cstate="print">
                      <a:extLst>
                        <a:ext uri="{28A0092B-C50C-407E-A947-70E740481C1C}">
                          <a14:useLocalDpi xmlns:a14="http://schemas.microsoft.com/office/drawing/2010/main" val="0"/>
                        </a:ext>
                      </a:extLst>
                    </a:blip>
                    <a:srcRect b="54740"/>
                    <a:stretch/>
                  </pic:blipFill>
                  <pic:spPr bwMode="auto">
                    <a:xfrm>
                      <a:off x="0" y="0"/>
                      <a:ext cx="4690800" cy="1475696"/>
                    </a:xfrm>
                    <a:prstGeom prst="rect">
                      <a:avLst/>
                    </a:prstGeom>
                    <a:ln>
                      <a:noFill/>
                    </a:ln>
                    <a:extLst>
                      <a:ext uri="{53640926-AAD7-44D8-BBD7-CCE9431645EC}">
                        <a14:shadowObscured xmlns:a14="http://schemas.microsoft.com/office/drawing/2010/main"/>
                      </a:ext>
                    </a:extLst>
                  </pic:spPr>
                </pic:pic>
              </a:graphicData>
            </a:graphic>
          </wp:inline>
        </w:drawing>
      </w:r>
    </w:p>
    <w:p w14:paraId="58FD0C27" w14:textId="1FBBA469" w:rsidR="004E60CF" w:rsidRDefault="004E60CF" w:rsidP="004E60CF">
      <w:pPr>
        <w:pStyle w:val="Gambar41"/>
      </w:pPr>
      <w:bookmarkStart w:id="428" w:name="_Toc195951943"/>
      <w:r>
        <w:t xml:space="preserve">Halaman Detail </w:t>
      </w:r>
      <w:r w:rsidR="000A179F" w:rsidRPr="000A179F">
        <w:rPr>
          <w:i/>
          <w:lang w:val="en-US"/>
        </w:rPr>
        <w:t>Registrant</w:t>
      </w:r>
      <w:bookmarkEnd w:id="428"/>
    </w:p>
    <w:p w14:paraId="657E1288" w14:textId="77777777" w:rsidR="004E60CF" w:rsidRPr="004E60CF" w:rsidRDefault="004E60CF" w:rsidP="004E60CF">
      <w:pPr>
        <w:pStyle w:val="NoSpacing"/>
        <w:rPr>
          <w:lang w:val="id-ID"/>
        </w:rPr>
      </w:pPr>
    </w:p>
    <w:p w14:paraId="72A4EBE4" w14:textId="78F85741" w:rsidR="004E7B34" w:rsidRDefault="00555686" w:rsidP="004E7B34">
      <w:pPr>
        <w:pStyle w:val="BodyText"/>
        <w:ind w:left="1134"/>
      </w:pPr>
      <w:r w:rsidRPr="00555686">
        <w:t>Selain menampilkan informasi tambahan mengenai calon anggota, halaman detail pendaftar juga menyediakan fitur bagi pelatih untuk memperbarui status pendaftaran, seperti menetapkan status "diterima", "ditolak", atau "dalam proses", sesuai dengan hasil evaluasi.</w:t>
      </w:r>
    </w:p>
    <w:p w14:paraId="5746BE69" w14:textId="77777777" w:rsidR="00555686" w:rsidRPr="00555686" w:rsidRDefault="00555686" w:rsidP="00555686">
      <w:pPr>
        <w:pStyle w:val="NoSpacing"/>
        <w:rPr>
          <w:lang w:val="id"/>
        </w:rPr>
      </w:pPr>
    </w:p>
    <w:p w14:paraId="49950105" w14:textId="36B55A94" w:rsidR="00555686" w:rsidRDefault="00555686" w:rsidP="00555686">
      <w:pPr>
        <w:pStyle w:val="BodyText"/>
        <w:numPr>
          <w:ilvl w:val="0"/>
          <w:numId w:val="37"/>
        </w:numPr>
        <w:ind w:left="1701" w:hanging="567"/>
      </w:pPr>
      <w:r>
        <w:t xml:space="preserve">Halaman </w:t>
      </w:r>
      <w:r w:rsidR="000A179F" w:rsidRPr="000A179F">
        <w:rPr>
          <w:i/>
        </w:rPr>
        <w:t>Assessment</w:t>
      </w:r>
    </w:p>
    <w:p w14:paraId="50039936" w14:textId="2163459C" w:rsidR="00555686" w:rsidRDefault="00555686" w:rsidP="00555686">
      <w:pPr>
        <w:pStyle w:val="BodyText"/>
        <w:ind w:left="1134"/>
        <w:rPr>
          <w:color w:val="auto"/>
        </w:rPr>
      </w:pPr>
      <w:r w:rsidRPr="00555686">
        <w:t>Halaman penilaian merupakan halaman yang dirancang untuk digunakan oleh pelatih dalam melakukan penilaian terhadap anggota.</w:t>
      </w:r>
      <w:r>
        <w:t xml:space="preserve"> Tampilan halaman penilaian dapat dilihat pada </w:t>
      </w:r>
      <w:r w:rsidRPr="004E60CF">
        <w:rPr>
          <w:color w:val="auto"/>
        </w:rPr>
        <w:t>gambar 4.</w:t>
      </w:r>
      <w:r w:rsidR="002D43BE">
        <w:rPr>
          <w:color w:val="auto"/>
        </w:rPr>
        <w:t>55</w:t>
      </w:r>
      <w:r w:rsidR="004E60CF" w:rsidRPr="004E60CF">
        <w:rPr>
          <w:color w:val="auto"/>
        </w:rPr>
        <w:t>.</w:t>
      </w:r>
    </w:p>
    <w:p w14:paraId="78A9A109" w14:textId="77777777" w:rsidR="004E60CF" w:rsidRPr="004E60CF" w:rsidRDefault="004E60CF" w:rsidP="004E60CF">
      <w:pPr>
        <w:pStyle w:val="NoSpacing"/>
        <w:rPr>
          <w:lang w:val="id"/>
        </w:rPr>
      </w:pPr>
    </w:p>
    <w:p w14:paraId="4B8740BA" w14:textId="7ECD270C" w:rsidR="00555686" w:rsidRDefault="008F7D83" w:rsidP="004E60CF">
      <w:pPr>
        <w:pStyle w:val="NoSpacing"/>
        <w:jc w:val="right"/>
        <w:rPr>
          <w:lang w:val="id"/>
        </w:rPr>
      </w:pPr>
      <w:r>
        <w:rPr>
          <w:noProof/>
        </w:rPr>
        <w:drawing>
          <wp:inline distT="0" distB="0" distL="0" distR="0" wp14:anchorId="1F5FFF35" wp14:editId="4959C304">
            <wp:extent cx="4690110" cy="223058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ssessment_staff.png"/>
                    <pic:cNvPicPr/>
                  </pic:nvPicPr>
                  <pic:blipFill rotWithShape="1">
                    <a:blip r:embed="rId161" cstate="print">
                      <a:extLst>
                        <a:ext uri="{28A0092B-C50C-407E-A947-70E740481C1C}">
                          <a14:useLocalDpi xmlns:a14="http://schemas.microsoft.com/office/drawing/2010/main" val="0"/>
                        </a:ext>
                      </a:extLst>
                    </a:blip>
                    <a:srcRect b="31578"/>
                    <a:stretch/>
                  </pic:blipFill>
                  <pic:spPr bwMode="auto">
                    <a:xfrm>
                      <a:off x="0" y="0"/>
                      <a:ext cx="4690800" cy="2230910"/>
                    </a:xfrm>
                    <a:prstGeom prst="rect">
                      <a:avLst/>
                    </a:prstGeom>
                    <a:ln>
                      <a:noFill/>
                    </a:ln>
                    <a:extLst>
                      <a:ext uri="{53640926-AAD7-44D8-BBD7-CCE9431645EC}">
                        <a14:shadowObscured xmlns:a14="http://schemas.microsoft.com/office/drawing/2010/main"/>
                      </a:ext>
                    </a:extLst>
                  </pic:spPr>
                </pic:pic>
              </a:graphicData>
            </a:graphic>
          </wp:inline>
        </w:drawing>
      </w:r>
    </w:p>
    <w:p w14:paraId="1E93D80C" w14:textId="783909F0" w:rsidR="004E60CF" w:rsidRDefault="004E60CF" w:rsidP="004E60CF">
      <w:pPr>
        <w:pStyle w:val="Gambar41"/>
      </w:pPr>
      <w:bookmarkStart w:id="429" w:name="_Toc195951944"/>
      <w:r>
        <w:t xml:space="preserve">Halaman </w:t>
      </w:r>
      <w:r w:rsidR="000A179F" w:rsidRPr="000A179F">
        <w:rPr>
          <w:i/>
          <w:lang w:val="en-US"/>
        </w:rPr>
        <w:t>Assessment</w:t>
      </w:r>
      <w:bookmarkEnd w:id="429"/>
    </w:p>
    <w:p w14:paraId="38160D4F" w14:textId="77777777" w:rsidR="004E60CF" w:rsidRPr="004E60CF" w:rsidRDefault="004E60CF" w:rsidP="004E60CF">
      <w:pPr>
        <w:pStyle w:val="NoSpacing"/>
        <w:rPr>
          <w:lang w:val="id-ID"/>
        </w:rPr>
      </w:pPr>
    </w:p>
    <w:p w14:paraId="20A905DD" w14:textId="79CB8B6C" w:rsidR="00555686" w:rsidRDefault="000A179F" w:rsidP="00555686">
      <w:pPr>
        <w:pStyle w:val="BodyText"/>
        <w:ind w:left="1134"/>
      </w:pPr>
      <w:r w:rsidRPr="000A179F">
        <w:t xml:space="preserve">Halaman penilaian menampilkan informasi mengenai nama, kelas, dan </w:t>
      </w:r>
      <w:r w:rsidRPr="000A179F">
        <w:rPr>
          <w:i/>
        </w:rPr>
        <w:t>section</w:t>
      </w:r>
      <w:r w:rsidRPr="000A179F">
        <w:t xml:space="preserve"> masing-masing anggota. Selain itu, halaman ini juga memungkinkan pelatih untuk memberikan evaluasi terhadap kinerja anggota berdasarkan kriteria tertentu, seperti teknik bermain, kedisiplinan, serta aspek-aspek lain yang relevan dengan performa.</w:t>
      </w:r>
    </w:p>
    <w:p w14:paraId="76727B8E" w14:textId="77777777" w:rsidR="00555686" w:rsidRPr="00555686" w:rsidRDefault="00555686" w:rsidP="00555686">
      <w:pPr>
        <w:pStyle w:val="NoSpacing"/>
        <w:rPr>
          <w:lang w:val="id"/>
        </w:rPr>
      </w:pPr>
    </w:p>
    <w:p w14:paraId="1ECB02C7" w14:textId="6D419527" w:rsidR="00555686" w:rsidRDefault="00555686" w:rsidP="00555686">
      <w:pPr>
        <w:pStyle w:val="BodyText"/>
        <w:numPr>
          <w:ilvl w:val="0"/>
          <w:numId w:val="37"/>
        </w:numPr>
        <w:ind w:left="1701" w:hanging="567"/>
      </w:pPr>
      <w:r>
        <w:t xml:space="preserve">Halaman </w:t>
      </w:r>
      <w:r w:rsidR="000A179F" w:rsidRPr="000A179F">
        <w:rPr>
          <w:i/>
        </w:rPr>
        <w:t>Member</w:t>
      </w:r>
    </w:p>
    <w:p w14:paraId="347BC501" w14:textId="5326B981" w:rsidR="00EB3D60" w:rsidRDefault="00555686" w:rsidP="00555686">
      <w:pPr>
        <w:pStyle w:val="BodyText"/>
        <w:ind w:left="1134"/>
      </w:pPr>
      <w:r w:rsidRPr="00555686">
        <w:t>Halaman anggota menampilkan daftar anggota yang telah terdaftar dalam sistem.</w:t>
      </w:r>
      <w:r>
        <w:t xml:space="preserve"> Tampilan halaman anggota dapat dilihat pada gambar 4.</w:t>
      </w:r>
      <w:r w:rsidR="002D43BE">
        <w:t>56</w:t>
      </w:r>
      <w:r w:rsidR="004E60CF">
        <w:t>.</w:t>
      </w:r>
    </w:p>
    <w:p w14:paraId="509CC94D" w14:textId="77777777" w:rsidR="004E60CF" w:rsidRPr="004E60CF" w:rsidRDefault="004E60CF" w:rsidP="004E60CF">
      <w:pPr>
        <w:pStyle w:val="NoSpacing"/>
        <w:rPr>
          <w:lang w:val="id"/>
        </w:rPr>
      </w:pPr>
    </w:p>
    <w:p w14:paraId="6B188C62" w14:textId="636F190A" w:rsidR="00EB3D60" w:rsidRDefault="008F7D83" w:rsidP="004E60CF">
      <w:pPr>
        <w:pStyle w:val="BodyText"/>
        <w:jc w:val="right"/>
      </w:pPr>
      <w:r>
        <w:rPr>
          <w:noProof/>
          <w:lang w:val="en-US"/>
        </w:rPr>
        <w:drawing>
          <wp:inline distT="0" distB="0" distL="0" distR="0" wp14:anchorId="382080D4" wp14:editId="51FB29F1">
            <wp:extent cx="4690206" cy="19257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embers_staff.png"/>
                    <pic:cNvPicPr/>
                  </pic:nvPicPr>
                  <pic:blipFill rotWithShape="1">
                    <a:blip r:embed="rId162" cstate="print">
                      <a:extLst>
                        <a:ext uri="{28A0092B-C50C-407E-A947-70E740481C1C}">
                          <a14:useLocalDpi xmlns:a14="http://schemas.microsoft.com/office/drawing/2010/main" val="0"/>
                        </a:ext>
                      </a:extLst>
                    </a:blip>
                    <a:srcRect b="40928"/>
                    <a:stretch/>
                  </pic:blipFill>
                  <pic:spPr bwMode="auto">
                    <a:xfrm>
                      <a:off x="0" y="0"/>
                      <a:ext cx="4690800" cy="1926026"/>
                    </a:xfrm>
                    <a:prstGeom prst="rect">
                      <a:avLst/>
                    </a:prstGeom>
                    <a:ln>
                      <a:noFill/>
                    </a:ln>
                    <a:extLst>
                      <a:ext uri="{53640926-AAD7-44D8-BBD7-CCE9431645EC}">
                        <a14:shadowObscured xmlns:a14="http://schemas.microsoft.com/office/drawing/2010/main"/>
                      </a:ext>
                    </a:extLst>
                  </pic:spPr>
                </pic:pic>
              </a:graphicData>
            </a:graphic>
          </wp:inline>
        </w:drawing>
      </w:r>
    </w:p>
    <w:p w14:paraId="29E369DD" w14:textId="1A5036CD" w:rsidR="004E60CF" w:rsidRDefault="004E60CF" w:rsidP="004E60CF">
      <w:pPr>
        <w:pStyle w:val="Gambar41"/>
      </w:pPr>
      <w:bookmarkStart w:id="430" w:name="_Toc195951945"/>
      <w:r>
        <w:t xml:space="preserve">Halaman </w:t>
      </w:r>
      <w:r w:rsidR="000A179F" w:rsidRPr="000A179F">
        <w:rPr>
          <w:i/>
          <w:lang w:val="en-US"/>
        </w:rPr>
        <w:t>Member</w:t>
      </w:r>
      <w:bookmarkEnd w:id="430"/>
    </w:p>
    <w:p w14:paraId="28D46642" w14:textId="77777777" w:rsidR="004E60CF" w:rsidRPr="004E60CF" w:rsidRDefault="004E60CF" w:rsidP="004E60CF">
      <w:pPr>
        <w:pStyle w:val="NoSpacing"/>
        <w:rPr>
          <w:lang w:val="id-ID"/>
        </w:rPr>
      </w:pPr>
    </w:p>
    <w:p w14:paraId="20FAEABA" w14:textId="0B4181AD" w:rsidR="00555686" w:rsidRDefault="00EB3D60" w:rsidP="00555686">
      <w:pPr>
        <w:pStyle w:val="BodyText"/>
        <w:ind w:left="1134"/>
      </w:pPr>
      <w:r w:rsidRPr="00EB3D60">
        <w:t xml:space="preserve">Halaman anggota mencakup informasi seperti nama, kelas, </w:t>
      </w:r>
      <w:r w:rsidRPr="000A179F">
        <w:rPr>
          <w:i/>
        </w:rPr>
        <w:t>section</w:t>
      </w:r>
      <w:r w:rsidRPr="00EB3D60">
        <w:t>, dan status keaktifan masing-masing anggota.</w:t>
      </w:r>
    </w:p>
    <w:p w14:paraId="55E75ED9" w14:textId="2D0FCB4B" w:rsidR="00EB3D60" w:rsidRDefault="00EB3D60" w:rsidP="00EB3D60">
      <w:pPr>
        <w:pStyle w:val="NoSpacing"/>
        <w:rPr>
          <w:lang w:val="id"/>
        </w:rPr>
      </w:pPr>
    </w:p>
    <w:p w14:paraId="1C11C73F" w14:textId="16293220" w:rsidR="00EB3D60" w:rsidRDefault="00EB3D60" w:rsidP="00EB3D60">
      <w:pPr>
        <w:pStyle w:val="BodyText"/>
        <w:numPr>
          <w:ilvl w:val="0"/>
          <w:numId w:val="34"/>
        </w:numPr>
        <w:ind w:left="1701" w:hanging="567"/>
      </w:pPr>
      <w:r>
        <w:t xml:space="preserve">Tampilan Sistem </w:t>
      </w:r>
      <w:r w:rsidRPr="00EB3D60">
        <w:rPr>
          <w:i/>
        </w:rPr>
        <w:t>Role</w:t>
      </w:r>
      <w:r>
        <w:t xml:space="preserve"> Pembina</w:t>
      </w:r>
    </w:p>
    <w:p w14:paraId="6F6A8196" w14:textId="1A303F97" w:rsidR="00EB3D60" w:rsidRDefault="00EB3D60" w:rsidP="00EB3D60">
      <w:pPr>
        <w:pStyle w:val="BodyText"/>
        <w:ind w:left="1134"/>
      </w:pPr>
      <w:r w:rsidRPr="00EB3D60">
        <w:t xml:space="preserve">Dalam sistem informasi </w:t>
      </w:r>
      <w:r w:rsidRPr="00EB3D60">
        <w:rPr>
          <w:i/>
        </w:rPr>
        <w:t>Marching</w:t>
      </w:r>
      <w:r w:rsidRPr="00EB3D60">
        <w:t xml:space="preserve"> </w:t>
      </w:r>
      <w:r w:rsidRPr="00EB3D60">
        <w:rPr>
          <w:i/>
        </w:rPr>
        <w:t>Band</w:t>
      </w:r>
      <w:r w:rsidRPr="00EB3D60">
        <w:t xml:space="preserve"> Gema Oasis MAN 1 Samarinda, pembina memiliki akses khusus untuk melakukan </w:t>
      </w:r>
      <w:r w:rsidRPr="00EB3D60">
        <w:rPr>
          <w:i/>
        </w:rPr>
        <w:t>login</w:t>
      </w:r>
      <w:r w:rsidRPr="00EB3D60">
        <w:t xml:space="preserve"> dan mengelola berbagai aspek dalam sistem. Melalui akun yang dimiliki, pembina dapat mengatur jadwal latihan, mengelola </w:t>
      </w:r>
      <w:r w:rsidR="00C853AA" w:rsidRPr="00C853AA">
        <w:rPr>
          <w:i/>
        </w:rPr>
        <w:t>Postingan</w:t>
      </w:r>
      <w:r w:rsidRPr="00EB3D60">
        <w:t>, berita, kontak yang dapat dihubungi, prestasi yang telah diraih, serta galeri kegiatan. Selain itu, pembina juga memiliki kewenangan untuk melihat data presensi kehadiran anggota, mengakses laporan penilaian yang dibuat oleh pelatih, serta melakukan pengeditan terhadap profil pribadi.</w:t>
      </w:r>
    </w:p>
    <w:p w14:paraId="380A557D" w14:textId="77777777" w:rsidR="00EB3D60" w:rsidRPr="00EB3D60" w:rsidRDefault="00EB3D60" w:rsidP="00EB3D60">
      <w:pPr>
        <w:pStyle w:val="NoSpacing"/>
        <w:rPr>
          <w:lang w:val="id"/>
        </w:rPr>
      </w:pPr>
    </w:p>
    <w:p w14:paraId="4727DC95" w14:textId="5EB3EFFB" w:rsidR="00EB3D60" w:rsidRDefault="00EB3D60" w:rsidP="004D3091">
      <w:pPr>
        <w:pStyle w:val="BodyText"/>
        <w:numPr>
          <w:ilvl w:val="0"/>
          <w:numId w:val="39"/>
        </w:numPr>
        <w:ind w:left="1701" w:hanging="567"/>
      </w:pPr>
      <w:r>
        <w:t xml:space="preserve">Halaman </w:t>
      </w:r>
      <w:r w:rsidRPr="00EB3D60">
        <w:rPr>
          <w:i/>
        </w:rPr>
        <w:t>Dashboard</w:t>
      </w:r>
      <w:r>
        <w:t xml:space="preserve"> Pembina</w:t>
      </w:r>
    </w:p>
    <w:p w14:paraId="4E699ECB" w14:textId="23B4418C" w:rsidR="00EB3D60" w:rsidRDefault="00EB3D60" w:rsidP="00EB3D60">
      <w:pPr>
        <w:pStyle w:val="BodyText"/>
        <w:ind w:left="1134"/>
        <w:rPr>
          <w:color w:val="auto"/>
        </w:rPr>
      </w:pPr>
      <w:r w:rsidRPr="00663076">
        <w:t xml:space="preserve">Halaman </w:t>
      </w:r>
      <w:r w:rsidRPr="00663076">
        <w:rPr>
          <w:i/>
        </w:rPr>
        <w:t>dashboard</w:t>
      </w:r>
      <w:r w:rsidRPr="00663076">
        <w:t xml:space="preserve"> </w:t>
      </w:r>
      <w:r>
        <w:t>pembina</w:t>
      </w:r>
      <w:r w:rsidRPr="00663076">
        <w:t xml:space="preserve"> merupakan halaman utama yang diakses oleh </w:t>
      </w:r>
      <w:r>
        <w:t>pembina</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pembina dapat dilihat pada </w:t>
      </w:r>
      <w:r w:rsidRPr="004E60CF">
        <w:rPr>
          <w:color w:val="auto"/>
        </w:rPr>
        <w:t>gambar 4.</w:t>
      </w:r>
      <w:r w:rsidR="002D43BE">
        <w:rPr>
          <w:color w:val="auto"/>
        </w:rPr>
        <w:t>57</w:t>
      </w:r>
      <w:r w:rsidR="004E60CF" w:rsidRPr="004E60CF">
        <w:rPr>
          <w:color w:val="auto"/>
        </w:rPr>
        <w:t>.</w:t>
      </w:r>
    </w:p>
    <w:p w14:paraId="74C024D2" w14:textId="77777777" w:rsidR="004E60CF" w:rsidRPr="004E60CF" w:rsidRDefault="004E60CF" w:rsidP="004E60CF">
      <w:pPr>
        <w:pStyle w:val="NoSpacing"/>
        <w:rPr>
          <w:lang w:val="id"/>
        </w:rPr>
      </w:pPr>
    </w:p>
    <w:p w14:paraId="3BC34CE4" w14:textId="3D2C6670" w:rsidR="00EB3D60" w:rsidRDefault="00E57798" w:rsidP="004E60CF">
      <w:pPr>
        <w:pStyle w:val="NoSpacing"/>
        <w:jc w:val="right"/>
        <w:rPr>
          <w:lang w:val="id"/>
        </w:rPr>
      </w:pPr>
      <w:r>
        <w:rPr>
          <w:noProof/>
        </w:rPr>
        <w:lastRenderedPageBreak/>
        <w:drawing>
          <wp:inline distT="0" distB="0" distL="0" distR="0" wp14:anchorId="6B62B326" wp14:editId="447F9830">
            <wp:extent cx="4690206" cy="2072640"/>
            <wp:effectExtent l="0" t="0" r="0" b="3810"/>
            <wp:docPr id="1797034018" name="Picture 1797034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8" name="127.0.0.1_8000_dashboard.png"/>
                    <pic:cNvPicPr/>
                  </pic:nvPicPr>
                  <pic:blipFill rotWithShape="1">
                    <a:blip r:embed="rId163" cstate="print">
                      <a:extLst>
                        <a:ext uri="{28A0092B-C50C-407E-A947-70E740481C1C}">
                          <a14:useLocalDpi xmlns:a14="http://schemas.microsoft.com/office/drawing/2010/main" val="0"/>
                        </a:ext>
                      </a:extLst>
                    </a:blip>
                    <a:srcRect b="36424"/>
                    <a:stretch/>
                  </pic:blipFill>
                  <pic:spPr bwMode="auto">
                    <a:xfrm>
                      <a:off x="0" y="0"/>
                      <a:ext cx="4690800" cy="2072903"/>
                    </a:xfrm>
                    <a:prstGeom prst="rect">
                      <a:avLst/>
                    </a:prstGeom>
                    <a:ln>
                      <a:noFill/>
                    </a:ln>
                    <a:extLst>
                      <a:ext uri="{53640926-AAD7-44D8-BBD7-CCE9431645EC}">
                        <a14:shadowObscured xmlns:a14="http://schemas.microsoft.com/office/drawing/2010/main"/>
                      </a:ext>
                    </a:extLst>
                  </pic:spPr>
                </pic:pic>
              </a:graphicData>
            </a:graphic>
          </wp:inline>
        </w:drawing>
      </w:r>
    </w:p>
    <w:p w14:paraId="0A51939D" w14:textId="6DC7566A" w:rsidR="004E60CF" w:rsidRDefault="004E60CF" w:rsidP="004E60CF">
      <w:pPr>
        <w:pStyle w:val="Gambar41"/>
      </w:pPr>
      <w:bookmarkStart w:id="431" w:name="_Toc195951946"/>
      <w:r>
        <w:t xml:space="preserve">Halaman </w:t>
      </w:r>
      <w:r w:rsidRPr="004E60CF">
        <w:rPr>
          <w:i/>
        </w:rPr>
        <w:t>Dashboard</w:t>
      </w:r>
      <w:r>
        <w:t xml:space="preserve"> Pembina</w:t>
      </w:r>
      <w:bookmarkEnd w:id="431"/>
    </w:p>
    <w:p w14:paraId="134B08F6" w14:textId="77777777" w:rsidR="004E60CF" w:rsidRPr="004E60CF" w:rsidRDefault="004E60CF" w:rsidP="004E60CF">
      <w:pPr>
        <w:pStyle w:val="NoSpacing"/>
        <w:rPr>
          <w:lang w:val="id-ID"/>
        </w:rPr>
      </w:pPr>
    </w:p>
    <w:p w14:paraId="77EBAC9F" w14:textId="7DEBF655" w:rsidR="00EB3D60" w:rsidRDefault="00EB3D60" w:rsidP="00EB3D60">
      <w:pPr>
        <w:pStyle w:val="BodyText"/>
        <w:ind w:left="1134"/>
      </w:pPr>
      <w:r w:rsidRPr="00EB3D60">
        <w:t xml:space="preserve">Pada halaman </w:t>
      </w:r>
      <w:r w:rsidRPr="004D3091">
        <w:rPr>
          <w:i/>
        </w:rPr>
        <w:t>dashboard</w:t>
      </w:r>
      <w:r w:rsidRPr="00EB3D60">
        <w:t xml:space="preserve"> pembina ditampilkan beberapa </w:t>
      </w:r>
      <w:r w:rsidR="00C853AA" w:rsidRPr="00C853AA">
        <w:rPr>
          <w:i/>
        </w:rPr>
        <w:t>Postingan</w:t>
      </w:r>
      <w:r w:rsidRPr="00EB3D60">
        <w:t xml:space="preserve"> terbaru yang diunggah oleh pelatih maupun pembina, serta informasi terkait jadwal latihan. Halaman ini merupakan halaman utama yang diakses oleh pembina setelah berhasil </w:t>
      </w:r>
      <w:r w:rsidRPr="004D3091">
        <w:rPr>
          <w:i/>
        </w:rPr>
        <w:t>login</w:t>
      </w:r>
      <w:r w:rsidRPr="00EB3D60">
        <w:t xml:space="preserve"> ke dalam sistem. Selain menyajikan informasi penting, dashboard juga menyediakan akses ke berbagai menu fungsional yang mendukung tugas pembina, seperti menu presensi, </w:t>
      </w:r>
      <w:r w:rsidR="00C853AA" w:rsidRPr="00C853AA">
        <w:rPr>
          <w:i/>
        </w:rPr>
        <w:t>Postingan</w:t>
      </w:r>
      <w:r w:rsidRPr="00EB3D60">
        <w:t>, jadwal, laporan, data anggota, berita, galeri, prestasi, kontak, dan profil.</w:t>
      </w:r>
    </w:p>
    <w:p w14:paraId="79951E7A" w14:textId="77777777" w:rsidR="004D3091" w:rsidRDefault="004D3091" w:rsidP="004D3091">
      <w:pPr>
        <w:pStyle w:val="NoSpacing"/>
        <w:rPr>
          <w:lang w:val="id"/>
        </w:rPr>
      </w:pPr>
    </w:p>
    <w:p w14:paraId="28B1F2B7" w14:textId="7EAFEEDA" w:rsidR="00711464" w:rsidRDefault="00711464" w:rsidP="00711464">
      <w:pPr>
        <w:pStyle w:val="BodyText"/>
        <w:numPr>
          <w:ilvl w:val="0"/>
          <w:numId w:val="39"/>
        </w:numPr>
        <w:ind w:left="1701" w:hanging="567"/>
      </w:pPr>
      <w:r>
        <w:t xml:space="preserve">Halaman </w:t>
      </w:r>
      <w:r w:rsidR="000A179F">
        <w:rPr>
          <w:i/>
        </w:rPr>
        <w:t>Presence Report</w:t>
      </w:r>
    </w:p>
    <w:p w14:paraId="3B7971AF" w14:textId="0C1D7E21" w:rsidR="00711464" w:rsidRDefault="00C41EBC" w:rsidP="00C41EBC">
      <w:pPr>
        <w:pStyle w:val="BodyText"/>
        <w:ind w:left="1134"/>
      </w:pPr>
      <w:r w:rsidRPr="00C41EBC">
        <w:t>Halaman Laporan Presensi berfungsi untuk menampilkan rekapitulasi kehadiran anggota berdasarkan tanggal yang dipilih.</w:t>
      </w:r>
      <w:r>
        <w:t xml:space="preserve"> Tampilan halaman laporan presen</w:t>
      </w:r>
      <w:r w:rsidR="002D43BE">
        <w:t>si dapat dilihat pada gambar 4.58</w:t>
      </w:r>
      <w:r>
        <w:t>.</w:t>
      </w:r>
    </w:p>
    <w:p w14:paraId="29F3B55C" w14:textId="77777777" w:rsidR="00C41EBC" w:rsidRDefault="00C41EBC" w:rsidP="00C41EBC">
      <w:pPr>
        <w:pStyle w:val="NoSpacing"/>
        <w:rPr>
          <w:lang w:val="id"/>
        </w:rPr>
      </w:pPr>
    </w:p>
    <w:p w14:paraId="05815AC0" w14:textId="0B8D38C6" w:rsidR="00C41EBC" w:rsidRDefault="00E57798" w:rsidP="00C41EBC">
      <w:pPr>
        <w:pStyle w:val="NoSpacing"/>
        <w:jc w:val="right"/>
        <w:rPr>
          <w:lang w:val="id"/>
        </w:rPr>
      </w:pPr>
      <w:r>
        <w:rPr>
          <w:noProof/>
        </w:rPr>
        <w:drawing>
          <wp:inline distT="0" distB="0" distL="0" distR="0" wp14:anchorId="43C7BC5A" wp14:editId="609199EA">
            <wp:extent cx="4688840" cy="1752600"/>
            <wp:effectExtent l="0" t="0" r="0" b="0"/>
            <wp:docPr id="1797034030" name="Picture 1797034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30" name="laporan presensi.png"/>
                    <pic:cNvPicPr/>
                  </pic:nvPicPr>
                  <pic:blipFill rotWithShape="1">
                    <a:blip r:embed="rId164" cstate="print">
                      <a:extLst>
                        <a:ext uri="{28A0092B-C50C-407E-A947-70E740481C1C}">
                          <a14:useLocalDpi xmlns:a14="http://schemas.microsoft.com/office/drawing/2010/main" val="0"/>
                        </a:ext>
                      </a:extLst>
                    </a:blip>
                    <a:srcRect t="-1" b="46226"/>
                    <a:stretch/>
                  </pic:blipFill>
                  <pic:spPr bwMode="auto">
                    <a:xfrm>
                      <a:off x="0" y="0"/>
                      <a:ext cx="4690800" cy="1753333"/>
                    </a:xfrm>
                    <a:prstGeom prst="rect">
                      <a:avLst/>
                    </a:prstGeom>
                    <a:ln>
                      <a:noFill/>
                    </a:ln>
                    <a:extLst>
                      <a:ext uri="{53640926-AAD7-44D8-BBD7-CCE9431645EC}">
                        <a14:shadowObscured xmlns:a14="http://schemas.microsoft.com/office/drawing/2010/main"/>
                      </a:ext>
                    </a:extLst>
                  </pic:spPr>
                </pic:pic>
              </a:graphicData>
            </a:graphic>
          </wp:inline>
        </w:drawing>
      </w:r>
    </w:p>
    <w:p w14:paraId="6567CCD7" w14:textId="5625A4C5" w:rsidR="00C41EBC" w:rsidRDefault="00C41EBC" w:rsidP="00C41EBC">
      <w:pPr>
        <w:pStyle w:val="Gambar41"/>
      </w:pPr>
      <w:bookmarkStart w:id="432" w:name="_Toc195951947"/>
      <w:r>
        <w:t xml:space="preserve">Halaman </w:t>
      </w:r>
      <w:r w:rsidR="000A179F" w:rsidRPr="000A179F">
        <w:rPr>
          <w:i/>
          <w:lang w:val="en-US"/>
        </w:rPr>
        <w:t>Presence</w:t>
      </w:r>
      <w:r w:rsidR="000A179F">
        <w:rPr>
          <w:lang w:val="en-US"/>
        </w:rPr>
        <w:t xml:space="preserve"> </w:t>
      </w:r>
      <w:r w:rsidR="000A179F" w:rsidRPr="000A179F">
        <w:rPr>
          <w:i/>
          <w:lang w:val="en-US"/>
        </w:rPr>
        <w:t>Report</w:t>
      </w:r>
      <w:bookmarkEnd w:id="432"/>
    </w:p>
    <w:p w14:paraId="5A5E8564" w14:textId="77777777" w:rsidR="00C41EBC" w:rsidRDefault="00C41EBC" w:rsidP="00C41EBC">
      <w:pPr>
        <w:pStyle w:val="NoSpacing"/>
        <w:rPr>
          <w:lang w:val="id-ID"/>
        </w:rPr>
      </w:pPr>
    </w:p>
    <w:p w14:paraId="6755B492" w14:textId="38D39B8A" w:rsidR="00C41EBC" w:rsidRDefault="00C41EBC" w:rsidP="00C41EBC">
      <w:pPr>
        <w:pStyle w:val="BodyText"/>
        <w:ind w:left="1134"/>
      </w:pPr>
      <w:r w:rsidRPr="00C41EBC">
        <w:t>Halaman Laporan menyajikan jumlah kehadiran anggota. Pada halaman ini, pembina juga dapat mencetak laporan kehadiran.</w:t>
      </w:r>
    </w:p>
    <w:p w14:paraId="64EF83DE" w14:textId="77777777" w:rsidR="00C41EBC" w:rsidRPr="00C41EBC" w:rsidRDefault="00C41EBC" w:rsidP="00C41EBC">
      <w:pPr>
        <w:pStyle w:val="NoSpacing"/>
        <w:rPr>
          <w:lang w:val="id"/>
        </w:rPr>
      </w:pPr>
    </w:p>
    <w:p w14:paraId="54076B70" w14:textId="26806EAE" w:rsidR="004D3091" w:rsidRDefault="004D3091" w:rsidP="004D3091">
      <w:pPr>
        <w:pStyle w:val="BodyText"/>
        <w:numPr>
          <w:ilvl w:val="0"/>
          <w:numId w:val="39"/>
        </w:numPr>
        <w:ind w:left="1701" w:hanging="567"/>
      </w:pPr>
      <w:r>
        <w:t xml:space="preserve">Halaman </w:t>
      </w:r>
      <w:r w:rsidR="000A179F" w:rsidRPr="000A179F">
        <w:rPr>
          <w:i/>
        </w:rPr>
        <w:t>Assessment</w:t>
      </w:r>
      <w:r w:rsidR="000A179F">
        <w:t xml:space="preserve"> </w:t>
      </w:r>
      <w:r w:rsidR="000A179F" w:rsidRPr="000A179F">
        <w:rPr>
          <w:i/>
        </w:rPr>
        <w:t>Report</w:t>
      </w:r>
    </w:p>
    <w:p w14:paraId="68BF2036" w14:textId="5D050571" w:rsidR="004D3091" w:rsidRDefault="004D3091" w:rsidP="004D3091">
      <w:pPr>
        <w:pStyle w:val="BodyText"/>
        <w:ind w:left="1134"/>
        <w:rPr>
          <w:color w:val="auto"/>
        </w:rPr>
      </w:pPr>
      <w:r w:rsidRPr="004D3091">
        <w:t>Halaman laporan berfungsi untuk menampilkan rekapitulasi nilai anggota yang diperoleh berdasarkan penilaian yang dilakukan oleh pelatih.</w:t>
      </w:r>
      <w:r>
        <w:t xml:space="preserve"> Tampilan halaman laporan dapat dilihat pada </w:t>
      </w:r>
      <w:r w:rsidRPr="004E60CF">
        <w:rPr>
          <w:color w:val="auto"/>
        </w:rPr>
        <w:t>gambar 4.</w:t>
      </w:r>
      <w:r w:rsidR="002D43BE">
        <w:rPr>
          <w:color w:val="auto"/>
        </w:rPr>
        <w:t>59</w:t>
      </w:r>
      <w:r w:rsidR="004E60CF" w:rsidRPr="004E60CF">
        <w:rPr>
          <w:color w:val="auto"/>
        </w:rPr>
        <w:t>.</w:t>
      </w:r>
    </w:p>
    <w:p w14:paraId="0046C0DD" w14:textId="77777777" w:rsidR="004E60CF" w:rsidRPr="004E60CF" w:rsidRDefault="004E60CF" w:rsidP="004E60CF">
      <w:pPr>
        <w:pStyle w:val="NoSpacing"/>
        <w:rPr>
          <w:lang w:val="id"/>
        </w:rPr>
      </w:pPr>
    </w:p>
    <w:p w14:paraId="1C680C15" w14:textId="40F5E5DD" w:rsidR="004D3091" w:rsidRDefault="00E57798" w:rsidP="004E60CF">
      <w:pPr>
        <w:pStyle w:val="NoSpacing"/>
        <w:jc w:val="right"/>
        <w:rPr>
          <w:lang w:val="id"/>
        </w:rPr>
      </w:pPr>
      <w:r>
        <w:rPr>
          <w:noProof/>
        </w:rPr>
        <w:drawing>
          <wp:inline distT="0" distB="0" distL="0" distR="0" wp14:anchorId="34803291" wp14:editId="3520B201">
            <wp:extent cx="4690110" cy="2065020"/>
            <wp:effectExtent l="0" t="0" r="0" b="0"/>
            <wp:docPr id="1797034019" name="Picture 1797034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9" name="127.0.0.1_8000_assessment_staff.png"/>
                    <pic:cNvPicPr/>
                  </pic:nvPicPr>
                  <pic:blipFill rotWithShape="1">
                    <a:blip r:embed="rId165" cstate="print">
                      <a:extLst>
                        <a:ext uri="{28A0092B-C50C-407E-A947-70E740481C1C}">
                          <a14:useLocalDpi xmlns:a14="http://schemas.microsoft.com/office/drawing/2010/main" val="0"/>
                        </a:ext>
                      </a:extLst>
                    </a:blip>
                    <a:srcRect b="43140"/>
                    <a:stretch/>
                  </pic:blipFill>
                  <pic:spPr bwMode="auto">
                    <a:xfrm>
                      <a:off x="0" y="0"/>
                      <a:ext cx="4690800" cy="2065324"/>
                    </a:xfrm>
                    <a:prstGeom prst="rect">
                      <a:avLst/>
                    </a:prstGeom>
                    <a:ln>
                      <a:noFill/>
                    </a:ln>
                    <a:extLst>
                      <a:ext uri="{53640926-AAD7-44D8-BBD7-CCE9431645EC}">
                        <a14:shadowObscured xmlns:a14="http://schemas.microsoft.com/office/drawing/2010/main"/>
                      </a:ext>
                    </a:extLst>
                  </pic:spPr>
                </pic:pic>
              </a:graphicData>
            </a:graphic>
          </wp:inline>
        </w:drawing>
      </w:r>
    </w:p>
    <w:p w14:paraId="35619369" w14:textId="29B80450" w:rsidR="004E60CF" w:rsidRDefault="004E60CF" w:rsidP="004E60CF">
      <w:pPr>
        <w:pStyle w:val="Gambar41"/>
      </w:pPr>
      <w:bookmarkStart w:id="433" w:name="_Toc195951948"/>
      <w:r>
        <w:t xml:space="preserve">Halaman </w:t>
      </w:r>
      <w:r w:rsidR="00C774AA" w:rsidRPr="00C774AA">
        <w:rPr>
          <w:i/>
          <w:lang w:val="en-US"/>
        </w:rPr>
        <w:t>Assessment</w:t>
      </w:r>
      <w:r w:rsidR="00C774AA">
        <w:rPr>
          <w:lang w:val="en-US"/>
        </w:rPr>
        <w:t xml:space="preserve"> </w:t>
      </w:r>
      <w:r w:rsidR="00C774AA" w:rsidRPr="00C774AA">
        <w:rPr>
          <w:i/>
          <w:lang w:val="en-US"/>
        </w:rPr>
        <w:t>Report</w:t>
      </w:r>
      <w:bookmarkEnd w:id="433"/>
    </w:p>
    <w:p w14:paraId="25916B4C" w14:textId="77777777" w:rsidR="004E60CF" w:rsidRPr="004E60CF" w:rsidRDefault="004E60CF" w:rsidP="004E60CF">
      <w:pPr>
        <w:pStyle w:val="NoSpacing"/>
        <w:rPr>
          <w:lang w:val="id-ID"/>
        </w:rPr>
      </w:pPr>
    </w:p>
    <w:p w14:paraId="5939D125" w14:textId="007BACA6" w:rsidR="004D3091" w:rsidRDefault="00C774AA" w:rsidP="004D3091">
      <w:pPr>
        <w:pStyle w:val="BodyText"/>
        <w:ind w:left="1134"/>
      </w:pPr>
      <w:r w:rsidRPr="00C774AA">
        <w:t>Halaman laporan menyajikan daftar nilai anggota yang telah dievaluasi oleh pelatih, mencakup aspek sikap, teknik, disiplin, dan kerapian. Laporan ini dapat diakses oleh pembina berdasarkan semester yang dipilih.</w:t>
      </w:r>
    </w:p>
    <w:p w14:paraId="1C7A1EDB" w14:textId="77777777" w:rsidR="00046B04" w:rsidRPr="00046B04" w:rsidRDefault="00046B04" w:rsidP="00046B04">
      <w:pPr>
        <w:pStyle w:val="NoSpacing"/>
        <w:rPr>
          <w:lang w:val="id"/>
        </w:rPr>
      </w:pPr>
    </w:p>
    <w:p w14:paraId="4964BBB9" w14:textId="4DB7DA16" w:rsidR="00046B04" w:rsidRDefault="00046B04" w:rsidP="00046B04">
      <w:pPr>
        <w:pStyle w:val="Heading3"/>
        <w:numPr>
          <w:ilvl w:val="0"/>
          <w:numId w:val="33"/>
        </w:numPr>
        <w:spacing w:line="360" w:lineRule="auto"/>
        <w:ind w:left="1276" w:hanging="709"/>
        <w:rPr>
          <w:lang w:val="id"/>
        </w:rPr>
      </w:pPr>
      <w:bookmarkStart w:id="434" w:name="_Toc195952515"/>
      <w:r>
        <w:rPr>
          <w:lang w:val="id"/>
        </w:rPr>
        <w:t>Hasil Pengujian Sistem</w:t>
      </w:r>
      <w:bookmarkEnd w:id="434"/>
    </w:p>
    <w:p w14:paraId="13FE7647" w14:textId="64D2BF74" w:rsidR="00046B04" w:rsidRDefault="00046B04" w:rsidP="00046B04">
      <w:pPr>
        <w:pStyle w:val="BodyText"/>
        <w:ind w:left="567" w:firstLine="709"/>
      </w:pPr>
      <w:r w:rsidRPr="00046B04">
        <w:t xml:space="preserve">Pengujian sistem informasi </w:t>
      </w:r>
      <w:r w:rsidRPr="00046B04">
        <w:rPr>
          <w:i/>
        </w:rPr>
        <w:t>Marching</w:t>
      </w:r>
      <w:r w:rsidRPr="00046B04">
        <w:t xml:space="preserve"> </w:t>
      </w:r>
      <w:r w:rsidRPr="00046B04">
        <w:rPr>
          <w:i/>
        </w:rPr>
        <w:t>Band</w:t>
      </w:r>
      <w:r w:rsidRPr="00046B04">
        <w:t xml:space="preserve"> Gema Oasis MAN 1 Samarinda dilakukan untuk mengevaluasi kesesuaian aplikasi yang dikembangkan dengan perancangan yang telah ditetapkan sebelumnya. Metode yang digunakan dalam pengujian ini adalah </w:t>
      </w:r>
      <w:r w:rsidRPr="00046B04">
        <w:rPr>
          <w:i/>
        </w:rPr>
        <w:t>User</w:t>
      </w:r>
      <w:r w:rsidRPr="00046B04">
        <w:t xml:space="preserve"> </w:t>
      </w:r>
      <w:r w:rsidRPr="00046B04">
        <w:rPr>
          <w:i/>
        </w:rPr>
        <w:t>Acceptance</w:t>
      </w:r>
      <w:r w:rsidRPr="00046B04">
        <w:t xml:space="preserve"> </w:t>
      </w:r>
      <w:r w:rsidRPr="00046B04">
        <w:rPr>
          <w:i/>
        </w:rPr>
        <w:t>Testing</w:t>
      </w:r>
      <w:r w:rsidRPr="00046B04">
        <w:t xml:space="preserve"> (UAT), yang mencakup pengujian </w:t>
      </w:r>
      <w:r w:rsidRPr="00046B04">
        <w:rPr>
          <w:i/>
        </w:rPr>
        <w:t>Blackbox</w:t>
      </w:r>
      <w:r w:rsidRPr="00046B04">
        <w:t xml:space="preserve"> dan pengujian </w:t>
      </w:r>
      <w:r w:rsidRPr="00046B04">
        <w:rPr>
          <w:i/>
        </w:rPr>
        <w:t>Beta</w:t>
      </w:r>
      <w:r w:rsidRPr="00046B04">
        <w:t>. Dengan menerapkan kedua metode tersebut, diharapkan aplikasi yang dikembangkan tidak hanya berfungsi sesuai dengan spesifikasi teknis, tetapi juga mampu memenuhi kebutuhan serta harapan pengguna secara optimal.</w:t>
      </w:r>
    </w:p>
    <w:p w14:paraId="5B221E66" w14:textId="77777777" w:rsidR="000738DC" w:rsidRPr="000738DC" w:rsidRDefault="000738DC" w:rsidP="000738DC">
      <w:pPr>
        <w:pStyle w:val="NoSpacing"/>
        <w:rPr>
          <w:lang w:val="id"/>
        </w:rPr>
      </w:pPr>
    </w:p>
    <w:p w14:paraId="48BCFFE7" w14:textId="2A252F24" w:rsidR="000738DC" w:rsidRDefault="000738DC" w:rsidP="000738DC">
      <w:pPr>
        <w:pStyle w:val="BodyText"/>
        <w:numPr>
          <w:ilvl w:val="0"/>
          <w:numId w:val="40"/>
        </w:numPr>
        <w:ind w:left="1701" w:hanging="567"/>
      </w:pPr>
      <w:r w:rsidRPr="000738DC">
        <w:rPr>
          <w:i/>
        </w:rPr>
        <w:t>Blackbox</w:t>
      </w:r>
      <w:r>
        <w:t xml:space="preserve">  </w:t>
      </w:r>
      <w:r w:rsidRPr="000738DC">
        <w:rPr>
          <w:i/>
        </w:rPr>
        <w:t>Testing</w:t>
      </w:r>
    </w:p>
    <w:p w14:paraId="210F5C98" w14:textId="400E1217" w:rsidR="00151050" w:rsidRDefault="003233BD" w:rsidP="001206ED">
      <w:pPr>
        <w:pStyle w:val="BodyText"/>
        <w:ind w:left="1134"/>
      </w:pPr>
      <w:r>
        <w:t xml:space="preserve">Pengujian </w:t>
      </w:r>
      <w:r w:rsidRPr="003233BD">
        <w:rPr>
          <w:i/>
        </w:rPr>
        <w:t>Blackbox</w:t>
      </w:r>
      <w:r w:rsidRPr="003233BD">
        <w:t xml:space="preserve"> </w:t>
      </w:r>
      <w:r w:rsidRPr="003233BD">
        <w:rPr>
          <w:i/>
        </w:rPr>
        <w:t>Testing</w:t>
      </w:r>
      <w:r w:rsidRPr="003233BD">
        <w:t xml:space="preserve"> pada sistem informasi </w:t>
      </w:r>
      <w:r w:rsidRPr="003233BD">
        <w:rPr>
          <w:i/>
        </w:rPr>
        <w:t>Marching</w:t>
      </w:r>
      <w:r w:rsidRPr="003233BD">
        <w:t xml:space="preserve"> </w:t>
      </w:r>
      <w:r w:rsidRPr="003233BD">
        <w:rPr>
          <w:i/>
        </w:rPr>
        <w:t>Band</w:t>
      </w:r>
      <w:r w:rsidRPr="003233BD">
        <w:t xml:space="preserve"> Gema Oasis MAN 1 Samarinda dilakukan untuk mengevaluasi fungsionalitas aplikasi tanpa memperhatikan struktur atau kode internalnya. Pengujian ini </w:t>
      </w:r>
      <w:r w:rsidRPr="003233BD">
        <w:lastRenderedPageBreak/>
        <w:t>bertujuan untuk mengidentifikasi kesalahan dalam sistem, seperti kegagalan dalam operasi aplikasi atau fitur yang tidak berfungsi sebagaimana mestinya. Metode ini memastikan bahwa aplikasi dapat menghasilkan output yang sesuai berdasarkan input yang diberikan, sehingga setiap fitur dalam sistem dapat berjalan sesuai dengan yang diharapkan. Pengujian dilakukan oleh Bapak Muhammad Pauzan, S.Kom., selaku pelatih MB Oasis Mansa, dan Ibu Ni’matul Aulia, S.Pd.,</w:t>
      </w:r>
      <w:r w:rsidR="001206ED">
        <w:t xml:space="preserve"> selaku pembina MB Oasis Mansa.</w:t>
      </w:r>
    </w:p>
    <w:p w14:paraId="2CC65C4E" w14:textId="77777777" w:rsidR="00A031C5" w:rsidRPr="00A031C5" w:rsidRDefault="00A031C5" w:rsidP="00A031C5">
      <w:pPr>
        <w:pStyle w:val="NoSpacing"/>
        <w:rPr>
          <w:lang w:val="id"/>
        </w:rPr>
      </w:pPr>
    </w:p>
    <w:p w14:paraId="12D87330" w14:textId="1B283C23" w:rsidR="001206ED" w:rsidRPr="001206ED" w:rsidRDefault="00A031C5" w:rsidP="00A031C5">
      <w:pPr>
        <w:pStyle w:val="TabelBab4"/>
        <w:rPr>
          <w:lang w:val="id"/>
        </w:rPr>
      </w:pPr>
      <w:bookmarkStart w:id="435" w:name="_Toc195952002"/>
      <w:r>
        <w:rPr>
          <w:lang w:val="id"/>
        </w:rPr>
        <w:t xml:space="preserve">Hasil Pengujian </w:t>
      </w:r>
      <w:r w:rsidRPr="00977B7A">
        <w:rPr>
          <w:i/>
        </w:rPr>
        <w:t>Blackbox</w:t>
      </w:r>
      <w:r>
        <w:rPr>
          <w:lang w:val="id"/>
        </w:rPr>
        <w:t xml:space="preserve"> Halaman </w:t>
      </w:r>
      <w:r w:rsidRPr="00977B7A">
        <w:rPr>
          <w:i/>
          <w:lang w:val="id"/>
        </w:rPr>
        <w:t>Login</w:t>
      </w:r>
      <w:bookmarkEnd w:id="435"/>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1206ED" w:rsidRPr="009075BB" w14:paraId="1D170169" w14:textId="77777777" w:rsidTr="006644F6">
        <w:trPr>
          <w:tblHeader/>
        </w:trPr>
        <w:tc>
          <w:tcPr>
            <w:tcW w:w="567" w:type="dxa"/>
            <w:shd w:val="clear" w:color="auto" w:fill="BFBFBF" w:themeFill="background1" w:themeFillShade="BF"/>
          </w:tcPr>
          <w:p w14:paraId="57EF679B"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6669494"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4" w:type="dxa"/>
            <w:shd w:val="clear" w:color="auto" w:fill="BFBFBF" w:themeFill="background1" w:themeFillShade="BF"/>
          </w:tcPr>
          <w:p w14:paraId="785EC17C"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0" w:type="dxa"/>
            <w:shd w:val="clear" w:color="auto" w:fill="BFBFBF" w:themeFill="background1" w:themeFillShade="BF"/>
          </w:tcPr>
          <w:p w14:paraId="6631BC70"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1206ED" w:rsidRPr="009075BB" w14:paraId="4E2DC87C" w14:textId="77777777" w:rsidTr="006644F6">
        <w:tc>
          <w:tcPr>
            <w:tcW w:w="567" w:type="dxa"/>
          </w:tcPr>
          <w:p w14:paraId="169DE221"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41F8BC51"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dengan benar</w:t>
            </w:r>
          </w:p>
        </w:tc>
        <w:tc>
          <w:tcPr>
            <w:tcW w:w="2694" w:type="dxa"/>
          </w:tcPr>
          <w:p w14:paraId="7E5D4F55"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Berpindah ke halaman </w:t>
            </w:r>
            <w:r w:rsidRPr="004E23EF">
              <w:rPr>
                <w:rFonts w:ascii="Times New Roman" w:hAnsi="Times New Roman" w:cs="Times New Roman"/>
                <w:i/>
                <w:sz w:val="24"/>
                <w:szCs w:val="24"/>
              </w:rPr>
              <w:t>dashboard</w:t>
            </w:r>
          </w:p>
        </w:tc>
        <w:tc>
          <w:tcPr>
            <w:tcW w:w="1280" w:type="dxa"/>
          </w:tcPr>
          <w:p w14:paraId="5CB95CE6" w14:textId="4F75F85B"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r w:rsidR="001206ED" w:rsidRPr="009075BB" w14:paraId="0F8F25AA" w14:textId="77777777" w:rsidTr="0017443B">
        <w:trPr>
          <w:trHeight w:val="940"/>
        </w:trPr>
        <w:tc>
          <w:tcPr>
            <w:tcW w:w="567" w:type="dxa"/>
          </w:tcPr>
          <w:p w14:paraId="4D710A39"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4A209FF"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sesuai</w:t>
            </w:r>
          </w:p>
        </w:tc>
        <w:tc>
          <w:tcPr>
            <w:tcW w:w="2694" w:type="dxa"/>
          </w:tcPr>
          <w:p w14:paraId="57663495" w14:textId="30E133D3"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gaga</w:t>
            </w:r>
            <w:r w:rsidR="004E23EF">
              <w:rPr>
                <w:rFonts w:ascii="Times New Roman" w:hAnsi="Times New Roman" w:cs="Times New Roman"/>
                <w:sz w:val="24"/>
                <w:szCs w:val="24"/>
              </w:rPr>
              <w:t>l dan memberitahu data inpust salah</w:t>
            </w:r>
          </w:p>
        </w:tc>
        <w:tc>
          <w:tcPr>
            <w:tcW w:w="1280" w:type="dxa"/>
          </w:tcPr>
          <w:p w14:paraId="06FC13C5" w14:textId="64EB58DD"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r w:rsidR="001206ED" w:rsidRPr="009075BB" w14:paraId="2A8D8949" w14:textId="77777777" w:rsidTr="0017443B">
        <w:trPr>
          <w:trHeight w:val="1124"/>
        </w:trPr>
        <w:tc>
          <w:tcPr>
            <w:tcW w:w="567" w:type="dxa"/>
          </w:tcPr>
          <w:p w14:paraId="01A4ADF9"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5B2DA50"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kolom pada formulir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belum diisi</w:t>
            </w:r>
          </w:p>
        </w:tc>
        <w:tc>
          <w:tcPr>
            <w:tcW w:w="2694" w:type="dxa"/>
          </w:tcPr>
          <w:p w14:paraId="596DF306" w14:textId="7777777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valid</w:t>
            </w:r>
          </w:p>
        </w:tc>
        <w:tc>
          <w:tcPr>
            <w:tcW w:w="1280" w:type="dxa"/>
          </w:tcPr>
          <w:p w14:paraId="6A1108DA" w14:textId="761AA1D7" w:rsidR="001206ED" w:rsidRPr="009075BB" w:rsidRDefault="001206ED"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bl>
    <w:p w14:paraId="1B41AC35" w14:textId="77777777" w:rsidR="001206ED" w:rsidRPr="001206ED" w:rsidRDefault="001206ED" w:rsidP="001206ED">
      <w:pPr>
        <w:pStyle w:val="NoSpacing"/>
        <w:rPr>
          <w:lang w:val="id"/>
        </w:rPr>
      </w:pPr>
    </w:p>
    <w:p w14:paraId="14C7BEB9" w14:textId="7E0FCEB7" w:rsidR="001206ED" w:rsidRDefault="00AB2A4F" w:rsidP="00151050">
      <w:pPr>
        <w:pStyle w:val="BodyText"/>
        <w:ind w:left="1134"/>
      </w:pPr>
      <w:r w:rsidRPr="00AB2A4F">
        <w:t>Hasil</w:t>
      </w:r>
      <w:r>
        <w:t xml:space="preserve"> pengujian yang disajikan pada t</w:t>
      </w:r>
      <w:r w:rsidRPr="00AB2A4F">
        <w:t xml:space="preserve">abel 4.1 menunjukkan bahwa fitur </w:t>
      </w:r>
      <w:r w:rsidRPr="00A713A0">
        <w:rPr>
          <w:i/>
        </w:rPr>
        <w:t>login</w:t>
      </w:r>
      <w:r w:rsidRPr="00AB2A4F">
        <w:t xml:space="preserve"> telah berfungsi sesuai dengan yang diharapkan. Sistem mampu mengarahkan pengguna ke halaman </w:t>
      </w:r>
      <w:r w:rsidRPr="00A713A0">
        <w:rPr>
          <w:i/>
        </w:rPr>
        <w:t>dashboard</w:t>
      </w:r>
      <w:r w:rsidRPr="00AB2A4F">
        <w:t xml:space="preserve"> apabila data </w:t>
      </w:r>
      <w:r w:rsidRPr="00A713A0">
        <w:rPr>
          <w:i/>
        </w:rPr>
        <w:t>login</w:t>
      </w:r>
      <w:r w:rsidRPr="00AB2A4F">
        <w:t xml:space="preserve"> yang dimasukkan benar. Sebaliknya, apabila data yang dimasukkan tidak sesuai, sis</w:t>
      </w:r>
      <w:r w:rsidR="00A713A0">
        <w:t xml:space="preserve">tem menampilkan pesan kesalahan, </w:t>
      </w:r>
      <w:r w:rsidRPr="00AB2A4F">
        <w:t xml:space="preserve">serta memberikan notifikasi mengenai input yang tidak valid apabila terdapat kolom yang belum diisi. </w:t>
      </w:r>
      <w:r w:rsidR="00A713A0" w:rsidRPr="00A713A0">
        <w:t>Seluruh skenario pengujian menunjukkan bahwa fitur login berjalan dengan baik.</w:t>
      </w:r>
    </w:p>
    <w:p w14:paraId="215CDD67" w14:textId="77777777" w:rsidR="001206ED" w:rsidRDefault="001206ED" w:rsidP="001206ED">
      <w:pPr>
        <w:pStyle w:val="NoSpacing"/>
        <w:rPr>
          <w:lang w:val="id"/>
        </w:rPr>
      </w:pPr>
    </w:p>
    <w:p w14:paraId="686C4886" w14:textId="7B5EB77D" w:rsidR="00977B7A" w:rsidRDefault="00977B7A" w:rsidP="00977B7A">
      <w:pPr>
        <w:pStyle w:val="TabelBab4"/>
        <w:rPr>
          <w:lang w:val="id"/>
        </w:rPr>
      </w:pPr>
      <w:bookmarkStart w:id="436" w:name="_Toc195952003"/>
      <w:r>
        <w:rPr>
          <w:lang w:val="id"/>
        </w:rPr>
        <w:t xml:space="preserve">Hasil Pengujian </w:t>
      </w:r>
      <w:r w:rsidRPr="00977B7A">
        <w:rPr>
          <w:i/>
          <w:lang w:val="id"/>
        </w:rPr>
        <w:t>Blackbox</w:t>
      </w:r>
      <w:r>
        <w:rPr>
          <w:lang w:val="id"/>
        </w:rPr>
        <w:t xml:space="preserve"> Halaman </w:t>
      </w:r>
      <w:r w:rsidRPr="00977B7A">
        <w:rPr>
          <w:i/>
          <w:lang w:val="id"/>
        </w:rPr>
        <w:t>Dashboard</w:t>
      </w:r>
      <w:bookmarkEnd w:id="43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1206ED" w:rsidRPr="009075BB" w14:paraId="0D8AEDF5" w14:textId="77777777" w:rsidTr="006644F6">
        <w:trPr>
          <w:tblHeader/>
        </w:trPr>
        <w:tc>
          <w:tcPr>
            <w:tcW w:w="567" w:type="dxa"/>
            <w:shd w:val="clear" w:color="auto" w:fill="BFBFBF" w:themeFill="background1" w:themeFillShade="BF"/>
          </w:tcPr>
          <w:p w14:paraId="49E70F6D"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047A609"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7B98528"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33619DC" w14:textId="77777777" w:rsidR="001206ED" w:rsidRPr="009075BB" w:rsidRDefault="001206ED"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1206ED" w:rsidRPr="009075BB" w14:paraId="6A4DE28C" w14:textId="77777777" w:rsidTr="00C774AA">
        <w:trPr>
          <w:trHeight w:val="437"/>
        </w:trPr>
        <w:tc>
          <w:tcPr>
            <w:tcW w:w="567" w:type="dxa"/>
          </w:tcPr>
          <w:p w14:paraId="25D78C19"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926687B" w14:textId="77777777"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318328E0" w14:textId="77777777"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jadwal</w:t>
            </w:r>
          </w:p>
        </w:tc>
        <w:tc>
          <w:tcPr>
            <w:tcW w:w="1281" w:type="dxa"/>
          </w:tcPr>
          <w:p w14:paraId="0FC3EC53" w14:textId="48F018FC" w:rsidR="001206ED" w:rsidRPr="009075BB" w:rsidRDefault="001206ED" w:rsidP="000A2272">
            <w:pPr>
              <w:pStyle w:val="NoSpacing"/>
              <w:spacing w:after="240"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r w:rsidR="001206ED" w:rsidRPr="009075BB" w14:paraId="5FB06A68" w14:textId="77777777" w:rsidTr="006644F6">
        <w:tc>
          <w:tcPr>
            <w:tcW w:w="567" w:type="dxa"/>
          </w:tcPr>
          <w:p w14:paraId="48F9101E"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5EC2106" w14:textId="7080274D"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1EBB99A8" w14:textId="21D211DF"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hingga tiga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baru</w:t>
            </w:r>
          </w:p>
        </w:tc>
        <w:tc>
          <w:tcPr>
            <w:tcW w:w="1281" w:type="dxa"/>
          </w:tcPr>
          <w:p w14:paraId="1E027788" w14:textId="6DAE6CA5" w:rsidR="001206ED" w:rsidRPr="009075BB" w:rsidRDefault="001206ED" w:rsidP="000A2272">
            <w:pPr>
              <w:pStyle w:val="NoSpacing"/>
              <w:spacing w:after="240"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r w:rsidR="001206ED" w:rsidRPr="009075BB" w14:paraId="39446630" w14:textId="77777777" w:rsidTr="006644F6">
        <w:tc>
          <w:tcPr>
            <w:tcW w:w="567" w:type="dxa"/>
          </w:tcPr>
          <w:p w14:paraId="0DEEF4FF" w14:textId="77777777" w:rsidR="001206ED" w:rsidRPr="009075BB" w:rsidRDefault="001206ED"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3.</w:t>
            </w:r>
          </w:p>
        </w:tc>
        <w:tc>
          <w:tcPr>
            <w:tcW w:w="2835" w:type="dxa"/>
          </w:tcPr>
          <w:p w14:paraId="23398C9E" w14:textId="2B825606"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71D442CA" w14:textId="06DE51CD" w:rsidR="001206ED" w:rsidRPr="009075BB" w:rsidRDefault="001206ED"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771344D4" w14:textId="05268867" w:rsidR="001206ED" w:rsidRPr="009075BB" w:rsidRDefault="001206ED" w:rsidP="000A2272">
            <w:pPr>
              <w:pStyle w:val="NoSpacing"/>
              <w:spacing w:after="240"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bl>
    <w:p w14:paraId="02A6891F" w14:textId="77777777" w:rsidR="001206ED" w:rsidRDefault="001206ED" w:rsidP="001206ED">
      <w:pPr>
        <w:pStyle w:val="NoSpacing"/>
        <w:rPr>
          <w:lang w:val="id"/>
        </w:rPr>
      </w:pPr>
    </w:p>
    <w:p w14:paraId="21001F88" w14:textId="60545DA7" w:rsidR="001206ED" w:rsidRPr="001206ED" w:rsidRDefault="00977B7A" w:rsidP="001206ED">
      <w:pPr>
        <w:pStyle w:val="BodyText"/>
        <w:ind w:left="1134"/>
      </w:pPr>
      <w:r>
        <w:t xml:space="preserve">Hasil pengujian pada tabel 4.2 </w:t>
      </w:r>
      <w:r w:rsidR="001206ED" w:rsidRPr="001206ED">
        <w:t xml:space="preserve">menunjukkan bahwa halaman </w:t>
      </w:r>
      <w:r w:rsidR="001206ED" w:rsidRPr="00977B7A">
        <w:rPr>
          <w:i/>
        </w:rPr>
        <w:t>dashboard</w:t>
      </w:r>
      <w:r w:rsidR="001206ED" w:rsidRPr="001206ED">
        <w:t xml:space="preserve"> telah berjalan sesuai fungsinya. Sistem berhasil menampilkan data jadwal, menampilkan hingga tiga </w:t>
      </w:r>
      <w:r w:rsidR="00C853AA" w:rsidRPr="00C853AA">
        <w:rPr>
          <w:i/>
        </w:rPr>
        <w:t>Postingan</w:t>
      </w:r>
      <w:r w:rsidR="001206ED" w:rsidRPr="001206ED">
        <w:t xml:space="preserve"> terbaru, serta memungkinkan pengguna untuk mengunduh file yang terkait dengan </w:t>
      </w:r>
      <w:r w:rsidR="00C853AA" w:rsidRPr="00C853AA">
        <w:rPr>
          <w:i/>
        </w:rPr>
        <w:t>Posting</w:t>
      </w:r>
      <w:r w:rsidR="001206ED" w:rsidRPr="001206ED">
        <w:t xml:space="preserve">. Seluruh pengujian menunjukkan hasil yang sesuai, menandakan bahwa fitur-fitur utama pada halaman </w:t>
      </w:r>
      <w:r w:rsidR="001206ED" w:rsidRPr="00A713A0">
        <w:rPr>
          <w:i/>
        </w:rPr>
        <w:t>dashboard</w:t>
      </w:r>
      <w:r w:rsidR="001206ED" w:rsidRPr="001206ED">
        <w:t xml:space="preserve"> telah berfungsi dengan baik.</w:t>
      </w:r>
    </w:p>
    <w:p w14:paraId="4DEC8138" w14:textId="77777777" w:rsidR="001206ED" w:rsidRDefault="001206ED" w:rsidP="001206ED">
      <w:pPr>
        <w:pStyle w:val="NoSpacing"/>
        <w:rPr>
          <w:lang w:val="id"/>
        </w:rPr>
      </w:pPr>
    </w:p>
    <w:p w14:paraId="677D80E6" w14:textId="4AAEDB72" w:rsidR="00977B7A" w:rsidRDefault="00977B7A" w:rsidP="00977B7A">
      <w:pPr>
        <w:pStyle w:val="TabelBab4"/>
        <w:rPr>
          <w:lang w:val="id"/>
        </w:rPr>
      </w:pPr>
      <w:bookmarkStart w:id="437" w:name="_Toc195952004"/>
      <w:r>
        <w:rPr>
          <w:lang w:val="id"/>
        </w:rPr>
        <w:t xml:space="preserve">Hasil Pengujian </w:t>
      </w:r>
      <w:r w:rsidRPr="00977B7A">
        <w:rPr>
          <w:i/>
          <w:lang w:val="id"/>
        </w:rPr>
        <w:t>Blackbox</w:t>
      </w:r>
      <w:r>
        <w:rPr>
          <w:lang w:val="id"/>
        </w:rPr>
        <w:t xml:space="preserve"> Halaman </w:t>
      </w:r>
      <w:r w:rsidR="004E23EF" w:rsidRPr="004E23EF">
        <w:rPr>
          <w:i/>
          <w:lang w:val="id"/>
        </w:rPr>
        <w:t>Schedule</w:t>
      </w:r>
      <w:r>
        <w:rPr>
          <w:lang w:val="id"/>
        </w:rPr>
        <w:t xml:space="preserve"> (Admin dan Pembina)</w:t>
      </w:r>
      <w:bookmarkEnd w:id="43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30A4169F" w14:textId="77777777" w:rsidTr="006644F6">
        <w:trPr>
          <w:tblHeader/>
        </w:trPr>
        <w:tc>
          <w:tcPr>
            <w:tcW w:w="567" w:type="dxa"/>
            <w:shd w:val="clear" w:color="auto" w:fill="BFBFBF" w:themeFill="background1" w:themeFillShade="BF"/>
          </w:tcPr>
          <w:p w14:paraId="54762237"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30B786A"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A174B94"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ABB5B22"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DB4581" w:rsidRPr="009075BB" w14:paraId="789DCA9B" w14:textId="77777777" w:rsidTr="006644F6">
        <w:tc>
          <w:tcPr>
            <w:tcW w:w="567" w:type="dxa"/>
          </w:tcPr>
          <w:p w14:paraId="2204A17D" w14:textId="415C9025"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26B3F61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60F4238C"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jadwal</w:t>
            </w:r>
          </w:p>
        </w:tc>
        <w:tc>
          <w:tcPr>
            <w:tcW w:w="1281" w:type="dxa"/>
          </w:tcPr>
          <w:p w14:paraId="11049A3D" w14:textId="6C45EE3F"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07CB0AF9" w14:textId="77777777" w:rsidTr="006644F6">
        <w:tc>
          <w:tcPr>
            <w:tcW w:w="567" w:type="dxa"/>
          </w:tcPr>
          <w:p w14:paraId="5872A234" w14:textId="07BE686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0C59582"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705764A"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jadwal tersimpan</w:t>
            </w:r>
          </w:p>
        </w:tc>
        <w:tc>
          <w:tcPr>
            <w:tcW w:w="1281" w:type="dxa"/>
          </w:tcPr>
          <w:p w14:paraId="2797DB76" w14:textId="7998D1C2"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37E7658D" w14:textId="77777777" w:rsidTr="006644F6">
        <w:tc>
          <w:tcPr>
            <w:tcW w:w="567" w:type="dxa"/>
          </w:tcPr>
          <w:p w14:paraId="1370A26A" w14:textId="66A8E094"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3137993" w14:textId="77777777" w:rsidR="00DB4581" w:rsidRPr="009075BB" w:rsidRDefault="00DB4581" w:rsidP="000A2272">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hari yang telah ada (duplikat)</w:t>
            </w:r>
          </w:p>
        </w:tc>
        <w:tc>
          <w:tcPr>
            <w:tcW w:w="2693" w:type="dxa"/>
          </w:tcPr>
          <w:p w14:paraId="7D2BD7A9"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jadwal yang duplikat</w:t>
            </w:r>
          </w:p>
        </w:tc>
        <w:tc>
          <w:tcPr>
            <w:tcW w:w="1281" w:type="dxa"/>
          </w:tcPr>
          <w:p w14:paraId="15FD77BE" w14:textId="72282ABF"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0D35FAF1" w14:textId="77777777" w:rsidTr="006644F6">
        <w:tc>
          <w:tcPr>
            <w:tcW w:w="567" w:type="dxa"/>
          </w:tcPr>
          <w:p w14:paraId="432FAE89" w14:textId="136C2523"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17478F38"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F4E1BD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jadwal diperbarui</w:t>
            </w:r>
          </w:p>
        </w:tc>
        <w:tc>
          <w:tcPr>
            <w:tcW w:w="1281" w:type="dxa"/>
          </w:tcPr>
          <w:p w14:paraId="628E6E9A" w14:textId="43284978"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4723E7D4" w14:textId="77777777" w:rsidTr="006644F6">
        <w:tc>
          <w:tcPr>
            <w:tcW w:w="567" w:type="dxa"/>
          </w:tcPr>
          <w:p w14:paraId="6AE89FBA" w14:textId="4DB0959C"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79449AE7"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jadwal</w:t>
            </w:r>
          </w:p>
        </w:tc>
        <w:tc>
          <w:tcPr>
            <w:tcW w:w="2693" w:type="dxa"/>
          </w:tcPr>
          <w:p w14:paraId="57F7855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jadwal berhasil dan data jadwal tersebut telah dihapus</w:t>
            </w:r>
          </w:p>
        </w:tc>
        <w:tc>
          <w:tcPr>
            <w:tcW w:w="1281" w:type="dxa"/>
          </w:tcPr>
          <w:p w14:paraId="4DC2D9A2" w14:textId="76785CE2" w:rsidR="00DB4581" w:rsidRPr="009075BB" w:rsidRDefault="00DB4581" w:rsidP="00DB4581">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bl>
    <w:p w14:paraId="75979D30" w14:textId="77777777" w:rsidR="00DB4581" w:rsidRDefault="00DB4581" w:rsidP="001206ED">
      <w:pPr>
        <w:pStyle w:val="NoSpacing"/>
        <w:rPr>
          <w:lang w:val="id"/>
        </w:rPr>
      </w:pPr>
    </w:p>
    <w:p w14:paraId="60176EF5" w14:textId="35B88229" w:rsidR="00DB4581" w:rsidRDefault="00977B7A" w:rsidP="00DB4581">
      <w:pPr>
        <w:pStyle w:val="BodyText"/>
        <w:ind w:left="1134"/>
      </w:pPr>
      <w:r>
        <w:t xml:space="preserve">Hasil pengujian pada tabel 4.3 </w:t>
      </w:r>
      <w:r w:rsidR="00DB4581" w:rsidRPr="00DB4581">
        <w:t xml:space="preserve">menunjukkan bahwa seluruh fungsi pada halaman jadwal untuk admin dan pembina telah berjalan sesuai harapan. </w:t>
      </w:r>
      <w:r w:rsidR="00A713A0" w:rsidRPr="00A713A0">
        <w:t xml:space="preserve">Sistem berhasil menampilkan daftar jadwal, menambahkan data valid, </w:t>
      </w:r>
      <w:r w:rsidR="00A713A0" w:rsidRPr="00A713A0">
        <w:lastRenderedPageBreak/>
        <w:t>menolak data duplikat, serta menjalankan fungsi edit dan hapus dengan baik. Hal ini menunjukkan bahwa pengelolaan jadwal telah sesuai dengan standar fungsional.</w:t>
      </w:r>
    </w:p>
    <w:p w14:paraId="401B1E90" w14:textId="77777777" w:rsidR="00DB4581" w:rsidRDefault="00DB4581" w:rsidP="001206ED">
      <w:pPr>
        <w:pStyle w:val="NoSpacing"/>
        <w:rPr>
          <w:lang w:val="id"/>
        </w:rPr>
      </w:pPr>
    </w:p>
    <w:p w14:paraId="163D8A68" w14:textId="044C1725" w:rsidR="00977B7A" w:rsidRDefault="00977B7A" w:rsidP="00977B7A">
      <w:pPr>
        <w:pStyle w:val="TabelBab4"/>
        <w:rPr>
          <w:lang w:val="id"/>
        </w:rPr>
      </w:pPr>
      <w:bookmarkStart w:id="438" w:name="_Toc195952005"/>
      <w:r>
        <w:rPr>
          <w:lang w:val="id"/>
        </w:rPr>
        <w:t xml:space="preserve">Hasil Pengujian </w:t>
      </w:r>
      <w:r w:rsidRPr="00977B7A">
        <w:rPr>
          <w:i/>
          <w:lang w:val="id"/>
        </w:rPr>
        <w:t>Blackbox</w:t>
      </w:r>
      <w:r>
        <w:rPr>
          <w:lang w:val="id"/>
        </w:rPr>
        <w:t xml:space="preserve"> Halaman </w:t>
      </w:r>
      <w:r w:rsidR="004E23EF" w:rsidRPr="004E23EF">
        <w:rPr>
          <w:i/>
          <w:lang w:val="id"/>
        </w:rPr>
        <w:t>News</w:t>
      </w:r>
      <w:r>
        <w:rPr>
          <w:lang w:val="id"/>
        </w:rPr>
        <w:t xml:space="preserve"> (Admin dan Pembina)</w:t>
      </w:r>
      <w:bookmarkEnd w:id="43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6F85C29F" w14:textId="77777777" w:rsidTr="006644F6">
        <w:trPr>
          <w:tblHeader/>
        </w:trPr>
        <w:tc>
          <w:tcPr>
            <w:tcW w:w="567" w:type="dxa"/>
            <w:shd w:val="clear" w:color="auto" w:fill="BFBFBF" w:themeFill="background1" w:themeFillShade="BF"/>
          </w:tcPr>
          <w:p w14:paraId="4F9940FA"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55E892B"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6C101FF" w14:textId="77777777" w:rsidR="00DB4581" w:rsidRPr="009075BB" w:rsidRDefault="00DB4581"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5768980" w14:textId="77777777" w:rsidR="00DB4581" w:rsidRPr="009075BB" w:rsidRDefault="00DB4581"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DB4581" w:rsidRPr="009075BB" w14:paraId="079F2CE5" w14:textId="77777777" w:rsidTr="006644F6">
        <w:tc>
          <w:tcPr>
            <w:tcW w:w="567" w:type="dxa"/>
          </w:tcPr>
          <w:p w14:paraId="798846C5" w14:textId="6DB1D33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C0FDAE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berita</w:t>
            </w:r>
          </w:p>
        </w:tc>
        <w:tc>
          <w:tcPr>
            <w:tcW w:w="2693" w:type="dxa"/>
          </w:tcPr>
          <w:p w14:paraId="074D4941"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berita terbaru</w:t>
            </w:r>
          </w:p>
        </w:tc>
        <w:tc>
          <w:tcPr>
            <w:tcW w:w="1281" w:type="dxa"/>
          </w:tcPr>
          <w:p w14:paraId="3AFFEFCC" w14:textId="521A7753"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33A07FBB" w14:textId="77777777" w:rsidTr="006644F6">
        <w:tc>
          <w:tcPr>
            <w:tcW w:w="567" w:type="dxa"/>
          </w:tcPr>
          <w:p w14:paraId="008A011F" w14:textId="729B28D5"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959B104"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berita</w:t>
            </w:r>
          </w:p>
        </w:tc>
        <w:tc>
          <w:tcPr>
            <w:tcW w:w="2693" w:type="dxa"/>
          </w:tcPr>
          <w:p w14:paraId="10E8CD7C"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berita</w:t>
            </w:r>
          </w:p>
        </w:tc>
        <w:tc>
          <w:tcPr>
            <w:tcW w:w="1281" w:type="dxa"/>
          </w:tcPr>
          <w:p w14:paraId="4E1FC39F" w14:textId="7CD261D7"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630CD2CE" w14:textId="77777777" w:rsidTr="006644F6">
        <w:tc>
          <w:tcPr>
            <w:tcW w:w="567" w:type="dxa"/>
          </w:tcPr>
          <w:p w14:paraId="2F510206" w14:textId="02837167"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1C778E5"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C75C56D"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berita tersimpan</w:t>
            </w:r>
          </w:p>
        </w:tc>
        <w:tc>
          <w:tcPr>
            <w:tcW w:w="1281" w:type="dxa"/>
          </w:tcPr>
          <w:p w14:paraId="7D23D770" w14:textId="61E371FB"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38B87391" w14:textId="77777777" w:rsidTr="006644F6">
        <w:tc>
          <w:tcPr>
            <w:tcW w:w="567" w:type="dxa"/>
          </w:tcPr>
          <w:p w14:paraId="7E00110F" w14:textId="76503C20"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639B5FB0"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AB2CADD"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berita diperbarui</w:t>
            </w:r>
          </w:p>
        </w:tc>
        <w:tc>
          <w:tcPr>
            <w:tcW w:w="1281" w:type="dxa"/>
          </w:tcPr>
          <w:p w14:paraId="181D57A8" w14:textId="108BFAA8"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54DE1046" w14:textId="77777777" w:rsidTr="006644F6">
        <w:tc>
          <w:tcPr>
            <w:tcW w:w="567" w:type="dxa"/>
          </w:tcPr>
          <w:p w14:paraId="1736499C" w14:textId="7B4687C8" w:rsidR="00DB4581" w:rsidRPr="009075BB" w:rsidRDefault="00DB4581" w:rsidP="00DB4581">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18B2A789"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berita</w:t>
            </w:r>
          </w:p>
        </w:tc>
        <w:tc>
          <w:tcPr>
            <w:tcW w:w="2693" w:type="dxa"/>
          </w:tcPr>
          <w:p w14:paraId="18D1FFA6" w14:textId="77777777" w:rsidR="00DB4581" w:rsidRPr="009075BB" w:rsidRDefault="00DB4581" w:rsidP="00DB4581">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berita berhasil dan data berita tersebut telah dihapus</w:t>
            </w:r>
          </w:p>
        </w:tc>
        <w:tc>
          <w:tcPr>
            <w:tcW w:w="1281" w:type="dxa"/>
          </w:tcPr>
          <w:p w14:paraId="4B4944B7" w14:textId="70E70A8E" w:rsidR="00DB4581" w:rsidRPr="009075BB" w:rsidRDefault="00DB4581" w:rsidP="00DB4581">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bl>
    <w:p w14:paraId="3AA463E6" w14:textId="77777777" w:rsidR="00DB4581" w:rsidRDefault="00DB4581" w:rsidP="001206ED">
      <w:pPr>
        <w:pStyle w:val="NoSpacing"/>
        <w:rPr>
          <w:lang w:val="id"/>
        </w:rPr>
      </w:pPr>
    </w:p>
    <w:p w14:paraId="3840DC56" w14:textId="5A419ECF" w:rsidR="00DB4581" w:rsidRDefault="00977B7A" w:rsidP="00DB4581">
      <w:pPr>
        <w:pStyle w:val="BodyText"/>
        <w:ind w:left="1134"/>
      </w:pPr>
      <w:r>
        <w:t>Hasil pengujian pada tabel 4.4</w:t>
      </w:r>
      <w:r w:rsidR="00DB4581" w:rsidRPr="00DB4581">
        <w:t xml:space="preserve"> menunjukkan bahwa fitur-fitur pada halaman berita telah berfungsi sesuai dengan yang diharapkan. Sistem mampu menampilkan daftar berita terbaru, menampilkan detail berita, serta mendukung penambahan, pengeditan, dan penghapusan data berita. Setiap aksi menampilkan notifikasi keberhasilan sesuai dengan proses yang dilakukan. Seluruh pengujian dinyatakan sesuai, yang menunjukkan bahwa pengelolaan data berita berjalan dengan baik dan stabil.</w:t>
      </w:r>
    </w:p>
    <w:p w14:paraId="145A16D3" w14:textId="77777777" w:rsidR="00862167" w:rsidRDefault="00862167" w:rsidP="00862167">
      <w:pPr>
        <w:pStyle w:val="NoSpacing"/>
        <w:rPr>
          <w:lang w:val="id"/>
        </w:rPr>
      </w:pPr>
    </w:p>
    <w:p w14:paraId="2276639C" w14:textId="1832ADAA" w:rsidR="00977B7A" w:rsidRDefault="00977B7A" w:rsidP="00977B7A">
      <w:pPr>
        <w:pStyle w:val="TabelBab4"/>
        <w:rPr>
          <w:lang w:val="id"/>
        </w:rPr>
      </w:pPr>
      <w:bookmarkStart w:id="439" w:name="_Toc195952006"/>
      <w:r>
        <w:rPr>
          <w:lang w:val="id"/>
        </w:rPr>
        <w:t xml:space="preserve">Hasil Pengujian </w:t>
      </w:r>
      <w:r w:rsidRPr="00977B7A">
        <w:rPr>
          <w:i/>
          <w:lang w:val="id"/>
        </w:rPr>
        <w:t>Blackbox</w:t>
      </w:r>
      <w:r>
        <w:rPr>
          <w:lang w:val="id"/>
        </w:rPr>
        <w:t xml:space="preserve"> Halaman </w:t>
      </w:r>
      <w:r w:rsidR="004E23EF" w:rsidRPr="004E23EF">
        <w:rPr>
          <w:i/>
          <w:lang w:val="id"/>
        </w:rPr>
        <w:t>Gallery</w:t>
      </w:r>
      <w:r>
        <w:rPr>
          <w:lang w:val="id"/>
        </w:rPr>
        <w:t xml:space="preserve"> (Admin dan Pembina)</w:t>
      </w:r>
      <w:bookmarkEnd w:id="439"/>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45801433" w14:textId="77777777" w:rsidTr="006644F6">
        <w:trPr>
          <w:tblHeader/>
        </w:trPr>
        <w:tc>
          <w:tcPr>
            <w:tcW w:w="567" w:type="dxa"/>
            <w:shd w:val="clear" w:color="auto" w:fill="BFBFBF" w:themeFill="background1" w:themeFillShade="BF"/>
          </w:tcPr>
          <w:p w14:paraId="7910E876"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8B2FB45"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55E380C"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A98DDC2"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29B34859" w14:textId="77777777" w:rsidTr="006644F6">
        <w:tc>
          <w:tcPr>
            <w:tcW w:w="567" w:type="dxa"/>
          </w:tcPr>
          <w:p w14:paraId="5D93AF42" w14:textId="699DFD29"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B762CD"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galeri</w:t>
            </w:r>
          </w:p>
        </w:tc>
        <w:tc>
          <w:tcPr>
            <w:tcW w:w="2693" w:type="dxa"/>
          </w:tcPr>
          <w:p w14:paraId="6756148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galeri terbaru</w:t>
            </w:r>
          </w:p>
        </w:tc>
        <w:tc>
          <w:tcPr>
            <w:tcW w:w="1281" w:type="dxa"/>
          </w:tcPr>
          <w:p w14:paraId="6C5F93BA" w14:textId="7947A84C"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1455F58" w14:textId="77777777" w:rsidTr="006644F6">
        <w:tc>
          <w:tcPr>
            <w:tcW w:w="567" w:type="dxa"/>
          </w:tcPr>
          <w:p w14:paraId="5DEB48E2" w14:textId="1A43EA25"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2</w:t>
            </w:r>
            <w:r w:rsidRPr="009075BB">
              <w:rPr>
                <w:rFonts w:ascii="Times New Roman" w:hAnsi="Times New Roman" w:cs="Times New Roman"/>
                <w:sz w:val="24"/>
                <w:szCs w:val="24"/>
              </w:rPr>
              <w:t>.</w:t>
            </w:r>
          </w:p>
        </w:tc>
        <w:tc>
          <w:tcPr>
            <w:tcW w:w="2835" w:type="dxa"/>
          </w:tcPr>
          <w:p w14:paraId="2657FC0A"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galeri</w:t>
            </w:r>
          </w:p>
        </w:tc>
        <w:tc>
          <w:tcPr>
            <w:tcW w:w="2693" w:type="dxa"/>
          </w:tcPr>
          <w:p w14:paraId="186CE1BA"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galeri</w:t>
            </w:r>
          </w:p>
        </w:tc>
        <w:tc>
          <w:tcPr>
            <w:tcW w:w="1281" w:type="dxa"/>
          </w:tcPr>
          <w:p w14:paraId="241C6B19" w14:textId="0B832B0A"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0B831A7" w14:textId="77777777" w:rsidTr="006644F6">
        <w:tc>
          <w:tcPr>
            <w:tcW w:w="567" w:type="dxa"/>
          </w:tcPr>
          <w:p w14:paraId="0D6794D4" w14:textId="02DF1D98"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9C5452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FFBF071"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galeri tersimpan</w:t>
            </w:r>
          </w:p>
        </w:tc>
        <w:tc>
          <w:tcPr>
            <w:tcW w:w="1281" w:type="dxa"/>
          </w:tcPr>
          <w:p w14:paraId="7F440D1E" w14:textId="7ECF81A1"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459AAB1" w14:textId="77777777" w:rsidTr="006644F6">
        <w:tc>
          <w:tcPr>
            <w:tcW w:w="567" w:type="dxa"/>
          </w:tcPr>
          <w:p w14:paraId="6555DA50" w14:textId="57225C52"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29A518A3"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DAEFC6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galeri diperbarui</w:t>
            </w:r>
          </w:p>
        </w:tc>
        <w:tc>
          <w:tcPr>
            <w:tcW w:w="1281" w:type="dxa"/>
          </w:tcPr>
          <w:p w14:paraId="7D16F248" w14:textId="793D471F"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C69C62F" w14:textId="77777777" w:rsidTr="006644F6">
        <w:tc>
          <w:tcPr>
            <w:tcW w:w="567" w:type="dxa"/>
          </w:tcPr>
          <w:p w14:paraId="2EF62FEE" w14:textId="1C9AEB6D"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5997908"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galeri</w:t>
            </w:r>
          </w:p>
        </w:tc>
        <w:tc>
          <w:tcPr>
            <w:tcW w:w="2693" w:type="dxa"/>
          </w:tcPr>
          <w:p w14:paraId="5BC4EAE4"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galeri berhasil dan data galeri tersebut telah dihapus</w:t>
            </w:r>
          </w:p>
        </w:tc>
        <w:tc>
          <w:tcPr>
            <w:tcW w:w="1281" w:type="dxa"/>
          </w:tcPr>
          <w:p w14:paraId="2C741581" w14:textId="74B5EC2F" w:rsidR="00862167" w:rsidRPr="009075BB" w:rsidRDefault="00862167" w:rsidP="00862167">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bl>
    <w:p w14:paraId="5F2A6927" w14:textId="77777777" w:rsidR="00862167" w:rsidRPr="00862167" w:rsidRDefault="00862167" w:rsidP="00862167">
      <w:pPr>
        <w:pStyle w:val="NoSpacing"/>
        <w:rPr>
          <w:lang w:val="id"/>
        </w:rPr>
      </w:pPr>
    </w:p>
    <w:p w14:paraId="2E5CDD02" w14:textId="71507294" w:rsidR="00DB4581" w:rsidRDefault="00862167" w:rsidP="00862167">
      <w:pPr>
        <w:pStyle w:val="BodyText"/>
        <w:ind w:left="1134"/>
      </w:pPr>
      <w:r w:rsidRPr="00862167">
        <w:t>Hasil pengu</w:t>
      </w:r>
      <w:r w:rsidR="00977B7A">
        <w:t>jian pada tabel 4.5</w:t>
      </w:r>
      <w:r w:rsidRPr="00862167">
        <w:t xml:space="preserve"> menunjukkan bahwa seluruh fungsi pada halaman galeri telah berjalan dengan baik. Sistem berhasil menampilkan daftar galeri terbaru, menampilkan detail galeri, serta mendukung penambahan, pengeditan, dan penghapusan data galeri. Setiap proses yang dilakukan memberikan notifikasi keberhasilan sesuai dengan aksi yang dijalankan. Dengan hasil pengujian yang sesuai, dapat disimpulkan bahwa fitur pengelolaan galeri telah berfungsi secara optimal.</w:t>
      </w:r>
    </w:p>
    <w:p w14:paraId="16F29255" w14:textId="77777777" w:rsidR="00862167" w:rsidRDefault="00862167" w:rsidP="00862167">
      <w:pPr>
        <w:pStyle w:val="NoSpacing"/>
        <w:rPr>
          <w:lang w:val="id"/>
        </w:rPr>
      </w:pPr>
    </w:p>
    <w:p w14:paraId="364892E0" w14:textId="56A8794E" w:rsidR="00977B7A" w:rsidRPr="00862167" w:rsidRDefault="00977B7A" w:rsidP="00977B7A">
      <w:pPr>
        <w:pStyle w:val="TabelBab4"/>
        <w:rPr>
          <w:lang w:val="id"/>
        </w:rPr>
      </w:pPr>
      <w:bookmarkStart w:id="440" w:name="_Toc195952007"/>
      <w:r>
        <w:rPr>
          <w:lang w:val="id"/>
        </w:rPr>
        <w:t xml:space="preserve">Hasil Pengujian </w:t>
      </w:r>
      <w:r w:rsidRPr="00977B7A">
        <w:rPr>
          <w:i/>
          <w:lang w:val="id"/>
        </w:rPr>
        <w:t>Blackbox</w:t>
      </w:r>
      <w:r>
        <w:rPr>
          <w:lang w:val="id"/>
        </w:rPr>
        <w:t xml:space="preserve"> Halaman </w:t>
      </w:r>
      <w:r w:rsidR="004E23EF" w:rsidRPr="004E23EF">
        <w:rPr>
          <w:i/>
          <w:lang w:val="id"/>
        </w:rPr>
        <w:t>Achievement</w:t>
      </w:r>
      <w:r>
        <w:rPr>
          <w:lang w:val="id"/>
        </w:rPr>
        <w:t xml:space="preserve"> (Admin dan Pembina)</w:t>
      </w:r>
      <w:bookmarkEnd w:id="440"/>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862167" w:rsidRPr="009075BB" w14:paraId="4BB10289" w14:textId="77777777" w:rsidTr="006644F6">
        <w:trPr>
          <w:tblHeader/>
        </w:trPr>
        <w:tc>
          <w:tcPr>
            <w:tcW w:w="523" w:type="dxa"/>
            <w:shd w:val="clear" w:color="auto" w:fill="BFBFBF" w:themeFill="background1" w:themeFillShade="BF"/>
          </w:tcPr>
          <w:p w14:paraId="0223B4FC"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E2E3B7"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146B7DA"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10804E8"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5694232A" w14:textId="77777777" w:rsidTr="006644F6">
        <w:tc>
          <w:tcPr>
            <w:tcW w:w="523" w:type="dxa"/>
          </w:tcPr>
          <w:p w14:paraId="60BB1BD5" w14:textId="750C62BB"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27A0F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tasi</w:t>
            </w:r>
          </w:p>
        </w:tc>
        <w:tc>
          <w:tcPr>
            <w:tcW w:w="2693" w:type="dxa"/>
          </w:tcPr>
          <w:p w14:paraId="5C56A407"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restasi terbaru</w:t>
            </w:r>
          </w:p>
        </w:tc>
        <w:tc>
          <w:tcPr>
            <w:tcW w:w="1281" w:type="dxa"/>
          </w:tcPr>
          <w:p w14:paraId="02DF9642" w14:textId="051DA187"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02AB0387" w14:textId="77777777" w:rsidTr="006644F6">
        <w:tc>
          <w:tcPr>
            <w:tcW w:w="523" w:type="dxa"/>
          </w:tcPr>
          <w:p w14:paraId="0C15DD27" w14:textId="353E7B16"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3DD1D1F2"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tasi</w:t>
            </w:r>
          </w:p>
        </w:tc>
        <w:tc>
          <w:tcPr>
            <w:tcW w:w="2693" w:type="dxa"/>
          </w:tcPr>
          <w:p w14:paraId="35701445"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restasi</w:t>
            </w:r>
          </w:p>
        </w:tc>
        <w:tc>
          <w:tcPr>
            <w:tcW w:w="1281" w:type="dxa"/>
          </w:tcPr>
          <w:p w14:paraId="27C66F5D" w14:textId="5AE511FF"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0273ADAC" w14:textId="77777777" w:rsidTr="006644F6">
        <w:tc>
          <w:tcPr>
            <w:tcW w:w="523" w:type="dxa"/>
          </w:tcPr>
          <w:p w14:paraId="75B3031E" w14:textId="07A5553B"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F8B9520"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prestas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8E4EDE0"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tasi tersimpan</w:t>
            </w:r>
          </w:p>
        </w:tc>
        <w:tc>
          <w:tcPr>
            <w:tcW w:w="1281" w:type="dxa"/>
          </w:tcPr>
          <w:p w14:paraId="618690F3" w14:textId="3FEE2F64"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7C2E384E" w14:textId="77777777" w:rsidTr="006644F6">
        <w:tc>
          <w:tcPr>
            <w:tcW w:w="523" w:type="dxa"/>
          </w:tcPr>
          <w:p w14:paraId="2ADA4879" w14:textId="1E99EC22"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131B0B2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prestasi dengan memasukkan seluruh input secara benar</w:t>
            </w:r>
          </w:p>
        </w:tc>
        <w:tc>
          <w:tcPr>
            <w:tcW w:w="2693" w:type="dxa"/>
          </w:tcPr>
          <w:p w14:paraId="0F877C5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perubahan status berhasil </w:t>
            </w:r>
            <w:r w:rsidRPr="009075BB">
              <w:rPr>
                <w:rFonts w:ascii="Times New Roman" w:hAnsi="Times New Roman" w:cs="Times New Roman"/>
                <w:sz w:val="24"/>
                <w:szCs w:val="24"/>
              </w:rPr>
              <w:lastRenderedPageBreak/>
              <w:t>dan data prestasi diperbarui</w:t>
            </w:r>
          </w:p>
        </w:tc>
        <w:tc>
          <w:tcPr>
            <w:tcW w:w="1281" w:type="dxa"/>
          </w:tcPr>
          <w:p w14:paraId="5BB9A650" w14:textId="3264BFE3"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lastRenderedPageBreak/>
              <w:t xml:space="preserve">Sesuai </w:t>
            </w:r>
          </w:p>
        </w:tc>
      </w:tr>
      <w:tr w:rsidR="00862167" w:rsidRPr="009075BB" w14:paraId="35F1C3D5" w14:textId="77777777" w:rsidTr="006644F6">
        <w:tc>
          <w:tcPr>
            <w:tcW w:w="523" w:type="dxa"/>
          </w:tcPr>
          <w:p w14:paraId="14330219" w14:textId="5296A4CA"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03E43301"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prestasi</w:t>
            </w:r>
          </w:p>
        </w:tc>
        <w:tc>
          <w:tcPr>
            <w:tcW w:w="2693" w:type="dxa"/>
          </w:tcPr>
          <w:p w14:paraId="6485707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prestasi berhasil dan data prestasi tersebut telah dihapus</w:t>
            </w:r>
          </w:p>
        </w:tc>
        <w:tc>
          <w:tcPr>
            <w:tcW w:w="1281" w:type="dxa"/>
          </w:tcPr>
          <w:p w14:paraId="6E39AEBF" w14:textId="6338BE9E"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bl>
    <w:p w14:paraId="128E8F7F" w14:textId="77777777" w:rsidR="00862167" w:rsidRPr="00862167" w:rsidRDefault="00862167" w:rsidP="00862167">
      <w:pPr>
        <w:pStyle w:val="NoSpacing"/>
        <w:rPr>
          <w:lang w:val="id"/>
        </w:rPr>
      </w:pPr>
    </w:p>
    <w:p w14:paraId="7AF0EAB3" w14:textId="2521A4A3" w:rsidR="00862167" w:rsidRDefault="00977B7A" w:rsidP="00862167">
      <w:pPr>
        <w:pStyle w:val="BodyText"/>
        <w:ind w:left="1134"/>
      </w:pPr>
      <w:r>
        <w:t xml:space="preserve">Hasil pengujian pada tabel 4.6 </w:t>
      </w:r>
      <w:r w:rsidR="00862167" w:rsidRPr="00862167">
        <w:t>menunjukkan bahwa seluruh fitur pada halaman prestasi telah berjalan sesuai fungsinya. Sistem dapat menampilkan daftar prestasi terbaru, melihat detail informasi prestasi, serta mendukung proses penambahan, pengeditan, dan penghapusan data prestasi. Setiap proses menampilkan notifikasi keberhasilan sesuai dengan aksi yang dilakukan. Dengan hasil pengujian yang sesuai, dapat disimpulkan bahwa fitur pengelolaan prestasi telah berfungsi dengan baik dan sesuai dengan kebutuhan pengguna.</w:t>
      </w:r>
    </w:p>
    <w:p w14:paraId="568A9228" w14:textId="77777777" w:rsidR="00862167" w:rsidRDefault="00862167" w:rsidP="00862167">
      <w:pPr>
        <w:pStyle w:val="NoSpacing"/>
        <w:rPr>
          <w:lang w:val="id"/>
        </w:rPr>
      </w:pPr>
    </w:p>
    <w:p w14:paraId="16B5C2EE" w14:textId="05B34B2D" w:rsidR="00977B7A" w:rsidRPr="00862167" w:rsidRDefault="00977B7A" w:rsidP="00977B7A">
      <w:pPr>
        <w:pStyle w:val="TabelBab4"/>
        <w:rPr>
          <w:lang w:val="id"/>
        </w:rPr>
      </w:pPr>
      <w:bookmarkStart w:id="441" w:name="_Toc195952008"/>
      <w:r>
        <w:rPr>
          <w:lang w:val="id"/>
        </w:rPr>
        <w:t xml:space="preserve">Hasil Pengujian </w:t>
      </w:r>
      <w:r w:rsidRPr="00977B7A">
        <w:rPr>
          <w:i/>
          <w:lang w:val="id"/>
        </w:rPr>
        <w:t>Blackbox</w:t>
      </w:r>
      <w:r>
        <w:rPr>
          <w:lang w:val="id"/>
        </w:rPr>
        <w:t xml:space="preserve"> Halaman </w:t>
      </w:r>
      <w:r w:rsidR="004E23EF" w:rsidRPr="004E23EF">
        <w:rPr>
          <w:i/>
          <w:lang w:val="id"/>
        </w:rPr>
        <w:t>Contact</w:t>
      </w:r>
      <w:r>
        <w:rPr>
          <w:lang w:val="id"/>
        </w:rPr>
        <w:t xml:space="preserve"> (Admin dan Pembina)</w:t>
      </w:r>
      <w:bookmarkEnd w:id="441"/>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659260D4" w14:textId="77777777" w:rsidTr="006644F6">
        <w:trPr>
          <w:tblHeader/>
        </w:trPr>
        <w:tc>
          <w:tcPr>
            <w:tcW w:w="567" w:type="dxa"/>
            <w:shd w:val="clear" w:color="auto" w:fill="BFBFBF" w:themeFill="background1" w:themeFillShade="BF"/>
          </w:tcPr>
          <w:p w14:paraId="3E557858"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FF6A823"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49D38E7" w14:textId="77777777" w:rsidR="00862167" w:rsidRPr="009075BB" w:rsidRDefault="00862167"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E9CEF39" w14:textId="77777777" w:rsidR="00862167" w:rsidRPr="009075BB" w:rsidRDefault="00862167"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7507E1CC" w14:textId="77777777" w:rsidTr="006644F6">
        <w:tc>
          <w:tcPr>
            <w:tcW w:w="567" w:type="dxa"/>
          </w:tcPr>
          <w:p w14:paraId="3B99A06C" w14:textId="6EFE4120"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AC2F4C"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kontak</w:t>
            </w:r>
          </w:p>
        </w:tc>
        <w:tc>
          <w:tcPr>
            <w:tcW w:w="2693" w:type="dxa"/>
          </w:tcPr>
          <w:p w14:paraId="5B9F24D7"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kontak terbaru</w:t>
            </w:r>
          </w:p>
        </w:tc>
        <w:tc>
          <w:tcPr>
            <w:tcW w:w="1281" w:type="dxa"/>
          </w:tcPr>
          <w:p w14:paraId="035528B9" w14:textId="4612C425"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7E82A11E" w14:textId="77777777" w:rsidTr="006644F6">
        <w:tc>
          <w:tcPr>
            <w:tcW w:w="567" w:type="dxa"/>
          </w:tcPr>
          <w:p w14:paraId="4A6E4FD7" w14:textId="6CC87CC3"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4F9B7E9"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kontak</w:t>
            </w:r>
          </w:p>
        </w:tc>
        <w:tc>
          <w:tcPr>
            <w:tcW w:w="2693" w:type="dxa"/>
          </w:tcPr>
          <w:p w14:paraId="7B11201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kontak</w:t>
            </w:r>
          </w:p>
        </w:tc>
        <w:tc>
          <w:tcPr>
            <w:tcW w:w="1281" w:type="dxa"/>
          </w:tcPr>
          <w:p w14:paraId="5B08DFE8" w14:textId="46459B90"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4191CCDF" w14:textId="77777777" w:rsidTr="006644F6">
        <w:tc>
          <w:tcPr>
            <w:tcW w:w="567" w:type="dxa"/>
          </w:tcPr>
          <w:p w14:paraId="746BF3EE" w14:textId="2F57A2BE"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C79F15C"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D2D5906"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kontak tersimpan</w:t>
            </w:r>
          </w:p>
        </w:tc>
        <w:tc>
          <w:tcPr>
            <w:tcW w:w="1281" w:type="dxa"/>
          </w:tcPr>
          <w:p w14:paraId="6FBD05BB" w14:textId="4771792D"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16AFB4F7" w14:textId="77777777" w:rsidTr="006644F6">
        <w:trPr>
          <w:trHeight w:val="1757"/>
        </w:trPr>
        <w:tc>
          <w:tcPr>
            <w:tcW w:w="567" w:type="dxa"/>
          </w:tcPr>
          <w:p w14:paraId="116D5D42" w14:textId="53C2BA20"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2B9F6314"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CA8AF4A"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kontak diperbarui</w:t>
            </w:r>
          </w:p>
        </w:tc>
        <w:tc>
          <w:tcPr>
            <w:tcW w:w="1281" w:type="dxa"/>
          </w:tcPr>
          <w:p w14:paraId="0E596621" w14:textId="00A4EB4D"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2DF62232" w14:textId="77777777" w:rsidTr="006644F6">
        <w:tc>
          <w:tcPr>
            <w:tcW w:w="567" w:type="dxa"/>
          </w:tcPr>
          <w:p w14:paraId="6DBE2B50" w14:textId="5E2CEB87"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390961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kontak</w:t>
            </w:r>
          </w:p>
        </w:tc>
        <w:tc>
          <w:tcPr>
            <w:tcW w:w="2693" w:type="dxa"/>
          </w:tcPr>
          <w:p w14:paraId="4CDBF90E"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penghapusan kontak </w:t>
            </w:r>
            <w:r w:rsidRPr="009075BB">
              <w:rPr>
                <w:rFonts w:ascii="Times New Roman" w:hAnsi="Times New Roman" w:cs="Times New Roman"/>
                <w:sz w:val="24"/>
                <w:szCs w:val="24"/>
              </w:rPr>
              <w:lastRenderedPageBreak/>
              <w:t>berhasil dan data kontak tersebut telah dihapus</w:t>
            </w:r>
          </w:p>
        </w:tc>
        <w:tc>
          <w:tcPr>
            <w:tcW w:w="1281" w:type="dxa"/>
          </w:tcPr>
          <w:p w14:paraId="2DEE671A" w14:textId="241837E7" w:rsidR="00862167" w:rsidRPr="009075BB" w:rsidRDefault="00862167" w:rsidP="00862167">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lastRenderedPageBreak/>
              <w:t xml:space="preserve">Sesuai </w:t>
            </w:r>
          </w:p>
        </w:tc>
      </w:tr>
    </w:tbl>
    <w:p w14:paraId="464B9F17" w14:textId="77777777" w:rsidR="00862167" w:rsidRDefault="00862167" w:rsidP="00862167">
      <w:pPr>
        <w:pStyle w:val="NoSpacing"/>
        <w:rPr>
          <w:lang w:val="id"/>
        </w:rPr>
      </w:pPr>
    </w:p>
    <w:p w14:paraId="34763518" w14:textId="468011AF" w:rsidR="00862167" w:rsidRDefault="00977B7A" w:rsidP="00862167">
      <w:pPr>
        <w:pStyle w:val="BodyText"/>
        <w:ind w:left="1134"/>
      </w:pPr>
      <w:r>
        <w:t xml:space="preserve">Hasil pengujian pada tabel 4.7 </w:t>
      </w:r>
      <w:r w:rsidR="00862167" w:rsidRPr="00862167">
        <w:t>menunjukkan bahwa seluruh fitur pada halaman kontak telah berfungsi dengan baik. Sistem mampu menampilkan daftar kontak terbaru, menampilkan detail informasi kontak, serta mendukung penambahan, pengeditan, dan penghapusan data kontak. Setiap aksi memberikan notifikasi keberhasilan yang sesuai, menandakan bahwa fitur pengelolaan kontak telah berjalan sesuai dengan harapan.</w:t>
      </w:r>
    </w:p>
    <w:p w14:paraId="5D6E5AD5" w14:textId="77777777" w:rsidR="00977B7A" w:rsidRDefault="00977B7A" w:rsidP="00977B7A">
      <w:pPr>
        <w:pStyle w:val="NoSpacing"/>
        <w:rPr>
          <w:lang w:val="id"/>
        </w:rPr>
      </w:pPr>
    </w:p>
    <w:p w14:paraId="79D2E0BF" w14:textId="287E75F4" w:rsidR="00977B84" w:rsidRPr="00977B84" w:rsidRDefault="00977B7A" w:rsidP="00977B7A">
      <w:pPr>
        <w:pStyle w:val="TabelBab4"/>
        <w:rPr>
          <w:lang w:val="id"/>
        </w:rPr>
      </w:pPr>
      <w:bookmarkStart w:id="442" w:name="_Toc195952009"/>
      <w:r>
        <w:rPr>
          <w:lang w:val="id"/>
        </w:rPr>
        <w:t xml:space="preserve">Hasil Pengujian </w:t>
      </w:r>
      <w:r w:rsidRPr="00977B7A">
        <w:rPr>
          <w:i/>
          <w:lang w:val="id"/>
        </w:rPr>
        <w:t>Blackbox</w:t>
      </w:r>
      <w:r>
        <w:rPr>
          <w:lang w:val="id"/>
        </w:rPr>
        <w:t xml:space="preserve"> Halaman Semester (Admin)</w:t>
      </w:r>
      <w:bookmarkEnd w:id="442"/>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48E87851" w14:textId="77777777" w:rsidTr="006644F6">
        <w:trPr>
          <w:tblHeader/>
        </w:trPr>
        <w:tc>
          <w:tcPr>
            <w:tcW w:w="567" w:type="dxa"/>
            <w:shd w:val="clear" w:color="auto" w:fill="BFBFBF" w:themeFill="background1" w:themeFillShade="BF"/>
          </w:tcPr>
          <w:p w14:paraId="1F2451D6"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F6432D1"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1FE5EFB"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68EA1F8"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977B84" w:rsidRPr="009075BB" w14:paraId="66CCC806" w14:textId="77777777" w:rsidTr="00C774AA">
        <w:trPr>
          <w:trHeight w:val="872"/>
        </w:trPr>
        <w:tc>
          <w:tcPr>
            <w:tcW w:w="567" w:type="dxa"/>
          </w:tcPr>
          <w:p w14:paraId="195C915F" w14:textId="1C04DEA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41AA1A"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semester</w:t>
            </w:r>
          </w:p>
        </w:tc>
        <w:tc>
          <w:tcPr>
            <w:tcW w:w="2693" w:type="dxa"/>
          </w:tcPr>
          <w:p w14:paraId="652770F3"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semester terbaru</w:t>
            </w:r>
          </w:p>
        </w:tc>
        <w:tc>
          <w:tcPr>
            <w:tcW w:w="1281" w:type="dxa"/>
          </w:tcPr>
          <w:p w14:paraId="3524FB63" w14:textId="1BE26A10" w:rsidR="00977B84" w:rsidRPr="009075BB" w:rsidRDefault="00977B84" w:rsidP="00977B84">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r w:rsidR="00977B84" w:rsidRPr="009075BB" w14:paraId="413A0E28" w14:textId="77777777" w:rsidTr="00C774AA">
        <w:trPr>
          <w:trHeight w:val="2199"/>
        </w:trPr>
        <w:tc>
          <w:tcPr>
            <w:tcW w:w="567" w:type="dxa"/>
          </w:tcPr>
          <w:p w14:paraId="59227DD2" w14:textId="54D1AD3F"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1B41D3DB"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76947FC"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semester tersimpan</w:t>
            </w:r>
          </w:p>
        </w:tc>
        <w:tc>
          <w:tcPr>
            <w:tcW w:w="1281" w:type="dxa"/>
          </w:tcPr>
          <w:p w14:paraId="2CFB56B4" w14:textId="4F993FD5" w:rsidR="00977B84" w:rsidRPr="009075BB" w:rsidRDefault="00977B84" w:rsidP="00977B84">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r w:rsidR="00977B84" w:rsidRPr="009075BB" w14:paraId="7D7E8575" w14:textId="77777777" w:rsidTr="00C774AA">
        <w:trPr>
          <w:trHeight w:val="2062"/>
        </w:trPr>
        <w:tc>
          <w:tcPr>
            <w:tcW w:w="567" w:type="dxa"/>
          </w:tcPr>
          <w:p w14:paraId="6B3DFB68" w14:textId="39FC1AB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43E2ADAE"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tersimpan (duplikat)</w:t>
            </w:r>
          </w:p>
        </w:tc>
        <w:tc>
          <w:tcPr>
            <w:tcW w:w="2693" w:type="dxa"/>
          </w:tcPr>
          <w:p w14:paraId="6A2DD170"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semester yang duplikat</w:t>
            </w:r>
          </w:p>
        </w:tc>
        <w:tc>
          <w:tcPr>
            <w:tcW w:w="1281" w:type="dxa"/>
          </w:tcPr>
          <w:p w14:paraId="7AC89EBC" w14:textId="42A30712" w:rsidR="00977B84" w:rsidRPr="009075BB" w:rsidRDefault="00977B84" w:rsidP="00977B84">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bl>
    <w:p w14:paraId="2C84128E" w14:textId="77777777" w:rsidR="00862167" w:rsidRDefault="00862167" w:rsidP="00862167">
      <w:pPr>
        <w:pStyle w:val="NoSpacing"/>
        <w:rPr>
          <w:lang w:val="id"/>
        </w:rPr>
      </w:pPr>
    </w:p>
    <w:p w14:paraId="31C3D3C6" w14:textId="0817A5A2" w:rsidR="00977B84" w:rsidRDefault="00977B7A" w:rsidP="00977B84">
      <w:pPr>
        <w:pStyle w:val="BodyText"/>
        <w:ind w:left="1134"/>
      </w:pPr>
      <w:r>
        <w:t xml:space="preserve">Hasil pengujian pada tabel 4.8 </w:t>
      </w:r>
      <w:r w:rsidR="00977B84" w:rsidRPr="00977B84">
        <w:t>menunjukkan bahwa fitur pada halaman semester telah berjalan sesuai dengan yang diharapkan. Sistem dapat menampilkan daftar semester terbaru, menyimpan data semester dengan input yang benar, serta menolak penambahan data yang duplikat dengan memberikan notifikasi kesalahan. Seluruh pengujian menunjukkan hasil yang sesuai, yang menandakan bahwa pengelolaan data semester pada sistem telah berfungsi dengan baik.</w:t>
      </w:r>
    </w:p>
    <w:p w14:paraId="4816A350" w14:textId="77777777" w:rsidR="00977B84" w:rsidRDefault="00977B84" w:rsidP="00977B84">
      <w:pPr>
        <w:pStyle w:val="NoSpacing"/>
        <w:rPr>
          <w:lang w:val="id"/>
        </w:rPr>
      </w:pPr>
    </w:p>
    <w:p w14:paraId="3821E899" w14:textId="4532E002" w:rsidR="00977B7A" w:rsidRDefault="00977B7A" w:rsidP="00977B7A">
      <w:pPr>
        <w:pStyle w:val="TabelBab4"/>
        <w:rPr>
          <w:lang w:val="id"/>
        </w:rPr>
      </w:pPr>
      <w:bookmarkStart w:id="443" w:name="_Toc195952010"/>
      <w:r>
        <w:rPr>
          <w:lang w:val="id"/>
        </w:rPr>
        <w:t xml:space="preserve">Hasil Pengujian </w:t>
      </w:r>
      <w:r w:rsidRPr="00977B7A">
        <w:rPr>
          <w:i/>
          <w:lang w:val="id"/>
        </w:rPr>
        <w:t>Blackbox</w:t>
      </w:r>
      <w:r>
        <w:rPr>
          <w:lang w:val="id"/>
        </w:rPr>
        <w:t xml:space="preserve"> Halaman </w:t>
      </w:r>
      <w:r w:rsidRPr="00977B7A">
        <w:rPr>
          <w:i/>
          <w:lang w:val="id"/>
        </w:rPr>
        <w:t>User</w:t>
      </w:r>
      <w:r>
        <w:rPr>
          <w:lang w:val="id"/>
        </w:rPr>
        <w:t xml:space="preserve"> (Admin)</w:t>
      </w:r>
      <w:bookmarkEnd w:id="443"/>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6B57D869" w14:textId="77777777" w:rsidTr="006644F6">
        <w:trPr>
          <w:tblHeader/>
        </w:trPr>
        <w:tc>
          <w:tcPr>
            <w:tcW w:w="567" w:type="dxa"/>
            <w:shd w:val="clear" w:color="auto" w:fill="BFBFBF" w:themeFill="background1" w:themeFillShade="BF"/>
          </w:tcPr>
          <w:p w14:paraId="0DBD639F"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5A38F19"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EB57EBB" w14:textId="77777777" w:rsidR="00977B84" w:rsidRPr="009075BB" w:rsidRDefault="00977B84"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3CBC52A" w14:textId="77777777" w:rsidR="00977B84" w:rsidRPr="009075BB" w:rsidRDefault="00977B84"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977B84" w:rsidRPr="009075BB" w14:paraId="5628D7DD" w14:textId="77777777" w:rsidTr="00C774AA">
        <w:trPr>
          <w:trHeight w:val="765"/>
        </w:trPr>
        <w:tc>
          <w:tcPr>
            <w:tcW w:w="567" w:type="dxa"/>
          </w:tcPr>
          <w:p w14:paraId="24163399" w14:textId="3204F9D6"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2C64D60"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latih dan pembina</w:t>
            </w:r>
          </w:p>
        </w:tc>
        <w:tc>
          <w:tcPr>
            <w:tcW w:w="2693" w:type="dxa"/>
          </w:tcPr>
          <w:p w14:paraId="0C9318B8"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latih dan pembina</w:t>
            </w:r>
          </w:p>
        </w:tc>
        <w:tc>
          <w:tcPr>
            <w:tcW w:w="1281" w:type="dxa"/>
          </w:tcPr>
          <w:p w14:paraId="02281135" w14:textId="73DDF26B" w:rsidR="00977B84" w:rsidRPr="009075BB" w:rsidRDefault="00977B84" w:rsidP="00977B84">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5E2E3B41" w14:textId="77777777" w:rsidTr="00C774AA">
        <w:trPr>
          <w:trHeight w:val="1130"/>
        </w:trPr>
        <w:tc>
          <w:tcPr>
            <w:tcW w:w="567" w:type="dxa"/>
          </w:tcPr>
          <w:p w14:paraId="77EE1E04" w14:textId="5D1EB0CB"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5027C83"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secara benar</w:t>
            </w:r>
          </w:p>
        </w:tc>
        <w:tc>
          <w:tcPr>
            <w:tcW w:w="2693" w:type="dxa"/>
          </w:tcPr>
          <w:p w14:paraId="4B6F6736"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tersimpan</w:t>
            </w:r>
          </w:p>
        </w:tc>
        <w:tc>
          <w:tcPr>
            <w:tcW w:w="1281" w:type="dxa"/>
          </w:tcPr>
          <w:p w14:paraId="0BD7503F" w14:textId="2272649B" w:rsidR="00977B84" w:rsidRPr="009075BB" w:rsidRDefault="00977B84" w:rsidP="00977B84">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358CC692" w14:textId="77777777" w:rsidTr="00C774AA">
        <w:trPr>
          <w:trHeight w:val="1249"/>
        </w:trPr>
        <w:tc>
          <w:tcPr>
            <w:tcW w:w="567" w:type="dxa"/>
          </w:tcPr>
          <w:p w14:paraId="2EA4198F" w14:textId="7BD0E546"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87560D5"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duplikat)</w:t>
            </w:r>
          </w:p>
        </w:tc>
        <w:tc>
          <w:tcPr>
            <w:tcW w:w="2693" w:type="dxa"/>
          </w:tcPr>
          <w:p w14:paraId="7A10BC11"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6F0BDF92" w14:textId="6AE1CCF8" w:rsidR="00977B84" w:rsidRPr="009075BB" w:rsidRDefault="00977B84" w:rsidP="00977B84">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2D8AF69B" w14:textId="77777777" w:rsidTr="00C774AA">
        <w:trPr>
          <w:trHeight w:val="1097"/>
        </w:trPr>
        <w:tc>
          <w:tcPr>
            <w:tcW w:w="567" w:type="dxa"/>
          </w:tcPr>
          <w:p w14:paraId="74AAA37B" w14:textId="371473D8" w:rsidR="00977B84" w:rsidRPr="009075BB" w:rsidRDefault="00977B84" w:rsidP="00977B84">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514E9AB9"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tetapi beda </w:t>
            </w:r>
            <w:r w:rsidRPr="009075BB">
              <w:rPr>
                <w:rFonts w:ascii="Times New Roman" w:hAnsi="Times New Roman" w:cs="Times New Roman"/>
                <w:i/>
                <w:sz w:val="24"/>
                <w:szCs w:val="24"/>
              </w:rPr>
              <w:t>role</w:t>
            </w:r>
          </w:p>
        </w:tc>
        <w:tc>
          <w:tcPr>
            <w:tcW w:w="2693" w:type="dxa"/>
          </w:tcPr>
          <w:p w14:paraId="4F927A8E" w14:textId="77777777" w:rsidR="00977B84" w:rsidRPr="009075BB" w:rsidRDefault="00977B84" w:rsidP="00977B84">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41748123" w14:textId="405BCFFA" w:rsidR="00977B84" w:rsidRPr="009075BB" w:rsidRDefault="00977B84" w:rsidP="00977B84">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bl>
    <w:p w14:paraId="2783FE3E" w14:textId="77777777" w:rsidR="00977B84" w:rsidRDefault="00977B84" w:rsidP="00977B84">
      <w:pPr>
        <w:pStyle w:val="NoSpacing"/>
        <w:rPr>
          <w:lang w:val="id"/>
        </w:rPr>
      </w:pPr>
    </w:p>
    <w:p w14:paraId="5F343714" w14:textId="21379B63" w:rsidR="00977B84" w:rsidRDefault="00977B7A" w:rsidP="00977B84">
      <w:pPr>
        <w:pStyle w:val="BodyText"/>
        <w:ind w:left="1134"/>
      </w:pPr>
      <w:r>
        <w:t>Hasil pengujian pada tabel 4.9</w:t>
      </w:r>
      <w:r w:rsidR="00977B84" w:rsidRPr="00977B84">
        <w:t xml:space="preserve"> menunjukkan bahwa seluruh fitur pada halaman </w:t>
      </w:r>
      <w:r w:rsidR="00977B84" w:rsidRPr="00977B7A">
        <w:rPr>
          <w:i/>
        </w:rPr>
        <w:t>user</w:t>
      </w:r>
      <w:r w:rsidR="00977B84" w:rsidRPr="00977B84">
        <w:t xml:space="preserve"> telah berjalan sesuai dengan fungsionalitas yang diharapkan. Sistem dapat menampilkan daftar pelatih dan pembina, menambahkan data </w:t>
      </w:r>
      <w:r w:rsidR="00977B84" w:rsidRPr="00CA35B6">
        <w:rPr>
          <w:i/>
        </w:rPr>
        <w:t>user</w:t>
      </w:r>
      <w:r w:rsidR="00977B84" w:rsidRPr="00977B84">
        <w:t xml:space="preserve"> dengan input yang benar, serta menolak penambahan user de</w:t>
      </w:r>
      <w:r w:rsidR="00977B84">
        <w:t xml:space="preserve">ngan email yang sudah terdaftar </w:t>
      </w:r>
      <w:r w:rsidR="00977B84" w:rsidRPr="00977B84">
        <w:t>baik</w:t>
      </w:r>
      <w:r w:rsidR="00977B84">
        <w:t xml:space="preserve"> yang sama maupun berbeda peran </w:t>
      </w:r>
      <w:r w:rsidR="00977B84" w:rsidRPr="00977B84">
        <w:t xml:space="preserve">dengan menampilkan notifikasi kesalahan. Hasil pengujian yang sesuai menunjukkan bahwa pengelolaan data </w:t>
      </w:r>
      <w:r w:rsidR="00977B84" w:rsidRPr="00CA35B6">
        <w:rPr>
          <w:i/>
        </w:rPr>
        <w:t>user</w:t>
      </w:r>
      <w:r w:rsidR="00977B84" w:rsidRPr="00977B84">
        <w:t xml:space="preserve"> dalam sistem telah berfungsi secara optimal.</w:t>
      </w:r>
    </w:p>
    <w:p w14:paraId="63FFFC61" w14:textId="77777777" w:rsidR="00AB542B" w:rsidRDefault="00AB542B" w:rsidP="00AB542B">
      <w:pPr>
        <w:pStyle w:val="NoSpacing"/>
        <w:rPr>
          <w:lang w:val="id"/>
        </w:rPr>
      </w:pPr>
    </w:p>
    <w:p w14:paraId="548858C0" w14:textId="7C820B43" w:rsidR="00CA35B6" w:rsidRDefault="00CA35B6" w:rsidP="00CA35B6">
      <w:pPr>
        <w:pStyle w:val="TabelBab4"/>
        <w:rPr>
          <w:lang w:val="id"/>
        </w:rPr>
      </w:pPr>
      <w:bookmarkStart w:id="444" w:name="_Toc195952011"/>
      <w:r>
        <w:rPr>
          <w:lang w:val="id"/>
        </w:rPr>
        <w:t xml:space="preserve">Hasil Pengujian </w:t>
      </w:r>
      <w:r w:rsidRPr="00CA35B6">
        <w:rPr>
          <w:i/>
          <w:lang w:val="id"/>
        </w:rPr>
        <w:t>Blackbox</w:t>
      </w:r>
      <w:r>
        <w:rPr>
          <w:lang w:val="id"/>
        </w:rPr>
        <w:t xml:space="preserve"> Halaman </w:t>
      </w:r>
      <w:r w:rsidR="004E23EF" w:rsidRPr="004E23EF">
        <w:rPr>
          <w:i/>
          <w:lang w:val="id"/>
        </w:rPr>
        <w:t>Registration</w:t>
      </w:r>
      <w:bookmarkEnd w:id="444"/>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AB542B" w:rsidRPr="009075BB" w14:paraId="4C7EF4A6" w14:textId="77777777" w:rsidTr="006644F6">
        <w:trPr>
          <w:tblHeader/>
        </w:trPr>
        <w:tc>
          <w:tcPr>
            <w:tcW w:w="567" w:type="dxa"/>
            <w:shd w:val="clear" w:color="auto" w:fill="BFBFBF" w:themeFill="background1" w:themeFillShade="BF"/>
          </w:tcPr>
          <w:p w14:paraId="0ABD83E5"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379A41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C97B25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2A058E4"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AB542B" w:rsidRPr="009075BB" w14:paraId="54F57C53" w14:textId="77777777" w:rsidTr="006644F6">
        <w:tc>
          <w:tcPr>
            <w:tcW w:w="567" w:type="dxa"/>
          </w:tcPr>
          <w:p w14:paraId="3D7C6BA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939EBD5"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semu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dengan benar</w:t>
            </w:r>
          </w:p>
        </w:tc>
        <w:tc>
          <w:tcPr>
            <w:tcW w:w="2693" w:type="dxa"/>
          </w:tcPr>
          <w:p w14:paraId="6E193D3E"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dan data pendaftar tersimpan</w:t>
            </w:r>
          </w:p>
        </w:tc>
        <w:tc>
          <w:tcPr>
            <w:tcW w:w="1281" w:type="dxa"/>
          </w:tcPr>
          <w:p w14:paraId="594F5ED2" w14:textId="12A81524"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26A10A51" w14:textId="77777777" w:rsidTr="006644F6">
        <w:tc>
          <w:tcPr>
            <w:tcW w:w="567" w:type="dxa"/>
          </w:tcPr>
          <w:p w14:paraId="68AF546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294665AA" w14:textId="18FC94BA"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Proses pendaftaran menggunakan data</w:t>
            </w:r>
            <w:r w:rsidR="004C0011">
              <w:rPr>
                <w:rFonts w:ascii="Times New Roman" w:hAnsi="Times New Roman" w:cs="Times New Roman"/>
                <w:sz w:val="24"/>
                <w:szCs w:val="24"/>
              </w:rPr>
              <w:t xml:space="preserve"> email</w:t>
            </w:r>
            <w:r w:rsidRPr="009075BB">
              <w:rPr>
                <w:rFonts w:ascii="Times New Roman" w:hAnsi="Times New Roman" w:cs="Times New Roman"/>
                <w:sz w:val="24"/>
                <w:szCs w:val="24"/>
              </w:rPr>
              <w:t xml:space="preserve"> yang bersifat duplikat</w:t>
            </w:r>
          </w:p>
        </w:tc>
        <w:tc>
          <w:tcPr>
            <w:tcW w:w="2693" w:type="dxa"/>
          </w:tcPr>
          <w:p w14:paraId="0CB6E79A"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pendaftaran yang duplikat</w:t>
            </w:r>
          </w:p>
        </w:tc>
        <w:tc>
          <w:tcPr>
            <w:tcW w:w="1281" w:type="dxa"/>
          </w:tcPr>
          <w:p w14:paraId="5FDFC54D" w14:textId="0A8199F5"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342C5BB7" w14:textId="77777777" w:rsidTr="006644F6">
        <w:tc>
          <w:tcPr>
            <w:tcW w:w="567" w:type="dxa"/>
          </w:tcPr>
          <w:p w14:paraId="0B159C1F"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57130ACE"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endaftaran yang belum diisi</w:t>
            </w:r>
          </w:p>
        </w:tc>
        <w:tc>
          <w:tcPr>
            <w:tcW w:w="2693" w:type="dxa"/>
          </w:tcPr>
          <w:p w14:paraId="10926DDC"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yang tidak valid</w:t>
            </w:r>
          </w:p>
        </w:tc>
        <w:tc>
          <w:tcPr>
            <w:tcW w:w="1281" w:type="dxa"/>
          </w:tcPr>
          <w:p w14:paraId="5C8D4F69" w14:textId="6739FB35"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7B19ECE9" w14:textId="77777777" w:rsidTr="006644F6">
        <w:tc>
          <w:tcPr>
            <w:tcW w:w="567" w:type="dxa"/>
          </w:tcPr>
          <w:p w14:paraId="24C75CE4"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4.</w:t>
            </w:r>
          </w:p>
        </w:tc>
        <w:tc>
          <w:tcPr>
            <w:tcW w:w="2835" w:type="dxa"/>
          </w:tcPr>
          <w:p w14:paraId="0F434F6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elah terdaftar</w:t>
            </w:r>
          </w:p>
        </w:tc>
        <w:tc>
          <w:tcPr>
            <w:tcW w:w="2693" w:type="dxa"/>
          </w:tcPr>
          <w:p w14:paraId="2449DB3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berisi informasi status pendaftaran</w:t>
            </w:r>
          </w:p>
        </w:tc>
        <w:tc>
          <w:tcPr>
            <w:tcW w:w="1281" w:type="dxa"/>
          </w:tcPr>
          <w:p w14:paraId="406B9AAE" w14:textId="28DA0DC7"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112B69AE" w14:textId="77777777" w:rsidTr="006644F6">
        <w:tc>
          <w:tcPr>
            <w:tcW w:w="567" w:type="dxa"/>
          </w:tcPr>
          <w:p w14:paraId="2CA28F7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7366CCED"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idak terdaftar</w:t>
            </w:r>
          </w:p>
        </w:tc>
        <w:tc>
          <w:tcPr>
            <w:tcW w:w="2693" w:type="dxa"/>
          </w:tcPr>
          <w:p w14:paraId="49D0943C"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registrasi tidak ditemukan</w:t>
            </w:r>
          </w:p>
        </w:tc>
        <w:tc>
          <w:tcPr>
            <w:tcW w:w="1281" w:type="dxa"/>
          </w:tcPr>
          <w:p w14:paraId="61D3B09D" w14:textId="100A44FC"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bl>
    <w:p w14:paraId="6E81F5BF" w14:textId="77777777" w:rsidR="00AB542B" w:rsidRPr="00AB542B" w:rsidRDefault="00AB542B" w:rsidP="00AB542B">
      <w:pPr>
        <w:pStyle w:val="NoSpacing"/>
        <w:rPr>
          <w:lang w:val="id"/>
        </w:rPr>
      </w:pPr>
    </w:p>
    <w:p w14:paraId="0C899FB5" w14:textId="44155F16" w:rsidR="00977B84" w:rsidRDefault="00CA35B6" w:rsidP="00AB542B">
      <w:pPr>
        <w:pStyle w:val="BodyText"/>
        <w:ind w:left="1134"/>
      </w:pPr>
      <w:r>
        <w:t>Hasil pengujian pada tabel 4.10</w:t>
      </w:r>
      <w:r w:rsidR="00AB542B" w:rsidRPr="00AB542B">
        <w:rPr>
          <w:color w:val="FF0000"/>
        </w:rPr>
        <w:t xml:space="preserve"> </w:t>
      </w:r>
      <w:r w:rsidR="00AB542B" w:rsidRPr="00AB542B">
        <w:t xml:space="preserve">menunjukkan bahwa fitur pada halaman pendaftaran telah berfungsi sesuai dengan yang diharapkan. </w:t>
      </w:r>
      <w:r w:rsidR="00AF111F" w:rsidRPr="00AF111F">
        <w:t>Sistem berhasil menyimpan data pendaftar yang valid, menolak data duplikat, serta menampilkan peringatan untuk input yang kosong. Fitur pengecekan status registrasi juga berfungsi dengan baik. Hal ini menunjukkan bahwa proses pendaftaran telah berjalan sesuai standar.</w:t>
      </w:r>
    </w:p>
    <w:p w14:paraId="654E730B" w14:textId="77777777" w:rsidR="00AB542B" w:rsidRDefault="00AB542B" w:rsidP="00AB542B">
      <w:pPr>
        <w:pStyle w:val="NoSpacing"/>
        <w:rPr>
          <w:lang w:val="id"/>
        </w:rPr>
      </w:pPr>
    </w:p>
    <w:p w14:paraId="2757D358" w14:textId="6E61ED4A" w:rsidR="00CA35B6" w:rsidRPr="00AB542B" w:rsidRDefault="00CA35B6" w:rsidP="00CA35B6">
      <w:pPr>
        <w:pStyle w:val="TabelBab4"/>
        <w:rPr>
          <w:lang w:val="id"/>
        </w:rPr>
      </w:pPr>
      <w:bookmarkStart w:id="445" w:name="_Toc195952012"/>
      <w:r>
        <w:rPr>
          <w:lang w:val="id"/>
        </w:rPr>
        <w:t xml:space="preserve">Hasil Pengujian </w:t>
      </w:r>
      <w:r w:rsidRPr="00CA35B6">
        <w:rPr>
          <w:i/>
          <w:lang w:val="id"/>
        </w:rPr>
        <w:t>Blackbox</w:t>
      </w:r>
      <w:r>
        <w:rPr>
          <w:lang w:val="id"/>
        </w:rPr>
        <w:t xml:space="preserve"> Halaman </w:t>
      </w:r>
      <w:r w:rsidR="004E23EF" w:rsidRPr="004E23EF">
        <w:rPr>
          <w:i/>
          <w:lang w:val="id"/>
        </w:rPr>
        <w:t>Registrant</w:t>
      </w:r>
      <w:r>
        <w:rPr>
          <w:lang w:val="id"/>
        </w:rPr>
        <w:t xml:space="preserve"> (Pelatih)</w:t>
      </w:r>
      <w:bookmarkEnd w:id="44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618D8C30" w14:textId="77777777" w:rsidTr="006644F6">
        <w:trPr>
          <w:tblHeader/>
        </w:trPr>
        <w:tc>
          <w:tcPr>
            <w:tcW w:w="567" w:type="dxa"/>
            <w:shd w:val="clear" w:color="auto" w:fill="BFBFBF" w:themeFill="background1" w:themeFillShade="BF"/>
          </w:tcPr>
          <w:p w14:paraId="6DCB34B4"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B1CCD0"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B0AFEEF"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FE2F99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744A811D" w14:textId="77777777" w:rsidTr="006644F6">
        <w:tc>
          <w:tcPr>
            <w:tcW w:w="567" w:type="dxa"/>
          </w:tcPr>
          <w:p w14:paraId="0E47FD16" w14:textId="5C622807"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AC4DAD4"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ndaftar</w:t>
            </w:r>
          </w:p>
        </w:tc>
        <w:tc>
          <w:tcPr>
            <w:tcW w:w="2693" w:type="dxa"/>
          </w:tcPr>
          <w:p w14:paraId="6D0BECCD"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ndaftar terbaru</w:t>
            </w:r>
          </w:p>
        </w:tc>
        <w:tc>
          <w:tcPr>
            <w:tcW w:w="1281" w:type="dxa"/>
          </w:tcPr>
          <w:p w14:paraId="7D8862FD" w14:textId="1F15B99F" w:rsidR="00AB542B" w:rsidRPr="009075BB" w:rsidRDefault="00AB542B" w:rsidP="00AB542B">
            <w:pPr>
              <w:pStyle w:val="NoSpacing"/>
              <w:spacing w:line="276" w:lineRule="auto"/>
              <w:jc w:val="both"/>
              <w:rPr>
                <w:rFonts w:ascii="Times New Roman" w:hAnsi="Times New Roman" w:cs="Times New Roman"/>
                <w:sz w:val="24"/>
                <w:szCs w:val="24"/>
              </w:rPr>
            </w:pPr>
            <w:r w:rsidRPr="007634BA">
              <w:rPr>
                <w:rFonts w:ascii="Times New Roman" w:hAnsi="Times New Roman" w:cs="Times New Roman"/>
                <w:sz w:val="24"/>
                <w:szCs w:val="24"/>
              </w:rPr>
              <w:t xml:space="preserve">Sesuai </w:t>
            </w:r>
          </w:p>
        </w:tc>
      </w:tr>
      <w:tr w:rsidR="00AB542B" w:rsidRPr="009075BB" w14:paraId="2206433E" w14:textId="77777777" w:rsidTr="006644F6">
        <w:tc>
          <w:tcPr>
            <w:tcW w:w="567" w:type="dxa"/>
          </w:tcPr>
          <w:p w14:paraId="69482374" w14:textId="5B6C0EAA"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F8504F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D1C39D0"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3EE2E8B5" w14:textId="5E9D6416" w:rsidR="00AB542B" w:rsidRPr="009075BB" w:rsidRDefault="00AB542B" w:rsidP="00AB542B">
            <w:pPr>
              <w:pStyle w:val="NoSpacing"/>
              <w:spacing w:line="276" w:lineRule="auto"/>
              <w:jc w:val="both"/>
              <w:rPr>
                <w:rFonts w:ascii="Times New Roman" w:hAnsi="Times New Roman" w:cs="Times New Roman"/>
                <w:sz w:val="24"/>
                <w:szCs w:val="24"/>
              </w:rPr>
            </w:pPr>
            <w:r w:rsidRPr="007634BA">
              <w:rPr>
                <w:rFonts w:ascii="Times New Roman" w:hAnsi="Times New Roman" w:cs="Times New Roman"/>
                <w:sz w:val="24"/>
                <w:szCs w:val="24"/>
              </w:rPr>
              <w:t xml:space="preserve">Sesuai </w:t>
            </w:r>
          </w:p>
        </w:tc>
      </w:tr>
    </w:tbl>
    <w:p w14:paraId="0FE5611C" w14:textId="77777777" w:rsidR="00AB542B" w:rsidRDefault="00AB542B" w:rsidP="00AB542B">
      <w:pPr>
        <w:pStyle w:val="NoSpacing"/>
        <w:rPr>
          <w:lang w:val="id"/>
        </w:rPr>
      </w:pPr>
    </w:p>
    <w:p w14:paraId="0C4A805A" w14:textId="79D5254B" w:rsidR="00AB542B" w:rsidRDefault="00CA35B6" w:rsidP="00AB542B">
      <w:pPr>
        <w:pStyle w:val="BodyText"/>
        <w:ind w:left="1134"/>
      </w:pPr>
      <w:r>
        <w:t>Hasil pengujian pada tabel 4.11</w:t>
      </w:r>
      <w:r w:rsidR="00AB542B" w:rsidRPr="00AB542B">
        <w:rPr>
          <w:color w:val="FF0000"/>
        </w:rPr>
        <w:t xml:space="preserve"> </w:t>
      </w:r>
      <w:r w:rsidR="00AB542B" w:rsidRPr="00AB542B">
        <w:t>menunjukkan bahwa fitur pada halaman pendaftar untuk pelatih telah berjalan sesuai dengan fungsinya. Sistem mampu menampilkan daftar pendaftar terbaru serta menampilkan detail informasi dari masing-masing pendaftar. Seluruh hasil pengujian menunjukkan status sesuai, yang menandakan bahwa fitur ini telah berfungsi dengan baik dan siap digunakan.</w:t>
      </w:r>
    </w:p>
    <w:p w14:paraId="23D65F0C" w14:textId="77777777" w:rsidR="00AB542B" w:rsidRDefault="00AB542B" w:rsidP="00AB542B">
      <w:pPr>
        <w:pStyle w:val="NoSpacing"/>
        <w:rPr>
          <w:lang w:val="id"/>
        </w:rPr>
      </w:pPr>
    </w:p>
    <w:p w14:paraId="0104B33F" w14:textId="321EF0BB" w:rsidR="00CA35B6" w:rsidRDefault="00CA35B6" w:rsidP="00CA35B6">
      <w:pPr>
        <w:pStyle w:val="TabelBab4"/>
        <w:rPr>
          <w:lang w:val="id"/>
        </w:rPr>
      </w:pPr>
      <w:bookmarkStart w:id="446" w:name="_Toc195952013"/>
      <w:r>
        <w:rPr>
          <w:lang w:val="id"/>
        </w:rPr>
        <w:t xml:space="preserve">Hasil Pengujian </w:t>
      </w:r>
      <w:r w:rsidRPr="00CA35B6">
        <w:rPr>
          <w:i/>
          <w:lang w:val="id"/>
        </w:rPr>
        <w:t>Blackbox</w:t>
      </w:r>
      <w:r>
        <w:rPr>
          <w:lang w:val="id"/>
        </w:rPr>
        <w:t xml:space="preserve"> Halaman Detail </w:t>
      </w:r>
      <w:r w:rsidR="004E23EF" w:rsidRPr="004E23EF">
        <w:rPr>
          <w:i/>
          <w:lang w:val="id"/>
        </w:rPr>
        <w:t>Registrant</w:t>
      </w:r>
      <w:r>
        <w:rPr>
          <w:lang w:val="id"/>
        </w:rPr>
        <w:t xml:space="preserve"> (Pelatih)</w:t>
      </w:r>
      <w:bookmarkEnd w:id="446"/>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47997BD4" w14:textId="77777777" w:rsidTr="006644F6">
        <w:trPr>
          <w:tblHeader/>
        </w:trPr>
        <w:tc>
          <w:tcPr>
            <w:tcW w:w="567" w:type="dxa"/>
            <w:shd w:val="clear" w:color="auto" w:fill="BFBFBF" w:themeFill="background1" w:themeFillShade="BF"/>
          </w:tcPr>
          <w:p w14:paraId="533126C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FA93833"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9DDADD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08628BC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2B2955B8" w14:textId="77777777" w:rsidTr="006644F6">
        <w:tc>
          <w:tcPr>
            <w:tcW w:w="567" w:type="dxa"/>
          </w:tcPr>
          <w:p w14:paraId="66305DBD" w14:textId="27C2D3A2"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88900D0"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6AF10DA4"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3CA543DD" w14:textId="52D7A0B2" w:rsidR="00AB542B" w:rsidRPr="009075BB" w:rsidRDefault="00AB542B" w:rsidP="00AB542B">
            <w:pPr>
              <w:pStyle w:val="NoSpacing"/>
              <w:spacing w:line="276" w:lineRule="auto"/>
              <w:jc w:val="both"/>
              <w:rPr>
                <w:rFonts w:ascii="Times New Roman" w:hAnsi="Times New Roman" w:cs="Times New Roman"/>
                <w:sz w:val="24"/>
                <w:szCs w:val="24"/>
              </w:rPr>
            </w:pPr>
            <w:r w:rsidRPr="00291242">
              <w:rPr>
                <w:rFonts w:ascii="Times New Roman" w:hAnsi="Times New Roman" w:cs="Times New Roman"/>
                <w:sz w:val="24"/>
                <w:szCs w:val="24"/>
              </w:rPr>
              <w:t xml:space="preserve">Sesuai </w:t>
            </w:r>
          </w:p>
        </w:tc>
      </w:tr>
      <w:tr w:rsidR="00AB542B" w:rsidRPr="009075BB" w14:paraId="61E31F49" w14:textId="77777777" w:rsidTr="006644F6">
        <w:tc>
          <w:tcPr>
            <w:tcW w:w="567" w:type="dxa"/>
          </w:tcPr>
          <w:p w14:paraId="6BCA44EA" w14:textId="7548014A"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9C2B360"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pendaftar</w:t>
            </w:r>
          </w:p>
        </w:tc>
        <w:tc>
          <w:tcPr>
            <w:tcW w:w="2693" w:type="dxa"/>
          </w:tcPr>
          <w:p w14:paraId="4D685925"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w:t>
            </w:r>
            <w:r w:rsidRPr="009075BB">
              <w:rPr>
                <w:rFonts w:ascii="Times New Roman" w:hAnsi="Times New Roman" w:cs="Times New Roman"/>
                <w:sz w:val="24"/>
                <w:szCs w:val="24"/>
              </w:rPr>
              <w:lastRenderedPageBreak/>
              <w:t>perubahan status berhasil dan data pendaftar diperbarui</w:t>
            </w:r>
          </w:p>
        </w:tc>
        <w:tc>
          <w:tcPr>
            <w:tcW w:w="1281" w:type="dxa"/>
          </w:tcPr>
          <w:p w14:paraId="3730B02A" w14:textId="72A43658" w:rsidR="00AB542B" w:rsidRPr="009075BB" w:rsidRDefault="00AB542B" w:rsidP="00AB542B">
            <w:pPr>
              <w:pStyle w:val="NoSpacing"/>
              <w:spacing w:line="276" w:lineRule="auto"/>
              <w:jc w:val="both"/>
              <w:rPr>
                <w:rFonts w:ascii="Times New Roman" w:hAnsi="Times New Roman" w:cs="Times New Roman"/>
                <w:sz w:val="24"/>
                <w:szCs w:val="24"/>
              </w:rPr>
            </w:pPr>
            <w:r w:rsidRPr="00291242">
              <w:rPr>
                <w:rFonts w:ascii="Times New Roman" w:hAnsi="Times New Roman" w:cs="Times New Roman"/>
                <w:sz w:val="24"/>
                <w:szCs w:val="24"/>
              </w:rPr>
              <w:lastRenderedPageBreak/>
              <w:t xml:space="preserve">Sesuai </w:t>
            </w:r>
          </w:p>
        </w:tc>
      </w:tr>
    </w:tbl>
    <w:p w14:paraId="18C831F4" w14:textId="77777777" w:rsidR="00AB542B" w:rsidRDefault="00AB542B" w:rsidP="00AB542B">
      <w:pPr>
        <w:pStyle w:val="NoSpacing"/>
        <w:rPr>
          <w:lang w:val="id"/>
        </w:rPr>
      </w:pPr>
    </w:p>
    <w:p w14:paraId="500E2792" w14:textId="7D18F248" w:rsidR="00AB542B" w:rsidRDefault="00AB542B" w:rsidP="00AB542B">
      <w:pPr>
        <w:pStyle w:val="BodyText"/>
        <w:ind w:left="1134"/>
      </w:pPr>
      <w:r w:rsidRPr="00AB542B">
        <w:t xml:space="preserve">Hasil </w:t>
      </w:r>
      <w:r w:rsidR="00CA35B6">
        <w:t>pengujian pada tabel 4.12</w:t>
      </w:r>
      <w:r w:rsidRPr="00AB542B">
        <w:rPr>
          <w:color w:val="FF0000"/>
        </w:rPr>
        <w:t xml:space="preserve"> </w:t>
      </w:r>
      <w:r w:rsidRPr="00AB542B">
        <w:t>menunjukkan bahwa fitur pada halaman detail pendaftar telah berfungsi dengan baik. Sistem dapat menampilkan informasi detail dari data pendaftar serta memungkinkan pelatih untuk mengubah status pendaftar dengan menampilkan notifikasi keberhasilan saat data diperbarui. Seluruh pengujian menunjukkan hasil yang sesuai, menandakan bahwa fitur ini siap digunakan dalam proses seleksi pendaftar.</w:t>
      </w:r>
    </w:p>
    <w:p w14:paraId="38E7875C" w14:textId="77777777" w:rsidR="00BF736F" w:rsidRPr="00BF736F" w:rsidRDefault="00BF736F" w:rsidP="00BF736F">
      <w:pPr>
        <w:pStyle w:val="NoSpacing"/>
        <w:rPr>
          <w:lang w:val="id"/>
        </w:rPr>
      </w:pPr>
    </w:p>
    <w:p w14:paraId="20C53F4F" w14:textId="420C476F" w:rsidR="00AB542B" w:rsidRPr="00AB542B" w:rsidRDefault="00BF736F" w:rsidP="00BF736F">
      <w:pPr>
        <w:pStyle w:val="TabelBab4"/>
        <w:rPr>
          <w:lang w:val="id"/>
        </w:rPr>
      </w:pPr>
      <w:bookmarkStart w:id="447" w:name="_Toc195952014"/>
      <w:r>
        <w:rPr>
          <w:lang w:val="id"/>
        </w:rPr>
        <w:t xml:space="preserve">Hasil Pengujian </w:t>
      </w:r>
      <w:r w:rsidRPr="00BF736F">
        <w:rPr>
          <w:i/>
          <w:lang w:val="id"/>
        </w:rPr>
        <w:t>Blackbox</w:t>
      </w:r>
      <w:r>
        <w:rPr>
          <w:lang w:val="id"/>
        </w:rPr>
        <w:t xml:space="preserve"> Halaman </w:t>
      </w:r>
      <w:r w:rsidR="00C853AA" w:rsidRPr="00C853AA">
        <w:rPr>
          <w:i/>
          <w:lang w:val="id"/>
        </w:rPr>
        <w:t>Posting</w:t>
      </w:r>
      <w:r>
        <w:rPr>
          <w:lang w:val="id"/>
        </w:rPr>
        <w:t xml:space="preserve"> (Admin, Pelatih dan Pembina)</w:t>
      </w:r>
      <w:bookmarkEnd w:id="44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1DB49DD2" w14:textId="77777777" w:rsidTr="006644F6">
        <w:trPr>
          <w:tblHeader/>
        </w:trPr>
        <w:tc>
          <w:tcPr>
            <w:tcW w:w="567" w:type="dxa"/>
            <w:shd w:val="clear" w:color="auto" w:fill="BFBFBF" w:themeFill="background1" w:themeFillShade="BF"/>
          </w:tcPr>
          <w:p w14:paraId="310A37BE"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00943E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E7E9A29"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9ECD503"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653D9174" w14:textId="77777777" w:rsidTr="006644F6">
        <w:tc>
          <w:tcPr>
            <w:tcW w:w="567" w:type="dxa"/>
          </w:tcPr>
          <w:p w14:paraId="351750F0"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A88E43F" w14:textId="5D1E7E32"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4A409F" w:rsidRPr="004A409F">
              <w:rPr>
                <w:rFonts w:ascii="Times New Roman" w:hAnsi="Times New Roman" w:cs="Times New Roman"/>
                <w:i/>
                <w:sz w:val="24"/>
                <w:szCs w:val="24"/>
              </w:rPr>
              <w:t>post</w:t>
            </w:r>
          </w:p>
        </w:tc>
        <w:tc>
          <w:tcPr>
            <w:tcW w:w="2693" w:type="dxa"/>
          </w:tcPr>
          <w:p w14:paraId="50A935A7" w14:textId="67F1306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list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067C2FAC" w14:textId="68F59C2E"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0807CB23" w14:textId="77777777" w:rsidTr="006644F6">
        <w:tc>
          <w:tcPr>
            <w:tcW w:w="567" w:type="dxa"/>
          </w:tcPr>
          <w:p w14:paraId="0602034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644A977" w14:textId="4760D7BD"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detail </w:t>
            </w:r>
            <w:r w:rsidR="004A409F" w:rsidRPr="004A409F">
              <w:rPr>
                <w:rFonts w:ascii="Times New Roman" w:hAnsi="Times New Roman" w:cs="Times New Roman"/>
                <w:i/>
                <w:sz w:val="24"/>
                <w:szCs w:val="24"/>
              </w:rPr>
              <w:t>post</w:t>
            </w:r>
          </w:p>
        </w:tc>
        <w:tc>
          <w:tcPr>
            <w:tcW w:w="2693" w:type="dxa"/>
          </w:tcPr>
          <w:p w14:paraId="6325F892" w14:textId="244052C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detail data </w:t>
            </w:r>
            <w:r w:rsidR="00C853AA" w:rsidRPr="00C853AA">
              <w:rPr>
                <w:rFonts w:ascii="Times New Roman" w:hAnsi="Times New Roman" w:cs="Times New Roman"/>
                <w:i/>
                <w:sz w:val="24"/>
                <w:szCs w:val="24"/>
              </w:rPr>
              <w:t>Posting</w:t>
            </w:r>
          </w:p>
        </w:tc>
        <w:tc>
          <w:tcPr>
            <w:tcW w:w="1281" w:type="dxa"/>
          </w:tcPr>
          <w:p w14:paraId="42BDD7AC" w14:textId="00EA105F"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0BC87A1B" w14:textId="77777777" w:rsidTr="006644F6">
        <w:tc>
          <w:tcPr>
            <w:tcW w:w="567" w:type="dxa"/>
          </w:tcPr>
          <w:p w14:paraId="2E08B58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F292EF9" w14:textId="6BF77821"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9FBD702" w14:textId="67758934"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tersimpan</w:t>
            </w:r>
          </w:p>
        </w:tc>
        <w:tc>
          <w:tcPr>
            <w:tcW w:w="1281" w:type="dxa"/>
          </w:tcPr>
          <w:p w14:paraId="1D742552" w14:textId="6A5C6F73"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5C39452D" w14:textId="77777777" w:rsidTr="006644F6">
        <w:tc>
          <w:tcPr>
            <w:tcW w:w="567" w:type="dxa"/>
          </w:tcPr>
          <w:p w14:paraId="250123F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37CCAEFD" w14:textId="1B1F8EEA"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26202F7" w14:textId="74EA8B41"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perubah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diperbarui</w:t>
            </w:r>
          </w:p>
        </w:tc>
        <w:tc>
          <w:tcPr>
            <w:tcW w:w="1281" w:type="dxa"/>
          </w:tcPr>
          <w:p w14:paraId="45189C84" w14:textId="01D98761"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3893FFB3" w14:textId="77777777" w:rsidTr="006644F6">
        <w:tc>
          <w:tcPr>
            <w:tcW w:w="567" w:type="dxa"/>
          </w:tcPr>
          <w:p w14:paraId="1C1FA54B"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0514EED7" w14:textId="7C42EFAB"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hapus data </w:t>
            </w:r>
            <w:r w:rsidR="004A409F" w:rsidRPr="004A409F">
              <w:rPr>
                <w:rFonts w:ascii="Times New Roman" w:hAnsi="Times New Roman" w:cs="Times New Roman"/>
                <w:i/>
                <w:sz w:val="24"/>
                <w:szCs w:val="24"/>
              </w:rPr>
              <w:t>post</w:t>
            </w:r>
          </w:p>
        </w:tc>
        <w:tc>
          <w:tcPr>
            <w:tcW w:w="2693" w:type="dxa"/>
          </w:tcPr>
          <w:p w14:paraId="0F1B5140" w14:textId="24F63FA8"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penghapus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berhasil d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sebut telah dihapus</w:t>
            </w:r>
          </w:p>
        </w:tc>
        <w:tc>
          <w:tcPr>
            <w:tcW w:w="1281" w:type="dxa"/>
          </w:tcPr>
          <w:p w14:paraId="2608BEFF" w14:textId="4636F476"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bl>
    <w:p w14:paraId="2151F63C" w14:textId="77777777" w:rsidR="00AB542B" w:rsidRDefault="00AB542B" w:rsidP="00AB542B">
      <w:pPr>
        <w:pStyle w:val="BodyText"/>
        <w:ind w:left="1134"/>
      </w:pPr>
    </w:p>
    <w:p w14:paraId="1D588E11" w14:textId="6805F818" w:rsidR="00AB542B" w:rsidRDefault="00AF111F" w:rsidP="00AB542B">
      <w:pPr>
        <w:pStyle w:val="BodyText"/>
        <w:ind w:left="1134"/>
      </w:pPr>
      <w:r>
        <w:t>Hasil pengujian pada t</w:t>
      </w:r>
      <w:r w:rsidRPr="00AF111F">
        <w:t xml:space="preserve">abel 4.13 menunjukkan bahwa seluruh fitur pada halaman </w:t>
      </w:r>
      <w:r w:rsidR="004A409F" w:rsidRPr="004A409F">
        <w:rPr>
          <w:i/>
        </w:rPr>
        <w:t>post</w:t>
      </w:r>
      <w:r w:rsidRPr="00AF111F">
        <w:t xml:space="preserve"> berfungsi dengan baik. Sistem mendukung penayangan, penambahan, pengeditan, dan penghapusan </w:t>
      </w:r>
      <w:r w:rsidR="00C853AA" w:rsidRPr="00C853AA">
        <w:rPr>
          <w:i/>
        </w:rPr>
        <w:t>Postingan</w:t>
      </w:r>
      <w:r w:rsidRPr="00AF111F">
        <w:t xml:space="preserve">, disertai notifikasi keberhasilan. </w:t>
      </w:r>
    </w:p>
    <w:p w14:paraId="72F7A699" w14:textId="77777777" w:rsidR="00AB542B" w:rsidRDefault="00AB542B" w:rsidP="00AB542B">
      <w:pPr>
        <w:pStyle w:val="NoSpacing"/>
        <w:rPr>
          <w:lang w:val="id"/>
        </w:rPr>
      </w:pPr>
    </w:p>
    <w:p w14:paraId="457C53D8" w14:textId="6E7B7D09" w:rsidR="00BF736F" w:rsidRPr="00AB542B" w:rsidRDefault="00BF736F" w:rsidP="00BF736F">
      <w:pPr>
        <w:pStyle w:val="TabelBab4"/>
        <w:rPr>
          <w:lang w:val="id"/>
        </w:rPr>
      </w:pPr>
      <w:bookmarkStart w:id="448" w:name="_Toc195952015"/>
      <w:r>
        <w:rPr>
          <w:lang w:val="id"/>
        </w:rPr>
        <w:t xml:space="preserve">Hasil Pengujian </w:t>
      </w:r>
      <w:r w:rsidRPr="00BF736F">
        <w:rPr>
          <w:i/>
          <w:lang w:val="id"/>
        </w:rPr>
        <w:t>Blackbox</w:t>
      </w:r>
      <w:r>
        <w:rPr>
          <w:lang w:val="id"/>
        </w:rPr>
        <w:t xml:space="preserve"> Halaman </w:t>
      </w:r>
      <w:r w:rsidR="00C853AA" w:rsidRPr="00C853AA">
        <w:rPr>
          <w:i/>
          <w:lang w:val="id"/>
        </w:rPr>
        <w:t>Posting</w:t>
      </w:r>
      <w:r>
        <w:rPr>
          <w:lang w:val="id"/>
        </w:rPr>
        <w:t xml:space="preserve"> (Anggota)</w:t>
      </w:r>
      <w:bookmarkEnd w:id="44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29145AF9" w14:textId="77777777" w:rsidTr="006644F6">
        <w:trPr>
          <w:tblHeader/>
        </w:trPr>
        <w:tc>
          <w:tcPr>
            <w:tcW w:w="567" w:type="dxa"/>
            <w:shd w:val="clear" w:color="auto" w:fill="BFBFBF" w:themeFill="background1" w:themeFillShade="BF"/>
          </w:tcPr>
          <w:p w14:paraId="68117E3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246704"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990C62A"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20F1E90"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28D64999" w14:textId="77777777" w:rsidTr="004E23EF">
        <w:trPr>
          <w:trHeight w:val="943"/>
        </w:trPr>
        <w:tc>
          <w:tcPr>
            <w:tcW w:w="567" w:type="dxa"/>
          </w:tcPr>
          <w:p w14:paraId="0CF2C213" w14:textId="77777777" w:rsidR="00AB542B" w:rsidRPr="009075BB" w:rsidRDefault="00AB542B"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80C0E8B" w14:textId="3ACFB00D"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6196DAD0" w14:textId="60B62627"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7355421D" w14:textId="0EEED40E" w:rsidR="00AB542B" w:rsidRPr="009075BB" w:rsidRDefault="00AB542B" w:rsidP="000A2272">
            <w:pPr>
              <w:pStyle w:val="NoSpacing"/>
              <w:spacing w:after="240" w:line="276" w:lineRule="auto"/>
              <w:jc w:val="both"/>
              <w:rPr>
                <w:rFonts w:ascii="Times New Roman" w:hAnsi="Times New Roman" w:cs="Times New Roman"/>
                <w:sz w:val="24"/>
                <w:szCs w:val="24"/>
              </w:rPr>
            </w:pPr>
            <w:r w:rsidRPr="00573995">
              <w:rPr>
                <w:rFonts w:ascii="Times New Roman" w:hAnsi="Times New Roman" w:cs="Times New Roman"/>
                <w:sz w:val="24"/>
                <w:szCs w:val="24"/>
              </w:rPr>
              <w:t xml:space="preserve">Sesuai </w:t>
            </w:r>
          </w:p>
        </w:tc>
      </w:tr>
      <w:tr w:rsidR="00AB542B" w:rsidRPr="009075BB" w14:paraId="4FE72EB5" w14:textId="77777777" w:rsidTr="006644F6">
        <w:tc>
          <w:tcPr>
            <w:tcW w:w="567" w:type="dxa"/>
          </w:tcPr>
          <w:p w14:paraId="3FD23E2F" w14:textId="77777777" w:rsidR="00AB542B" w:rsidRPr="009075BB" w:rsidRDefault="00AB542B" w:rsidP="000A2272">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FA87579" w14:textId="289D478F"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7CAFB271" w14:textId="024AF806" w:rsidR="00AB542B" w:rsidRPr="009075BB" w:rsidRDefault="00AB542B"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7B5D9341" w14:textId="58DEA0FA" w:rsidR="00AB542B" w:rsidRPr="009075BB" w:rsidRDefault="00AB542B" w:rsidP="000A2272">
            <w:pPr>
              <w:pStyle w:val="NoSpacing"/>
              <w:spacing w:after="240" w:line="276" w:lineRule="auto"/>
              <w:jc w:val="both"/>
              <w:rPr>
                <w:rFonts w:ascii="Times New Roman" w:hAnsi="Times New Roman" w:cs="Times New Roman"/>
                <w:sz w:val="24"/>
                <w:szCs w:val="24"/>
              </w:rPr>
            </w:pPr>
            <w:r w:rsidRPr="00573995">
              <w:rPr>
                <w:rFonts w:ascii="Times New Roman" w:hAnsi="Times New Roman" w:cs="Times New Roman"/>
                <w:sz w:val="24"/>
                <w:szCs w:val="24"/>
              </w:rPr>
              <w:t xml:space="preserve">Sesuai </w:t>
            </w:r>
          </w:p>
        </w:tc>
      </w:tr>
    </w:tbl>
    <w:p w14:paraId="66A3B2AB" w14:textId="77777777" w:rsidR="00AB542B" w:rsidRDefault="00AB542B" w:rsidP="00AB542B">
      <w:pPr>
        <w:pStyle w:val="NoSpacing"/>
        <w:rPr>
          <w:lang w:val="id"/>
        </w:rPr>
      </w:pPr>
    </w:p>
    <w:p w14:paraId="45FD1687" w14:textId="7C412848" w:rsidR="00034AF1" w:rsidRDefault="00BF736F" w:rsidP="00034AF1">
      <w:pPr>
        <w:pStyle w:val="BodyText"/>
        <w:ind w:left="1134"/>
      </w:pPr>
      <w:r>
        <w:t>Hasil pengujian pada tabel 4.14</w:t>
      </w:r>
      <w:r w:rsidR="00034AF1" w:rsidRPr="00034AF1">
        <w:t xml:space="preserve"> menunjukkan bahwa fitur pada halaman </w:t>
      </w:r>
      <w:r w:rsidR="004A409F" w:rsidRPr="004A409F">
        <w:rPr>
          <w:i/>
        </w:rPr>
        <w:t>post</w:t>
      </w:r>
      <w:r w:rsidR="00034AF1" w:rsidRPr="00034AF1">
        <w:t xml:space="preserve"> untuk anggota telah berjalan sesuai dengan yang diharapkan. Sistem berhasil menampilkan </w:t>
      </w:r>
      <w:r w:rsidR="00C853AA" w:rsidRPr="00C853AA">
        <w:rPr>
          <w:i/>
        </w:rPr>
        <w:t>Postingan</w:t>
      </w:r>
      <w:r w:rsidR="00034AF1" w:rsidRPr="00034AF1">
        <w:t xml:space="preserve"> terbaru dan memungkinkan anggota untuk mengunduh file yang terkait dengan </w:t>
      </w:r>
      <w:r w:rsidR="00C853AA" w:rsidRPr="00C853AA">
        <w:rPr>
          <w:i/>
        </w:rPr>
        <w:t>Posting</w:t>
      </w:r>
      <w:r w:rsidR="00034AF1" w:rsidRPr="00034AF1">
        <w:t xml:space="preserve"> tersebut. Seluruh hasil pengujian menunjukkan status sesuai, yang menandakan bahwa fitur ini telah berfungsi dengan baik dan siap digunakan oleh pengguna anggota.</w:t>
      </w:r>
    </w:p>
    <w:p w14:paraId="0C74539C" w14:textId="77777777" w:rsidR="006644F6" w:rsidRDefault="006644F6" w:rsidP="006644F6">
      <w:pPr>
        <w:pStyle w:val="NoSpacing"/>
        <w:rPr>
          <w:lang w:val="id"/>
        </w:rPr>
      </w:pPr>
    </w:p>
    <w:p w14:paraId="6D31D4C3" w14:textId="509D3A64" w:rsidR="00BF736F" w:rsidRPr="006644F6" w:rsidRDefault="00BF736F" w:rsidP="00BF736F">
      <w:pPr>
        <w:pStyle w:val="TabelBab4"/>
        <w:rPr>
          <w:lang w:val="id"/>
        </w:rPr>
      </w:pPr>
      <w:bookmarkStart w:id="449" w:name="_Toc195952016"/>
      <w:r>
        <w:rPr>
          <w:lang w:val="id"/>
        </w:rPr>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Admin dan Pembina)</w:t>
      </w:r>
      <w:bookmarkEnd w:id="44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0AB07683" w14:textId="77777777" w:rsidTr="006644F6">
        <w:trPr>
          <w:tblHeader/>
        </w:trPr>
        <w:tc>
          <w:tcPr>
            <w:tcW w:w="567" w:type="dxa"/>
            <w:shd w:val="clear" w:color="auto" w:fill="BFBFBF" w:themeFill="background1" w:themeFillShade="BF"/>
          </w:tcPr>
          <w:p w14:paraId="22C0B40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5C7FE49"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4730CC2"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CBD714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57ECB9B2" w14:textId="77777777" w:rsidTr="006644F6">
        <w:tc>
          <w:tcPr>
            <w:tcW w:w="567" w:type="dxa"/>
          </w:tcPr>
          <w:p w14:paraId="2EBF237B" w14:textId="68B9275A"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5C0FFBF"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82028F8"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54D058D5" w14:textId="37E0919F" w:rsidR="00FA154A" w:rsidRPr="009075BB" w:rsidRDefault="00FA154A" w:rsidP="000A2272">
            <w:pPr>
              <w:pStyle w:val="NoSpacing"/>
              <w:spacing w:after="240" w:line="276" w:lineRule="auto"/>
              <w:jc w:val="both"/>
              <w:rPr>
                <w:rFonts w:ascii="Times New Roman" w:hAnsi="Times New Roman" w:cs="Times New Roman"/>
                <w:sz w:val="24"/>
                <w:szCs w:val="24"/>
              </w:rPr>
            </w:pPr>
            <w:r w:rsidRPr="00E33F92">
              <w:rPr>
                <w:rFonts w:ascii="Times New Roman" w:hAnsi="Times New Roman" w:cs="Times New Roman"/>
                <w:sz w:val="24"/>
                <w:szCs w:val="24"/>
              </w:rPr>
              <w:t xml:space="preserve">Sesuai </w:t>
            </w:r>
          </w:p>
        </w:tc>
      </w:tr>
      <w:tr w:rsidR="00FA154A" w:rsidRPr="009075BB" w14:paraId="27C5F93F" w14:textId="77777777" w:rsidTr="006644F6">
        <w:tc>
          <w:tcPr>
            <w:tcW w:w="567" w:type="dxa"/>
          </w:tcPr>
          <w:p w14:paraId="2F9CC518" w14:textId="64F104C7"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C4204FC"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BC5F429"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7434C712" w14:textId="428F171A" w:rsidR="00FA154A" w:rsidRPr="009075BB" w:rsidRDefault="00FA154A" w:rsidP="000A2272">
            <w:pPr>
              <w:pStyle w:val="NoSpacing"/>
              <w:spacing w:after="240" w:line="276" w:lineRule="auto"/>
              <w:jc w:val="both"/>
              <w:rPr>
                <w:rFonts w:ascii="Times New Roman" w:hAnsi="Times New Roman" w:cs="Times New Roman"/>
                <w:sz w:val="24"/>
                <w:szCs w:val="24"/>
              </w:rPr>
            </w:pPr>
            <w:r w:rsidRPr="00E33F92">
              <w:rPr>
                <w:rFonts w:ascii="Times New Roman" w:hAnsi="Times New Roman" w:cs="Times New Roman"/>
                <w:sz w:val="24"/>
                <w:szCs w:val="24"/>
              </w:rPr>
              <w:t xml:space="preserve">Sesuai </w:t>
            </w:r>
          </w:p>
        </w:tc>
      </w:tr>
      <w:tr w:rsidR="00FA154A" w:rsidRPr="009075BB" w14:paraId="365C429D" w14:textId="77777777" w:rsidTr="004E23EF">
        <w:trPr>
          <w:trHeight w:val="1681"/>
        </w:trPr>
        <w:tc>
          <w:tcPr>
            <w:tcW w:w="567" w:type="dxa"/>
          </w:tcPr>
          <w:p w14:paraId="70F7BB87" w14:textId="00891924" w:rsidR="00FA154A" w:rsidRPr="009075BB" w:rsidRDefault="00FA154A" w:rsidP="000A2272">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AE21B7B"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diri (nama, email) dengan memasukkan seluruh input secara benar</w:t>
            </w:r>
          </w:p>
        </w:tc>
        <w:tc>
          <w:tcPr>
            <w:tcW w:w="2693" w:type="dxa"/>
          </w:tcPr>
          <w:p w14:paraId="7F453E2F" w14:textId="77777777" w:rsidR="00FA154A" w:rsidRPr="009075BB" w:rsidRDefault="00FA154A" w:rsidP="000A2272">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1E6F7EB2" w14:textId="7951916A" w:rsidR="00FA154A" w:rsidRPr="009075BB" w:rsidRDefault="00FA154A" w:rsidP="000A2272">
            <w:pPr>
              <w:pStyle w:val="NoSpacing"/>
              <w:spacing w:after="240" w:line="276" w:lineRule="auto"/>
              <w:jc w:val="both"/>
              <w:rPr>
                <w:rFonts w:ascii="Times New Roman" w:hAnsi="Times New Roman" w:cs="Times New Roman"/>
                <w:sz w:val="24"/>
                <w:szCs w:val="24"/>
              </w:rPr>
            </w:pPr>
            <w:r w:rsidRPr="00E33F92">
              <w:rPr>
                <w:rFonts w:ascii="Times New Roman" w:hAnsi="Times New Roman" w:cs="Times New Roman"/>
                <w:sz w:val="24"/>
                <w:szCs w:val="24"/>
              </w:rPr>
              <w:t xml:space="preserve">Sesuai </w:t>
            </w:r>
          </w:p>
        </w:tc>
      </w:tr>
    </w:tbl>
    <w:p w14:paraId="0E55FF16" w14:textId="3BE3870C" w:rsidR="00034AF1" w:rsidRDefault="00034AF1" w:rsidP="00034AF1">
      <w:pPr>
        <w:pStyle w:val="NoSpacing"/>
        <w:rPr>
          <w:color w:val="FF0000"/>
          <w:lang w:val="id"/>
        </w:rPr>
      </w:pPr>
    </w:p>
    <w:p w14:paraId="26963C3E" w14:textId="7D2F3ED7" w:rsidR="006644F6" w:rsidRDefault="00BF736F" w:rsidP="006644F6">
      <w:pPr>
        <w:pStyle w:val="BodyText"/>
        <w:ind w:left="1134"/>
        <w:rPr>
          <w:color w:val="auto"/>
        </w:rPr>
      </w:pPr>
      <w:r>
        <w:rPr>
          <w:color w:val="auto"/>
        </w:rPr>
        <w:t xml:space="preserve">Hasil pengujian pada tabel 4.15 </w:t>
      </w:r>
      <w:r w:rsidR="006644F6" w:rsidRPr="006644F6">
        <w:rPr>
          <w:color w:val="auto"/>
        </w:rPr>
        <w:t xml:space="preserve">menunjukkan bahwa fitur pada halaman profil untuk admin dan pembina telah berfungsi dengan baik. Sistem mampu memproses perubahan </w:t>
      </w:r>
      <w:r w:rsidR="006644F6" w:rsidRPr="00BF736F">
        <w:rPr>
          <w:i/>
          <w:color w:val="auto"/>
        </w:rPr>
        <w:t>password</w:t>
      </w:r>
      <w:r w:rsidR="006644F6" w:rsidRPr="006644F6">
        <w:rPr>
          <w:color w:val="auto"/>
        </w:rPr>
        <w:t xml:space="preserve"> dengan input yang benar, </w:t>
      </w:r>
      <w:r w:rsidR="006644F6" w:rsidRPr="006644F6">
        <w:rPr>
          <w:color w:val="auto"/>
        </w:rPr>
        <w:lastRenderedPageBreak/>
        <w:t>memberikan peringatan saat password baru sama dengan yang lama, serta memperbarui data diri seperti nama dan email dengan sukses. Seluruh pengujian menunjukkan hasil yang sesuai, yang mengindikasikan bahwa fitur pengelolaan profil telah berjalan optimal.</w:t>
      </w:r>
    </w:p>
    <w:p w14:paraId="7F90B6AF" w14:textId="77777777" w:rsidR="006644F6" w:rsidRDefault="006644F6" w:rsidP="006644F6">
      <w:pPr>
        <w:pStyle w:val="NoSpacing"/>
        <w:rPr>
          <w:lang w:val="id"/>
        </w:rPr>
      </w:pPr>
    </w:p>
    <w:p w14:paraId="188AC9B3" w14:textId="4F876A3C" w:rsidR="00BF736F" w:rsidRPr="006644F6" w:rsidRDefault="00BF736F" w:rsidP="00BF736F">
      <w:pPr>
        <w:pStyle w:val="TabelBab4"/>
        <w:rPr>
          <w:lang w:val="id"/>
        </w:rPr>
      </w:pPr>
      <w:bookmarkStart w:id="450" w:name="_Toc195952017"/>
      <w:r>
        <w:rPr>
          <w:lang w:val="id"/>
        </w:rPr>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Pelatih)</w:t>
      </w:r>
      <w:bookmarkEnd w:id="450"/>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222929BB" w14:textId="77777777" w:rsidTr="006644F6">
        <w:trPr>
          <w:tblHeader/>
        </w:trPr>
        <w:tc>
          <w:tcPr>
            <w:tcW w:w="567" w:type="dxa"/>
            <w:shd w:val="clear" w:color="auto" w:fill="BFBFBF" w:themeFill="background1" w:themeFillShade="BF"/>
          </w:tcPr>
          <w:p w14:paraId="37EEC80A"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E7CFB1A"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BB9FB9E"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8F6E12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671F7CB4" w14:textId="77777777" w:rsidTr="004E23EF">
        <w:trPr>
          <w:trHeight w:val="1844"/>
        </w:trPr>
        <w:tc>
          <w:tcPr>
            <w:tcW w:w="567" w:type="dxa"/>
          </w:tcPr>
          <w:p w14:paraId="2032AF1F" w14:textId="67D0F946"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5374F6FA"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933AFEF"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5EF138DE" w14:textId="6D98DF8E"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2F9E23F7" w14:textId="77777777" w:rsidTr="00C774AA">
        <w:trPr>
          <w:trHeight w:val="1854"/>
        </w:trPr>
        <w:tc>
          <w:tcPr>
            <w:tcW w:w="567" w:type="dxa"/>
          </w:tcPr>
          <w:p w14:paraId="3E000059" w14:textId="7E9D3F9E"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11A32F2"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password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52134E0"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65F62960" w14:textId="5388EA88"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70E1669D" w14:textId="77777777" w:rsidTr="004E23EF">
        <w:trPr>
          <w:trHeight w:val="1639"/>
        </w:trPr>
        <w:tc>
          <w:tcPr>
            <w:tcW w:w="567" w:type="dxa"/>
          </w:tcPr>
          <w:p w14:paraId="60D67745" w14:textId="6C070B24"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1EAA8948"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F614243"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137B32C" w14:textId="275A3DFB"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6F789248" w14:textId="77777777" w:rsidTr="00C774AA">
        <w:trPr>
          <w:trHeight w:val="1537"/>
        </w:trPr>
        <w:tc>
          <w:tcPr>
            <w:tcW w:w="567" w:type="dxa"/>
          </w:tcPr>
          <w:p w14:paraId="122A87C1" w14:textId="61549EFA"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04A6AE31"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9752E53"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6F7ED32F" w14:textId="00438B20"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bl>
    <w:p w14:paraId="004673D1" w14:textId="77777777" w:rsidR="00AF111F" w:rsidRDefault="00AF111F" w:rsidP="00AF111F">
      <w:pPr>
        <w:pStyle w:val="BodyText"/>
        <w:ind w:left="1134"/>
      </w:pPr>
    </w:p>
    <w:p w14:paraId="7EF030AF" w14:textId="31457AF2" w:rsidR="00FA154A" w:rsidRDefault="00BF736F" w:rsidP="00AF111F">
      <w:pPr>
        <w:pStyle w:val="BodyText"/>
        <w:ind w:left="1134"/>
      </w:pPr>
      <w:r>
        <w:t xml:space="preserve">Hasil pengujian pada tabel 4.16 </w:t>
      </w:r>
      <w:r w:rsidR="00FA154A" w:rsidRPr="00FA154A">
        <w:t>menunjukkan bahwa fitur pada halaman profil untuk pelatih telah berfungsi dengan baik. Sistem berhasil memproses perubahan password dengan input yang benar, memberikan peringatan saat password baru sama dengan yang lama, serta mendukung pembaruan data diri seperti nama, email, dan bagian. Semua proses menampilkan notifikasi keberhasilan yang sesuai, sehingga fitur ini dinyatakan telah berjalan optimal.</w:t>
      </w:r>
    </w:p>
    <w:p w14:paraId="67186955" w14:textId="77777777" w:rsidR="00FA154A" w:rsidRDefault="00FA154A" w:rsidP="00FA154A">
      <w:pPr>
        <w:pStyle w:val="NoSpacing"/>
        <w:rPr>
          <w:lang w:val="id"/>
        </w:rPr>
      </w:pPr>
    </w:p>
    <w:p w14:paraId="518A6124" w14:textId="1D7C4F49" w:rsidR="00BF736F" w:rsidRDefault="00BF736F" w:rsidP="00BF736F">
      <w:pPr>
        <w:pStyle w:val="TabelBab4"/>
        <w:rPr>
          <w:lang w:val="id"/>
        </w:rPr>
      </w:pPr>
      <w:bookmarkStart w:id="451" w:name="_Toc195952018"/>
      <w:r>
        <w:rPr>
          <w:lang w:val="id"/>
        </w:rPr>
        <w:lastRenderedPageBreak/>
        <w:t xml:space="preserve">Hasil Pengujian </w:t>
      </w:r>
      <w:r w:rsidRPr="00BF736F">
        <w:rPr>
          <w:i/>
          <w:lang w:val="id"/>
        </w:rPr>
        <w:t>Blackbox</w:t>
      </w:r>
      <w:r>
        <w:rPr>
          <w:lang w:val="id"/>
        </w:rPr>
        <w:t xml:space="preserve"> Halaman </w:t>
      </w:r>
      <w:r w:rsidR="004E23EF" w:rsidRPr="004E23EF">
        <w:rPr>
          <w:i/>
          <w:lang w:val="id"/>
        </w:rPr>
        <w:t>Profile</w:t>
      </w:r>
      <w:r>
        <w:rPr>
          <w:lang w:val="id"/>
        </w:rPr>
        <w:t xml:space="preserve"> (Anggota)</w:t>
      </w:r>
      <w:bookmarkEnd w:id="45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0CCAC9F6" w14:textId="77777777" w:rsidTr="00656D26">
        <w:trPr>
          <w:tblHeader/>
        </w:trPr>
        <w:tc>
          <w:tcPr>
            <w:tcW w:w="567" w:type="dxa"/>
            <w:shd w:val="clear" w:color="auto" w:fill="BFBFBF" w:themeFill="background1" w:themeFillShade="BF"/>
          </w:tcPr>
          <w:p w14:paraId="770A964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C33DC03"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C8C3E2D"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B3A0B28"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0D6053B4" w14:textId="77777777" w:rsidTr="00656D26">
        <w:tc>
          <w:tcPr>
            <w:tcW w:w="567" w:type="dxa"/>
          </w:tcPr>
          <w:p w14:paraId="5AB2A05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1BDBF0A"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7569429"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0F7EC536"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FA154A" w:rsidRPr="009075BB" w14:paraId="06C591C8" w14:textId="77777777" w:rsidTr="00656D26">
        <w:tc>
          <w:tcPr>
            <w:tcW w:w="567" w:type="dxa"/>
          </w:tcPr>
          <w:p w14:paraId="4377E4E0"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9943FF6"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766B15B"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39AEECF7"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FA154A" w:rsidRPr="009075BB" w14:paraId="48C32AF9" w14:textId="77777777" w:rsidTr="00656D26">
        <w:tc>
          <w:tcPr>
            <w:tcW w:w="567" w:type="dxa"/>
          </w:tcPr>
          <w:p w14:paraId="64765529"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AADE5E1"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C58B65D"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258EE8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FA154A" w:rsidRPr="009075BB" w14:paraId="20245028" w14:textId="77777777" w:rsidTr="007353DB">
        <w:trPr>
          <w:trHeight w:val="1552"/>
        </w:trPr>
        <w:tc>
          <w:tcPr>
            <w:tcW w:w="567" w:type="dxa"/>
          </w:tcPr>
          <w:p w14:paraId="02547751"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D71FE44"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kelas,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9347E7A"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0DE4DDF9"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5AA7301" w14:textId="77777777" w:rsidR="00FA154A" w:rsidRDefault="00FA154A" w:rsidP="00FA154A">
      <w:pPr>
        <w:pStyle w:val="NoSpacing"/>
        <w:rPr>
          <w:lang w:val="id"/>
        </w:rPr>
      </w:pPr>
    </w:p>
    <w:p w14:paraId="2C23D8F0" w14:textId="2573F4B5" w:rsidR="00FA154A" w:rsidRDefault="00BF736F" w:rsidP="00FA154A">
      <w:pPr>
        <w:pStyle w:val="BodyText"/>
        <w:ind w:left="1134"/>
      </w:pPr>
      <w:r>
        <w:t xml:space="preserve">Hasil pengujian pada tabel 4.17 </w:t>
      </w:r>
      <w:r w:rsidR="00FA154A" w:rsidRPr="00FA154A">
        <w:t>menunjukkan bahwa fitur pada halaman profil untuk anggota telah berjalan dengan baik. Sistem berhasil memproses perubahan password dengan benar, menolak penggunaan password baru yang sama dengan password lama, serta memungkinkan anggota untuk memperbarui data diri seperti nama, email, kelas, dan bagian. Semua fungsi memberikan notifikasi sesuai dengan aksi yang dilakukan, sehingga fitur profil dinyatakan telah berfungsi optimal dan siap digunakan.</w:t>
      </w:r>
    </w:p>
    <w:p w14:paraId="53077441" w14:textId="77777777" w:rsidR="00FA154A" w:rsidRDefault="00FA154A" w:rsidP="00FA154A">
      <w:pPr>
        <w:pStyle w:val="NoSpacing"/>
        <w:rPr>
          <w:lang w:val="id"/>
        </w:rPr>
      </w:pPr>
    </w:p>
    <w:p w14:paraId="6C7F792D" w14:textId="708AAA72" w:rsidR="00BF736F" w:rsidRPr="00FA154A" w:rsidRDefault="00BF736F" w:rsidP="00BF736F">
      <w:pPr>
        <w:pStyle w:val="TabelBab4"/>
        <w:rPr>
          <w:lang w:val="id"/>
        </w:rPr>
      </w:pPr>
      <w:bookmarkStart w:id="452" w:name="_Toc195952019"/>
      <w:r>
        <w:rPr>
          <w:lang w:val="id"/>
        </w:rPr>
        <w:t xml:space="preserve">Hasil Pengujian </w:t>
      </w:r>
      <w:r w:rsidRPr="00BF736F">
        <w:rPr>
          <w:i/>
          <w:lang w:val="id"/>
        </w:rPr>
        <w:t>Blackbox</w:t>
      </w:r>
      <w:r>
        <w:rPr>
          <w:lang w:val="id"/>
        </w:rPr>
        <w:t xml:space="preserve"> Halaman </w:t>
      </w:r>
      <w:r w:rsidR="004E23EF" w:rsidRPr="004E23EF">
        <w:rPr>
          <w:i/>
          <w:lang w:val="id"/>
        </w:rPr>
        <w:t>Presence</w:t>
      </w:r>
      <w:r>
        <w:rPr>
          <w:lang w:val="id"/>
        </w:rPr>
        <w:t xml:space="preserve"> (Admin dan Pelatih)</w:t>
      </w:r>
      <w:bookmarkEnd w:id="452"/>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72FA9955" w14:textId="77777777" w:rsidTr="00656D26">
        <w:trPr>
          <w:tblHeader/>
        </w:trPr>
        <w:tc>
          <w:tcPr>
            <w:tcW w:w="567" w:type="dxa"/>
            <w:shd w:val="clear" w:color="auto" w:fill="BFBFBF" w:themeFill="background1" w:themeFillShade="BF"/>
          </w:tcPr>
          <w:p w14:paraId="1C3D1001"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D9BAB8F"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8118BCE"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42D253F"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77B6B258" w14:textId="77777777" w:rsidTr="007353DB">
        <w:trPr>
          <w:trHeight w:val="797"/>
        </w:trPr>
        <w:tc>
          <w:tcPr>
            <w:tcW w:w="567" w:type="dxa"/>
          </w:tcPr>
          <w:p w14:paraId="12D93B9B"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2D0682D"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0039490A"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30B3AB13" w14:textId="37755ECA"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3D55FF28" w14:textId="77777777" w:rsidTr="007353DB">
        <w:trPr>
          <w:trHeight w:val="1430"/>
        </w:trPr>
        <w:tc>
          <w:tcPr>
            <w:tcW w:w="567" w:type="dxa"/>
          </w:tcPr>
          <w:p w14:paraId="36E4DC45"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4E3181D"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mbuatan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720CA3C"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ensi tersimpan</w:t>
            </w:r>
          </w:p>
        </w:tc>
        <w:tc>
          <w:tcPr>
            <w:tcW w:w="1281" w:type="dxa"/>
          </w:tcPr>
          <w:p w14:paraId="5FFB0E07" w14:textId="34BE03AE"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2EB23F45" w14:textId="77777777" w:rsidTr="007353DB">
        <w:trPr>
          <w:trHeight w:val="1150"/>
        </w:trPr>
        <w:tc>
          <w:tcPr>
            <w:tcW w:w="567" w:type="dxa"/>
          </w:tcPr>
          <w:p w14:paraId="272A687D"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3.</w:t>
            </w:r>
          </w:p>
        </w:tc>
        <w:tc>
          <w:tcPr>
            <w:tcW w:w="2835" w:type="dxa"/>
          </w:tcPr>
          <w:p w14:paraId="20F75DC7"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resesnsi yang belum diisi</w:t>
            </w:r>
          </w:p>
        </w:tc>
        <w:tc>
          <w:tcPr>
            <w:tcW w:w="2693" w:type="dxa"/>
          </w:tcPr>
          <w:p w14:paraId="4CD55104"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formulir dengan input presensi yang tidak valid</w:t>
            </w:r>
          </w:p>
        </w:tc>
        <w:tc>
          <w:tcPr>
            <w:tcW w:w="1281" w:type="dxa"/>
          </w:tcPr>
          <w:p w14:paraId="2E91E95C" w14:textId="2D639CEC"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3614B243" w14:textId="77777777" w:rsidTr="007353DB">
        <w:trPr>
          <w:trHeight w:val="752"/>
        </w:trPr>
        <w:tc>
          <w:tcPr>
            <w:tcW w:w="567" w:type="dxa"/>
          </w:tcPr>
          <w:p w14:paraId="07321389"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27241D9A"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2F906494"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516F4E1E" w14:textId="33C260A1"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bl>
    <w:p w14:paraId="6A18CF30" w14:textId="77777777" w:rsidR="00FA154A" w:rsidRDefault="00FA154A" w:rsidP="00FA154A">
      <w:pPr>
        <w:pStyle w:val="NoSpacing"/>
        <w:rPr>
          <w:lang w:val="id"/>
        </w:rPr>
      </w:pPr>
    </w:p>
    <w:p w14:paraId="11AECA46" w14:textId="7B57C496" w:rsidR="00FA154A" w:rsidRDefault="00BF736F" w:rsidP="00FA154A">
      <w:pPr>
        <w:pStyle w:val="BodyText"/>
        <w:ind w:left="1134"/>
      </w:pPr>
      <w:r>
        <w:t>Hasil pengujian pada tabel 4.18</w:t>
      </w:r>
      <w:r w:rsidR="00FA154A" w:rsidRPr="00FA154A">
        <w:rPr>
          <w:color w:val="FF0000"/>
        </w:rPr>
        <w:t xml:space="preserve"> </w:t>
      </w:r>
      <w:r w:rsidR="00FA154A" w:rsidRPr="00FA154A">
        <w:t xml:space="preserve">menunjukkan bahwa fitur pada halaman presensi untuk admin dan pelatih telah berjalan sesuai dengan yang diharapkan. </w:t>
      </w:r>
      <w:r w:rsidR="00AF111F" w:rsidRPr="00AF111F">
        <w:t>Sistem berhasil menampilkan data presensi, menyimpan input yang valid, serta memberi peringatan untuk input yang kosong. Fitur detail presensi juga berfungsi baik, menandakan bahwa fitur ini siap digunakan dalam operasional sistem.</w:t>
      </w:r>
    </w:p>
    <w:p w14:paraId="5732E6D3" w14:textId="77777777" w:rsidR="00715250" w:rsidRDefault="00715250" w:rsidP="00715250">
      <w:pPr>
        <w:pStyle w:val="NoSpacing"/>
        <w:rPr>
          <w:lang w:val="id"/>
        </w:rPr>
      </w:pPr>
    </w:p>
    <w:p w14:paraId="7882E7C6" w14:textId="6CA7B400" w:rsidR="00BF736F" w:rsidRPr="00715250" w:rsidRDefault="00BF736F" w:rsidP="00BF736F">
      <w:pPr>
        <w:pStyle w:val="TabelBab4"/>
        <w:rPr>
          <w:lang w:val="id"/>
        </w:rPr>
      </w:pPr>
      <w:bookmarkStart w:id="453" w:name="_Toc195952020"/>
      <w:r>
        <w:rPr>
          <w:lang w:val="id"/>
        </w:rPr>
        <w:t xml:space="preserve">Hasil Pengujian </w:t>
      </w:r>
      <w:r w:rsidRPr="00BF736F">
        <w:rPr>
          <w:i/>
          <w:lang w:val="id"/>
        </w:rPr>
        <w:t>Blackbox</w:t>
      </w:r>
      <w:r>
        <w:rPr>
          <w:lang w:val="id"/>
        </w:rPr>
        <w:t xml:space="preserve"> Halaman </w:t>
      </w:r>
      <w:r w:rsidR="004E23EF" w:rsidRPr="004E23EF">
        <w:rPr>
          <w:i/>
          <w:lang w:val="id"/>
        </w:rPr>
        <w:t>Presence</w:t>
      </w:r>
      <w:r>
        <w:rPr>
          <w:lang w:val="id"/>
        </w:rPr>
        <w:t xml:space="preserve"> (Pembina)</w:t>
      </w:r>
      <w:bookmarkEnd w:id="45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295F40" w14:textId="77777777" w:rsidTr="00656D26">
        <w:trPr>
          <w:tblHeader/>
        </w:trPr>
        <w:tc>
          <w:tcPr>
            <w:tcW w:w="567" w:type="dxa"/>
            <w:shd w:val="clear" w:color="auto" w:fill="BFBFBF" w:themeFill="background1" w:themeFillShade="BF"/>
          </w:tcPr>
          <w:p w14:paraId="1F528EBA"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D3A3D21"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E47E05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6777DFF"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05194971" w14:textId="77777777" w:rsidTr="007353DB">
        <w:trPr>
          <w:trHeight w:val="912"/>
        </w:trPr>
        <w:tc>
          <w:tcPr>
            <w:tcW w:w="567" w:type="dxa"/>
          </w:tcPr>
          <w:p w14:paraId="3B37FC42" w14:textId="3BE6DE66"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DD539EE"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281C4404"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5F6A1E4D" w14:textId="3963C12F" w:rsidR="00715250" w:rsidRPr="009075BB" w:rsidRDefault="00715250" w:rsidP="00715250">
            <w:pPr>
              <w:pStyle w:val="NoSpacing"/>
              <w:spacing w:line="276" w:lineRule="auto"/>
              <w:jc w:val="both"/>
              <w:rPr>
                <w:rFonts w:ascii="Times New Roman" w:hAnsi="Times New Roman" w:cs="Times New Roman"/>
                <w:sz w:val="24"/>
                <w:szCs w:val="24"/>
              </w:rPr>
            </w:pPr>
            <w:r w:rsidRPr="006E293C">
              <w:rPr>
                <w:rFonts w:ascii="Times New Roman" w:hAnsi="Times New Roman" w:cs="Times New Roman"/>
                <w:sz w:val="24"/>
                <w:szCs w:val="24"/>
              </w:rPr>
              <w:t xml:space="preserve">Sesuai </w:t>
            </w:r>
          </w:p>
        </w:tc>
      </w:tr>
      <w:tr w:rsidR="00715250" w:rsidRPr="009075BB" w14:paraId="395D9BE8" w14:textId="77777777" w:rsidTr="007353DB">
        <w:trPr>
          <w:trHeight w:val="839"/>
        </w:trPr>
        <w:tc>
          <w:tcPr>
            <w:tcW w:w="567" w:type="dxa"/>
          </w:tcPr>
          <w:p w14:paraId="362322E2" w14:textId="3CE8B303"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7CFDFFBB"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37489BA6"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77880CBD" w14:textId="174DF3FD" w:rsidR="00715250" w:rsidRPr="009075BB" w:rsidRDefault="00715250" w:rsidP="00715250">
            <w:pPr>
              <w:pStyle w:val="NoSpacing"/>
              <w:spacing w:line="276" w:lineRule="auto"/>
              <w:jc w:val="both"/>
              <w:rPr>
                <w:rFonts w:ascii="Times New Roman" w:hAnsi="Times New Roman" w:cs="Times New Roman"/>
                <w:sz w:val="24"/>
                <w:szCs w:val="24"/>
              </w:rPr>
            </w:pPr>
            <w:r w:rsidRPr="006E293C">
              <w:rPr>
                <w:rFonts w:ascii="Times New Roman" w:hAnsi="Times New Roman" w:cs="Times New Roman"/>
                <w:sz w:val="24"/>
                <w:szCs w:val="24"/>
              </w:rPr>
              <w:t xml:space="preserve">Sesuai </w:t>
            </w:r>
          </w:p>
        </w:tc>
      </w:tr>
    </w:tbl>
    <w:p w14:paraId="6964FDC7" w14:textId="77777777" w:rsidR="00FA154A" w:rsidRPr="0044503B" w:rsidRDefault="00FA154A" w:rsidP="00FA154A">
      <w:pPr>
        <w:pStyle w:val="NoSpacing"/>
        <w:rPr>
          <w:sz w:val="24"/>
          <w:lang w:val="id"/>
        </w:rPr>
      </w:pPr>
    </w:p>
    <w:p w14:paraId="1DE40976" w14:textId="25677645" w:rsidR="00715250" w:rsidRDefault="0044503B" w:rsidP="00715250">
      <w:pPr>
        <w:pStyle w:val="BodyText"/>
        <w:ind w:left="1134"/>
      </w:pPr>
      <w:r w:rsidRPr="0044503B">
        <w:t>Hasil pengujian pada Tabel 4.19 menunjukkan bahwa fitur presensi untuk pembina berfungsi dengan baik. Sistem berhasil menampilkan daftar dan detail presensi, dengan seluruh hasil pengujian menunjukkan status sesuai. Hal ini menandakan bahwa fitur tersebut siap digunakan oleh pengguna dengan peran pembina.</w:t>
      </w:r>
    </w:p>
    <w:p w14:paraId="56F1A438" w14:textId="77777777" w:rsidR="00715250" w:rsidRDefault="00715250" w:rsidP="00715250">
      <w:pPr>
        <w:pStyle w:val="NoSpacing"/>
        <w:rPr>
          <w:lang w:val="id"/>
        </w:rPr>
      </w:pPr>
    </w:p>
    <w:p w14:paraId="7BF0C730" w14:textId="18BD5D4D" w:rsidR="00BF736F" w:rsidRPr="00715250" w:rsidRDefault="00BF736F" w:rsidP="00BF736F">
      <w:pPr>
        <w:pStyle w:val="TabelBab4"/>
        <w:rPr>
          <w:lang w:val="id"/>
        </w:rPr>
      </w:pPr>
      <w:bookmarkStart w:id="454" w:name="_Toc195952021"/>
      <w:r>
        <w:rPr>
          <w:lang w:val="id"/>
        </w:rPr>
        <w:t xml:space="preserve">Hasil Pengujian </w:t>
      </w:r>
      <w:r w:rsidRPr="00BF736F">
        <w:rPr>
          <w:i/>
          <w:lang w:val="id"/>
        </w:rPr>
        <w:t>Blackbox</w:t>
      </w:r>
      <w:r>
        <w:rPr>
          <w:lang w:val="id"/>
        </w:rPr>
        <w:t xml:space="preserve"> Halaman </w:t>
      </w:r>
      <w:r w:rsidR="004E23EF" w:rsidRPr="004E23EF">
        <w:rPr>
          <w:i/>
          <w:lang w:val="id"/>
        </w:rPr>
        <w:t>Scan</w:t>
      </w:r>
      <w:r w:rsidR="004E23EF">
        <w:rPr>
          <w:lang w:val="id"/>
        </w:rPr>
        <w:t xml:space="preserve"> </w:t>
      </w:r>
      <w:r w:rsidR="004E23EF" w:rsidRPr="004E23EF">
        <w:rPr>
          <w:i/>
          <w:lang w:val="id"/>
        </w:rPr>
        <w:t>Presence</w:t>
      </w:r>
      <w:r>
        <w:rPr>
          <w:lang w:val="id"/>
        </w:rPr>
        <w:t xml:space="preserve"> (Anggota)</w:t>
      </w:r>
      <w:bookmarkEnd w:id="45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8A20FE8" w14:textId="77777777" w:rsidTr="00656D26">
        <w:trPr>
          <w:tblHeader/>
        </w:trPr>
        <w:tc>
          <w:tcPr>
            <w:tcW w:w="567" w:type="dxa"/>
            <w:shd w:val="clear" w:color="auto" w:fill="BFBFBF" w:themeFill="background1" w:themeFillShade="BF"/>
          </w:tcPr>
          <w:p w14:paraId="6360234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A372736"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0E829DF"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59B0F2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6762078C" w14:textId="77777777" w:rsidTr="00656D26">
        <w:trPr>
          <w:trHeight w:val="1106"/>
        </w:trPr>
        <w:tc>
          <w:tcPr>
            <w:tcW w:w="567" w:type="dxa"/>
          </w:tcPr>
          <w:p w14:paraId="3C4919F6"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B75D4AC"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berhasil</w:t>
            </w:r>
          </w:p>
        </w:tc>
        <w:tc>
          <w:tcPr>
            <w:tcW w:w="2693" w:type="dxa"/>
          </w:tcPr>
          <w:p w14:paraId="526CB050"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absen</w:t>
            </w:r>
          </w:p>
        </w:tc>
        <w:tc>
          <w:tcPr>
            <w:tcW w:w="1281" w:type="dxa"/>
          </w:tcPr>
          <w:p w14:paraId="2EB4C122" w14:textId="252B0491" w:rsidR="00715250" w:rsidRPr="009075BB" w:rsidRDefault="00715250" w:rsidP="00715250">
            <w:pPr>
              <w:pStyle w:val="NoSpacing"/>
              <w:spacing w:line="276" w:lineRule="auto"/>
              <w:jc w:val="both"/>
              <w:rPr>
                <w:rFonts w:ascii="Times New Roman" w:hAnsi="Times New Roman" w:cs="Times New Roman"/>
                <w:sz w:val="24"/>
                <w:szCs w:val="24"/>
              </w:rPr>
            </w:pPr>
            <w:r w:rsidRPr="0061649D">
              <w:rPr>
                <w:rFonts w:ascii="Times New Roman" w:hAnsi="Times New Roman" w:cs="Times New Roman"/>
                <w:sz w:val="24"/>
                <w:szCs w:val="24"/>
              </w:rPr>
              <w:t xml:space="preserve">Sesuai </w:t>
            </w:r>
          </w:p>
        </w:tc>
      </w:tr>
      <w:tr w:rsidR="00715250" w:rsidRPr="009075BB" w14:paraId="01DB58FD" w14:textId="77777777" w:rsidTr="00656D26">
        <w:trPr>
          <w:trHeight w:val="1021"/>
        </w:trPr>
        <w:tc>
          <w:tcPr>
            <w:tcW w:w="567" w:type="dxa"/>
          </w:tcPr>
          <w:p w14:paraId="36C869AA"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2.</w:t>
            </w:r>
          </w:p>
        </w:tc>
        <w:tc>
          <w:tcPr>
            <w:tcW w:w="2835" w:type="dxa"/>
          </w:tcPr>
          <w:p w14:paraId="418A7680"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presensi (status presensi mati)</w:t>
            </w:r>
          </w:p>
        </w:tc>
        <w:tc>
          <w:tcPr>
            <w:tcW w:w="2693" w:type="dxa"/>
          </w:tcPr>
          <w:p w14:paraId="77F0DADF"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presensi sudah tidak aktif</w:t>
            </w:r>
          </w:p>
        </w:tc>
        <w:tc>
          <w:tcPr>
            <w:tcW w:w="1281" w:type="dxa"/>
          </w:tcPr>
          <w:p w14:paraId="6E099D10" w14:textId="0123F284" w:rsidR="00715250" w:rsidRPr="009075BB" w:rsidRDefault="00715250" w:rsidP="00715250">
            <w:pPr>
              <w:pStyle w:val="NoSpacing"/>
              <w:spacing w:line="276" w:lineRule="auto"/>
              <w:jc w:val="both"/>
              <w:rPr>
                <w:rFonts w:ascii="Times New Roman" w:hAnsi="Times New Roman" w:cs="Times New Roman"/>
                <w:sz w:val="24"/>
                <w:szCs w:val="24"/>
              </w:rPr>
            </w:pPr>
            <w:r w:rsidRPr="0061649D">
              <w:rPr>
                <w:rFonts w:ascii="Times New Roman" w:hAnsi="Times New Roman" w:cs="Times New Roman"/>
                <w:sz w:val="24"/>
                <w:szCs w:val="24"/>
              </w:rPr>
              <w:t xml:space="preserve">Sesuai </w:t>
            </w:r>
          </w:p>
        </w:tc>
      </w:tr>
    </w:tbl>
    <w:p w14:paraId="0FA90CE3" w14:textId="77777777" w:rsidR="00715250" w:rsidRPr="0044503B" w:rsidRDefault="00715250" w:rsidP="00715250">
      <w:pPr>
        <w:pStyle w:val="NoSpacing"/>
        <w:rPr>
          <w:sz w:val="24"/>
          <w:lang w:val="id"/>
        </w:rPr>
      </w:pPr>
    </w:p>
    <w:p w14:paraId="5B1B55D8" w14:textId="24A3E6CA" w:rsidR="00715250" w:rsidRDefault="00BF736F" w:rsidP="00715250">
      <w:pPr>
        <w:pStyle w:val="BodyText"/>
        <w:ind w:left="1134"/>
      </w:pPr>
      <w:r>
        <w:t xml:space="preserve">Hasil pengujian pada tabel 4.20 </w:t>
      </w:r>
      <w:r w:rsidR="00715250" w:rsidRPr="00715250">
        <w:t xml:space="preserve">menunjukkan bahwa fitur presensi untuk anggota telah berjalan dengan baik. Sistem berhasil mencatat kehadiran saat proses </w:t>
      </w:r>
      <w:r w:rsidR="00715250" w:rsidRPr="006320C7">
        <w:t>scan</w:t>
      </w:r>
      <w:r w:rsidR="00715250" w:rsidRPr="00715250">
        <w:t xml:space="preserve"> dilakukan dan memberikan notifikasi status berhasil. Selain itu, ketika presensi telah dinonaktifkan, sistem menampilkan status gagal dan memberikan informasi bahwa presensi tidak aktif. Seluruh hasil pengujian menunjukkan status sesuai, sehingga fitur ini dinyatakan siap digunakan oleh anggota.</w:t>
      </w:r>
    </w:p>
    <w:p w14:paraId="3ED9A163" w14:textId="77777777" w:rsidR="00BF736F" w:rsidRDefault="00BF736F" w:rsidP="00BF736F">
      <w:pPr>
        <w:pStyle w:val="NoSpacing"/>
        <w:rPr>
          <w:lang w:val="id"/>
        </w:rPr>
      </w:pPr>
    </w:p>
    <w:p w14:paraId="3E1120D1" w14:textId="36424FCF" w:rsidR="00BF736F" w:rsidRPr="00BF736F" w:rsidRDefault="00BF736F" w:rsidP="00BF736F">
      <w:pPr>
        <w:pStyle w:val="TabelBab4"/>
        <w:rPr>
          <w:lang w:val="id"/>
        </w:rPr>
      </w:pPr>
      <w:bookmarkStart w:id="455" w:name="_Toc195952022"/>
      <w:r>
        <w:rPr>
          <w:lang w:val="id"/>
        </w:rPr>
        <w:t xml:space="preserve">Hasil Pengujian </w:t>
      </w:r>
      <w:r w:rsidRPr="0044503B">
        <w:rPr>
          <w:i/>
          <w:lang w:val="id"/>
        </w:rPr>
        <w:t>Blackbox</w:t>
      </w:r>
      <w:r>
        <w:rPr>
          <w:lang w:val="id"/>
        </w:rPr>
        <w:t xml:space="preserve"> Halaman Detail </w:t>
      </w:r>
      <w:r w:rsidR="004E23EF" w:rsidRPr="004E23EF">
        <w:rPr>
          <w:i/>
          <w:lang w:val="id"/>
        </w:rPr>
        <w:t>Presence</w:t>
      </w:r>
      <w:r>
        <w:rPr>
          <w:lang w:val="id"/>
        </w:rPr>
        <w:t xml:space="preserve"> (Admin dan Pelatih)</w:t>
      </w:r>
      <w:bookmarkEnd w:id="45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65FB61" w14:textId="77777777" w:rsidTr="00656D26">
        <w:trPr>
          <w:tblHeader/>
        </w:trPr>
        <w:tc>
          <w:tcPr>
            <w:tcW w:w="567" w:type="dxa"/>
            <w:shd w:val="clear" w:color="auto" w:fill="BFBFBF" w:themeFill="background1" w:themeFillShade="BF"/>
          </w:tcPr>
          <w:p w14:paraId="2FA81032"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D821C17"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37C7499"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891EE0B"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7452CAF0" w14:textId="77777777" w:rsidTr="007353DB">
        <w:trPr>
          <w:trHeight w:val="804"/>
        </w:trPr>
        <w:tc>
          <w:tcPr>
            <w:tcW w:w="567" w:type="dxa"/>
          </w:tcPr>
          <w:p w14:paraId="50699AD8"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E662BCE"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30AB67C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3AB95DDD" w14:textId="59C5AEA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472CCC93" w14:textId="77777777" w:rsidTr="007353DB">
        <w:trPr>
          <w:trHeight w:val="1720"/>
        </w:trPr>
        <w:tc>
          <w:tcPr>
            <w:tcW w:w="567" w:type="dxa"/>
          </w:tcPr>
          <w:p w14:paraId="2740495B"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84AFEC0"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aktif presensi</w:t>
            </w:r>
          </w:p>
        </w:tc>
        <w:tc>
          <w:tcPr>
            <w:tcW w:w="2693" w:type="dxa"/>
          </w:tcPr>
          <w:p w14:paraId="201BEBA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diperbarui</w:t>
            </w:r>
          </w:p>
        </w:tc>
        <w:tc>
          <w:tcPr>
            <w:tcW w:w="1281" w:type="dxa"/>
          </w:tcPr>
          <w:p w14:paraId="6A2C790D" w14:textId="6150D1D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52895290" w14:textId="77777777" w:rsidTr="007353DB">
        <w:trPr>
          <w:trHeight w:val="1521"/>
        </w:trPr>
        <w:tc>
          <w:tcPr>
            <w:tcW w:w="567" w:type="dxa"/>
          </w:tcPr>
          <w:p w14:paraId="1CB10FFA"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4FBEA4DD"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editan data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FC79138"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perbarui dan data presensi diperbarui</w:t>
            </w:r>
          </w:p>
        </w:tc>
        <w:tc>
          <w:tcPr>
            <w:tcW w:w="1281" w:type="dxa"/>
          </w:tcPr>
          <w:p w14:paraId="061AF082" w14:textId="3AE079EE"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57FFC490" w14:textId="77777777" w:rsidTr="007353DB">
        <w:trPr>
          <w:trHeight w:val="1415"/>
        </w:trPr>
        <w:tc>
          <w:tcPr>
            <w:tcW w:w="567" w:type="dxa"/>
          </w:tcPr>
          <w:p w14:paraId="7931460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257C9E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pada formulir edit yang belum diisi</w:t>
            </w:r>
          </w:p>
        </w:tc>
        <w:tc>
          <w:tcPr>
            <w:tcW w:w="2693" w:type="dxa"/>
          </w:tcPr>
          <w:p w14:paraId="2CE9F458"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yang tidak valid</w:t>
            </w:r>
          </w:p>
        </w:tc>
        <w:tc>
          <w:tcPr>
            <w:tcW w:w="1281" w:type="dxa"/>
          </w:tcPr>
          <w:p w14:paraId="264FA1D2" w14:textId="683AE3C8"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7A6618BE" w14:textId="77777777" w:rsidTr="006D5688">
        <w:trPr>
          <w:trHeight w:val="722"/>
        </w:trPr>
        <w:tc>
          <w:tcPr>
            <w:tcW w:w="567" w:type="dxa"/>
          </w:tcPr>
          <w:p w14:paraId="0A24A8E6"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3B703833"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5B28E2A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4A8C109C" w14:textId="06C6641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417B8C82" w14:textId="77777777" w:rsidTr="006D5688">
        <w:trPr>
          <w:trHeight w:val="788"/>
        </w:trPr>
        <w:tc>
          <w:tcPr>
            <w:tcW w:w="567" w:type="dxa"/>
          </w:tcPr>
          <w:p w14:paraId="39D03CB1"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04B51BF6" w14:textId="73A18016"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lampiran</w:t>
            </w:r>
          </w:p>
        </w:tc>
        <w:tc>
          <w:tcPr>
            <w:tcW w:w="2693" w:type="dxa"/>
          </w:tcPr>
          <w:p w14:paraId="32FE4EAF" w14:textId="10F308F6"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r w:rsidRPr="009075BB">
              <w:rPr>
                <w:rFonts w:ascii="Times New Roman" w:hAnsi="Times New Roman" w:cs="Times New Roman"/>
                <w:sz w:val="24"/>
                <w:szCs w:val="24"/>
              </w:rPr>
              <w:t>gambar lampiran presensi</w:t>
            </w:r>
          </w:p>
        </w:tc>
        <w:tc>
          <w:tcPr>
            <w:tcW w:w="1281" w:type="dxa"/>
          </w:tcPr>
          <w:p w14:paraId="611D70C1" w14:textId="47E21F23"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675C02BB" w14:textId="77777777" w:rsidTr="00C774AA">
        <w:trPr>
          <w:trHeight w:val="2183"/>
        </w:trPr>
        <w:tc>
          <w:tcPr>
            <w:tcW w:w="567" w:type="dxa"/>
          </w:tcPr>
          <w:p w14:paraId="3BCA1C6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w:t>
            </w:r>
          </w:p>
        </w:tc>
        <w:tc>
          <w:tcPr>
            <w:tcW w:w="2835" w:type="dxa"/>
          </w:tcPr>
          <w:p w14:paraId="53AFCE8A"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kehadiran anggota</w:t>
            </w:r>
          </w:p>
        </w:tc>
        <w:tc>
          <w:tcPr>
            <w:tcW w:w="2693" w:type="dxa"/>
          </w:tcPr>
          <w:p w14:paraId="1A93766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anggota diperbarui</w:t>
            </w:r>
          </w:p>
        </w:tc>
        <w:tc>
          <w:tcPr>
            <w:tcW w:w="1281" w:type="dxa"/>
          </w:tcPr>
          <w:p w14:paraId="263200F8" w14:textId="2272EB1B"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bl>
    <w:p w14:paraId="682EF07A" w14:textId="77777777" w:rsidR="007353DB" w:rsidRDefault="007353DB" w:rsidP="007353DB">
      <w:pPr>
        <w:pStyle w:val="BodyText"/>
        <w:ind w:left="1134"/>
      </w:pPr>
    </w:p>
    <w:p w14:paraId="71D3FFDB" w14:textId="15A8A9B0" w:rsidR="00715250" w:rsidRDefault="00BF736F" w:rsidP="007353DB">
      <w:pPr>
        <w:pStyle w:val="BodyText"/>
        <w:ind w:left="1134"/>
      </w:pPr>
      <w:r>
        <w:t xml:space="preserve">Hasil pengujian pada tabel 4.21 </w:t>
      </w:r>
      <w:r w:rsidR="00715250" w:rsidRPr="00715250">
        <w:t xml:space="preserve">menunjukkan bahwa seluruh fitur pada halaman detail presensi untuk admin dan pelatih telah berjalan dengan baik. </w:t>
      </w:r>
      <w:r w:rsidR="0044503B" w:rsidRPr="0044503B">
        <w:t xml:space="preserve">Sistem berhasil menampilkan data presensi, mengubah status aktif, serta memperbarui data dengan input valid. Fitur QR </w:t>
      </w:r>
      <w:r w:rsidR="0044503B" w:rsidRPr="0044503B">
        <w:rPr>
          <w:i/>
        </w:rPr>
        <w:t>code</w:t>
      </w:r>
      <w:r w:rsidR="0044503B" w:rsidRPr="0044503B">
        <w:t>, lampiran, dan perubahan status kehadiran juga berfungsi sesuai harapan. Seluruh hasil pengujian menunjukkan status sesuai, menandakan fitur ini siap digunakan secara optimal.</w:t>
      </w:r>
    </w:p>
    <w:p w14:paraId="4F252589" w14:textId="77777777" w:rsidR="00715250" w:rsidRDefault="00715250" w:rsidP="00715250">
      <w:pPr>
        <w:pStyle w:val="NoSpacing"/>
        <w:rPr>
          <w:lang w:val="id"/>
        </w:rPr>
      </w:pPr>
    </w:p>
    <w:p w14:paraId="0727DB9B" w14:textId="102775E0" w:rsidR="00BF736F" w:rsidRDefault="00BF736F" w:rsidP="00BF736F">
      <w:pPr>
        <w:pStyle w:val="TabelBab4"/>
        <w:rPr>
          <w:lang w:val="id"/>
        </w:rPr>
      </w:pPr>
      <w:bookmarkStart w:id="456" w:name="_Toc195952023"/>
      <w:r>
        <w:rPr>
          <w:lang w:val="id"/>
        </w:rPr>
        <w:t xml:space="preserve">Hasil Pengujian </w:t>
      </w:r>
      <w:r w:rsidRPr="00BF736F">
        <w:rPr>
          <w:i/>
          <w:lang w:val="id"/>
        </w:rPr>
        <w:t>Blackbox</w:t>
      </w:r>
      <w:r>
        <w:rPr>
          <w:lang w:val="id"/>
        </w:rPr>
        <w:t xml:space="preserve"> Halaman Detail </w:t>
      </w:r>
      <w:r w:rsidR="004E23EF" w:rsidRPr="004E23EF">
        <w:rPr>
          <w:i/>
          <w:lang w:val="id"/>
        </w:rPr>
        <w:t>Presence</w:t>
      </w:r>
      <w:r>
        <w:rPr>
          <w:lang w:val="id"/>
        </w:rPr>
        <w:t xml:space="preserve"> (Pembina)</w:t>
      </w:r>
      <w:bookmarkEnd w:id="45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0583FCC" w14:textId="77777777" w:rsidTr="00656D26">
        <w:trPr>
          <w:tblHeader/>
        </w:trPr>
        <w:tc>
          <w:tcPr>
            <w:tcW w:w="567" w:type="dxa"/>
            <w:shd w:val="clear" w:color="auto" w:fill="BFBFBF" w:themeFill="background1" w:themeFillShade="BF"/>
          </w:tcPr>
          <w:p w14:paraId="0A868DB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6F71D9C"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137E71A"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8A9ACD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1B6E7EA1" w14:textId="77777777" w:rsidTr="00C774AA">
        <w:trPr>
          <w:trHeight w:val="1123"/>
        </w:trPr>
        <w:tc>
          <w:tcPr>
            <w:tcW w:w="567" w:type="dxa"/>
          </w:tcPr>
          <w:p w14:paraId="44943579"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04D43DED"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5D584DD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1FAF1968" w14:textId="09549572"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r w:rsidR="00715250" w:rsidRPr="009075BB" w14:paraId="3D750194" w14:textId="77777777" w:rsidTr="00C774AA">
        <w:trPr>
          <w:trHeight w:val="1136"/>
        </w:trPr>
        <w:tc>
          <w:tcPr>
            <w:tcW w:w="567" w:type="dxa"/>
          </w:tcPr>
          <w:p w14:paraId="78FCA3C7"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F23F97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7225FA8E"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360A1FDC" w14:textId="50D88479"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r w:rsidR="00715250" w:rsidRPr="009075BB" w14:paraId="7746798E" w14:textId="77777777" w:rsidTr="00C774AA">
        <w:trPr>
          <w:trHeight w:val="1020"/>
        </w:trPr>
        <w:tc>
          <w:tcPr>
            <w:tcW w:w="567" w:type="dxa"/>
          </w:tcPr>
          <w:p w14:paraId="4CCA6F9E"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D28ECF9" w14:textId="7A6D3A5A"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lampiran</w:t>
            </w:r>
          </w:p>
        </w:tc>
        <w:tc>
          <w:tcPr>
            <w:tcW w:w="2693" w:type="dxa"/>
          </w:tcPr>
          <w:p w14:paraId="7617C77F" w14:textId="42987A68"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r w:rsidRPr="009075BB">
              <w:rPr>
                <w:rFonts w:ascii="Times New Roman" w:hAnsi="Times New Roman" w:cs="Times New Roman"/>
                <w:sz w:val="24"/>
                <w:szCs w:val="24"/>
              </w:rPr>
              <w:t>gambar lampiran presensi</w:t>
            </w:r>
          </w:p>
        </w:tc>
        <w:tc>
          <w:tcPr>
            <w:tcW w:w="1281" w:type="dxa"/>
          </w:tcPr>
          <w:p w14:paraId="094D5870" w14:textId="60C5B863"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bl>
    <w:p w14:paraId="52D9D9D4" w14:textId="77777777" w:rsidR="00715250" w:rsidRDefault="00715250" w:rsidP="00715250">
      <w:pPr>
        <w:pStyle w:val="NoSpacing"/>
        <w:rPr>
          <w:lang w:val="id"/>
        </w:rPr>
      </w:pPr>
    </w:p>
    <w:p w14:paraId="2FE6BCA2" w14:textId="0C35D22E" w:rsidR="00715250" w:rsidRDefault="00876C38" w:rsidP="00715250">
      <w:pPr>
        <w:pStyle w:val="BodyText"/>
        <w:ind w:left="1134"/>
      </w:pPr>
      <w:r>
        <w:t>Hasil pengujian pada t</w:t>
      </w:r>
      <w:r w:rsidRPr="00876C38">
        <w:t>abel 4.22 menunjukkan bahwa fitur detail presensi untuk pembina berfungsi dengan baik. Sistem mampu</w:t>
      </w:r>
      <w:r>
        <w:t xml:space="preserve"> menampilkan data presensi, QR </w:t>
      </w:r>
      <w:r w:rsidRPr="00876C38">
        <w:rPr>
          <w:i/>
        </w:rPr>
        <w:t>code</w:t>
      </w:r>
      <w:r w:rsidRPr="00876C38">
        <w:t>, dan lampiran gambar secara lengkap. Seluruh skenario pengujian menunjukkan hasil sesuai, menandakan bahwa fitur ini siap digunakan oleh pengguna dengan peran pembina.</w:t>
      </w:r>
    </w:p>
    <w:p w14:paraId="6BFF716C" w14:textId="77777777" w:rsidR="00BF736F" w:rsidRPr="00BF736F" w:rsidRDefault="00BF736F" w:rsidP="00BF736F">
      <w:pPr>
        <w:pStyle w:val="NoSpacing"/>
        <w:rPr>
          <w:lang w:val="id"/>
        </w:rPr>
      </w:pPr>
    </w:p>
    <w:p w14:paraId="63DE9621" w14:textId="79A0CDAB" w:rsidR="00715250" w:rsidRPr="00715250" w:rsidRDefault="00BF736F" w:rsidP="00BF736F">
      <w:pPr>
        <w:pStyle w:val="TabelBab4"/>
        <w:rPr>
          <w:lang w:val="id"/>
        </w:rPr>
      </w:pPr>
      <w:bookmarkStart w:id="457" w:name="_Toc195952024"/>
      <w:r>
        <w:rPr>
          <w:lang w:val="id"/>
        </w:rPr>
        <w:lastRenderedPageBreak/>
        <w:t xml:space="preserve">Hasil Pengujian </w:t>
      </w:r>
      <w:r w:rsidRPr="00BF736F">
        <w:rPr>
          <w:i/>
          <w:lang w:val="id"/>
        </w:rPr>
        <w:t>Blackbox</w:t>
      </w:r>
      <w:r>
        <w:rPr>
          <w:lang w:val="id"/>
        </w:rPr>
        <w:t xml:space="preserve"> Halaman </w:t>
      </w:r>
      <w:r w:rsidR="004E23EF" w:rsidRPr="004E23EF">
        <w:rPr>
          <w:i/>
          <w:lang w:val="id"/>
        </w:rPr>
        <w:t>Assessment</w:t>
      </w:r>
      <w:r>
        <w:rPr>
          <w:lang w:val="id"/>
        </w:rPr>
        <w:t xml:space="preserve"> (Pelatih)</w:t>
      </w:r>
      <w:bookmarkEnd w:id="45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FD0314" w14:textId="77777777" w:rsidTr="00656D26">
        <w:trPr>
          <w:tblHeader/>
        </w:trPr>
        <w:tc>
          <w:tcPr>
            <w:tcW w:w="567" w:type="dxa"/>
            <w:shd w:val="clear" w:color="auto" w:fill="BFBFBF" w:themeFill="background1" w:themeFillShade="BF"/>
          </w:tcPr>
          <w:p w14:paraId="197B6E39"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F403E00"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E974FC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DD687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0C9A3F64" w14:textId="77777777" w:rsidTr="00656D26">
        <w:tc>
          <w:tcPr>
            <w:tcW w:w="567" w:type="dxa"/>
          </w:tcPr>
          <w:p w14:paraId="726C0768" w14:textId="3E0D72C4"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35650543" w14:textId="6F151328"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semua anggota</w:t>
            </w:r>
            <w:r>
              <w:rPr>
                <w:rFonts w:ascii="Times New Roman" w:hAnsi="Times New Roman" w:cs="Times New Roman"/>
                <w:sz w:val="24"/>
                <w:szCs w:val="24"/>
              </w:rPr>
              <w:t xml:space="preserve"> sesuai </w:t>
            </w:r>
            <w:r w:rsidRPr="006320C7">
              <w:rPr>
                <w:rFonts w:ascii="Times New Roman" w:hAnsi="Times New Roman" w:cs="Times New Roman"/>
                <w:i/>
                <w:sz w:val="24"/>
                <w:szCs w:val="24"/>
              </w:rPr>
              <w:t>section</w:t>
            </w:r>
          </w:p>
        </w:tc>
        <w:tc>
          <w:tcPr>
            <w:tcW w:w="2693" w:type="dxa"/>
          </w:tcPr>
          <w:p w14:paraId="7F87A524"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11D75310" w14:textId="78D411D1"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r w:rsidR="00715250" w:rsidRPr="009075BB" w14:paraId="66E0AEA2" w14:textId="77777777" w:rsidTr="00656D26">
        <w:tc>
          <w:tcPr>
            <w:tcW w:w="567" w:type="dxa"/>
          </w:tcPr>
          <w:p w14:paraId="147EAA1C" w14:textId="6C165717"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5A50B24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beberapa anggota</w:t>
            </w:r>
          </w:p>
        </w:tc>
        <w:tc>
          <w:tcPr>
            <w:tcW w:w="2693" w:type="dxa"/>
          </w:tcPr>
          <w:p w14:paraId="64D48A9C"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48D678AF" w14:textId="2C184A27"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r w:rsidR="00715250" w:rsidRPr="009075BB" w14:paraId="2E789AFD" w14:textId="77777777" w:rsidTr="00656D26">
        <w:tc>
          <w:tcPr>
            <w:tcW w:w="567" w:type="dxa"/>
          </w:tcPr>
          <w:p w14:paraId="54986D9E" w14:textId="23BEF04A"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76B22E65"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anggota dengan penilaian tidak lengkap</w:t>
            </w:r>
          </w:p>
        </w:tc>
        <w:tc>
          <w:tcPr>
            <w:tcW w:w="2693" w:type="dxa"/>
          </w:tcPr>
          <w:p w14:paraId="2CAADD64"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31FC132E" w14:textId="7A56E9A3"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bl>
    <w:p w14:paraId="497E9DE0" w14:textId="77777777" w:rsidR="00715250" w:rsidRPr="00715250" w:rsidRDefault="00715250" w:rsidP="00715250">
      <w:pPr>
        <w:pStyle w:val="NoSpacing"/>
        <w:rPr>
          <w:lang w:val="id"/>
        </w:rPr>
      </w:pPr>
    </w:p>
    <w:p w14:paraId="00862A58" w14:textId="653FAE9D" w:rsidR="00715250" w:rsidRDefault="00876C38" w:rsidP="00715250">
      <w:pPr>
        <w:pStyle w:val="BodyText"/>
        <w:ind w:left="1134"/>
      </w:pPr>
      <w:r>
        <w:t>Hasil pengujian pada t</w:t>
      </w:r>
      <w:r w:rsidRPr="00876C38">
        <w:t>abel 4.23 menunjukkan bahwa fitur penilaian pada halaman pelatih berfungsi dengan baik. Sistem berhasil memproses pengisian nilai untuk seluruh atau sebagian anggota, termasuk saat data belum lengkap, serta menampilkan notifikasi saat data diperbarui.</w:t>
      </w:r>
      <w:r w:rsidR="00715250" w:rsidRPr="00715250">
        <w:t xml:space="preserve"> </w:t>
      </w:r>
    </w:p>
    <w:p w14:paraId="665E8A91" w14:textId="77777777" w:rsidR="00715250" w:rsidRPr="00715250" w:rsidRDefault="00715250" w:rsidP="00715250">
      <w:pPr>
        <w:pStyle w:val="NoSpacing"/>
        <w:rPr>
          <w:lang w:val="id"/>
        </w:rPr>
      </w:pPr>
    </w:p>
    <w:p w14:paraId="025390A9" w14:textId="22A2FF45" w:rsidR="003233BD" w:rsidRDefault="00151050" w:rsidP="00151050">
      <w:pPr>
        <w:pStyle w:val="BodyText"/>
        <w:ind w:left="1134"/>
      </w:pPr>
      <w:r w:rsidRPr="00151050">
        <w:t>Be</w:t>
      </w:r>
      <w:r>
        <w:t xml:space="preserve">rdasarkan hasil pengujian </w:t>
      </w:r>
      <w:r w:rsidRPr="00151050">
        <w:rPr>
          <w:i/>
        </w:rPr>
        <w:t>Blackbox</w:t>
      </w:r>
      <w:r w:rsidRPr="00151050">
        <w:t xml:space="preserve"> yang telah dilakukan, dapat disimpulkan bahwa Sistem Informasi </w:t>
      </w:r>
      <w:r w:rsidRPr="00151050">
        <w:rPr>
          <w:i/>
        </w:rPr>
        <w:t>Marching</w:t>
      </w:r>
      <w:r w:rsidRPr="00151050">
        <w:t xml:space="preserve"> </w:t>
      </w:r>
      <w:r w:rsidRPr="00151050">
        <w:rPr>
          <w:i/>
        </w:rPr>
        <w:t>Band</w:t>
      </w:r>
      <w:r w:rsidRPr="00151050">
        <w:t xml:space="preserve"> Gema Oasis MAN 1 Samarinda berfungsi dengan baik secara keseluruhan dan mampu menghasilkan </w:t>
      </w:r>
      <w:r w:rsidRPr="00151050">
        <w:rPr>
          <w:i/>
        </w:rPr>
        <w:t>output</w:t>
      </w:r>
      <w:r w:rsidRPr="00151050">
        <w:t xml:space="preserve"> sesuai dengan yang diharapkan.</w:t>
      </w:r>
    </w:p>
    <w:p w14:paraId="646CB485" w14:textId="77777777" w:rsidR="00272C1E" w:rsidRPr="00272C1E" w:rsidRDefault="00272C1E" w:rsidP="00272C1E">
      <w:pPr>
        <w:pStyle w:val="NoSpacing"/>
        <w:rPr>
          <w:lang w:val="id"/>
        </w:rPr>
      </w:pPr>
    </w:p>
    <w:p w14:paraId="025AB711" w14:textId="280BF8E3" w:rsidR="00272C1E" w:rsidRDefault="00272C1E" w:rsidP="00272C1E">
      <w:pPr>
        <w:pStyle w:val="BodyText"/>
        <w:numPr>
          <w:ilvl w:val="0"/>
          <w:numId w:val="40"/>
        </w:numPr>
        <w:ind w:left="1701" w:hanging="567"/>
        <w:rPr>
          <w:i/>
        </w:rPr>
      </w:pPr>
      <w:r w:rsidRPr="00272C1E">
        <w:rPr>
          <w:i/>
        </w:rPr>
        <w:t>Beta</w:t>
      </w:r>
      <w:r>
        <w:t xml:space="preserve"> </w:t>
      </w:r>
      <w:r w:rsidRPr="00272C1E">
        <w:rPr>
          <w:i/>
        </w:rPr>
        <w:t>Testing</w:t>
      </w:r>
    </w:p>
    <w:p w14:paraId="39564423" w14:textId="6C77AFD9" w:rsidR="00272C1E" w:rsidRDefault="00272C1E" w:rsidP="00272C1E">
      <w:pPr>
        <w:pStyle w:val="BodyText"/>
        <w:ind w:left="1134"/>
      </w:pPr>
      <w:r w:rsidRPr="00272C1E">
        <w:rPr>
          <w:i/>
        </w:rPr>
        <w:t>Beta</w:t>
      </w:r>
      <w:r>
        <w:t xml:space="preserve"> </w:t>
      </w:r>
      <w:r w:rsidRPr="00272C1E">
        <w:rPr>
          <w:i/>
        </w:rPr>
        <w:t>Testing</w:t>
      </w:r>
      <w:r>
        <w:t xml:space="preserve"> </w:t>
      </w:r>
      <w:r w:rsidRPr="00272C1E">
        <w:t xml:space="preserve">dilakukan untuk memperoleh bukti bahwa perangkat lunak yang dikembangkan dapat diterima oleh pengguna. Pengujian </w:t>
      </w:r>
      <w:r w:rsidR="008E5112">
        <w:t>ini dilaksanakan pada tanggal 11</w:t>
      </w:r>
      <w:r w:rsidRPr="00272C1E">
        <w:t xml:space="preserve"> </w:t>
      </w:r>
      <w:r w:rsidR="008E5112">
        <w:t>April</w:t>
      </w:r>
      <w:r w:rsidRPr="00272C1E">
        <w:t xml:space="preserve"> 2025 den</w:t>
      </w:r>
      <w:r w:rsidR="008E5112">
        <w:t>gan jumlah responden sebanyak 19</w:t>
      </w:r>
      <w:r w:rsidRPr="00272C1E">
        <w:t xml:space="preserve"> orang, yang merupakan perwakilan level akun pengguna, yaitu pembina, pelatih, dan anggota. Dalam pengujian ini, responden diminta untuk menggunakan aplikasi sesuai dengan fungsinya, kemudian mengisi kuesioner yang terdiri dari 9 pernyataan standar terkait pengalaman mereka dalam mengoperasikan sistem. Hasil lengkap dari kuesioner dapat dilihat pada lampiran.</w:t>
      </w:r>
    </w:p>
    <w:p w14:paraId="29C2257A" w14:textId="77777777" w:rsidR="0067555C" w:rsidRPr="0067555C" w:rsidRDefault="0067555C" w:rsidP="0067555C">
      <w:pPr>
        <w:pStyle w:val="NoSpacing"/>
        <w:rPr>
          <w:lang w:val="id"/>
        </w:rPr>
      </w:pPr>
    </w:p>
    <w:p w14:paraId="7C43E79E" w14:textId="44A2807C" w:rsidR="0067555C" w:rsidRDefault="0067555C" w:rsidP="0067555C">
      <w:pPr>
        <w:pStyle w:val="BodyText"/>
        <w:numPr>
          <w:ilvl w:val="0"/>
          <w:numId w:val="41"/>
        </w:numPr>
        <w:ind w:left="1701" w:hanging="567"/>
      </w:pPr>
      <w:r>
        <w:lastRenderedPageBreak/>
        <w:t xml:space="preserve">Hasil </w:t>
      </w:r>
      <w:r w:rsidRPr="0067555C">
        <w:t>pengujian</w:t>
      </w:r>
      <w:r>
        <w:rPr>
          <w:i/>
        </w:rPr>
        <w:t xml:space="preserve"> </w:t>
      </w:r>
      <w:r w:rsidRPr="0067555C">
        <w:rPr>
          <w:i/>
        </w:rPr>
        <w:t>beta</w:t>
      </w:r>
      <w:r>
        <w:t xml:space="preserve"> terhadap aspek </w:t>
      </w:r>
      <w:r w:rsidRPr="0067555C">
        <w:rPr>
          <w:i/>
        </w:rPr>
        <w:t>usability</w:t>
      </w:r>
      <w:r>
        <w:rPr>
          <w:i/>
        </w:rPr>
        <w:t xml:space="preserve"> </w:t>
      </w:r>
      <w:r>
        <w:t>dengan pertanyaan sebagai berikut:</w:t>
      </w:r>
    </w:p>
    <w:p w14:paraId="2927F40F" w14:textId="2AB0C1C3" w:rsidR="0067555C" w:rsidRDefault="008E5112" w:rsidP="0067555C">
      <w:pPr>
        <w:pStyle w:val="BodyText"/>
        <w:ind w:left="1701" w:firstLine="0"/>
      </w:pPr>
      <w:r w:rsidRPr="00867885">
        <w:t>Saya merasa sistem operasional p</w:t>
      </w:r>
      <w:r>
        <w:t xml:space="preserve">ada </w:t>
      </w:r>
      <w:r w:rsidRPr="006320C7">
        <w:rPr>
          <w:i/>
        </w:rPr>
        <w:t>website</w:t>
      </w:r>
      <w:r>
        <w:t xml:space="preserve"> ini mudah digunakan.</w:t>
      </w:r>
    </w:p>
    <w:p w14:paraId="42C940CF" w14:textId="77777777" w:rsidR="008E09AA" w:rsidRPr="008E09AA" w:rsidRDefault="008E09AA" w:rsidP="008E09AA">
      <w:pPr>
        <w:pStyle w:val="NoSpacing"/>
        <w:rPr>
          <w:lang w:val="id"/>
        </w:rPr>
      </w:pPr>
    </w:p>
    <w:p w14:paraId="7917F399" w14:textId="733FBF16" w:rsidR="008E09AA" w:rsidRPr="008E09AA" w:rsidRDefault="008E09AA" w:rsidP="008E09AA">
      <w:pPr>
        <w:pStyle w:val="TabelBab4"/>
        <w:rPr>
          <w:lang w:val="id"/>
        </w:rPr>
      </w:pPr>
      <w:bookmarkStart w:id="458" w:name="_Toc195952025"/>
      <w:r>
        <w:rPr>
          <w:lang w:val="id"/>
        </w:rPr>
        <w:t xml:space="preserve">Hasil Pengujian </w:t>
      </w:r>
      <w:r w:rsidRPr="008E09AA">
        <w:rPr>
          <w:i/>
          <w:lang w:val="id"/>
        </w:rPr>
        <w:t>Usability</w:t>
      </w:r>
      <w:bookmarkEnd w:id="458"/>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67555C" w14:paraId="43878709" w14:textId="77777777" w:rsidTr="00570AF9">
        <w:trPr>
          <w:tblHeader/>
        </w:trPr>
        <w:tc>
          <w:tcPr>
            <w:tcW w:w="2142" w:type="dxa"/>
            <w:tcBorders>
              <w:top w:val="single" w:sz="4" w:space="0" w:color="auto"/>
              <w:left w:val="nil"/>
              <w:right w:val="nil"/>
            </w:tcBorders>
            <w:shd w:val="clear" w:color="auto" w:fill="BFBFBF" w:themeFill="background1" w:themeFillShade="BF"/>
            <w:vAlign w:val="center"/>
          </w:tcPr>
          <w:p w14:paraId="0D45B00D" w14:textId="567F782D"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right w:val="nil"/>
            </w:tcBorders>
            <w:shd w:val="clear" w:color="auto" w:fill="BFBFBF" w:themeFill="background1" w:themeFillShade="BF"/>
            <w:vAlign w:val="center"/>
          </w:tcPr>
          <w:p w14:paraId="457F8A5C" w14:textId="6B21288F"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right w:val="nil"/>
            </w:tcBorders>
            <w:shd w:val="clear" w:color="auto" w:fill="BFBFBF" w:themeFill="background1" w:themeFillShade="BF"/>
            <w:vAlign w:val="center"/>
          </w:tcPr>
          <w:p w14:paraId="48EBC8A2" w14:textId="00739F33"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right w:val="nil"/>
            </w:tcBorders>
            <w:shd w:val="clear" w:color="auto" w:fill="BFBFBF" w:themeFill="background1" w:themeFillShade="BF"/>
            <w:vAlign w:val="center"/>
          </w:tcPr>
          <w:p w14:paraId="187CC732" w14:textId="5D20439B"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right w:val="nil"/>
            </w:tcBorders>
            <w:shd w:val="clear" w:color="auto" w:fill="BFBFBF" w:themeFill="background1" w:themeFillShade="BF"/>
            <w:vAlign w:val="center"/>
          </w:tcPr>
          <w:p w14:paraId="05F28290" w14:textId="4B38BA75" w:rsidR="0067555C" w:rsidRPr="005D66A8" w:rsidRDefault="0067555C" w:rsidP="005D66A8">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5D66A8" w14:paraId="6B215FC8" w14:textId="77777777" w:rsidTr="00570AF9">
        <w:tc>
          <w:tcPr>
            <w:tcW w:w="2142" w:type="dxa"/>
            <w:tcBorders>
              <w:left w:val="nil"/>
              <w:right w:val="nil"/>
            </w:tcBorders>
          </w:tcPr>
          <w:p w14:paraId="41542B01" w14:textId="1B17B3BB" w:rsidR="005D66A8" w:rsidRPr="005D66A8" w:rsidRDefault="005D66A8"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sidR="008E5112">
              <w:rPr>
                <w:rFonts w:ascii="Times New Roman" w:hAnsi="Times New Roman" w:cs="Times New Roman"/>
                <w:sz w:val="24"/>
                <w:lang w:val="id"/>
              </w:rPr>
              <w:t>Setuju</w:t>
            </w:r>
          </w:p>
        </w:tc>
        <w:tc>
          <w:tcPr>
            <w:tcW w:w="714" w:type="dxa"/>
            <w:tcBorders>
              <w:left w:val="nil"/>
              <w:right w:val="nil"/>
            </w:tcBorders>
          </w:tcPr>
          <w:p w14:paraId="55028AD2" w14:textId="7F012EA8"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left w:val="nil"/>
              <w:right w:val="nil"/>
            </w:tcBorders>
          </w:tcPr>
          <w:p w14:paraId="5D9482BD" w14:textId="46A1F9C1"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left w:val="nil"/>
              <w:right w:val="nil"/>
            </w:tcBorders>
          </w:tcPr>
          <w:p w14:paraId="25686E72" w14:textId="63E9D93F"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left w:val="nil"/>
              <w:right w:val="nil"/>
            </w:tcBorders>
            <w:vAlign w:val="center"/>
          </w:tcPr>
          <w:p w14:paraId="3261C077" w14:textId="65439D63" w:rsidR="005D66A8" w:rsidRPr="005D66A8" w:rsidRDefault="006228FD" w:rsidP="005D66A8">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5D66A8" w:rsidRPr="005D66A8">
              <w:rPr>
                <w:rFonts w:ascii="Times New Roman" w:hAnsi="Times New Roman" w:cs="Times New Roman"/>
                <w:sz w:val="24"/>
                <w:lang w:val="id"/>
              </w:rPr>
              <w:t>)x100%=</w:t>
            </w:r>
            <w:r w:rsidR="00EE4858">
              <w:rPr>
                <w:rFonts w:ascii="Times New Roman" w:hAnsi="Times New Roman" w:cs="Times New Roman"/>
                <w:sz w:val="24"/>
                <w:lang w:val="id"/>
              </w:rPr>
              <w:t xml:space="preserve"> 83,</w:t>
            </w:r>
            <w:r w:rsidR="000E3678">
              <w:rPr>
                <w:rFonts w:ascii="Times New Roman" w:hAnsi="Times New Roman" w:cs="Times New Roman"/>
                <w:sz w:val="24"/>
                <w:lang w:val="id"/>
              </w:rPr>
              <w:t>16</w:t>
            </w:r>
            <w:r w:rsidR="00EE4858">
              <w:rPr>
                <w:rFonts w:ascii="Times New Roman" w:hAnsi="Times New Roman" w:cs="Times New Roman"/>
                <w:sz w:val="24"/>
                <w:lang w:val="id"/>
              </w:rPr>
              <w:t>%</w:t>
            </w:r>
          </w:p>
        </w:tc>
      </w:tr>
      <w:tr w:rsidR="005D66A8" w14:paraId="42FACA53" w14:textId="77777777" w:rsidTr="00570AF9">
        <w:tc>
          <w:tcPr>
            <w:tcW w:w="2142" w:type="dxa"/>
            <w:tcBorders>
              <w:left w:val="nil"/>
              <w:right w:val="nil"/>
            </w:tcBorders>
          </w:tcPr>
          <w:p w14:paraId="7A647197" w14:textId="41EFC127"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left w:val="nil"/>
              <w:right w:val="nil"/>
            </w:tcBorders>
          </w:tcPr>
          <w:p w14:paraId="7A66AA75" w14:textId="6B67D4B2"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left w:val="nil"/>
              <w:right w:val="nil"/>
            </w:tcBorders>
          </w:tcPr>
          <w:p w14:paraId="4FA64D67" w14:textId="4EF73B40"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left w:val="nil"/>
              <w:right w:val="nil"/>
            </w:tcBorders>
          </w:tcPr>
          <w:p w14:paraId="39F44ED8" w14:textId="1D402E6A"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left w:val="nil"/>
              <w:right w:val="nil"/>
            </w:tcBorders>
          </w:tcPr>
          <w:p w14:paraId="6C8199EB" w14:textId="77777777" w:rsidR="005D66A8" w:rsidRPr="005D66A8" w:rsidRDefault="005D66A8" w:rsidP="0067555C">
            <w:pPr>
              <w:pStyle w:val="NoSpacing"/>
              <w:rPr>
                <w:rFonts w:ascii="Times New Roman" w:hAnsi="Times New Roman" w:cs="Times New Roman"/>
                <w:sz w:val="24"/>
                <w:lang w:val="id"/>
              </w:rPr>
            </w:pPr>
          </w:p>
        </w:tc>
      </w:tr>
      <w:tr w:rsidR="005D66A8" w14:paraId="44DF30E0" w14:textId="77777777" w:rsidTr="00570AF9">
        <w:tc>
          <w:tcPr>
            <w:tcW w:w="2142" w:type="dxa"/>
            <w:tcBorders>
              <w:left w:val="nil"/>
              <w:right w:val="nil"/>
            </w:tcBorders>
          </w:tcPr>
          <w:p w14:paraId="2A30B908" w14:textId="43E5D113"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Kurang</w:t>
            </w:r>
            <w:r w:rsidR="005D66A8"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left w:val="nil"/>
              <w:right w:val="nil"/>
            </w:tcBorders>
          </w:tcPr>
          <w:p w14:paraId="2A372A72" w14:textId="09579FA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left w:val="nil"/>
              <w:right w:val="nil"/>
            </w:tcBorders>
          </w:tcPr>
          <w:p w14:paraId="21641648" w14:textId="7DA8F3CB"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left w:val="nil"/>
              <w:right w:val="nil"/>
            </w:tcBorders>
          </w:tcPr>
          <w:p w14:paraId="17B78AD8" w14:textId="42415AE5"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left w:val="nil"/>
              <w:right w:val="nil"/>
            </w:tcBorders>
          </w:tcPr>
          <w:p w14:paraId="77564D44" w14:textId="77777777" w:rsidR="005D66A8" w:rsidRPr="005D66A8" w:rsidRDefault="005D66A8" w:rsidP="0067555C">
            <w:pPr>
              <w:pStyle w:val="NoSpacing"/>
              <w:rPr>
                <w:rFonts w:ascii="Times New Roman" w:hAnsi="Times New Roman" w:cs="Times New Roman"/>
                <w:sz w:val="24"/>
                <w:lang w:val="id"/>
              </w:rPr>
            </w:pPr>
          </w:p>
        </w:tc>
      </w:tr>
      <w:tr w:rsidR="005D66A8" w14:paraId="13BC6E58" w14:textId="77777777" w:rsidTr="00570AF9">
        <w:tc>
          <w:tcPr>
            <w:tcW w:w="2142" w:type="dxa"/>
            <w:tcBorders>
              <w:left w:val="nil"/>
              <w:right w:val="nil"/>
            </w:tcBorders>
          </w:tcPr>
          <w:p w14:paraId="4162CEED" w14:textId="2EADC632"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sidR="008E5112">
              <w:rPr>
                <w:rFonts w:ascii="Times New Roman" w:hAnsi="Times New Roman" w:cs="Times New Roman"/>
                <w:sz w:val="24"/>
                <w:lang w:val="id"/>
              </w:rPr>
              <w:t>Setuju</w:t>
            </w:r>
          </w:p>
        </w:tc>
        <w:tc>
          <w:tcPr>
            <w:tcW w:w="714" w:type="dxa"/>
            <w:tcBorders>
              <w:left w:val="nil"/>
              <w:right w:val="nil"/>
            </w:tcBorders>
          </w:tcPr>
          <w:p w14:paraId="06A933DE" w14:textId="0193E425"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left w:val="nil"/>
              <w:right w:val="nil"/>
            </w:tcBorders>
          </w:tcPr>
          <w:p w14:paraId="24376FFE" w14:textId="6048DA7B"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left w:val="nil"/>
              <w:right w:val="nil"/>
            </w:tcBorders>
          </w:tcPr>
          <w:p w14:paraId="7DD01A6B" w14:textId="41BD25DD"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left w:val="nil"/>
              <w:right w:val="nil"/>
            </w:tcBorders>
          </w:tcPr>
          <w:p w14:paraId="33926F16" w14:textId="77777777" w:rsidR="005D66A8" w:rsidRPr="005D66A8" w:rsidRDefault="005D66A8" w:rsidP="0067555C">
            <w:pPr>
              <w:pStyle w:val="NoSpacing"/>
              <w:rPr>
                <w:rFonts w:ascii="Times New Roman" w:hAnsi="Times New Roman" w:cs="Times New Roman"/>
                <w:sz w:val="24"/>
                <w:lang w:val="id"/>
              </w:rPr>
            </w:pPr>
          </w:p>
        </w:tc>
      </w:tr>
      <w:tr w:rsidR="005D66A8" w14:paraId="6EB7CF92" w14:textId="77777777" w:rsidTr="00570AF9">
        <w:tc>
          <w:tcPr>
            <w:tcW w:w="2142" w:type="dxa"/>
            <w:tcBorders>
              <w:left w:val="nil"/>
              <w:right w:val="nil"/>
            </w:tcBorders>
          </w:tcPr>
          <w:p w14:paraId="3EE1E728" w14:textId="20BAF61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sidR="008E5112">
              <w:rPr>
                <w:rFonts w:ascii="Times New Roman" w:hAnsi="Times New Roman" w:cs="Times New Roman"/>
                <w:sz w:val="24"/>
                <w:lang w:val="id"/>
              </w:rPr>
              <w:t>Setuju</w:t>
            </w:r>
          </w:p>
        </w:tc>
        <w:tc>
          <w:tcPr>
            <w:tcW w:w="714" w:type="dxa"/>
            <w:tcBorders>
              <w:left w:val="nil"/>
              <w:right w:val="nil"/>
            </w:tcBorders>
          </w:tcPr>
          <w:p w14:paraId="7B6DC46A" w14:textId="21A40E33"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left w:val="nil"/>
              <w:right w:val="nil"/>
            </w:tcBorders>
          </w:tcPr>
          <w:p w14:paraId="3D152360" w14:textId="65F291F9"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left w:val="nil"/>
              <w:right w:val="nil"/>
            </w:tcBorders>
          </w:tcPr>
          <w:p w14:paraId="6EFADFEE" w14:textId="25D6EFE0"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left w:val="nil"/>
              <w:right w:val="nil"/>
            </w:tcBorders>
          </w:tcPr>
          <w:p w14:paraId="296DA74C" w14:textId="77777777" w:rsidR="005D66A8" w:rsidRPr="005D66A8" w:rsidRDefault="005D66A8" w:rsidP="0067555C">
            <w:pPr>
              <w:pStyle w:val="NoSpacing"/>
              <w:rPr>
                <w:rFonts w:ascii="Times New Roman" w:hAnsi="Times New Roman" w:cs="Times New Roman"/>
                <w:sz w:val="24"/>
                <w:lang w:val="id"/>
              </w:rPr>
            </w:pPr>
          </w:p>
        </w:tc>
      </w:tr>
      <w:tr w:rsidR="005D66A8" w14:paraId="3EBDA6EF" w14:textId="77777777" w:rsidTr="00570AF9">
        <w:tc>
          <w:tcPr>
            <w:tcW w:w="2856" w:type="dxa"/>
            <w:gridSpan w:val="2"/>
            <w:tcBorders>
              <w:left w:val="nil"/>
              <w:bottom w:val="single" w:sz="4" w:space="0" w:color="auto"/>
              <w:right w:val="nil"/>
            </w:tcBorders>
          </w:tcPr>
          <w:p w14:paraId="3452A29E" w14:textId="587F79AE" w:rsidR="005D66A8" w:rsidRPr="005D66A8" w:rsidRDefault="005D66A8" w:rsidP="0067555C">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left w:val="nil"/>
              <w:bottom w:val="single" w:sz="4" w:space="0" w:color="auto"/>
              <w:right w:val="nil"/>
            </w:tcBorders>
          </w:tcPr>
          <w:p w14:paraId="61355A44" w14:textId="1B5D4341" w:rsidR="005D66A8" w:rsidRPr="005D66A8" w:rsidRDefault="008E5112" w:rsidP="0067555C">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left w:val="nil"/>
              <w:bottom w:val="single" w:sz="4" w:space="0" w:color="auto"/>
              <w:right w:val="nil"/>
            </w:tcBorders>
          </w:tcPr>
          <w:p w14:paraId="56D4DEDC" w14:textId="22ED98C7" w:rsidR="005D66A8" w:rsidRPr="005D66A8" w:rsidRDefault="006228FD" w:rsidP="0067555C">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left w:val="nil"/>
              <w:bottom w:val="single" w:sz="4" w:space="0" w:color="auto"/>
              <w:right w:val="nil"/>
            </w:tcBorders>
          </w:tcPr>
          <w:p w14:paraId="3F7676F0" w14:textId="77777777" w:rsidR="005D66A8" w:rsidRPr="005D66A8" w:rsidRDefault="005D66A8" w:rsidP="0067555C">
            <w:pPr>
              <w:pStyle w:val="NoSpacing"/>
              <w:rPr>
                <w:rFonts w:ascii="Times New Roman" w:hAnsi="Times New Roman" w:cs="Times New Roman"/>
                <w:sz w:val="24"/>
                <w:lang w:val="id"/>
              </w:rPr>
            </w:pPr>
          </w:p>
        </w:tc>
      </w:tr>
    </w:tbl>
    <w:p w14:paraId="78895F0B" w14:textId="77777777" w:rsidR="005D66A8" w:rsidRDefault="005D66A8" w:rsidP="0067555C">
      <w:pPr>
        <w:pStyle w:val="NoSpacing"/>
        <w:rPr>
          <w:lang w:val="id"/>
        </w:rPr>
      </w:pPr>
    </w:p>
    <w:p w14:paraId="0853EE0D" w14:textId="249A55D0" w:rsidR="0067555C" w:rsidRDefault="008E09AA" w:rsidP="005D66A8">
      <w:pPr>
        <w:pStyle w:val="BodyText"/>
        <w:ind w:left="1701" w:firstLine="0"/>
        <w:rPr>
          <w:color w:val="FF0000"/>
        </w:rPr>
      </w:pPr>
      <w:r>
        <w:t>Berdasarkan tabel 4.24</w:t>
      </w:r>
      <w:r w:rsidR="001C6B5B">
        <w:t>,</w:t>
      </w:r>
      <w:r w:rsidR="005D66A8">
        <w:t xml:space="preserve"> </w:t>
      </w:r>
      <w:r w:rsidR="000E3678">
        <w:t>hasil presentase adalah 83,16</w:t>
      </w:r>
      <w:r w:rsidR="001C6B5B" w:rsidRPr="001C6B5B">
        <w:t xml:space="preserve">%, maka dapat disimpulkan bahwa aspek </w:t>
      </w:r>
      <w:r w:rsidR="001C6B5B" w:rsidRPr="001C6B5B">
        <w:rPr>
          <w:i/>
        </w:rPr>
        <w:t>usability</w:t>
      </w:r>
      <w:r w:rsidR="001C6B5B" w:rsidRPr="001C6B5B">
        <w:t xml:space="preserve"> pada pernyataan "Saya merasa sistem operasional pada </w:t>
      </w:r>
      <w:r w:rsidR="001C6B5B" w:rsidRPr="006320C7">
        <w:rPr>
          <w:i/>
        </w:rPr>
        <w:t>website</w:t>
      </w:r>
      <w:r w:rsidR="001C6B5B" w:rsidRPr="001C6B5B">
        <w:t xml:space="preserve"> ini mudah digunakan" berada pada kategori Sangat Baik.</w:t>
      </w:r>
      <w:r w:rsidR="0084458A" w:rsidRPr="0084458A">
        <w:t xml:space="preserve"> </w:t>
      </w:r>
      <w:r w:rsidR="0084458A">
        <w:t xml:space="preserve">Hal ini menunjukkan bahwa website memiliki antarmuka yang </w:t>
      </w:r>
      <w:r w:rsidR="0084458A" w:rsidRPr="006320C7">
        <w:rPr>
          <w:i/>
        </w:rPr>
        <w:t>user</w:t>
      </w:r>
      <w:r w:rsidR="0084458A">
        <w:t>-</w:t>
      </w:r>
      <w:r w:rsidR="0084458A" w:rsidRPr="006320C7">
        <w:rPr>
          <w:i/>
        </w:rPr>
        <w:t>friendly</w:t>
      </w:r>
      <w:r w:rsidR="0084458A">
        <w:t xml:space="preserve"> dan mudah dipahami oleh pengguna.</w:t>
      </w:r>
      <w:r w:rsidR="001C6B5B" w:rsidRPr="001C6B5B">
        <w:t xml:space="preserve"> </w:t>
      </w:r>
    </w:p>
    <w:p w14:paraId="6D52F469" w14:textId="77777777" w:rsidR="005D66A8" w:rsidRPr="005D66A8" w:rsidRDefault="005D66A8" w:rsidP="005D66A8">
      <w:pPr>
        <w:pStyle w:val="NoSpacing"/>
        <w:rPr>
          <w:lang w:val="id"/>
        </w:rPr>
      </w:pPr>
    </w:p>
    <w:p w14:paraId="1F322E06" w14:textId="3B3FF34D" w:rsidR="005D66A8" w:rsidRDefault="005D66A8" w:rsidP="005D66A8">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sistem navigasi dengan pertanyaan sebagai berikut:</w:t>
      </w:r>
    </w:p>
    <w:p w14:paraId="631C51AD" w14:textId="07FA19AF" w:rsidR="005D66A8" w:rsidRDefault="008E5112" w:rsidP="005D66A8">
      <w:pPr>
        <w:pStyle w:val="BodyText"/>
        <w:ind w:left="1701" w:firstLine="0"/>
      </w:pPr>
      <w:r w:rsidRPr="00CE2297">
        <w:t xml:space="preserve">Saya menilai bahwa menu dan navigasi yang tersedia pada </w:t>
      </w:r>
      <w:r w:rsidRPr="006320C7">
        <w:rPr>
          <w:i/>
        </w:rPr>
        <w:t>website</w:t>
      </w:r>
      <w:r w:rsidRPr="00CE2297">
        <w:t xml:space="preserve"> i</w:t>
      </w:r>
      <w:r>
        <w:t>ni mudah dipahami dan digunakan.</w:t>
      </w:r>
    </w:p>
    <w:p w14:paraId="15E46DEA" w14:textId="77777777" w:rsidR="008E09AA" w:rsidRDefault="008E09AA" w:rsidP="008E09AA">
      <w:pPr>
        <w:pStyle w:val="NoSpacing"/>
        <w:rPr>
          <w:lang w:val="id"/>
        </w:rPr>
      </w:pPr>
    </w:p>
    <w:p w14:paraId="7759577C" w14:textId="68AA48B1" w:rsidR="008E09AA" w:rsidRPr="008E09AA" w:rsidRDefault="008E09AA" w:rsidP="008E09AA">
      <w:pPr>
        <w:pStyle w:val="TabelBab4"/>
        <w:rPr>
          <w:lang w:val="id"/>
        </w:rPr>
      </w:pPr>
      <w:bookmarkStart w:id="459" w:name="_Toc195952026"/>
      <w:r>
        <w:rPr>
          <w:lang w:val="id"/>
        </w:rPr>
        <w:t>Hasil Pengujian Navigasi</w:t>
      </w:r>
      <w:bookmarkEnd w:id="459"/>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5D66A8" w14:paraId="17C793D3" w14:textId="77777777" w:rsidTr="00570AF9">
        <w:trPr>
          <w:trHeight w:val="819"/>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50764E36"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65A34AD3"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447A7F5B"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2A74A5D2"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80A2202" w14:textId="77777777" w:rsidR="005D66A8" w:rsidRPr="005D66A8" w:rsidRDefault="005D66A8"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DEE4E19" w14:textId="77777777" w:rsidTr="00570AF9">
        <w:tc>
          <w:tcPr>
            <w:tcW w:w="2142" w:type="dxa"/>
            <w:tcBorders>
              <w:top w:val="single" w:sz="4" w:space="0" w:color="auto"/>
              <w:left w:val="nil"/>
              <w:bottom w:val="single" w:sz="4" w:space="0" w:color="auto"/>
              <w:right w:val="nil"/>
            </w:tcBorders>
          </w:tcPr>
          <w:p w14:paraId="5E7ECB1C" w14:textId="35B1BB2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142D99F" w14:textId="740DA5F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3CA38A8B" w14:textId="3E3B1262"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990" w:type="dxa"/>
            <w:tcBorders>
              <w:top w:val="single" w:sz="4" w:space="0" w:color="auto"/>
              <w:left w:val="nil"/>
              <w:bottom w:val="single" w:sz="4" w:space="0" w:color="auto"/>
              <w:right w:val="nil"/>
            </w:tcBorders>
          </w:tcPr>
          <w:p w14:paraId="6906D1E8" w14:textId="710B88A0"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5</w:t>
            </w:r>
          </w:p>
        </w:tc>
        <w:tc>
          <w:tcPr>
            <w:tcW w:w="1605" w:type="dxa"/>
            <w:vMerge w:val="restart"/>
            <w:tcBorders>
              <w:top w:val="single" w:sz="4" w:space="0" w:color="auto"/>
              <w:left w:val="nil"/>
              <w:bottom w:val="single" w:sz="4" w:space="0" w:color="auto"/>
              <w:right w:val="nil"/>
            </w:tcBorders>
            <w:vAlign w:val="center"/>
          </w:tcPr>
          <w:p w14:paraId="45AFA233" w14:textId="1367FCB0" w:rsidR="008E5112" w:rsidRPr="005D66A8" w:rsidRDefault="00EE4858" w:rsidP="008E5112">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1944EB82" w14:textId="77777777" w:rsidTr="00570AF9">
        <w:tc>
          <w:tcPr>
            <w:tcW w:w="2142" w:type="dxa"/>
            <w:tcBorders>
              <w:top w:val="single" w:sz="4" w:space="0" w:color="auto"/>
              <w:left w:val="nil"/>
              <w:bottom w:val="single" w:sz="4" w:space="0" w:color="auto"/>
              <w:right w:val="nil"/>
            </w:tcBorders>
          </w:tcPr>
          <w:p w14:paraId="3A37118A" w14:textId="518A01B4"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DA8A9BB" w14:textId="0AD7238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7A845986" w14:textId="7B3D12EA"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6</w:t>
            </w:r>
          </w:p>
        </w:tc>
        <w:tc>
          <w:tcPr>
            <w:tcW w:w="990" w:type="dxa"/>
            <w:tcBorders>
              <w:top w:val="single" w:sz="4" w:space="0" w:color="auto"/>
              <w:left w:val="nil"/>
              <w:bottom w:val="single" w:sz="4" w:space="0" w:color="auto"/>
              <w:right w:val="nil"/>
            </w:tcBorders>
          </w:tcPr>
          <w:p w14:paraId="426B6DC7" w14:textId="6285586F"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64</w:t>
            </w:r>
          </w:p>
        </w:tc>
        <w:tc>
          <w:tcPr>
            <w:tcW w:w="1605" w:type="dxa"/>
            <w:vMerge/>
            <w:tcBorders>
              <w:top w:val="single" w:sz="4" w:space="0" w:color="auto"/>
              <w:left w:val="nil"/>
              <w:bottom w:val="single" w:sz="4" w:space="0" w:color="auto"/>
              <w:right w:val="nil"/>
            </w:tcBorders>
          </w:tcPr>
          <w:p w14:paraId="2E5F4E20" w14:textId="77777777" w:rsidR="008E5112" w:rsidRPr="005D66A8" w:rsidRDefault="008E5112" w:rsidP="008E5112">
            <w:pPr>
              <w:pStyle w:val="NoSpacing"/>
              <w:rPr>
                <w:rFonts w:ascii="Times New Roman" w:hAnsi="Times New Roman" w:cs="Times New Roman"/>
                <w:sz w:val="24"/>
                <w:lang w:val="id"/>
              </w:rPr>
            </w:pPr>
          </w:p>
        </w:tc>
      </w:tr>
      <w:tr w:rsidR="008E5112" w14:paraId="406F65F8" w14:textId="77777777" w:rsidTr="00570AF9">
        <w:tc>
          <w:tcPr>
            <w:tcW w:w="2142" w:type="dxa"/>
            <w:tcBorders>
              <w:top w:val="single" w:sz="4" w:space="0" w:color="auto"/>
              <w:left w:val="nil"/>
              <w:bottom w:val="single" w:sz="4" w:space="0" w:color="auto"/>
              <w:right w:val="nil"/>
            </w:tcBorders>
          </w:tcPr>
          <w:p w14:paraId="040B9174" w14:textId="3775969E"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AD7BD99" w14:textId="247674E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519161BC" w14:textId="309E935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15F4A41" w14:textId="021510F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4FB07B1A" w14:textId="77777777" w:rsidR="008E5112" w:rsidRPr="005D66A8" w:rsidRDefault="008E5112" w:rsidP="008E5112">
            <w:pPr>
              <w:pStyle w:val="NoSpacing"/>
              <w:rPr>
                <w:rFonts w:ascii="Times New Roman" w:hAnsi="Times New Roman" w:cs="Times New Roman"/>
                <w:sz w:val="24"/>
                <w:lang w:val="id"/>
              </w:rPr>
            </w:pPr>
          </w:p>
        </w:tc>
      </w:tr>
      <w:tr w:rsidR="008E5112" w14:paraId="1A3DCC4F" w14:textId="77777777" w:rsidTr="00570AF9">
        <w:tc>
          <w:tcPr>
            <w:tcW w:w="2142" w:type="dxa"/>
            <w:tcBorders>
              <w:top w:val="single" w:sz="4" w:space="0" w:color="auto"/>
              <w:left w:val="nil"/>
              <w:bottom w:val="single" w:sz="4" w:space="0" w:color="auto"/>
              <w:right w:val="nil"/>
            </w:tcBorders>
          </w:tcPr>
          <w:p w14:paraId="0CA7A68D" w14:textId="7B0C759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6AD1F54" w14:textId="6E1A8FD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0A97A486" w14:textId="4E870B21"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68F5555" w14:textId="620C047D"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3C9A7F8" w14:textId="77777777" w:rsidR="008E5112" w:rsidRPr="005D66A8" w:rsidRDefault="008E5112" w:rsidP="008E5112">
            <w:pPr>
              <w:pStyle w:val="NoSpacing"/>
              <w:rPr>
                <w:rFonts w:ascii="Times New Roman" w:hAnsi="Times New Roman" w:cs="Times New Roman"/>
                <w:sz w:val="24"/>
                <w:lang w:val="id"/>
              </w:rPr>
            </w:pPr>
          </w:p>
        </w:tc>
      </w:tr>
      <w:tr w:rsidR="008E5112" w14:paraId="7052CD09" w14:textId="77777777" w:rsidTr="00570AF9">
        <w:trPr>
          <w:trHeight w:val="832"/>
        </w:trPr>
        <w:tc>
          <w:tcPr>
            <w:tcW w:w="2142" w:type="dxa"/>
            <w:tcBorders>
              <w:top w:val="single" w:sz="4" w:space="0" w:color="auto"/>
              <w:left w:val="nil"/>
              <w:bottom w:val="single" w:sz="4" w:space="0" w:color="auto"/>
              <w:right w:val="nil"/>
            </w:tcBorders>
          </w:tcPr>
          <w:p w14:paraId="4FD3A5E0" w14:textId="07285FD4"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58F5E8A" w14:textId="63C16D5D"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682A97A4" w14:textId="2DC2D65E"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50861AB" w14:textId="26A6A4C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D97B6F5" w14:textId="77777777" w:rsidR="008E5112" w:rsidRPr="005D66A8" w:rsidRDefault="008E5112" w:rsidP="008E5112">
            <w:pPr>
              <w:pStyle w:val="NoSpacing"/>
              <w:rPr>
                <w:rFonts w:ascii="Times New Roman" w:hAnsi="Times New Roman" w:cs="Times New Roman"/>
                <w:sz w:val="24"/>
                <w:lang w:val="id"/>
              </w:rPr>
            </w:pPr>
          </w:p>
        </w:tc>
      </w:tr>
      <w:tr w:rsidR="005D66A8" w14:paraId="4AA7C536" w14:textId="77777777" w:rsidTr="00570AF9">
        <w:tc>
          <w:tcPr>
            <w:tcW w:w="2856" w:type="dxa"/>
            <w:gridSpan w:val="2"/>
            <w:tcBorders>
              <w:top w:val="single" w:sz="4" w:space="0" w:color="auto"/>
              <w:left w:val="nil"/>
              <w:bottom w:val="single" w:sz="4" w:space="0" w:color="auto"/>
              <w:right w:val="nil"/>
            </w:tcBorders>
          </w:tcPr>
          <w:p w14:paraId="3390D22C" w14:textId="77777777" w:rsidR="005D66A8" w:rsidRPr="005D66A8" w:rsidRDefault="005D66A8"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55DBBE38" w14:textId="57ED1B3F" w:rsidR="005D66A8"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6A1D5B2F" w14:textId="7D38C099" w:rsidR="005D66A8"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0340090C" w14:textId="77777777" w:rsidR="005D66A8" w:rsidRPr="005D66A8" w:rsidRDefault="005D66A8" w:rsidP="009E4167">
            <w:pPr>
              <w:pStyle w:val="NoSpacing"/>
              <w:rPr>
                <w:rFonts w:ascii="Times New Roman" w:hAnsi="Times New Roman" w:cs="Times New Roman"/>
                <w:sz w:val="24"/>
                <w:lang w:val="id"/>
              </w:rPr>
            </w:pPr>
          </w:p>
        </w:tc>
      </w:tr>
    </w:tbl>
    <w:p w14:paraId="214576C6" w14:textId="77777777" w:rsidR="005D66A8" w:rsidRDefault="005D66A8" w:rsidP="005D66A8">
      <w:pPr>
        <w:pStyle w:val="NoSpacing"/>
        <w:rPr>
          <w:lang w:val="id"/>
        </w:rPr>
      </w:pPr>
    </w:p>
    <w:p w14:paraId="00EA3F5C" w14:textId="4DBCD58E" w:rsidR="005D66A8" w:rsidRDefault="00634CD7" w:rsidP="005D66A8">
      <w:pPr>
        <w:pStyle w:val="BodyText"/>
        <w:ind w:left="1701" w:firstLine="0"/>
        <w:rPr>
          <w:color w:val="FF0000"/>
        </w:rPr>
      </w:pPr>
      <w:r w:rsidRPr="00634CD7">
        <w:t xml:space="preserve">Berdasarkan hasil persentase pada tabel </w:t>
      </w:r>
      <w:r>
        <w:t>4.25</w:t>
      </w:r>
      <w:r w:rsidR="000E3678">
        <w:t>, diperoleh nilai sebesar 83,16</w:t>
      </w:r>
      <w:r w:rsidRPr="00634CD7">
        <w:t xml:space="preserve">%. Dengan demikian, dapat disimpulkan bahwa aspek sistem </w:t>
      </w:r>
      <w:r w:rsidRPr="00634CD7">
        <w:lastRenderedPageBreak/>
        <w:t xml:space="preserve">navigasi pada pernyataan 'Saya menilai bahwa menu dan navigasi yang tersedia pada </w:t>
      </w:r>
      <w:r w:rsidRPr="006320C7">
        <w:rPr>
          <w:i/>
        </w:rPr>
        <w:t>website</w:t>
      </w:r>
      <w:r w:rsidRPr="00634CD7">
        <w:t xml:space="preserve"> ini mudah dipahami dan digunakan' terma</w:t>
      </w:r>
      <w:r>
        <w:t>suk dalam kategori Sangat Baik.</w:t>
      </w:r>
      <w:r w:rsidR="0084458A" w:rsidRPr="0084458A">
        <w:t xml:space="preserve"> Hal ini menunjukkan bahwa struktur menu dan sistem navigasi pada </w:t>
      </w:r>
      <w:r w:rsidR="0084458A" w:rsidRPr="006320C7">
        <w:rPr>
          <w:i/>
        </w:rPr>
        <w:t>website</w:t>
      </w:r>
      <w:r w:rsidR="0084458A" w:rsidRPr="0084458A">
        <w:t xml:space="preserve"> telah dirancang dengan baik, sehingga memudahkan pengguna dalam menelusuri serta mengakses berbagai informasi atau fitur yang tersedia.</w:t>
      </w:r>
    </w:p>
    <w:p w14:paraId="625B0D32" w14:textId="77777777" w:rsidR="00C85BCB" w:rsidRPr="00C85BCB" w:rsidRDefault="00C85BCB" w:rsidP="00C85BCB">
      <w:pPr>
        <w:pStyle w:val="NoSpacing"/>
        <w:rPr>
          <w:lang w:val="id"/>
        </w:rPr>
      </w:pPr>
    </w:p>
    <w:p w14:paraId="25E68903" w14:textId="1B80A4B9" w:rsidR="00C85BCB" w:rsidRDefault="00C85BCB" w:rsidP="00C85BCB">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grafik visual dengan pertanyaan sebagai berikut:</w:t>
      </w:r>
    </w:p>
    <w:p w14:paraId="18230B6A" w14:textId="15FF8947" w:rsidR="00C85BCB" w:rsidRDefault="008E5112" w:rsidP="00C85BCB">
      <w:pPr>
        <w:pStyle w:val="BodyText"/>
        <w:ind w:left="1701" w:firstLine="0"/>
      </w:pPr>
      <w:r w:rsidRPr="00CE2297">
        <w:t xml:space="preserve">Saya menilai bahwa desain grafis pada </w:t>
      </w:r>
      <w:r w:rsidRPr="006320C7">
        <w:rPr>
          <w:i/>
        </w:rPr>
        <w:t>website</w:t>
      </w:r>
      <w:r w:rsidRPr="00CE2297">
        <w:t xml:space="preserve"> ini menarik da</w:t>
      </w:r>
      <w:r>
        <w:t>n mendukung pengalaman pengguna.</w:t>
      </w:r>
    </w:p>
    <w:p w14:paraId="23060E1D" w14:textId="77777777" w:rsidR="008E09AA" w:rsidRDefault="008E09AA" w:rsidP="008E09AA">
      <w:pPr>
        <w:pStyle w:val="NoSpacing"/>
        <w:rPr>
          <w:lang w:val="id"/>
        </w:rPr>
      </w:pPr>
    </w:p>
    <w:p w14:paraId="3A5831AC" w14:textId="19F61195" w:rsidR="008E09AA" w:rsidRPr="008E09AA" w:rsidRDefault="008E09AA" w:rsidP="008E09AA">
      <w:pPr>
        <w:pStyle w:val="TabelBab4"/>
        <w:rPr>
          <w:lang w:val="id"/>
        </w:rPr>
      </w:pPr>
      <w:bookmarkStart w:id="460" w:name="_Toc195952027"/>
      <w:r>
        <w:rPr>
          <w:lang w:val="id"/>
        </w:rPr>
        <w:t>Hasil Pengujian Grafik Visual</w:t>
      </w:r>
      <w:bookmarkEnd w:id="460"/>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C85BCB" w14:paraId="2A69DB0D" w14:textId="77777777" w:rsidTr="00570AF9">
        <w:trPr>
          <w:trHeight w:val="868"/>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13799463"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3A3E5A41"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0519439D"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354382E7"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7A01997A" w14:textId="77777777" w:rsidR="00C85BCB" w:rsidRPr="005D66A8" w:rsidRDefault="00C85BCB"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EE4858" w14:paraId="542AB4F0" w14:textId="77777777" w:rsidTr="00570AF9">
        <w:tc>
          <w:tcPr>
            <w:tcW w:w="2142" w:type="dxa"/>
            <w:tcBorders>
              <w:top w:val="single" w:sz="4" w:space="0" w:color="auto"/>
              <w:left w:val="nil"/>
              <w:bottom w:val="single" w:sz="4" w:space="0" w:color="auto"/>
              <w:right w:val="nil"/>
            </w:tcBorders>
          </w:tcPr>
          <w:p w14:paraId="3A0553C5" w14:textId="1D4BCB36" w:rsidR="00EE4858" w:rsidRPr="005D66A8" w:rsidRDefault="00EE4858" w:rsidP="00EE4858">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96B826E" w14:textId="72F922B0" w:rsidR="00EE4858" w:rsidRPr="005D66A8" w:rsidRDefault="00EE4858" w:rsidP="00EE4858">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C77BC4F" w14:textId="270ADB03" w:rsidR="00EE4858" w:rsidRPr="005D66A8" w:rsidRDefault="00EE4858" w:rsidP="00EE4858">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087FF067" w14:textId="4995E3A8" w:rsidR="00EE4858" w:rsidRPr="005D66A8" w:rsidRDefault="00EE4858" w:rsidP="00EE4858">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2F3660C2" w14:textId="092567FD" w:rsidR="00EE4858" w:rsidRPr="005D66A8" w:rsidRDefault="00EE4858" w:rsidP="00EE4858">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5ACD9BF7" w14:textId="77777777" w:rsidTr="00570AF9">
        <w:tc>
          <w:tcPr>
            <w:tcW w:w="2142" w:type="dxa"/>
            <w:tcBorders>
              <w:top w:val="single" w:sz="4" w:space="0" w:color="auto"/>
              <w:left w:val="nil"/>
              <w:bottom w:val="single" w:sz="4" w:space="0" w:color="auto"/>
              <w:right w:val="nil"/>
            </w:tcBorders>
          </w:tcPr>
          <w:p w14:paraId="056C3974" w14:textId="61F40D3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23E4B796" w14:textId="66F0C14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1863C1EC" w14:textId="6680D077"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461338B3" w14:textId="164B7661"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6A730D2E" w14:textId="77777777" w:rsidR="008E5112" w:rsidRPr="005D66A8" w:rsidRDefault="008E5112" w:rsidP="008E5112">
            <w:pPr>
              <w:pStyle w:val="NoSpacing"/>
              <w:rPr>
                <w:rFonts w:ascii="Times New Roman" w:hAnsi="Times New Roman" w:cs="Times New Roman"/>
                <w:sz w:val="24"/>
                <w:lang w:val="id"/>
              </w:rPr>
            </w:pPr>
          </w:p>
        </w:tc>
      </w:tr>
      <w:tr w:rsidR="008E5112" w14:paraId="1CAC1015" w14:textId="77777777" w:rsidTr="00570AF9">
        <w:tc>
          <w:tcPr>
            <w:tcW w:w="2142" w:type="dxa"/>
            <w:tcBorders>
              <w:top w:val="single" w:sz="4" w:space="0" w:color="auto"/>
              <w:left w:val="nil"/>
              <w:bottom w:val="single" w:sz="4" w:space="0" w:color="auto"/>
              <w:right w:val="nil"/>
            </w:tcBorders>
          </w:tcPr>
          <w:p w14:paraId="1CE52F0B" w14:textId="20E2ACE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F4A8A72" w14:textId="6934572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09ADFBE7" w14:textId="76CA4A6B"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72A58124" w14:textId="6809329D"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top w:val="single" w:sz="4" w:space="0" w:color="auto"/>
              <w:left w:val="nil"/>
              <w:bottom w:val="single" w:sz="4" w:space="0" w:color="auto"/>
              <w:right w:val="nil"/>
            </w:tcBorders>
          </w:tcPr>
          <w:p w14:paraId="52583312" w14:textId="77777777" w:rsidR="008E5112" w:rsidRPr="005D66A8" w:rsidRDefault="008E5112" w:rsidP="008E5112">
            <w:pPr>
              <w:pStyle w:val="NoSpacing"/>
              <w:rPr>
                <w:rFonts w:ascii="Times New Roman" w:hAnsi="Times New Roman" w:cs="Times New Roman"/>
                <w:sz w:val="24"/>
                <w:lang w:val="id"/>
              </w:rPr>
            </w:pPr>
          </w:p>
        </w:tc>
      </w:tr>
      <w:tr w:rsidR="008E5112" w14:paraId="7E33B5EB" w14:textId="77777777" w:rsidTr="00570AF9">
        <w:tc>
          <w:tcPr>
            <w:tcW w:w="2142" w:type="dxa"/>
            <w:tcBorders>
              <w:top w:val="single" w:sz="4" w:space="0" w:color="auto"/>
              <w:left w:val="nil"/>
              <w:bottom w:val="single" w:sz="4" w:space="0" w:color="auto"/>
              <w:right w:val="nil"/>
            </w:tcBorders>
          </w:tcPr>
          <w:p w14:paraId="0FF1C79B" w14:textId="3A9A55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9832DD8" w14:textId="509632C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48829B93" w14:textId="43E7A6E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59723A7" w14:textId="564F1DCF"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223FA1ED" w14:textId="77777777" w:rsidR="008E5112" w:rsidRPr="005D66A8" w:rsidRDefault="008E5112" w:rsidP="008E5112">
            <w:pPr>
              <w:pStyle w:val="NoSpacing"/>
              <w:rPr>
                <w:rFonts w:ascii="Times New Roman" w:hAnsi="Times New Roman" w:cs="Times New Roman"/>
                <w:sz w:val="24"/>
                <w:lang w:val="id"/>
              </w:rPr>
            </w:pPr>
          </w:p>
        </w:tc>
      </w:tr>
      <w:tr w:rsidR="008E5112" w14:paraId="79F87129" w14:textId="77777777" w:rsidTr="00570AF9">
        <w:trPr>
          <w:trHeight w:val="690"/>
        </w:trPr>
        <w:tc>
          <w:tcPr>
            <w:tcW w:w="2142" w:type="dxa"/>
            <w:tcBorders>
              <w:top w:val="single" w:sz="4" w:space="0" w:color="auto"/>
              <w:left w:val="nil"/>
              <w:bottom w:val="single" w:sz="4" w:space="0" w:color="auto"/>
              <w:right w:val="nil"/>
            </w:tcBorders>
          </w:tcPr>
          <w:p w14:paraId="20D6FAC0" w14:textId="3F4914B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25E4D52" w14:textId="017A320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26C93E1F" w14:textId="28FA94AE"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11610481" w14:textId="3026A9DC"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51F68927" w14:textId="77777777" w:rsidR="008E5112" w:rsidRPr="005D66A8" w:rsidRDefault="008E5112" w:rsidP="008E5112">
            <w:pPr>
              <w:pStyle w:val="NoSpacing"/>
              <w:rPr>
                <w:rFonts w:ascii="Times New Roman" w:hAnsi="Times New Roman" w:cs="Times New Roman"/>
                <w:sz w:val="24"/>
                <w:lang w:val="id"/>
              </w:rPr>
            </w:pPr>
          </w:p>
        </w:tc>
      </w:tr>
      <w:tr w:rsidR="00C85BCB" w14:paraId="15FB3729" w14:textId="77777777" w:rsidTr="00570AF9">
        <w:tc>
          <w:tcPr>
            <w:tcW w:w="2856" w:type="dxa"/>
            <w:gridSpan w:val="2"/>
            <w:tcBorders>
              <w:top w:val="single" w:sz="4" w:space="0" w:color="auto"/>
              <w:left w:val="nil"/>
              <w:bottom w:val="single" w:sz="4" w:space="0" w:color="auto"/>
              <w:right w:val="nil"/>
            </w:tcBorders>
          </w:tcPr>
          <w:p w14:paraId="4B1A237C" w14:textId="77777777" w:rsidR="00C85BCB" w:rsidRPr="005D66A8" w:rsidRDefault="00C85BCB"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44D033F9" w14:textId="0190B20A" w:rsidR="00C85BCB"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266AED4" w14:textId="09F7EA3D" w:rsidR="00C85BCB" w:rsidRPr="005D66A8" w:rsidRDefault="0084458A"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384DA68D" w14:textId="77777777" w:rsidR="00C85BCB" w:rsidRPr="005D66A8" w:rsidRDefault="00C85BCB" w:rsidP="009E4167">
            <w:pPr>
              <w:pStyle w:val="NoSpacing"/>
              <w:rPr>
                <w:rFonts w:ascii="Times New Roman" w:hAnsi="Times New Roman" w:cs="Times New Roman"/>
                <w:sz w:val="24"/>
                <w:lang w:val="id"/>
              </w:rPr>
            </w:pPr>
          </w:p>
        </w:tc>
      </w:tr>
    </w:tbl>
    <w:p w14:paraId="617FD265" w14:textId="77777777" w:rsidR="00C85BCB" w:rsidRDefault="00C85BCB" w:rsidP="00C85BCB">
      <w:pPr>
        <w:pStyle w:val="NoSpacing"/>
        <w:rPr>
          <w:lang w:val="id"/>
        </w:rPr>
      </w:pPr>
    </w:p>
    <w:p w14:paraId="0DD455A6" w14:textId="2263E497" w:rsidR="00C85BCB" w:rsidRDefault="00634CD7" w:rsidP="00C85BCB">
      <w:pPr>
        <w:pStyle w:val="BodyText"/>
        <w:ind w:left="1701" w:firstLine="0"/>
        <w:rPr>
          <w:color w:val="FF0000"/>
        </w:rPr>
      </w:pPr>
      <w:r w:rsidRPr="00634CD7">
        <w:t xml:space="preserve">Berdasarkan hasil persentase pada tabel </w:t>
      </w:r>
      <w:r w:rsidR="00D26E82">
        <w:t>4.26</w:t>
      </w:r>
      <w:r w:rsidR="000E3678">
        <w:t>, diperoleh nilai sebesar 83,16</w:t>
      </w:r>
      <w:r w:rsidRPr="00634CD7">
        <w:t xml:space="preserve">%. Dengan demikian, dapat disimpulkan bahwa aspek grafik </w:t>
      </w:r>
      <w:r w:rsidRPr="006320C7">
        <w:t>visual</w:t>
      </w:r>
      <w:r w:rsidRPr="00634CD7">
        <w:t xml:space="preserve"> pada pernyataan 'Saya menilai bahwa desain grafis pada </w:t>
      </w:r>
      <w:r w:rsidRPr="006320C7">
        <w:rPr>
          <w:i/>
        </w:rPr>
        <w:t>website</w:t>
      </w:r>
      <w:r w:rsidRPr="00634CD7">
        <w:t xml:space="preserve"> ini menarik dan mendukung pengalaman pengguna' termasuk dalam kategori Sangat Baik. Hal ini menunjukkan bahwa tampilan visual pada </w:t>
      </w:r>
      <w:r w:rsidRPr="006320C7">
        <w:rPr>
          <w:i/>
        </w:rPr>
        <w:t>website</w:t>
      </w:r>
      <w:r w:rsidRPr="00634CD7">
        <w:t xml:space="preserve"> dinilai menarik secara estetika dan mampu memberikan kontribusi positif terhadap peningkatan pengalaman pengguna.</w:t>
      </w:r>
    </w:p>
    <w:p w14:paraId="40810746" w14:textId="77777777" w:rsidR="00F46E24" w:rsidRPr="00F46E24" w:rsidRDefault="00F46E24" w:rsidP="00F46E24">
      <w:pPr>
        <w:pStyle w:val="NoSpacing"/>
        <w:rPr>
          <w:lang w:val="id"/>
        </w:rPr>
      </w:pPr>
    </w:p>
    <w:p w14:paraId="6D34926C" w14:textId="3D788E9E" w:rsidR="00F46E24" w:rsidRDefault="00F46E24" w:rsidP="00F46E24">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sidR="007F0B94" w:rsidRPr="007F0B94">
        <w:rPr>
          <w:i/>
        </w:rPr>
        <w:t>contents</w:t>
      </w:r>
      <w:r w:rsidR="007F0B94">
        <w:t xml:space="preserve"> </w:t>
      </w:r>
      <w:r>
        <w:t>dengan pertanyaan sebagai berikut:</w:t>
      </w:r>
    </w:p>
    <w:p w14:paraId="14E23B2A" w14:textId="7A191544" w:rsidR="00F46E24" w:rsidRDefault="008E5112" w:rsidP="00F46E24">
      <w:pPr>
        <w:pStyle w:val="BodyText"/>
        <w:ind w:left="1701" w:firstLine="0"/>
      </w:pPr>
      <w:r w:rsidRPr="00CE2297">
        <w:t xml:space="preserve">Saya menilai bahwa konten yang tersedia pada </w:t>
      </w:r>
      <w:r w:rsidRPr="006320C7">
        <w:rPr>
          <w:i/>
        </w:rPr>
        <w:t>website</w:t>
      </w:r>
      <w:r w:rsidRPr="00CE2297">
        <w:t xml:space="preserve"> ini cukup informatif dan s</w:t>
      </w:r>
      <w:r>
        <w:t>esuai dengan kebutuhan pengguna.</w:t>
      </w:r>
    </w:p>
    <w:p w14:paraId="1F976A18" w14:textId="77777777" w:rsidR="008E09AA" w:rsidRDefault="008E09AA" w:rsidP="008E09AA">
      <w:pPr>
        <w:pStyle w:val="NoSpacing"/>
        <w:rPr>
          <w:lang w:val="id"/>
        </w:rPr>
      </w:pPr>
    </w:p>
    <w:p w14:paraId="0ECDF0BD" w14:textId="6D730D29" w:rsidR="008E09AA" w:rsidRPr="008E09AA" w:rsidRDefault="008E09AA" w:rsidP="008E09AA">
      <w:pPr>
        <w:pStyle w:val="TabelBab4"/>
        <w:rPr>
          <w:lang w:val="id"/>
        </w:rPr>
      </w:pPr>
      <w:bookmarkStart w:id="461" w:name="_Toc195952028"/>
      <w:r>
        <w:rPr>
          <w:lang w:val="id"/>
        </w:rPr>
        <w:lastRenderedPageBreak/>
        <w:t xml:space="preserve">Hasil Pengujian </w:t>
      </w:r>
      <w:r w:rsidRPr="008E09AA">
        <w:rPr>
          <w:i/>
          <w:lang w:val="id"/>
        </w:rPr>
        <w:t>Contents</w:t>
      </w:r>
      <w:bookmarkEnd w:id="461"/>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F46E24" w14:paraId="3B6F6D8D"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46046C89"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32C4990A"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3B2FE33C"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372D3D07"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D8B1347" w14:textId="77777777" w:rsidR="00F46E24" w:rsidRPr="005D66A8" w:rsidRDefault="00F46E2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246CE73" w14:textId="77777777" w:rsidTr="00570AF9">
        <w:tc>
          <w:tcPr>
            <w:tcW w:w="2142" w:type="dxa"/>
            <w:tcBorders>
              <w:top w:val="single" w:sz="4" w:space="0" w:color="auto"/>
              <w:left w:val="nil"/>
              <w:bottom w:val="single" w:sz="4" w:space="0" w:color="auto"/>
              <w:right w:val="nil"/>
            </w:tcBorders>
          </w:tcPr>
          <w:p w14:paraId="3CCA7D22" w14:textId="590C9F4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F2F630F" w14:textId="5D2E38B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17F80AE5" w14:textId="5FF216E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21C6C1DE" w14:textId="46EA35B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610830D9" w14:textId="0D6C961F" w:rsidR="008E5112" w:rsidRPr="005D66A8" w:rsidRDefault="00EE4858" w:rsidP="008E5112">
            <w:pPr>
              <w:pStyle w:val="NoSpacing"/>
              <w:jc w:val="center"/>
              <w:rPr>
                <w:rFonts w:ascii="Times New Roman" w:hAnsi="Times New Roman" w:cs="Times New Roman"/>
                <w:sz w:val="24"/>
                <w:lang w:val="id"/>
              </w:rPr>
            </w:pPr>
            <w:r>
              <w:rPr>
                <w:rFonts w:ascii="Times New Roman" w:hAnsi="Times New Roman" w:cs="Times New Roman"/>
                <w:sz w:val="24"/>
                <w:lang w:val="id"/>
              </w:rPr>
              <w:t>(80/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4,21</w:t>
            </w:r>
            <w:r>
              <w:rPr>
                <w:rFonts w:ascii="Times New Roman" w:hAnsi="Times New Roman" w:cs="Times New Roman"/>
                <w:sz w:val="24"/>
                <w:lang w:val="id"/>
              </w:rPr>
              <w:t>%</w:t>
            </w:r>
          </w:p>
        </w:tc>
      </w:tr>
      <w:tr w:rsidR="008E5112" w14:paraId="7AC6B693" w14:textId="77777777" w:rsidTr="00570AF9">
        <w:tc>
          <w:tcPr>
            <w:tcW w:w="2142" w:type="dxa"/>
            <w:tcBorders>
              <w:top w:val="single" w:sz="4" w:space="0" w:color="auto"/>
              <w:left w:val="nil"/>
              <w:bottom w:val="single" w:sz="4" w:space="0" w:color="auto"/>
              <w:right w:val="nil"/>
            </w:tcBorders>
          </w:tcPr>
          <w:p w14:paraId="416ACE8B" w14:textId="1EAAAB7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9829040" w14:textId="2F4B593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0E4B459" w14:textId="6564DDF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3</w:t>
            </w:r>
          </w:p>
        </w:tc>
        <w:tc>
          <w:tcPr>
            <w:tcW w:w="990" w:type="dxa"/>
            <w:tcBorders>
              <w:top w:val="single" w:sz="4" w:space="0" w:color="auto"/>
              <w:left w:val="nil"/>
              <w:bottom w:val="single" w:sz="4" w:space="0" w:color="auto"/>
              <w:right w:val="nil"/>
            </w:tcBorders>
          </w:tcPr>
          <w:p w14:paraId="40E7B703" w14:textId="221B5D96"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52</w:t>
            </w:r>
          </w:p>
        </w:tc>
        <w:tc>
          <w:tcPr>
            <w:tcW w:w="1605" w:type="dxa"/>
            <w:vMerge/>
            <w:tcBorders>
              <w:top w:val="single" w:sz="4" w:space="0" w:color="auto"/>
              <w:left w:val="nil"/>
              <w:bottom w:val="single" w:sz="4" w:space="0" w:color="auto"/>
              <w:right w:val="nil"/>
            </w:tcBorders>
          </w:tcPr>
          <w:p w14:paraId="1464D186" w14:textId="77777777" w:rsidR="008E5112" w:rsidRPr="005D66A8" w:rsidRDefault="008E5112" w:rsidP="008E5112">
            <w:pPr>
              <w:pStyle w:val="NoSpacing"/>
              <w:rPr>
                <w:rFonts w:ascii="Times New Roman" w:hAnsi="Times New Roman" w:cs="Times New Roman"/>
                <w:sz w:val="24"/>
                <w:lang w:val="id"/>
              </w:rPr>
            </w:pPr>
          </w:p>
        </w:tc>
      </w:tr>
      <w:tr w:rsidR="008E5112" w14:paraId="435E5375" w14:textId="77777777" w:rsidTr="00570AF9">
        <w:tc>
          <w:tcPr>
            <w:tcW w:w="2142" w:type="dxa"/>
            <w:tcBorders>
              <w:top w:val="single" w:sz="4" w:space="0" w:color="auto"/>
              <w:left w:val="nil"/>
              <w:bottom w:val="single" w:sz="4" w:space="0" w:color="auto"/>
              <w:right w:val="nil"/>
            </w:tcBorders>
          </w:tcPr>
          <w:p w14:paraId="34572EBF" w14:textId="578935A8"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FA92D48" w14:textId="300B78A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683AD91A" w14:textId="69A3AB2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34A7B242" w14:textId="0EE20E80"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top w:val="single" w:sz="4" w:space="0" w:color="auto"/>
              <w:left w:val="nil"/>
              <w:bottom w:val="single" w:sz="4" w:space="0" w:color="auto"/>
              <w:right w:val="nil"/>
            </w:tcBorders>
          </w:tcPr>
          <w:p w14:paraId="206E5277" w14:textId="77777777" w:rsidR="008E5112" w:rsidRPr="005D66A8" w:rsidRDefault="008E5112" w:rsidP="008E5112">
            <w:pPr>
              <w:pStyle w:val="NoSpacing"/>
              <w:rPr>
                <w:rFonts w:ascii="Times New Roman" w:hAnsi="Times New Roman" w:cs="Times New Roman"/>
                <w:sz w:val="24"/>
                <w:lang w:val="id"/>
              </w:rPr>
            </w:pPr>
          </w:p>
        </w:tc>
      </w:tr>
      <w:tr w:rsidR="008E5112" w14:paraId="6614AD77" w14:textId="77777777" w:rsidTr="00570AF9">
        <w:tc>
          <w:tcPr>
            <w:tcW w:w="2142" w:type="dxa"/>
            <w:tcBorders>
              <w:top w:val="single" w:sz="4" w:space="0" w:color="auto"/>
              <w:left w:val="nil"/>
              <w:bottom w:val="single" w:sz="4" w:space="0" w:color="auto"/>
              <w:right w:val="nil"/>
            </w:tcBorders>
          </w:tcPr>
          <w:p w14:paraId="14B47A23" w14:textId="7B02327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ABE40E4" w14:textId="15FA93AE"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1FCC632A" w14:textId="1152F129"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F051127" w14:textId="6D74E107"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0700FA4" w14:textId="77777777" w:rsidR="008E5112" w:rsidRPr="005D66A8" w:rsidRDefault="008E5112" w:rsidP="008E5112">
            <w:pPr>
              <w:pStyle w:val="NoSpacing"/>
              <w:rPr>
                <w:rFonts w:ascii="Times New Roman" w:hAnsi="Times New Roman" w:cs="Times New Roman"/>
                <w:sz w:val="24"/>
                <w:lang w:val="id"/>
              </w:rPr>
            </w:pPr>
          </w:p>
        </w:tc>
      </w:tr>
      <w:tr w:rsidR="008E5112" w14:paraId="003FA992" w14:textId="77777777" w:rsidTr="00570AF9">
        <w:tc>
          <w:tcPr>
            <w:tcW w:w="2142" w:type="dxa"/>
            <w:tcBorders>
              <w:top w:val="single" w:sz="4" w:space="0" w:color="auto"/>
              <w:left w:val="nil"/>
              <w:bottom w:val="single" w:sz="4" w:space="0" w:color="auto"/>
              <w:right w:val="nil"/>
            </w:tcBorders>
          </w:tcPr>
          <w:p w14:paraId="424F927C" w14:textId="2710A8A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1B385B4" w14:textId="0068531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5F1CF805" w14:textId="35FA6F43"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563C968" w14:textId="638B2E1C" w:rsidR="008E5112" w:rsidRPr="005D66A8" w:rsidRDefault="00EE4858"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103299B7" w14:textId="77777777" w:rsidR="008E5112" w:rsidRPr="005D66A8" w:rsidRDefault="008E5112" w:rsidP="008E5112">
            <w:pPr>
              <w:pStyle w:val="NoSpacing"/>
              <w:rPr>
                <w:rFonts w:ascii="Times New Roman" w:hAnsi="Times New Roman" w:cs="Times New Roman"/>
                <w:sz w:val="24"/>
                <w:lang w:val="id"/>
              </w:rPr>
            </w:pPr>
          </w:p>
        </w:tc>
      </w:tr>
      <w:tr w:rsidR="00F46E24" w14:paraId="4CD8190D" w14:textId="77777777" w:rsidTr="00570AF9">
        <w:tc>
          <w:tcPr>
            <w:tcW w:w="2856" w:type="dxa"/>
            <w:gridSpan w:val="2"/>
            <w:tcBorders>
              <w:top w:val="single" w:sz="4" w:space="0" w:color="auto"/>
              <w:left w:val="nil"/>
              <w:bottom w:val="single" w:sz="4" w:space="0" w:color="auto"/>
              <w:right w:val="nil"/>
            </w:tcBorders>
          </w:tcPr>
          <w:p w14:paraId="25590056" w14:textId="77777777" w:rsidR="00F46E24" w:rsidRPr="005D66A8" w:rsidRDefault="00F46E2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626EA2DB" w14:textId="1ED956F7" w:rsidR="00F46E24"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496A9BF3" w14:textId="12EA119B" w:rsidR="00F46E24" w:rsidRPr="005D66A8" w:rsidRDefault="00EE4858" w:rsidP="009E4167">
            <w:pPr>
              <w:pStyle w:val="NoSpacing"/>
              <w:rPr>
                <w:rFonts w:ascii="Times New Roman" w:hAnsi="Times New Roman" w:cs="Times New Roman"/>
                <w:sz w:val="24"/>
                <w:lang w:val="id"/>
              </w:rPr>
            </w:pPr>
            <w:r>
              <w:rPr>
                <w:rFonts w:ascii="Times New Roman" w:hAnsi="Times New Roman" w:cs="Times New Roman"/>
                <w:sz w:val="24"/>
                <w:lang w:val="id"/>
              </w:rPr>
              <w:t>80</w:t>
            </w:r>
          </w:p>
        </w:tc>
        <w:tc>
          <w:tcPr>
            <w:tcW w:w="1605" w:type="dxa"/>
            <w:tcBorders>
              <w:top w:val="single" w:sz="4" w:space="0" w:color="auto"/>
              <w:left w:val="nil"/>
              <w:bottom w:val="single" w:sz="4" w:space="0" w:color="auto"/>
              <w:right w:val="nil"/>
            </w:tcBorders>
          </w:tcPr>
          <w:p w14:paraId="19EDA4CD" w14:textId="77777777" w:rsidR="00F46E24" w:rsidRPr="005D66A8" w:rsidRDefault="00F46E24" w:rsidP="009E4167">
            <w:pPr>
              <w:pStyle w:val="NoSpacing"/>
              <w:rPr>
                <w:rFonts w:ascii="Times New Roman" w:hAnsi="Times New Roman" w:cs="Times New Roman"/>
                <w:sz w:val="24"/>
                <w:lang w:val="id"/>
              </w:rPr>
            </w:pPr>
          </w:p>
        </w:tc>
      </w:tr>
    </w:tbl>
    <w:p w14:paraId="1945D3A1" w14:textId="77777777" w:rsidR="00F46E24" w:rsidRDefault="00F46E24" w:rsidP="00F46E24">
      <w:pPr>
        <w:pStyle w:val="NoSpacing"/>
        <w:rPr>
          <w:lang w:val="id"/>
        </w:rPr>
      </w:pPr>
    </w:p>
    <w:p w14:paraId="69D360C7" w14:textId="25548201" w:rsidR="00F46E24" w:rsidRDefault="00D26E82" w:rsidP="007F0B94">
      <w:pPr>
        <w:pStyle w:val="BodyText"/>
        <w:ind w:left="1701" w:firstLine="0"/>
        <w:rPr>
          <w:color w:val="FF0000"/>
        </w:rPr>
      </w:pPr>
      <w:r w:rsidRPr="00D26E82">
        <w:t xml:space="preserve">Berdasarkan hasil persentase pada tabel </w:t>
      </w:r>
      <w:r w:rsidRPr="008E09AA">
        <w:rPr>
          <w:color w:val="auto"/>
        </w:rPr>
        <w:t>4.27</w:t>
      </w:r>
      <w:r w:rsidR="000E3678">
        <w:t>, diperoleh nilai sebesar 84,21</w:t>
      </w:r>
      <w:r w:rsidRPr="00D26E82">
        <w:t xml:space="preserve">%. Dengan demikian, dapat disimpulkan bahwa aspek konten pada pernyataan 'Saya menilai bahwa konten yang tersedia pada </w:t>
      </w:r>
      <w:r w:rsidRPr="006320C7">
        <w:rPr>
          <w:i/>
        </w:rPr>
        <w:t>website</w:t>
      </w:r>
      <w:r w:rsidRPr="00D26E82">
        <w:t xml:space="preserve"> ini cukup informatif dan sesuai dengan kebutuhan pengguna' termasuk dalam kategori Sangat Baik. Hal ini menunjukkan bahwa konten yang disajikan pada website dinilai telah memenuhi harapan pengguna</w:t>
      </w:r>
      <w:r>
        <w:t>.</w:t>
      </w:r>
    </w:p>
    <w:p w14:paraId="5B5615F3" w14:textId="77777777" w:rsidR="007F0B94" w:rsidRPr="007F0B94" w:rsidRDefault="007F0B94" w:rsidP="007F0B94">
      <w:pPr>
        <w:pStyle w:val="NoSpacing"/>
        <w:rPr>
          <w:lang w:val="id"/>
        </w:rPr>
      </w:pPr>
    </w:p>
    <w:p w14:paraId="20CD457F" w14:textId="03A65097" w:rsidR="007F0B94" w:rsidRDefault="007F0B94" w:rsidP="007F0B94">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sidRPr="007F0B94">
        <w:rPr>
          <w:i/>
        </w:rPr>
        <w:t>compatibility</w:t>
      </w:r>
      <w:r>
        <w:t xml:space="preserve"> dengan pertanyaan sebagai berikut:</w:t>
      </w:r>
    </w:p>
    <w:p w14:paraId="7DEFE0B1" w14:textId="0B6D9E9A" w:rsidR="007F0B94" w:rsidRDefault="008E5112" w:rsidP="007F0B94">
      <w:pPr>
        <w:pStyle w:val="BodyText"/>
        <w:ind w:left="1701" w:firstLine="0"/>
      </w:pPr>
      <w:r w:rsidRPr="00CE2297">
        <w:t xml:space="preserve">Saya menilai bahwa </w:t>
      </w:r>
      <w:r w:rsidRPr="006320C7">
        <w:rPr>
          <w:i/>
        </w:rPr>
        <w:t>website</w:t>
      </w:r>
      <w:r w:rsidRPr="00CE2297">
        <w:t xml:space="preserve"> ini kompatibel d</w:t>
      </w:r>
      <w:r>
        <w:t xml:space="preserve">engan </w:t>
      </w:r>
      <w:r w:rsidRPr="006320C7">
        <w:rPr>
          <w:i/>
        </w:rPr>
        <w:t>browser</w:t>
      </w:r>
      <w:r>
        <w:t xml:space="preserve"> yang saya gunakan.</w:t>
      </w:r>
    </w:p>
    <w:p w14:paraId="59AE0222" w14:textId="77777777" w:rsidR="008E09AA" w:rsidRDefault="008E09AA" w:rsidP="008E09AA">
      <w:pPr>
        <w:pStyle w:val="NoSpacing"/>
        <w:rPr>
          <w:lang w:val="id"/>
        </w:rPr>
      </w:pPr>
    </w:p>
    <w:p w14:paraId="0394CAEA" w14:textId="38CD8678" w:rsidR="008E09AA" w:rsidRPr="008E09AA" w:rsidRDefault="008E09AA" w:rsidP="008E09AA">
      <w:pPr>
        <w:pStyle w:val="TabelBab4"/>
        <w:rPr>
          <w:lang w:val="id"/>
        </w:rPr>
      </w:pPr>
      <w:bookmarkStart w:id="462" w:name="_Toc195952029"/>
      <w:r>
        <w:rPr>
          <w:lang w:val="id"/>
        </w:rPr>
        <w:t>Hasil Pengujian</w:t>
      </w:r>
      <w:r w:rsidRPr="008E09AA">
        <w:rPr>
          <w:i/>
        </w:rPr>
        <w:t xml:space="preserve"> </w:t>
      </w:r>
      <w:r>
        <w:rPr>
          <w:i/>
        </w:rPr>
        <w:t>C</w:t>
      </w:r>
      <w:r w:rsidRPr="007F0B94">
        <w:rPr>
          <w:i/>
        </w:rPr>
        <w:t>ompatibility</w:t>
      </w:r>
      <w:bookmarkEnd w:id="462"/>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109C25CF"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768BD20B"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6D05F7FD"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190798D4"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537EB07E"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3E45A372"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37013AA" w14:textId="77777777" w:rsidTr="00570AF9">
        <w:tc>
          <w:tcPr>
            <w:tcW w:w="2142" w:type="dxa"/>
            <w:tcBorders>
              <w:top w:val="single" w:sz="4" w:space="0" w:color="auto"/>
              <w:left w:val="nil"/>
              <w:bottom w:val="single" w:sz="4" w:space="0" w:color="auto"/>
              <w:right w:val="nil"/>
            </w:tcBorders>
          </w:tcPr>
          <w:p w14:paraId="51631E0F" w14:textId="6C0245A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2851790" w14:textId="2F182F9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6E5E1A8" w14:textId="6E6B0E3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5C0EA48D" w14:textId="7FFB56A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38CB89BE" w14:textId="7CCEDE1F"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81/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5,2</w:t>
            </w:r>
            <w:r w:rsidR="000E3678">
              <w:rPr>
                <w:rFonts w:ascii="Times New Roman" w:hAnsi="Times New Roman" w:cs="Times New Roman"/>
                <w:sz w:val="24"/>
                <w:lang w:val="id"/>
              </w:rPr>
              <w:t>6</w:t>
            </w:r>
            <w:r>
              <w:rPr>
                <w:rFonts w:ascii="Times New Roman" w:hAnsi="Times New Roman" w:cs="Times New Roman"/>
                <w:sz w:val="24"/>
                <w:lang w:val="id"/>
              </w:rPr>
              <w:t>%</w:t>
            </w:r>
          </w:p>
        </w:tc>
      </w:tr>
      <w:tr w:rsidR="008E5112" w14:paraId="27B472CA" w14:textId="77777777" w:rsidTr="00570AF9">
        <w:tc>
          <w:tcPr>
            <w:tcW w:w="2142" w:type="dxa"/>
            <w:tcBorders>
              <w:top w:val="single" w:sz="4" w:space="0" w:color="auto"/>
              <w:left w:val="nil"/>
              <w:bottom w:val="single" w:sz="4" w:space="0" w:color="auto"/>
              <w:right w:val="nil"/>
            </w:tcBorders>
          </w:tcPr>
          <w:p w14:paraId="2DAF5233" w14:textId="17FABD6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9F148AB" w14:textId="71E3E01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787D8F4D" w14:textId="1C0E3D5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03EF6C3F" w14:textId="6838749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13185653" w14:textId="77777777" w:rsidR="008E5112" w:rsidRPr="005D66A8" w:rsidRDefault="008E5112" w:rsidP="008E5112">
            <w:pPr>
              <w:pStyle w:val="NoSpacing"/>
              <w:rPr>
                <w:rFonts w:ascii="Times New Roman" w:hAnsi="Times New Roman" w:cs="Times New Roman"/>
                <w:sz w:val="24"/>
                <w:lang w:val="id"/>
              </w:rPr>
            </w:pPr>
          </w:p>
        </w:tc>
      </w:tr>
      <w:tr w:rsidR="008E5112" w14:paraId="39F84457" w14:textId="77777777" w:rsidTr="00570AF9">
        <w:tc>
          <w:tcPr>
            <w:tcW w:w="2142" w:type="dxa"/>
            <w:tcBorders>
              <w:top w:val="single" w:sz="4" w:space="0" w:color="auto"/>
              <w:left w:val="nil"/>
              <w:bottom w:val="single" w:sz="4" w:space="0" w:color="auto"/>
              <w:right w:val="nil"/>
            </w:tcBorders>
          </w:tcPr>
          <w:p w14:paraId="50A4718B" w14:textId="29ABA5C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FA4CA3F" w14:textId="43D09A7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7FEFAA2D" w14:textId="6954CE5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86071A4" w14:textId="58DDFE4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16F46CA2" w14:textId="77777777" w:rsidR="008E5112" w:rsidRPr="005D66A8" w:rsidRDefault="008E5112" w:rsidP="008E5112">
            <w:pPr>
              <w:pStyle w:val="NoSpacing"/>
              <w:rPr>
                <w:rFonts w:ascii="Times New Roman" w:hAnsi="Times New Roman" w:cs="Times New Roman"/>
                <w:sz w:val="24"/>
                <w:lang w:val="id"/>
              </w:rPr>
            </w:pPr>
          </w:p>
        </w:tc>
      </w:tr>
      <w:tr w:rsidR="008E5112" w14:paraId="13010A57" w14:textId="77777777" w:rsidTr="00570AF9">
        <w:tc>
          <w:tcPr>
            <w:tcW w:w="2142" w:type="dxa"/>
            <w:tcBorders>
              <w:top w:val="single" w:sz="4" w:space="0" w:color="auto"/>
              <w:left w:val="nil"/>
              <w:bottom w:val="single" w:sz="4" w:space="0" w:color="auto"/>
              <w:right w:val="nil"/>
            </w:tcBorders>
          </w:tcPr>
          <w:p w14:paraId="04628E02" w14:textId="22CDB03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3EE9261" w14:textId="2683051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0272812A" w14:textId="757D746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DD1C746" w14:textId="5771BF5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3D6D046" w14:textId="77777777" w:rsidR="008E5112" w:rsidRPr="005D66A8" w:rsidRDefault="008E5112" w:rsidP="008E5112">
            <w:pPr>
              <w:pStyle w:val="NoSpacing"/>
              <w:rPr>
                <w:rFonts w:ascii="Times New Roman" w:hAnsi="Times New Roman" w:cs="Times New Roman"/>
                <w:sz w:val="24"/>
                <w:lang w:val="id"/>
              </w:rPr>
            </w:pPr>
          </w:p>
        </w:tc>
      </w:tr>
      <w:tr w:rsidR="008E5112" w14:paraId="3000392D" w14:textId="77777777" w:rsidTr="00570AF9">
        <w:tc>
          <w:tcPr>
            <w:tcW w:w="2142" w:type="dxa"/>
            <w:tcBorders>
              <w:top w:val="single" w:sz="4" w:space="0" w:color="auto"/>
              <w:left w:val="nil"/>
              <w:bottom w:val="single" w:sz="4" w:space="0" w:color="auto"/>
              <w:right w:val="nil"/>
            </w:tcBorders>
          </w:tcPr>
          <w:p w14:paraId="29F6574A" w14:textId="63FE9AD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A7F87C0" w14:textId="023239D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3987B0BC" w14:textId="68E6F96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593E9ED" w14:textId="41C55D1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3681E378" w14:textId="77777777" w:rsidR="008E5112" w:rsidRPr="005D66A8" w:rsidRDefault="008E5112" w:rsidP="008E5112">
            <w:pPr>
              <w:pStyle w:val="NoSpacing"/>
              <w:rPr>
                <w:rFonts w:ascii="Times New Roman" w:hAnsi="Times New Roman" w:cs="Times New Roman"/>
                <w:sz w:val="24"/>
                <w:lang w:val="id"/>
              </w:rPr>
            </w:pPr>
          </w:p>
        </w:tc>
      </w:tr>
      <w:tr w:rsidR="007F0B94" w14:paraId="798D10CF" w14:textId="77777777" w:rsidTr="00570AF9">
        <w:tc>
          <w:tcPr>
            <w:tcW w:w="2856" w:type="dxa"/>
            <w:gridSpan w:val="2"/>
            <w:tcBorders>
              <w:top w:val="single" w:sz="4" w:space="0" w:color="auto"/>
              <w:left w:val="nil"/>
              <w:bottom w:val="single" w:sz="4" w:space="0" w:color="auto"/>
              <w:right w:val="nil"/>
            </w:tcBorders>
          </w:tcPr>
          <w:p w14:paraId="139E513C"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3B9F3520" w14:textId="07554CAC"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65C5EDA8" w14:textId="4B9227CE"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81</w:t>
            </w:r>
          </w:p>
        </w:tc>
        <w:tc>
          <w:tcPr>
            <w:tcW w:w="1605" w:type="dxa"/>
            <w:tcBorders>
              <w:top w:val="single" w:sz="4" w:space="0" w:color="auto"/>
              <w:left w:val="nil"/>
              <w:bottom w:val="single" w:sz="4" w:space="0" w:color="auto"/>
              <w:right w:val="nil"/>
            </w:tcBorders>
          </w:tcPr>
          <w:p w14:paraId="753B287C" w14:textId="77777777" w:rsidR="007F0B94" w:rsidRPr="005D66A8" w:rsidRDefault="007F0B94" w:rsidP="009E4167">
            <w:pPr>
              <w:pStyle w:val="NoSpacing"/>
              <w:rPr>
                <w:rFonts w:ascii="Times New Roman" w:hAnsi="Times New Roman" w:cs="Times New Roman"/>
                <w:sz w:val="24"/>
                <w:lang w:val="id"/>
              </w:rPr>
            </w:pPr>
          </w:p>
        </w:tc>
      </w:tr>
    </w:tbl>
    <w:p w14:paraId="33CAC777" w14:textId="77777777" w:rsidR="007F0B94" w:rsidRDefault="007F0B94" w:rsidP="007F0B94">
      <w:pPr>
        <w:pStyle w:val="NoSpacing"/>
        <w:rPr>
          <w:lang w:val="id"/>
        </w:rPr>
      </w:pPr>
    </w:p>
    <w:p w14:paraId="29A101C2" w14:textId="272C525C" w:rsidR="007F0B94" w:rsidRDefault="00D26E82" w:rsidP="007F0B94">
      <w:pPr>
        <w:pStyle w:val="BodyText"/>
        <w:ind w:left="1701" w:firstLine="0"/>
        <w:rPr>
          <w:color w:val="FF0000"/>
        </w:rPr>
      </w:pPr>
      <w:r w:rsidRPr="00D26E82">
        <w:t xml:space="preserve">Berdasarkan hasil persentase pada tabel </w:t>
      </w:r>
      <w:r>
        <w:t>4.28</w:t>
      </w:r>
      <w:r w:rsidRPr="00D26E82">
        <w:t>, diperoleh nilai sebesar 85,2</w:t>
      </w:r>
      <w:r w:rsidR="000E3678">
        <w:t>6</w:t>
      </w:r>
      <w:r w:rsidRPr="00D26E82">
        <w:t xml:space="preserve">%. Dengan demikian, dapat disimpulkan bahwa aspek </w:t>
      </w:r>
      <w:r w:rsidRPr="006320C7">
        <w:rPr>
          <w:i/>
        </w:rPr>
        <w:t>compatibility</w:t>
      </w:r>
      <w:r w:rsidRPr="00D26E82">
        <w:t xml:space="preserve"> pada pernyataan 'Saya menilai bahwa </w:t>
      </w:r>
      <w:r w:rsidRPr="006320C7">
        <w:rPr>
          <w:i/>
        </w:rPr>
        <w:t>website</w:t>
      </w:r>
      <w:r w:rsidRPr="00D26E82">
        <w:t xml:space="preserve"> ini kompatibel dengan </w:t>
      </w:r>
      <w:r w:rsidRPr="006320C7">
        <w:rPr>
          <w:i/>
        </w:rPr>
        <w:t>browser</w:t>
      </w:r>
      <w:r w:rsidRPr="00D26E82">
        <w:t xml:space="preserve"> yang saya gunakan' termasuk dalam kategori Sangat Baik. Hal ini menunjukkan bahwa </w:t>
      </w:r>
      <w:r w:rsidRPr="006320C7">
        <w:rPr>
          <w:i/>
        </w:rPr>
        <w:t>website</w:t>
      </w:r>
      <w:r w:rsidRPr="00D26E82">
        <w:t xml:space="preserve"> telah mampu </w:t>
      </w:r>
      <w:r w:rsidRPr="00D26E82">
        <w:lastRenderedPageBreak/>
        <w:t>berjalan dengan baik pada berbagai jenis browser yang digunakan oleh pengguna</w:t>
      </w:r>
      <w:r>
        <w:t>.</w:t>
      </w:r>
    </w:p>
    <w:p w14:paraId="21AB6B85" w14:textId="77777777" w:rsidR="007F0B94" w:rsidRPr="007F0B94" w:rsidRDefault="007F0B94" w:rsidP="007F0B94">
      <w:pPr>
        <w:pStyle w:val="NoSpacing"/>
        <w:rPr>
          <w:lang w:val="id"/>
        </w:rPr>
      </w:pPr>
    </w:p>
    <w:p w14:paraId="66FF8D01" w14:textId="1E55B44B" w:rsidR="007F0B94" w:rsidRDefault="007F0B94" w:rsidP="007F0B94">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Pr>
          <w:i/>
        </w:rPr>
        <w:t>loading t</w:t>
      </w:r>
      <w:r w:rsidRPr="007F0B94">
        <w:rPr>
          <w:i/>
        </w:rPr>
        <w:t>ime</w:t>
      </w:r>
      <w:r>
        <w:rPr>
          <w:i/>
        </w:rPr>
        <w:t xml:space="preserve"> </w:t>
      </w:r>
      <w:r>
        <w:t>dengan pertanyaan sebagai berikut:</w:t>
      </w:r>
    </w:p>
    <w:p w14:paraId="74D14424" w14:textId="0EC8A9F8" w:rsidR="007F0B94" w:rsidRDefault="008E5112" w:rsidP="007F0B94">
      <w:pPr>
        <w:pStyle w:val="BodyText"/>
        <w:ind w:left="1701" w:firstLine="0"/>
      </w:pPr>
      <w:r w:rsidRPr="00CE2297">
        <w:t>Saya menilai bahwa kecepatan proses kerja (</w:t>
      </w:r>
      <w:r w:rsidRPr="00B714B3">
        <w:rPr>
          <w:i/>
        </w:rPr>
        <w:t>loading</w:t>
      </w:r>
      <w:r w:rsidRPr="00CE2297">
        <w:t xml:space="preserve"> </w:t>
      </w:r>
      <w:r w:rsidRPr="00B714B3">
        <w:rPr>
          <w:i/>
        </w:rPr>
        <w:t>time</w:t>
      </w:r>
      <w:r w:rsidRPr="00CE2297">
        <w:t xml:space="preserve">) </w:t>
      </w:r>
      <w:r w:rsidRPr="006320C7">
        <w:rPr>
          <w:i/>
        </w:rPr>
        <w:t>website</w:t>
      </w:r>
      <w:r w:rsidRPr="00CE2297">
        <w:t xml:space="preserve"> ini dalam membuka halaman utama</w:t>
      </w:r>
      <w:r>
        <w:t xml:space="preserve"> dan menu lainnya sudah optimal.</w:t>
      </w:r>
    </w:p>
    <w:p w14:paraId="594EFE94" w14:textId="77777777" w:rsidR="008E09AA" w:rsidRDefault="008E09AA" w:rsidP="008E09AA">
      <w:pPr>
        <w:pStyle w:val="NoSpacing"/>
        <w:rPr>
          <w:lang w:val="id"/>
        </w:rPr>
      </w:pPr>
    </w:p>
    <w:p w14:paraId="46896788" w14:textId="5153D0D3" w:rsidR="008E09AA" w:rsidRPr="008E09AA" w:rsidRDefault="008E09AA" w:rsidP="008E09AA">
      <w:pPr>
        <w:pStyle w:val="TabelBab4"/>
        <w:rPr>
          <w:lang w:val="id"/>
        </w:rPr>
      </w:pPr>
      <w:bookmarkStart w:id="463" w:name="_Toc195952030"/>
      <w:r>
        <w:rPr>
          <w:lang w:val="id"/>
        </w:rPr>
        <w:t xml:space="preserve">Hasil Pengujian </w:t>
      </w:r>
      <w:r w:rsidRPr="008E09AA">
        <w:rPr>
          <w:i/>
          <w:lang w:val="id"/>
        </w:rPr>
        <w:t>Loading</w:t>
      </w:r>
      <w:r>
        <w:rPr>
          <w:lang w:val="id"/>
        </w:rPr>
        <w:t xml:space="preserve"> </w:t>
      </w:r>
      <w:r w:rsidRPr="008E09AA">
        <w:rPr>
          <w:i/>
          <w:lang w:val="id"/>
        </w:rPr>
        <w:t>Time</w:t>
      </w:r>
      <w:bookmarkEnd w:id="463"/>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6C9574DF"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1B2FFEAF"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1B4A3EBE"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0A55B739"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1562C207"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08BA427D"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0B3DF62A" w14:textId="77777777" w:rsidTr="00570AF9">
        <w:tc>
          <w:tcPr>
            <w:tcW w:w="2142" w:type="dxa"/>
            <w:tcBorders>
              <w:top w:val="single" w:sz="4" w:space="0" w:color="auto"/>
              <w:left w:val="nil"/>
              <w:bottom w:val="single" w:sz="4" w:space="0" w:color="auto"/>
              <w:right w:val="nil"/>
            </w:tcBorders>
          </w:tcPr>
          <w:p w14:paraId="3CB18972" w14:textId="2901949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1F2ACC4" w14:textId="56AFAA4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55DA8037" w14:textId="63788C4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3A75B3D8" w14:textId="2A890A2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50814B98" w14:textId="5A69940B"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3,</w:t>
            </w:r>
            <w:r w:rsidR="000E3678">
              <w:rPr>
                <w:rFonts w:ascii="Times New Roman" w:hAnsi="Times New Roman" w:cs="Times New Roman"/>
                <w:sz w:val="24"/>
                <w:lang w:val="id"/>
              </w:rPr>
              <w:t>16</w:t>
            </w:r>
            <w:r>
              <w:rPr>
                <w:rFonts w:ascii="Times New Roman" w:hAnsi="Times New Roman" w:cs="Times New Roman"/>
                <w:sz w:val="24"/>
                <w:lang w:val="id"/>
              </w:rPr>
              <w:t>%</w:t>
            </w:r>
          </w:p>
        </w:tc>
      </w:tr>
      <w:tr w:rsidR="008E5112" w14:paraId="3B9E8747" w14:textId="77777777" w:rsidTr="00570AF9">
        <w:tc>
          <w:tcPr>
            <w:tcW w:w="2142" w:type="dxa"/>
            <w:tcBorders>
              <w:top w:val="single" w:sz="4" w:space="0" w:color="auto"/>
              <w:left w:val="nil"/>
              <w:bottom w:val="single" w:sz="4" w:space="0" w:color="auto"/>
              <w:right w:val="nil"/>
            </w:tcBorders>
          </w:tcPr>
          <w:p w14:paraId="63196AF8" w14:textId="1262C90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1299165" w14:textId="27DDFF80"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12BBBFB6" w14:textId="22A9524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2</w:t>
            </w:r>
          </w:p>
        </w:tc>
        <w:tc>
          <w:tcPr>
            <w:tcW w:w="990" w:type="dxa"/>
            <w:tcBorders>
              <w:top w:val="single" w:sz="4" w:space="0" w:color="auto"/>
              <w:left w:val="nil"/>
              <w:bottom w:val="single" w:sz="4" w:space="0" w:color="auto"/>
              <w:right w:val="nil"/>
            </w:tcBorders>
          </w:tcPr>
          <w:p w14:paraId="47B671CC" w14:textId="3A9897F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8</w:t>
            </w:r>
          </w:p>
        </w:tc>
        <w:tc>
          <w:tcPr>
            <w:tcW w:w="1605" w:type="dxa"/>
            <w:vMerge/>
            <w:tcBorders>
              <w:top w:val="single" w:sz="4" w:space="0" w:color="auto"/>
              <w:left w:val="nil"/>
              <w:bottom w:val="single" w:sz="4" w:space="0" w:color="auto"/>
              <w:right w:val="nil"/>
            </w:tcBorders>
          </w:tcPr>
          <w:p w14:paraId="3D38804B" w14:textId="77777777" w:rsidR="008E5112" w:rsidRPr="005D66A8" w:rsidRDefault="008E5112" w:rsidP="008E5112">
            <w:pPr>
              <w:pStyle w:val="NoSpacing"/>
              <w:rPr>
                <w:rFonts w:ascii="Times New Roman" w:hAnsi="Times New Roman" w:cs="Times New Roman"/>
                <w:sz w:val="24"/>
                <w:lang w:val="id"/>
              </w:rPr>
            </w:pPr>
          </w:p>
        </w:tc>
      </w:tr>
      <w:tr w:rsidR="008E5112" w14:paraId="5BABB2B1" w14:textId="77777777" w:rsidTr="00570AF9">
        <w:tc>
          <w:tcPr>
            <w:tcW w:w="2142" w:type="dxa"/>
            <w:tcBorders>
              <w:top w:val="single" w:sz="4" w:space="0" w:color="auto"/>
              <w:left w:val="nil"/>
              <w:bottom w:val="single" w:sz="4" w:space="0" w:color="auto"/>
              <w:right w:val="nil"/>
            </w:tcBorders>
          </w:tcPr>
          <w:p w14:paraId="4BB873F4" w14:textId="285AD2DA"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E452437" w14:textId="233905C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3D8B443F" w14:textId="54C5941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990" w:type="dxa"/>
            <w:tcBorders>
              <w:top w:val="single" w:sz="4" w:space="0" w:color="auto"/>
              <w:left w:val="nil"/>
              <w:bottom w:val="single" w:sz="4" w:space="0" w:color="auto"/>
              <w:right w:val="nil"/>
            </w:tcBorders>
          </w:tcPr>
          <w:p w14:paraId="22C5FEE1" w14:textId="665734FC"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6</w:t>
            </w:r>
          </w:p>
        </w:tc>
        <w:tc>
          <w:tcPr>
            <w:tcW w:w="1605" w:type="dxa"/>
            <w:vMerge/>
            <w:tcBorders>
              <w:top w:val="single" w:sz="4" w:space="0" w:color="auto"/>
              <w:left w:val="nil"/>
              <w:bottom w:val="single" w:sz="4" w:space="0" w:color="auto"/>
              <w:right w:val="nil"/>
            </w:tcBorders>
          </w:tcPr>
          <w:p w14:paraId="20CFB6FC" w14:textId="77777777" w:rsidR="008E5112" w:rsidRPr="005D66A8" w:rsidRDefault="008E5112" w:rsidP="008E5112">
            <w:pPr>
              <w:pStyle w:val="NoSpacing"/>
              <w:rPr>
                <w:rFonts w:ascii="Times New Roman" w:hAnsi="Times New Roman" w:cs="Times New Roman"/>
                <w:sz w:val="24"/>
                <w:lang w:val="id"/>
              </w:rPr>
            </w:pPr>
          </w:p>
        </w:tc>
      </w:tr>
      <w:tr w:rsidR="008E5112" w14:paraId="20E0B326" w14:textId="77777777" w:rsidTr="00570AF9">
        <w:tc>
          <w:tcPr>
            <w:tcW w:w="2142" w:type="dxa"/>
            <w:tcBorders>
              <w:top w:val="single" w:sz="4" w:space="0" w:color="auto"/>
              <w:left w:val="nil"/>
              <w:bottom w:val="single" w:sz="4" w:space="0" w:color="auto"/>
              <w:right w:val="nil"/>
            </w:tcBorders>
          </w:tcPr>
          <w:p w14:paraId="64F325A3" w14:textId="453DD05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EF7C949" w14:textId="63C6BD2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62F1E503" w14:textId="3ACF9964"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4EB88B7" w14:textId="08E73FD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AE8D283" w14:textId="77777777" w:rsidR="008E5112" w:rsidRPr="005D66A8" w:rsidRDefault="008E5112" w:rsidP="008E5112">
            <w:pPr>
              <w:pStyle w:val="NoSpacing"/>
              <w:rPr>
                <w:rFonts w:ascii="Times New Roman" w:hAnsi="Times New Roman" w:cs="Times New Roman"/>
                <w:sz w:val="24"/>
                <w:lang w:val="id"/>
              </w:rPr>
            </w:pPr>
          </w:p>
        </w:tc>
      </w:tr>
      <w:tr w:rsidR="008E5112" w14:paraId="6C8E8A4C" w14:textId="77777777" w:rsidTr="00570AF9">
        <w:tc>
          <w:tcPr>
            <w:tcW w:w="2142" w:type="dxa"/>
            <w:tcBorders>
              <w:top w:val="single" w:sz="4" w:space="0" w:color="auto"/>
              <w:left w:val="nil"/>
              <w:bottom w:val="single" w:sz="4" w:space="0" w:color="auto"/>
              <w:right w:val="nil"/>
            </w:tcBorders>
          </w:tcPr>
          <w:p w14:paraId="67457E30" w14:textId="4BB1A392"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006D8EB" w14:textId="4E35620D"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51BC9546" w14:textId="493C530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AB77978" w14:textId="2A4A8BF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BBBBEAA" w14:textId="77777777" w:rsidR="008E5112" w:rsidRPr="005D66A8" w:rsidRDefault="008E5112" w:rsidP="008E5112">
            <w:pPr>
              <w:pStyle w:val="NoSpacing"/>
              <w:rPr>
                <w:rFonts w:ascii="Times New Roman" w:hAnsi="Times New Roman" w:cs="Times New Roman"/>
                <w:sz w:val="24"/>
                <w:lang w:val="id"/>
              </w:rPr>
            </w:pPr>
          </w:p>
        </w:tc>
      </w:tr>
      <w:tr w:rsidR="007F0B94" w14:paraId="03824C7D" w14:textId="77777777" w:rsidTr="00570AF9">
        <w:tc>
          <w:tcPr>
            <w:tcW w:w="2856" w:type="dxa"/>
            <w:gridSpan w:val="2"/>
            <w:tcBorders>
              <w:top w:val="single" w:sz="4" w:space="0" w:color="auto"/>
              <w:left w:val="nil"/>
              <w:bottom w:val="single" w:sz="4" w:space="0" w:color="auto"/>
              <w:right w:val="nil"/>
            </w:tcBorders>
          </w:tcPr>
          <w:p w14:paraId="335C8045"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7EB197E0" w14:textId="1488E9A8"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7E1C7125" w14:textId="0B09BDB7"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242D938D" w14:textId="77777777" w:rsidR="007F0B94" w:rsidRPr="005D66A8" w:rsidRDefault="007F0B94" w:rsidP="009E4167">
            <w:pPr>
              <w:pStyle w:val="NoSpacing"/>
              <w:rPr>
                <w:rFonts w:ascii="Times New Roman" w:hAnsi="Times New Roman" w:cs="Times New Roman"/>
                <w:sz w:val="24"/>
                <w:lang w:val="id"/>
              </w:rPr>
            </w:pPr>
          </w:p>
        </w:tc>
      </w:tr>
    </w:tbl>
    <w:p w14:paraId="38BCF6BB" w14:textId="77777777" w:rsidR="007F0B94" w:rsidRDefault="007F0B94" w:rsidP="007F0B94">
      <w:pPr>
        <w:pStyle w:val="NoSpacing"/>
        <w:rPr>
          <w:lang w:val="id"/>
        </w:rPr>
      </w:pPr>
    </w:p>
    <w:p w14:paraId="44523AED" w14:textId="744E5990" w:rsidR="007F0B94" w:rsidRDefault="00D26E82" w:rsidP="007F0B94">
      <w:pPr>
        <w:pStyle w:val="BodyText"/>
        <w:ind w:left="1701" w:firstLine="0"/>
        <w:rPr>
          <w:color w:val="FF0000"/>
        </w:rPr>
      </w:pPr>
      <w:r w:rsidRPr="00D26E82">
        <w:t xml:space="preserve">Berdasarkan hasil persentase pada tabel </w:t>
      </w:r>
      <w:r w:rsidRPr="008E09AA">
        <w:rPr>
          <w:color w:val="auto"/>
        </w:rPr>
        <w:t>4.29</w:t>
      </w:r>
      <w:r w:rsidR="000E3678">
        <w:t>, diperoleh nilai sebesar 83,16</w:t>
      </w:r>
      <w:r w:rsidRPr="00D26E82">
        <w:t xml:space="preserve">%. Dengan demikian, dapat disimpulkan bahwa aspek </w:t>
      </w:r>
      <w:r w:rsidRPr="006320C7">
        <w:rPr>
          <w:i/>
        </w:rPr>
        <w:t>loading</w:t>
      </w:r>
      <w:r w:rsidRPr="00D26E82">
        <w:t xml:space="preserve"> </w:t>
      </w:r>
      <w:r w:rsidRPr="006320C7">
        <w:rPr>
          <w:i/>
        </w:rPr>
        <w:t>time</w:t>
      </w:r>
      <w:r w:rsidRPr="00D26E82">
        <w:t xml:space="preserve"> pada pernyataan 'Saya menilai bahwa kecepatan proses kerja (</w:t>
      </w:r>
      <w:r w:rsidRPr="006320C7">
        <w:rPr>
          <w:i/>
        </w:rPr>
        <w:t>loading</w:t>
      </w:r>
      <w:r w:rsidRPr="00D26E82">
        <w:t xml:space="preserve"> </w:t>
      </w:r>
      <w:r w:rsidRPr="006320C7">
        <w:rPr>
          <w:i/>
        </w:rPr>
        <w:t>time</w:t>
      </w:r>
      <w:r w:rsidRPr="00D26E82">
        <w:t xml:space="preserve">) </w:t>
      </w:r>
      <w:r w:rsidRPr="006320C7">
        <w:rPr>
          <w:i/>
        </w:rPr>
        <w:t>website</w:t>
      </w:r>
      <w:r w:rsidRPr="00D26E82">
        <w:t xml:space="preserve"> ini dalam membuka halaman utama dan menu lainnya sudah optimal' termasuk dalam kategori Sangat Baik. Hal ini menunjukkan bahwa kecepatan akses dan respons website dalam menampilkan halaman maupun menu telah memenuhi ekspektasi pengguna.</w:t>
      </w:r>
    </w:p>
    <w:p w14:paraId="743AB18C" w14:textId="77777777" w:rsidR="007F0B94" w:rsidRPr="007F0B94" w:rsidRDefault="007F0B94" w:rsidP="007F0B94">
      <w:pPr>
        <w:pStyle w:val="NoSpacing"/>
        <w:rPr>
          <w:lang w:val="id"/>
        </w:rPr>
      </w:pPr>
    </w:p>
    <w:p w14:paraId="2D5406EA" w14:textId="5CF2EA3A" w:rsidR="007F0B94" w:rsidRDefault="007F0B94" w:rsidP="007F0B94">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Pr>
          <w:i/>
        </w:rPr>
        <w:t>f</w:t>
      </w:r>
      <w:r w:rsidRPr="007F0B94">
        <w:rPr>
          <w:i/>
        </w:rPr>
        <w:t>unctionality</w:t>
      </w:r>
      <w:r>
        <w:rPr>
          <w:i/>
        </w:rPr>
        <w:t xml:space="preserve"> </w:t>
      </w:r>
      <w:r>
        <w:t>dengan pertanyaan sebagai berikut:</w:t>
      </w:r>
    </w:p>
    <w:p w14:paraId="0B9A049F" w14:textId="132340A2" w:rsidR="007F0B94" w:rsidRDefault="008E5112" w:rsidP="007F0B94">
      <w:pPr>
        <w:pStyle w:val="BodyText"/>
        <w:ind w:left="1701" w:firstLine="0"/>
      </w:pPr>
      <w:r w:rsidRPr="00CE2297">
        <w:t xml:space="preserve">Saya menilai bahwa seluruh menu dan fungsi yang tersedia pada </w:t>
      </w:r>
      <w:r w:rsidRPr="006320C7">
        <w:rPr>
          <w:i/>
        </w:rPr>
        <w:t>website</w:t>
      </w:r>
      <w:r>
        <w:t xml:space="preserve"> ini berfungsi dengan baik.</w:t>
      </w:r>
    </w:p>
    <w:p w14:paraId="5129B41C" w14:textId="77777777" w:rsidR="008E09AA" w:rsidRDefault="008E09AA" w:rsidP="008E09AA">
      <w:pPr>
        <w:pStyle w:val="NoSpacing"/>
        <w:rPr>
          <w:lang w:val="id"/>
        </w:rPr>
      </w:pPr>
    </w:p>
    <w:p w14:paraId="47EF65BF" w14:textId="6EACB498" w:rsidR="008E09AA" w:rsidRPr="008E09AA" w:rsidRDefault="008E09AA" w:rsidP="008E09AA">
      <w:pPr>
        <w:pStyle w:val="TabelBab4"/>
        <w:rPr>
          <w:lang w:val="id"/>
        </w:rPr>
      </w:pPr>
      <w:bookmarkStart w:id="464" w:name="_Toc195952031"/>
      <w:r>
        <w:rPr>
          <w:lang w:val="id"/>
        </w:rPr>
        <w:t xml:space="preserve">Hasil Pengujian </w:t>
      </w:r>
      <w:r w:rsidRPr="008E09AA">
        <w:rPr>
          <w:i/>
          <w:lang w:val="id"/>
        </w:rPr>
        <w:t>Functionality</w:t>
      </w:r>
      <w:bookmarkEnd w:id="464"/>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06EA1BBD"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2EAFF16C"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2ECD95C6"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1FF7A918"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7B1EC13A"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65E7C128" w14:textId="77777777" w:rsidR="007F0B94" w:rsidRPr="005D66A8" w:rsidRDefault="007F0B94"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47E47DC1" w14:textId="77777777" w:rsidTr="00570AF9">
        <w:tc>
          <w:tcPr>
            <w:tcW w:w="2142" w:type="dxa"/>
            <w:tcBorders>
              <w:top w:val="single" w:sz="4" w:space="0" w:color="auto"/>
              <w:left w:val="nil"/>
              <w:bottom w:val="single" w:sz="4" w:space="0" w:color="auto"/>
              <w:right w:val="nil"/>
            </w:tcBorders>
          </w:tcPr>
          <w:p w14:paraId="5E36CCF8" w14:textId="0F4A493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7621F7B" w14:textId="3D8FAA9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0A5EA647" w14:textId="5A638C2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6C1D972E" w14:textId="7F64EFE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463DB20D" w14:textId="116975F6"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2,11</w:t>
            </w:r>
            <w:r>
              <w:rPr>
                <w:rFonts w:ascii="Times New Roman" w:hAnsi="Times New Roman" w:cs="Times New Roman"/>
                <w:sz w:val="24"/>
                <w:lang w:val="id"/>
              </w:rPr>
              <w:t>%</w:t>
            </w:r>
          </w:p>
        </w:tc>
      </w:tr>
      <w:tr w:rsidR="008E5112" w14:paraId="52128B01" w14:textId="77777777" w:rsidTr="00570AF9">
        <w:tc>
          <w:tcPr>
            <w:tcW w:w="2142" w:type="dxa"/>
            <w:tcBorders>
              <w:top w:val="single" w:sz="4" w:space="0" w:color="auto"/>
              <w:left w:val="nil"/>
              <w:bottom w:val="single" w:sz="4" w:space="0" w:color="auto"/>
              <w:right w:val="nil"/>
            </w:tcBorders>
          </w:tcPr>
          <w:p w14:paraId="23B93792" w14:textId="52EBAF29"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395A971" w14:textId="721C0746"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F921FE0" w14:textId="3804BC3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53DDCDAF" w14:textId="5E53B49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7F288F68" w14:textId="77777777" w:rsidR="008E5112" w:rsidRPr="005D66A8" w:rsidRDefault="008E5112" w:rsidP="008E5112">
            <w:pPr>
              <w:pStyle w:val="NoSpacing"/>
              <w:rPr>
                <w:rFonts w:ascii="Times New Roman" w:hAnsi="Times New Roman" w:cs="Times New Roman"/>
                <w:sz w:val="24"/>
                <w:lang w:val="id"/>
              </w:rPr>
            </w:pPr>
          </w:p>
        </w:tc>
      </w:tr>
      <w:tr w:rsidR="008E5112" w14:paraId="45D7F2D7" w14:textId="77777777" w:rsidTr="00570AF9">
        <w:tc>
          <w:tcPr>
            <w:tcW w:w="2142" w:type="dxa"/>
            <w:tcBorders>
              <w:top w:val="single" w:sz="4" w:space="0" w:color="auto"/>
              <w:left w:val="nil"/>
              <w:bottom w:val="single" w:sz="4" w:space="0" w:color="auto"/>
              <w:right w:val="nil"/>
            </w:tcBorders>
          </w:tcPr>
          <w:p w14:paraId="2C6B99E1" w14:textId="6D9C6C4F"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6FB1186" w14:textId="3F867C1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58DC11C7" w14:textId="7372BCF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0DA2DFCE" w14:textId="49FA0FA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3C709384" w14:textId="77777777" w:rsidR="008E5112" w:rsidRPr="005D66A8" w:rsidRDefault="008E5112" w:rsidP="008E5112">
            <w:pPr>
              <w:pStyle w:val="NoSpacing"/>
              <w:rPr>
                <w:rFonts w:ascii="Times New Roman" w:hAnsi="Times New Roman" w:cs="Times New Roman"/>
                <w:sz w:val="24"/>
                <w:lang w:val="id"/>
              </w:rPr>
            </w:pPr>
          </w:p>
        </w:tc>
      </w:tr>
      <w:tr w:rsidR="008E5112" w14:paraId="6A113093" w14:textId="77777777" w:rsidTr="00570AF9">
        <w:tc>
          <w:tcPr>
            <w:tcW w:w="2142" w:type="dxa"/>
            <w:tcBorders>
              <w:top w:val="single" w:sz="4" w:space="0" w:color="auto"/>
              <w:left w:val="nil"/>
              <w:bottom w:val="single" w:sz="4" w:space="0" w:color="auto"/>
              <w:right w:val="nil"/>
            </w:tcBorders>
          </w:tcPr>
          <w:p w14:paraId="088BEB50" w14:textId="35836BF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lastRenderedPageBreak/>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ACF214B" w14:textId="4E8D50D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773D3427" w14:textId="28B6449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0206AA64" w14:textId="5BF2744F"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1605" w:type="dxa"/>
            <w:vMerge/>
            <w:tcBorders>
              <w:top w:val="single" w:sz="4" w:space="0" w:color="auto"/>
              <w:left w:val="nil"/>
              <w:bottom w:val="single" w:sz="4" w:space="0" w:color="auto"/>
              <w:right w:val="nil"/>
            </w:tcBorders>
          </w:tcPr>
          <w:p w14:paraId="54C3794C" w14:textId="77777777" w:rsidR="008E5112" w:rsidRPr="005D66A8" w:rsidRDefault="008E5112" w:rsidP="008E5112">
            <w:pPr>
              <w:pStyle w:val="NoSpacing"/>
              <w:rPr>
                <w:rFonts w:ascii="Times New Roman" w:hAnsi="Times New Roman" w:cs="Times New Roman"/>
                <w:sz w:val="24"/>
                <w:lang w:val="id"/>
              </w:rPr>
            </w:pPr>
          </w:p>
        </w:tc>
      </w:tr>
      <w:tr w:rsidR="008E5112" w14:paraId="0465B1AD" w14:textId="77777777" w:rsidTr="00570AF9">
        <w:tc>
          <w:tcPr>
            <w:tcW w:w="2142" w:type="dxa"/>
            <w:tcBorders>
              <w:top w:val="single" w:sz="4" w:space="0" w:color="auto"/>
              <w:left w:val="nil"/>
              <w:bottom w:val="single" w:sz="4" w:space="0" w:color="auto"/>
              <w:right w:val="nil"/>
            </w:tcBorders>
          </w:tcPr>
          <w:p w14:paraId="308171B0" w14:textId="5CF1A8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0F33132" w14:textId="2A73748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3CB33736" w14:textId="13C8DEC0"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259E9C2" w14:textId="1C161F14"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E699AD6" w14:textId="77777777" w:rsidR="008E5112" w:rsidRPr="005D66A8" w:rsidRDefault="008E5112" w:rsidP="008E5112">
            <w:pPr>
              <w:pStyle w:val="NoSpacing"/>
              <w:rPr>
                <w:rFonts w:ascii="Times New Roman" w:hAnsi="Times New Roman" w:cs="Times New Roman"/>
                <w:sz w:val="24"/>
                <w:lang w:val="id"/>
              </w:rPr>
            </w:pPr>
          </w:p>
        </w:tc>
      </w:tr>
      <w:tr w:rsidR="007F0B94" w14:paraId="74945CC5" w14:textId="77777777" w:rsidTr="00570AF9">
        <w:tc>
          <w:tcPr>
            <w:tcW w:w="2856" w:type="dxa"/>
            <w:gridSpan w:val="2"/>
            <w:tcBorders>
              <w:top w:val="single" w:sz="4" w:space="0" w:color="auto"/>
              <w:left w:val="nil"/>
              <w:bottom w:val="single" w:sz="4" w:space="0" w:color="auto"/>
              <w:right w:val="nil"/>
            </w:tcBorders>
          </w:tcPr>
          <w:p w14:paraId="4C5DFA96" w14:textId="77777777" w:rsidR="007F0B94" w:rsidRPr="005D66A8" w:rsidRDefault="007F0B94"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4C6323EF" w14:textId="6435E827"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126660B1" w14:textId="4C444964" w:rsidR="007F0B94"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8</w:t>
            </w:r>
          </w:p>
        </w:tc>
        <w:tc>
          <w:tcPr>
            <w:tcW w:w="1605" w:type="dxa"/>
            <w:tcBorders>
              <w:top w:val="single" w:sz="4" w:space="0" w:color="auto"/>
              <w:left w:val="nil"/>
              <w:bottom w:val="single" w:sz="4" w:space="0" w:color="auto"/>
              <w:right w:val="nil"/>
            </w:tcBorders>
          </w:tcPr>
          <w:p w14:paraId="7C982A1C" w14:textId="77777777" w:rsidR="007F0B94" w:rsidRPr="005D66A8" w:rsidRDefault="007F0B94" w:rsidP="009E4167">
            <w:pPr>
              <w:pStyle w:val="NoSpacing"/>
              <w:rPr>
                <w:rFonts w:ascii="Times New Roman" w:hAnsi="Times New Roman" w:cs="Times New Roman"/>
                <w:sz w:val="24"/>
                <w:lang w:val="id"/>
              </w:rPr>
            </w:pPr>
          </w:p>
        </w:tc>
      </w:tr>
    </w:tbl>
    <w:p w14:paraId="7AB7E148" w14:textId="77777777" w:rsidR="007F0B94" w:rsidRDefault="007F0B94" w:rsidP="007F0B94">
      <w:pPr>
        <w:pStyle w:val="NoSpacing"/>
        <w:rPr>
          <w:lang w:val="id"/>
        </w:rPr>
      </w:pPr>
    </w:p>
    <w:p w14:paraId="7B4A80C3" w14:textId="2B77093A" w:rsidR="007F0B94" w:rsidRDefault="00D26E82" w:rsidP="007F0B94">
      <w:pPr>
        <w:pStyle w:val="BodyText"/>
        <w:ind w:left="1701" w:firstLine="0"/>
        <w:rPr>
          <w:color w:val="FF0000"/>
        </w:rPr>
      </w:pPr>
      <w:r w:rsidRPr="00D26E82">
        <w:t xml:space="preserve">Berdasarkan hasil persentase pada tabel </w:t>
      </w:r>
      <w:r w:rsidR="0084458A" w:rsidRPr="008E09AA">
        <w:rPr>
          <w:color w:val="auto"/>
        </w:rPr>
        <w:t>4.30</w:t>
      </w:r>
      <w:r w:rsidR="000E3678">
        <w:t>, diperoleh nilai sebesar 82,11</w:t>
      </w:r>
      <w:r w:rsidRPr="00D26E82">
        <w:t xml:space="preserve">%. Dengan demikian, dapat disimpulkan bahwa aspek </w:t>
      </w:r>
      <w:r w:rsidRPr="006320C7">
        <w:rPr>
          <w:i/>
        </w:rPr>
        <w:t>functionality</w:t>
      </w:r>
      <w:r w:rsidRPr="00D26E82">
        <w:t xml:space="preserve"> pada pernyataan 'Saya menilai bahwa seluruh menu dan fungsi yang tersedia pada </w:t>
      </w:r>
      <w:r w:rsidRPr="006320C7">
        <w:rPr>
          <w:i/>
        </w:rPr>
        <w:t>website</w:t>
      </w:r>
      <w:r w:rsidRPr="00D26E82">
        <w:t xml:space="preserve"> ini berfungsi dengan baik' termasuk dalam kategori Sangat Baik. Hal ini menunjukkan bahwa seluruh fitur dan menu pada </w:t>
      </w:r>
      <w:r w:rsidRPr="006320C7">
        <w:rPr>
          <w:i/>
        </w:rPr>
        <w:t>website</w:t>
      </w:r>
      <w:r w:rsidRPr="00D26E82">
        <w:t xml:space="preserve"> dapat berjalan sesuai dengan fungsinya tanpa mengalami gangguan atau kesalahan sistem.</w:t>
      </w:r>
    </w:p>
    <w:p w14:paraId="54E892D7" w14:textId="77777777" w:rsidR="007836AF" w:rsidRPr="007836AF" w:rsidRDefault="007836AF" w:rsidP="007836AF">
      <w:pPr>
        <w:pStyle w:val="NoSpacing"/>
        <w:rPr>
          <w:lang w:val="id"/>
        </w:rPr>
      </w:pPr>
    </w:p>
    <w:p w14:paraId="560C8986" w14:textId="561EE074" w:rsidR="007836AF" w:rsidRDefault="007836AF" w:rsidP="007836AF">
      <w:pPr>
        <w:pStyle w:val="BodyText"/>
        <w:numPr>
          <w:ilvl w:val="0"/>
          <w:numId w:val="41"/>
        </w:numPr>
        <w:ind w:left="1701" w:hanging="567"/>
      </w:pPr>
      <w:r>
        <w:t xml:space="preserve">Hasil </w:t>
      </w:r>
      <w:r w:rsidRPr="0067555C">
        <w:t>pengujian</w:t>
      </w:r>
      <w:r>
        <w:rPr>
          <w:i/>
        </w:rPr>
        <w:t xml:space="preserve"> </w:t>
      </w:r>
      <w:r w:rsidRPr="0067555C">
        <w:rPr>
          <w:i/>
        </w:rPr>
        <w:t>beta</w:t>
      </w:r>
      <w:r>
        <w:t xml:space="preserve"> terhadap aspek </w:t>
      </w:r>
      <w:r w:rsidRPr="007836AF">
        <w:rPr>
          <w:i/>
        </w:rPr>
        <w:t>accesibility</w:t>
      </w:r>
      <w:r>
        <w:t xml:space="preserve"> dengan pertanyaan sebagai berikut:</w:t>
      </w:r>
    </w:p>
    <w:p w14:paraId="3A04AE59" w14:textId="5E436E31" w:rsidR="007836AF" w:rsidRDefault="008E5112" w:rsidP="007836AF">
      <w:pPr>
        <w:pStyle w:val="BodyText"/>
        <w:ind w:left="1701" w:firstLine="0"/>
      </w:pPr>
      <w:r w:rsidRPr="00CE2297">
        <w:t xml:space="preserve">Saya menilai bahwa </w:t>
      </w:r>
      <w:r w:rsidRPr="006320C7">
        <w:rPr>
          <w:i/>
        </w:rPr>
        <w:t>website</w:t>
      </w:r>
      <w:r w:rsidRPr="00CE2297">
        <w:t xml:space="preserve"> in</w:t>
      </w:r>
      <w:r>
        <w:t>i mudah dan cepat untuk diakses.</w:t>
      </w:r>
    </w:p>
    <w:p w14:paraId="74B15331" w14:textId="77777777" w:rsidR="008E09AA" w:rsidRDefault="008E09AA" w:rsidP="008E09AA">
      <w:pPr>
        <w:pStyle w:val="NoSpacing"/>
        <w:rPr>
          <w:lang w:val="id"/>
        </w:rPr>
      </w:pPr>
    </w:p>
    <w:p w14:paraId="51D173EA" w14:textId="5D6BF2D8" w:rsidR="008E09AA" w:rsidRPr="008E09AA" w:rsidRDefault="008E09AA" w:rsidP="008E09AA">
      <w:pPr>
        <w:pStyle w:val="TabelBab4"/>
        <w:rPr>
          <w:lang w:val="id"/>
        </w:rPr>
      </w:pPr>
      <w:bookmarkStart w:id="465" w:name="_Toc195952032"/>
      <w:r>
        <w:rPr>
          <w:lang w:val="id"/>
        </w:rPr>
        <w:t xml:space="preserve">Hasil Pengujian </w:t>
      </w:r>
      <w:r w:rsidRPr="008E09AA">
        <w:rPr>
          <w:i/>
          <w:lang w:val="id"/>
        </w:rPr>
        <w:t>Accesibility</w:t>
      </w:r>
      <w:bookmarkEnd w:id="465"/>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836AF" w14:paraId="3BAB9551" w14:textId="77777777" w:rsidTr="00570AF9">
        <w:trPr>
          <w:trHeight w:val="740"/>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60A16FE9"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2C4F26D8"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73920734"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442B54D2"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4D61CABD"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2C3C40CD" w14:textId="77777777" w:rsidTr="00570AF9">
        <w:tc>
          <w:tcPr>
            <w:tcW w:w="2142" w:type="dxa"/>
            <w:tcBorders>
              <w:top w:val="single" w:sz="4" w:space="0" w:color="auto"/>
              <w:left w:val="nil"/>
              <w:bottom w:val="single" w:sz="4" w:space="0" w:color="auto"/>
              <w:right w:val="nil"/>
            </w:tcBorders>
          </w:tcPr>
          <w:p w14:paraId="408C2A67" w14:textId="2EF87F7F"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C43936C" w14:textId="486503FE"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77B868E" w14:textId="3EF32D1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48E5B3C7" w14:textId="13BACF1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2F2EA9FE" w14:textId="3C6A17E4"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2,11</w:t>
            </w:r>
            <w:r>
              <w:rPr>
                <w:rFonts w:ascii="Times New Roman" w:hAnsi="Times New Roman" w:cs="Times New Roman"/>
                <w:sz w:val="24"/>
                <w:lang w:val="id"/>
              </w:rPr>
              <w:t>%</w:t>
            </w:r>
          </w:p>
        </w:tc>
      </w:tr>
      <w:tr w:rsidR="008E5112" w14:paraId="5F93F493" w14:textId="77777777" w:rsidTr="00570AF9">
        <w:tc>
          <w:tcPr>
            <w:tcW w:w="2142" w:type="dxa"/>
            <w:tcBorders>
              <w:top w:val="single" w:sz="4" w:space="0" w:color="auto"/>
              <w:left w:val="nil"/>
              <w:bottom w:val="single" w:sz="4" w:space="0" w:color="auto"/>
              <w:right w:val="nil"/>
            </w:tcBorders>
          </w:tcPr>
          <w:p w14:paraId="1E8ED5E9" w14:textId="341478B9"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8B11286" w14:textId="0708FFE1"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C209870" w14:textId="1215A79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3</w:t>
            </w:r>
          </w:p>
        </w:tc>
        <w:tc>
          <w:tcPr>
            <w:tcW w:w="990" w:type="dxa"/>
            <w:tcBorders>
              <w:top w:val="single" w:sz="4" w:space="0" w:color="auto"/>
              <w:left w:val="nil"/>
              <w:bottom w:val="single" w:sz="4" w:space="0" w:color="auto"/>
              <w:right w:val="nil"/>
            </w:tcBorders>
          </w:tcPr>
          <w:p w14:paraId="3984E0E5" w14:textId="1908926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52</w:t>
            </w:r>
          </w:p>
        </w:tc>
        <w:tc>
          <w:tcPr>
            <w:tcW w:w="1605" w:type="dxa"/>
            <w:vMerge/>
            <w:tcBorders>
              <w:top w:val="single" w:sz="4" w:space="0" w:color="auto"/>
              <w:left w:val="nil"/>
              <w:bottom w:val="single" w:sz="4" w:space="0" w:color="auto"/>
              <w:right w:val="nil"/>
            </w:tcBorders>
          </w:tcPr>
          <w:p w14:paraId="39B493B9" w14:textId="77777777" w:rsidR="008E5112" w:rsidRPr="005D66A8" w:rsidRDefault="008E5112" w:rsidP="008E5112">
            <w:pPr>
              <w:pStyle w:val="NoSpacing"/>
              <w:rPr>
                <w:rFonts w:ascii="Times New Roman" w:hAnsi="Times New Roman" w:cs="Times New Roman"/>
                <w:sz w:val="24"/>
                <w:lang w:val="id"/>
              </w:rPr>
            </w:pPr>
          </w:p>
        </w:tc>
      </w:tr>
      <w:tr w:rsidR="008E5112" w14:paraId="0A07D209" w14:textId="77777777" w:rsidTr="00570AF9">
        <w:tc>
          <w:tcPr>
            <w:tcW w:w="2142" w:type="dxa"/>
            <w:tcBorders>
              <w:top w:val="single" w:sz="4" w:space="0" w:color="auto"/>
              <w:left w:val="nil"/>
              <w:bottom w:val="single" w:sz="4" w:space="0" w:color="auto"/>
              <w:right w:val="nil"/>
            </w:tcBorders>
          </w:tcPr>
          <w:p w14:paraId="4A1A9979" w14:textId="4C2C8E60"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97E8A46" w14:textId="22CC9EE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068B9F09" w14:textId="63CB3CB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2</w:t>
            </w:r>
          </w:p>
        </w:tc>
        <w:tc>
          <w:tcPr>
            <w:tcW w:w="990" w:type="dxa"/>
            <w:tcBorders>
              <w:top w:val="single" w:sz="4" w:space="0" w:color="auto"/>
              <w:left w:val="nil"/>
              <w:bottom w:val="single" w:sz="4" w:space="0" w:color="auto"/>
              <w:right w:val="nil"/>
            </w:tcBorders>
          </w:tcPr>
          <w:p w14:paraId="3560DCA2" w14:textId="00A6C60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6</w:t>
            </w:r>
          </w:p>
        </w:tc>
        <w:tc>
          <w:tcPr>
            <w:tcW w:w="1605" w:type="dxa"/>
            <w:vMerge/>
            <w:tcBorders>
              <w:top w:val="single" w:sz="4" w:space="0" w:color="auto"/>
              <w:left w:val="nil"/>
              <w:bottom w:val="single" w:sz="4" w:space="0" w:color="auto"/>
              <w:right w:val="nil"/>
            </w:tcBorders>
          </w:tcPr>
          <w:p w14:paraId="5FFD0DD0" w14:textId="77777777" w:rsidR="008E5112" w:rsidRPr="005D66A8" w:rsidRDefault="008E5112" w:rsidP="008E5112">
            <w:pPr>
              <w:pStyle w:val="NoSpacing"/>
              <w:rPr>
                <w:rFonts w:ascii="Times New Roman" w:hAnsi="Times New Roman" w:cs="Times New Roman"/>
                <w:sz w:val="24"/>
                <w:lang w:val="id"/>
              </w:rPr>
            </w:pPr>
          </w:p>
        </w:tc>
      </w:tr>
      <w:tr w:rsidR="008E5112" w14:paraId="6807F8C5" w14:textId="77777777" w:rsidTr="00570AF9">
        <w:tc>
          <w:tcPr>
            <w:tcW w:w="2142" w:type="dxa"/>
            <w:tcBorders>
              <w:top w:val="single" w:sz="4" w:space="0" w:color="auto"/>
              <w:left w:val="nil"/>
              <w:bottom w:val="single" w:sz="4" w:space="0" w:color="auto"/>
              <w:right w:val="nil"/>
            </w:tcBorders>
          </w:tcPr>
          <w:p w14:paraId="69116534" w14:textId="5D042D7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B647619" w14:textId="54F76CE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381380BD" w14:textId="06E467A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F3E9C77" w14:textId="077AF94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00557DA" w14:textId="77777777" w:rsidR="008E5112" w:rsidRPr="005D66A8" w:rsidRDefault="008E5112" w:rsidP="008E5112">
            <w:pPr>
              <w:pStyle w:val="NoSpacing"/>
              <w:rPr>
                <w:rFonts w:ascii="Times New Roman" w:hAnsi="Times New Roman" w:cs="Times New Roman"/>
                <w:sz w:val="24"/>
                <w:lang w:val="id"/>
              </w:rPr>
            </w:pPr>
          </w:p>
        </w:tc>
      </w:tr>
      <w:tr w:rsidR="008E5112" w14:paraId="1B14CB75" w14:textId="77777777" w:rsidTr="00570AF9">
        <w:trPr>
          <w:trHeight w:val="738"/>
        </w:trPr>
        <w:tc>
          <w:tcPr>
            <w:tcW w:w="2142" w:type="dxa"/>
            <w:tcBorders>
              <w:top w:val="single" w:sz="4" w:space="0" w:color="auto"/>
              <w:left w:val="nil"/>
              <w:bottom w:val="single" w:sz="4" w:space="0" w:color="auto"/>
              <w:right w:val="nil"/>
            </w:tcBorders>
          </w:tcPr>
          <w:p w14:paraId="14DF8EB6" w14:textId="68770CF3"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F72A818" w14:textId="2C884C5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4CA7819A" w14:textId="03688C12"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123C577" w14:textId="5CD23653"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45B3BDF" w14:textId="77777777" w:rsidR="008E5112" w:rsidRPr="005D66A8" w:rsidRDefault="008E5112" w:rsidP="008E5112">
            <w:pPr>
              <w:pStyle w:val="NoSpacing"/>
              <w:rPr>
                <w:rFonts w:ascii="Times New Roman" w:hAnsi="Times New Roman" w:cs="Times New Roman"/>
                <w:sz w:val="24"/>
                <w:lang w:val="id"/>
              </w:rPr>
            </w:pPr>
          </w:p>
        </w:tc>
      </w:tr>
      <w:tr w:rsidR="007836AF" w14:paraId="519AE15A" w14:textId="77777777" w:rsidTr="00570AF9">
        <w:tc>
          <w:tcPr>
            <w:tcW w:w="2856" w:type="dxa"/>
            <w:gridSpan w:val="2"/>
            <w:tcBorders>
              <w:top w:val="single" w:sz="4" w:space="0" w:color="auto"/>
              <w:left w:val="nil"/>
              <w:bottom w:val="single" w:sz="4" w:space="0" w:color="auto"/>
              <w:right w:val="nil"/>
            </w:tcBorders>
          </w:tcPr>
          <w:p w14:paraId="07CDFB22" w14:textId="77777777" w:rsidR="007836AF" w:rsidRPr="005D66A8" w:rsidRDefault="007836AF"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0428009A" w14:textId="4F59B149"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DABBEBC" w14:textId="78E53D4D"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78</w:t>
            </w:r>
          </w:p>
        </w:tc>
        <w:tc>
          <w:tcPr>
            <w:tcW w:w="1605" w:type="dxa"/>
            <w:tcBorders>
              <w:top w:val="single" w:sz="4" w:space="0" w:color="auto"/>
              <w:left w:val="nil"/>
              <w:bottom w:val="single" w:sz="4" w:space="0" w:color="auto"/>
              <w:right w:val="nil"/>
            </w:tcBorders>
          </w:tcPr>
          <w:p w14:paraId="10C0DAE9" w14:textId="77777777" w:rsidR="007836AF" w:rsidRPr="005D66A8" w:rsidRDefault="007836AF" w:rsidP="009E4167">
            <w:pPr>
              <w:pStyle w:val="NoSpacing"/>
              <w:rPr>
                <w:rFonts w:ascii="Times New Roman" w:hAnsi="Times New Roman" w:cs="Times New Roman"/>
                <w:sz w:val="24"/>
                <w:lang w:val="id"/>
              </w:rPr>
            </w:pPr>
          </w:p>
        </w:tc>
      </w:tr>
    </w:tbl>
    <w:p w14:paraId="3DC42930" w14:textId="77777777" w:rsidR="007836AF" w:rsidRDefault="007836AF" w:rsidP="007836AF">
      <w:pPr>
        <w:pStyle w:val="NoSpacing"/>
        <w:rPr>
          <w:lang w:val="id"/>
        </w:rPr>
      </w:pPr>
    </w:p>
    <w:p w14:paraId="296CFB11" w14:textId="5F8D46A3" w:rsidR="007836AF" w:rsidRDefault="0084458A" w:rsidP="007836AF">
      <w:pPr>
        <w:pStyle w:val="BodyText"/>
        <w:ind w:left="1701" w:firstLine="0"/>
        <w:rPr>
          <w:color w:val="FF0000"/>
        </w:rPr>
      </w:pPr>
      <w:r w:rsidRPr="0084458A">
        <w:t xml:space="preserve">Berdasarkan hasil persentase pada tabel </w:t>
      </w:r>
      <w:r w:rsidRPr="008E09AA">
        <w:rPr>
          <w:color w:val="auto"/>
        </w:rPr>
        <w:t>4.31</w:t>
      </w:r>
      <w:r w:rsidR="000E3678">
        <w:t>, diperoleh nilai sebesar 82,11</w:t>
      </w:r>
      <w:r w:rsidRPr="0084458A">
        <w:t xml:space="preserve">%. Dengan demikian, dapat disimpulkan bahwa aspek </w:t>
      </w:r>
      <w:r w:rsidRPr="006320C7">
        <w:rPr>
          <w:i/>
        </w:rPr>
        <w:t>accessibility</w:t>
      </w:r>
      <w:r w:rsidRPr="0084458A">
        <w:t xml:space="preserve"> pada pernyataan 'Saya menilai bahwa </w:t>
      </w:r>
      <w:r w:rsidRPr="006320C7">
        <w:rPr>
          <w:i/>
        </w:rPr>
        <w:t>website</w:t>
      </w:r>
      <w:r w:rsidRPr="0084458A">
        <w:t xml:space="preserve"> ini mudah dan cepat untuk diakses' termasuk dalam kategori Sangat Baik. Hal ini menunjukkan bahwa </w:t>
      </w:r>
      <w:r w:rsidRPr="006320C7">
        <w:rPr>
          <w:i/>
        </w:rPr>
        <w:t>website</w:t>
      </w:r>
      <w:r w:rsidRPr="0084458A">
        <w:t xml:space="preserve"> memiliki tingkat kemudahan akses yang tinggi, baik dari segi waktu respons maupun kemudahan pengguna dalam mengakses halaman utama serta fitur-fitur lainnya.</w:t>
      </w:r>
    </w:p>
    <w:p w14:paraId="76159864" w14:textId="77777777" w:rsidR="007836AF" w:rsidRPr="007836AF" w:rsidRDefault="007836AF" w:rsidP="007836AF">
      <w:pPr>
        <w:pStyle w:val="NoSpacing"/>
        <w:rPr>
          <w:lang w:val="id"/>
        </w:rPr>
      </w:pPr>
    </w:p>
    <w:p w14:paraId="694DEA77" w14:textId="69200AD7" w:rsidR="007836AF" w:rsidRDefault="007836AF" w:rsidP="007836AF">
      <w:pPr>
        <w:pStyle w:val="BodyText"/>
        <w:numPr>
          <w:ilvl w:val="0"/>
          <w:numId w:val="41"/>
        </w:numPr>
        <w:ind w:left="1701" w:hanging="567"/>
      </w:pPr>
      <w:r>
        <w:lastRenderedPageBreak/>
        <w:t xml:space="preserve">Hasil </w:t>
      </w:r>
      <w:r w:rsidRPr="0067555C">
        <w:t>pengujian</w:t>
      </w:r>
      <w:r>
        <w:rPr>
          <w:i/>
        </w:rPr>
        <w:t xml:space="preserve"> </w:t>
      </w:r>
      <w:r w:rsidRPr="0067555C">
        <w:rPr>
          <w:i/>
        </w:rPr>
        <w:t>beta</w:t>
      </w:r>
      <w:r>
        <w:t xml:space="preserve"> terhadap aspek </w:t>
      </w:r>
      <w:r w:rsidRPr="007836AF">
        <w:rPr>
          <w:i/>
        </w:rPr>
        <w:t>interactivity</w:t>
      </w:r>
      <w:r>
        <w:t xml:space="preserve"> dengan pertanyaan sebagai berikut:</w:t>
      </w:r>
    </w:p>
    <w:p w14:paraId="6D28C66C" w14:textId="3E062F4B" w:rsidR="007836AF" w:rsidRDefault="008E5112" w:rsidP="007836AF">
      <w:pPr>
        <w:pStyle w:val="BodyText"/>
        <w:ind w:left="1701" w:firstLine="0"/>
      </w:pPr>
      <w:r w:rsidRPr="00CE2297">
        <w:t>Saya me</w:t>
      </w:r>
      <w:bookmarkStart w:id="466" w:name="_GoBack"/>
      <w:bookmarkEnd w:id="466"/>
      <w:r w:rsidRPr="00CE2297">
        <w:t xml:space="preserve">nilai bahwa interaksi antara pengguna dan sistem pada </w:t>
      </w:r>
      <w:r w:rsidRPr="006320C7">
        <w:rPr>
          <w:i/>
        </w:rPr>
        <w:t>website</w:t>
      </w:r>
      <w:r w:rsidRPr="00CE2297">
        <w:t xml:space="preserve"> ini telah ber</w:t>
      </w:r>
      <w:r>
        <w:t>jalan dengan baik dan responsif.</w:t>
      </w:r>
    </w:p>
    <w:p w14:paraId="4EFE0BCC" w14:textId="77777777" w:rsidR="008E09AA" w:rsidRDefault="008E09AA" w:rsidP="008E09AA">
      <w:pPr>
        <w:pStyle w:val="NoSpacing"/>
        <w:rPr>
          <w:lang w:val="id"/>
        </w:rPr>
      </w:pPr>
    </w:p>
    <w:p w14:paraId="03175DC4" w14:textId="2738CB71" w:rsidR="008E09AA" w:rsidRPr="008E09AA" w:rsidRDefault="008E09AA" w:rsidP="008E09AA">
      <w:pPr>
        <w:pStyle w:val="TabelBab4"/>
        <w:rPr>
          <w:lang w:val="id"/>
        </w:rPr>
      </w:pPr>
      <w:bookmarkStart w:id="467" w:name="_Toc195952033"/>
      <w:r>
        <w:rPr>
          <w:lang w:val="id"/>
        </w:rPr>
        <w:t xml:space="preserve">Hasil Pengujian </w:t>
      </w:r>
      <w:r w:rsidRPr="008E09AA">
        <w:rPr>
          <w:i/>
          <w:lang w:val="id"/>
        </w:rPr>
        <w:t>Interactivity</w:t>
      </w:r>
      <w:bookmarkEnd w:id="467"/>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836AF" w14:paraId="47BFB664" w14:textId="77777777" w:rsidTr="00570AF9">
        <w:trPr>
          <w:trHeight w:val="746"/>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50510C5A"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5053C0EB"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381CEA9D"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48614A73"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771E735" w14:textId="77777777" w:rsidR="007836AF" w:rsidRPr="005D66A8" w:rsidRDefault="007836AF" w:rsidP="009E4167">
            <w:pPr>
              <w:pStyle w:val="NoSpacing"/>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84A515C" w14:textId="77777777" w:rsidTr="00570AF9">
        <w:tc>
          <w:tcPr>
            <w:tcW w:w="2142" w:type="dxa"/>
            <w:tcBorders>
              <w:top w:val="single" w:sz="4" w:space="0" w:color="auto"/>
              <w:left w:val="nil"/>
              <w:bottom w:val="single" w:sz="4" w:space="0" w:color="auto"/>
              <w:right w:val="nil"/>
            </w:tcBorders>
          </w:tcPr>
          <w:p w14:paraId="20C507E0" w14:textId="1023B46A"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1CBE548" w14:textId="074E6255"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4627CAE1" w14:textId="14004EE9"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7</w:t>
            </w:r>
          </w:p>
        </w:tc>
        <w:tc>
          <w:tcPr>
            <w:tcW w:w="990" w:type="dxa"/>
            <w:tcBorders>
              <w:top w:val="single" w:sz="4" w:space="0" w:color="auto"/>
              <w:left w:val="nil"/>
              <w:bottom w:val="single" w:sz="4" w:space="0" w:color="auto"/>
              <w:right w:val="nil"/>
            </w:tcBorders>
          </w:tcPr>
          <w:p w14:paraId="7F9EFDC4" w14:textId="1BC9F326"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35</w:t>
            </w:r>
          </w:p>
        </w:tc>
        <w:tc>
          <w:tcPr>
            <w:tcW w:w="1605" w:type="dxa"/>
            <w:vMerge w:val="restart"/>
            <w:tcBorders>
              <w:top w:val="single" w:sz="4" w:space="0" w:color="auto"/>
              <w:left w:val="nil"/>
              <w:bottom w:val="single" w:sz="4" w:space="0" w:color="auto"/>
              <w:right w:val="nil"/>
            </w:tcBorders>
            <w:vAlign w:val="center"/>
          </w:tcPr>
          <w:p w14:paraId="117A34DA" w14:textId="16B17B7B" w:rsidR="008E5112" w:rsidRPr="005D66A8" w:rsidRDefault="0088527F" w:rsidP="008E5112">
            <w:pPr>
              <w:pStyle w:val="NoSpacing"/>
              <w:jc w:val="center"/>
              <w:rPr>
                <w:rFonts w:ascii="Times New Roman" w:hAnsi="Times New Roman" w:cs="Times New Roman"/>
                <w:sz w:val="24"/>
                <w:lang w:val="id"/>
              </w:rPr>
            </w:pPr>
            <w:r>
              <w:rPr>
                <w:rFonts w:ascii="Times New Roman" w:hAnsi="Times New Roman" w:cs="Times New Roman"/>
                <w:sz w:val="24"/>
                <w:lang w:val="id"/>
              </w:rPr>
              <w:t>(83/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7,37</w:t>
            </w:r>
          </w:p>
        </w:tc>
      </w:tr>
      <w:tr w:rsidR="008E5112" w14:paraId="53CAB985" w14:textId="77777777" w:rsidTr="00570AF9">
        <w:tc>
          <w:tcPr>
            <w:tcW w:w="2142" w:type="dxa"/>
            <w:tcBorders>
              <w:top w:val="single" w:sz="4" w:space="0" w:color="auto"/>
              <w:left w:val="nil"/>
              <w:bottom w:val="single" w:sz="4" w:space="0" w:color="auto"/>
              <w:right w:val="nil"/>
            </w:tcBorders>
          </w:tcPr>
          <w:p w14:paraId="761FF8CE" w14:textId="755E19E3"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398F47E" w14:textId="3C5A6498"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5DE850C6" w14:textId="6AE003A1"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12</w:t>
            </w:r>
          </w:p>
        </w:tc>
        <w:tc>
          <w:tcPr>
            <w:tcW w:w="990" w:type="dxa"/>
            <w:tcBorders>
              <w:top w:val="single" w:sz="4" w:space="0" w:color="auto"/>
              <w:left w:val="nil"/>
              <w:bottom w:val="single" w:sz="4" w:space="0" w:color="auto"/>
              <w:right w:val="nil"/>
            </w:tcBorders>
          </w:tcPr>
          <w:p w14:paraId="346FB551" w14:textId="2D81B69F"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48</w:t>
            </w:r>
          </w:p>
        </w:tc>
        <w:tc>
          <w:tcPr>
            <w:tcW w:w="1605" w:type="dxa"/>
            <w:vMerge/>
            <w:tcBorders>
              <w:top w:val="single" w:sz="4" w:space="0" w:color="auto"/>
              <w:left w:val="nil"/>
              <w:bottom w:val="single" w:sz="4" w:space="0" w:color="auto"/>
              <w:right w:val="nil"/>
            </w:tcBorders>
          </w:tcPr>
          <w:p w14:paraId="3C8BA1CB" w14:textId="77777777" w:rsidR="008E5112" w:rsidRPr="005D66A8" w:rsidRDefault="008E5112" w:rsidP="008E5112">
            <w:pPr>
              <w:pStyle w:val="NoSpacing"/>
              <w:rPr>
                <w:rFonts w:ascii="Times New Roman" w:hAnsi="Times New Roman" w:cs="Times New Roman"/>
                <w:sz w:val="24"/>
                <w:lang w:val="id"/>
              </w:rPr>
            </w:pPr>
          </w:p>
        </w:tc>
      </w:tr>
      <w:tr w:rsidR="008E5112" w14:paraId="0BD91635" w14:textId="77777777" w:rsidTr="00570AF9">
        <w:tc>
          <w:tcPr>
            <w:tcW w:w="2142" w:type="dxa"/>
            <w:tcBorders>
              <w:top w:val="single" w:sz="4" w:space="0" w:color="auto"/>
              <w:left w:val="nil"/>
              <w:bottom w:val="single" w:sz="4" w:space="0" w:color="auto"/>
              <w:right w:val="nil"/>
            </w:tcBorders>
          </w:tcPr>
          <w:p w14:paraId="233BF5D1" w14:textId="7CA1A762" w:rsidR="008E5112" w:rsidRPr="005D66A8" w:rsidRDefault="008E5112" w:rsidP="008E5112">
            <w:pPr>
              <w:pStyle w:val="NoSpacing"/>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E5205E0" w14:textId="5CD89DAB"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3BB84FFF" w14:textId="2EF8202A"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8E1B983" w14:textId="268E469E"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696A231" w14:textId="77777777" w:rsidR="008E5112" w:rsidRPr="005D66A8" w:rsidRDefault="008E5112" w:rsidP="008E5112">
            <w:pPr>
              <w:pStyle w:val="NoSpacing"/>
              <w:rPr>
                <w:rFonts w:ascii="Times New Roman" w:hAnsi="Times New Roman" w:cs="Times New Roman"/>
                <w:sz w:val="24"/>
                <w:lang w:val="id"/>
              </w:rPr>
            </w:pPr>
          </w:p>
        </w:tc>
      </w:tr>
      <w:tr w:rsidR="008E5112" w14:paraId="35D40D41" w14:textId="77777777" w:rsidTr="00570AF9">
        <w:tc>
          <w:tcPr>
            <w:tcW w:w="2142" w:type="dxa"/>
            <w:tcBorders>
              <w:top w:val="single" w:sz="4" w:space="0" w:color="auto"/>
              <w:left w:val="nil"/>
              <w:bottom w:val="single" w:sz="4" w:space="0" w:color="auto"/>
              <w:right w:val="nil"/>
            </w:tcBorders>
          </w:tcPr>
          <w:p w14:paraId="2235B204" w14:textId="239F4339"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0FB173A" w14:textId="2367F367"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3BB6C265" w14:textId="7FF6BBA7"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6D4C6A9E" w14:textId="2006238B"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27A3111B" w14:textId="77777777" w:rsidR="008E5112" w:rsidRPr="005D66A8" w:rsidRDefault="008E5112" w:rsidP="008E5112">
            <w:pPr>
              <w:pStyle w:val="NoSpacing"/>
              <w:rPr>
                <w:rFonts w:ascii="Times New Roman" w:hAnsi="Times New Roman" w:cs="Times New Roman"/>
                <w:sz w:val="24"/>
                <w:lang w:val="id"/>
              </w:rPr>
            </w:pPr>
          </w:p>
        </w:tc>
      </w:tr>
      <w:tr w:rsidR="008E5112" w14:paraId="1717AF57" w14:textId="77777777" w:rsidTr="00570AF9">
        <w:tc>
          <w:tcPr>
            <w:tcW w:w="2142" w:type="dxa"/>
            <w:tcBorders>
              <w:top w:val="single" w:sz="4" w:space="0" w:color="auto"/>
              <w:left w:val="nil"/>
              <w:bottom w:val="single" w:sz="4" w:space="0" w:color="auto"/>
              <w:right w:val="nil"/>
            </w:tcBorders>
          </w:tcPr>
          <w:p w14:paraId="230D454A" w14:textId="7BBCEDB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F27F715" w14:textId="0C957E1C" w:rsidR="008E5112" w:rsidRPr="005D66A8" w:rsidRDefault="008E5112" w:rsidP="008E5112">
            <w:pPr>
              <w:pStyle w:val="NoSpacing"/>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4B3EBA3E" w14:textId="3789F20D"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07BBFA7" w14:textId="4217A448" w:rsidR="008E5112" w:rsidRPr="005D66A8" w:rsidRDefault="0088527F" w:rsidP="008E5112">
            <w:pPr>
              <w:pStyle w:val="NoSpacing"/>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6744F6B" w14:textId="77777777" w:rsidR="008E5112" w:rsidRPr="005D66A8" w:rsidRDefault="008E5112" w:rsidP="008E5112">
            <w:pPr>
              <w:pStyle w:val="NoSpacing"/>
              <w:rPr>
                <w:rFonts w:ascii="Times New Roman" w:hAnsi="Times New Roman" w:cs="Times New Roman"/>
                <w:sz w:val="24"/>
                <w:lang w:val="id"/>
              </w:rPr>
            </w:pPr>
          </w:p>
        </w:tc>
      </w:tr>
      <w:tr w:rsidR="007836AF" w14:paraId="43E9F0AB" w14:textId="77777777" w:rsidTr="00570AF9">
        <w:tc>
          <w:tcPr>
            <w:tcW w:w="2856" w:type="dxa"/>
            <w:gridSpan w:val="2"/>
            <w:tcBorders>
              <w:top w:val="single" w:sz="4" w:space="0" w:color="auto"/>
              <w:left w:val="nil"/>
              <w:bottom w:val="single" w:sz="4" w:space="0" w:color="auto"/>
              <w:right w:val="nil"/>
            </w:tcBorders>
          </w:tcPr>
          <w:p w14:paraId="02AE4C90" w14:textId="77777777" w:rsidR="007836AF" w:rsidRPr="005D66A8" w:rsidRDefault="007836AF" w:rsidP="009E4167">
            <w:pPr>
              <w:pStyle w:val="NoSpacing"/>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73BBED60" w14:textId="68D70439"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B8E7D82" w14:textId="6447C5FB" w:rsidR="007836AF" w:rsidRPr="005D66A8" w:rsidRDefault="0088527F" w:rsidP="009E4167">
            <w:pPr>
              <w:pStyle w:val="NoSpacing"/>
              <w:rPr>
                <w:rFonts w:ascii="Times New Roman" w:hAnsi="Times New Roman" w:cs="Times New Roman"/>
                <w:sz w:val="24"/>
                <w:lang w:val="id"/>
              </w:rPr>
            </w:pPr>
            <w:r>
              <w:rPr>
                <w:rFonts w:ascii="Times New Roman" w:hAnsi="Times New Roman" w:cs="Times New Roman"/>
                <w:sz w:val="24"/>
                <w:lang w:val="id"/>
              </w:rPr>
              <w:t>83</w:t>
            </w:r>
          </w:p>
        </w:tc>
        <w:tc>
          <w:tcPr>
            <w:tcW w:w="1605" w:type="dxa"/>
            <w:tcBorders>
              <w:top w:val="single" w:sz="4" w:space="0" w:color="auto"/>
              <w:left w:val="nil"/>
              <w:bottom w:val="single" w:sz="4" w:space="0" w:color="auto"/>
              <w:right w:val="nil"/>
            </w:tcBorders>
          </w:tcPr>
          <w:p w14:paraId="7471918E" w14:textId="77777777" w:rsidR="007836AF" w:rsidRPr="005D66A8" w:rsidRDefault="007836AF" w:rsidP="009E4167">
            <w:pPr>
              <w:pStyle w:val="NoSpacing"/>
              <w:rPr>
                <w:rFonts w:ascii="Times New Roman" w:hAnsi="Times New Roman" w:cs="Times New Roman"/>
                <w:sz w:val="24"/>
                <w:lang w:val="id"/>
              </w:rPr>
            </w:pPr>
          </w:p>
        </w:tc>
      </w:tr>
    </w:tbl>
    <w:p w14:paraId="00C2A22C" w14:textId="77777777" w:rsidR="007836AF" w:rsidRDefault="007836AF" w:rsidP="007836AF">
      <w:pPr>
        <w:pStyle w:val="NoSpacing"/>
        <w:rPr>
          <w:lang w:val="id"/>
        </w:rPr>
      </w:pPr>
    </w:p>
    <w:p w14:paraId="45D4217D" w14:textId="1BCDB0A8" w:rsidR="007836AF" w:rsidRDefault="0084458A" w:rsidP="007836AF">
      <w:pPr>
        <w:pStyle w:val="BodyText"/>
        <w:ind w:left="1701" w:firstLine="0"/>
      </w:pPr>
      <w:r w:rsidRPr="0084458A">
        <w:t xml:space="preserve">Berdasarkan hasil persentase pada tabel </w:t>
      </w:r>
      <w:r w:rsidRPr="008E09AA">
        <w:rPr>
          <w:color w:val="auto"/>
        </w:rPr>
        <w:t>4.32</w:t>
      </w:r>
      <w:r w:rsidR="000E3678">
        <w:t>, diperoleh nilai sebesar 87,37</w:t>
      </w:r>
      <w:r w:rsidRPr="0084458A">
        <w:t xml:space="preserve">%. Dengan demikian, dapat disimpulkan bahwa aspek </w:t>
      </w:r>
      <w:r w:rsidRPr="006320C7">
        <w:rPr>
          <w:i/>
        </w:rPr>
        <w:t>interactivity</w:t>
      </w:r>
      <w:r w:rsidRPr="0084458A">
        <w:t xml:space="preserve"> pada pernyataan 'Saya menilai bahwa interaksi antara pengguna dan sistem pada </w:t>
      </w:r>
      <w:r w:rsidRPr="007A465C">
        <w:rPr>
          <w:i/>
        </w:rPr>
        <w:t>website</w:t>
      </w:r>
      <w:r w:rsidRPr="0084458A">
        <w:t xml:space="preserve"> ini telah berjalan dengan baik dan responsif' termasuk dalam kategori Sangat Baik. Hal ini menunjukkan bahwa sistem pada website mampu merespons dengan cepat dan tepat terhadap tindakan atau input dari pengguna.</w:t>
      </w:r>
    </w:p>
    <w:p w14:paraId="571AA855" w14:textId="77777777" w:rsidR="00876C38" w:rsidRPr="00876C38" w:rsidRDefault="00876C38" w:rsidP="00876C38">
      <w:pPr>
        <w:pStyle w:val="NoSpacing"/>
        <w:rPr>
          <w:lang w:val="id"/>
        </w:rPr>
      </w:pPr>
    </w:p>
    <w:p w14:paraId="3047332A" w14:textId="1ABFF6E9" w:rsidR="009E4167" w:rsidRDefault="00F80B85" w:rsidP="009E4167">
      <w:pPr>
        <w:pStyle w:val="BodyText"/>
        <w:ind w:left="1134"/>
      </w:pPr>
      <w:r w:rsidRPr="00F80B85">
        <w:t xml:space="preserve">Hasil pengujian beta secara keseluruhan terhadap website Sistem Informasi </w:t>
      </w:r>
      <w:r w:rsidRPr="00F80B85">
        <w:rPr>
          <w:i/>
        </w:rPr>
        <w:t>Marching</w:t>
      </w:r>
      <w:r w:rsidRPr="00F80B85">
        <w:t xml:space="preserve"> </w:t>
      </w:r>
      <w:r w:rsidRPr="00F80B85">
        <w:rPr>
          <w:i/>
        </w:rPr>
        <w:t>Band</w:t>
      </w:r>
      <w:r w:rsidRPr="00F80B85">
        <w:t xml:space="preserve"> Gema Oasis MAN 1 Samarinda diperoleh berdasarkan perhitungan menggunakan persamaan (2.1).</w:t>
      </w:r>
    </w:p>
    <w:p w14:paraId="3DE74731" w14:textId="77777777" w:rsidR="00F60B8B" w:rsidRPr="00F60B8B" w:rsidRDefault="00F60B8B" w:rsidP="00F60B8B">
      <w:pPr>
        <w:pStyle w:val="NoSpacing"/>
        <w:rPr>
          <w:lang w:val="id"/>
        </w:rPr>
      </w:pPr>
    </w:p>
    <w:p w14:paraId="4A977A20" w14:textId="62766727" w:rsidR="009E4167" w:rsidRPr="009E4167" w:rsidRDefault="009E4167" w:rsidP="009E4167">
      <w:pPr>
        <w:pStyle w:val="BodyText"/>
        <w:ind w:left="1134"/>
        <w:rPr>
          <w:lang w:val="id-ID"/>
        </w:rPr>
      </w:pPr>
      <m:oMathPara>
        <m:oMathParaPr>
          <m:jc m:val="left"/>
        </m:oMathParaPr>
        <m:oMath>
          <m:r>
            <w:rPr>
              <w:rFonts w:ascii="Cambria Math" w:hAnsi="Cambria Math" w:cs="Cambria Math"/>
            </w:rPr>
            <m:t>X</m:t>
          </m:r>
          <m:r>
            <m:rPr>
              <m:sty m:val="p"/>
            </m:rPr>
            <w:rPr>
              <w:rFonts w:ascii="Cambria Math" w:hAnsi="Cambria Math" w:cs="Cambria Math"/>
            </w:rPr>
            <m:t>=</m:t>
          </m:r>
          <m:f>
            <m:fPr>
              <m:ctrlPr>
                <w:rPr>
                  <w:rFonts w:ascii="Cambria Math" w:hAnsi="Cambria Math"/>
                </w:rPr>
              </m:ctrlPr>
            </m:fPr>
            <m:num>
              <m:d>
                <m:dPr>
                  <m:ctrlPr>
                    <w:rPr>
                      <w:rFonts w:ascii="Cambria Math" w:hAnsi="Cambria Math" w:cs="Cambria Math"/>
                    </w:rPr>
                  </m:ctrlPr>
                </m:dPr>
                <m:e>
                  <m:r>
                    <m:rPr>
                      <m:sty m:val="p"/>
                    </m:rPr>
                    <w:rPr>
                      <w:rFonts w:ascii="Cambria Math" w:hAnsi="Cambria Math" w:cs="Cambria Math"/>
                    </w:rPr>
                    <m:t>79+79+79+80+81+79+78+78+83</m:t>
                  </m:r>
                </m:e>
              </m:d>
            </m:num>
            <m:den>
              <m:r>
                <m:rPr>
                  <m:sty m:val="p"/>
                </m:rPr>
                <w:rPr>
                  <w:rFonts w:ascii="Cambria Math" w:hAnsi="Cambria Math" w:cs="Cambria Math"/>
                </w:rPr>
                <m:t>9</m:t>
              </m:r>
            </m:den>
          </m:f>
        </m:oMath>
      </m:oMathPara>
    </w:p>
    <w:p w14:paraId="1979F70A" w14:textId="4B19D689" w:rsidR="009E4167" w:rsidRPr="000E3678" w:rsidRDefault="009E4167" w:rsidP="009E4167">
      <w:pPr>
        <w:pStyle w:val="BodyText"/>
        <w:ind w:left="1134"/>
        <w:rPr>
          <w:lang w:val="en-US"/>
        </w:rPr>
      </w:pPr>
      <m:oMathPara>
        <m:oMathParaPr>
          <m:jc m:val="left"/>
        </m:oMathParaPr>
        <m:oMath>
          <m:r>
            <w:rPr>
              <w:rFonts w:ascii="Cambria Math" w:hAnsi="Cambria Math"/>
              <w:lang w:val="id-ID"/>
            </w:rPr>
            <m:t>Y=</m:t>
          </m:r>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79,56</m:t>
                  </m:r>
                </m:num>
                <m:den>
                  <m:r>
                    <w:rPr>
                      <w:rFonts w:ascii="Cambria Math" w:hAnsi="Cambria Math"/>
                      <w:lang w:val="id-ID"/>
                    </w:rPr>
                    <m:t>95</m:t>
                  </m:r>
                </m:den>
              </m:f>
            </m:e>
          </m:d>
          <m:r>
            <w:rPr>
              <w:rFonts w:ascii="Cambria Math" w:eastAsiaTheme="minorEastAsia" w:hAnsi="Cambria Math"/>
              <w:lang w:val="id-ID"/>
            </w:rPr>
            <m:t xml:space="preserve"> ×100%</m:t>
          </m:r>
        </m:oMath>
      </m:oMathPara>
    </w:p>
    <w:p w14:paraId="41E680F7" w14:textId="554137F9" w:rsidR="009E4167" w:rsidRPr="007A465C" w:rsidRDefault="00F60B8B" w:rsidP="009E4167">
      <w:pPr>
        <w:pStyle w:val="BodyText"/>
        <w:ind w:left="1134" w:firstLine="0"/>
        <w:rPr>
          <w:rFonts w:ascii="Cambria Math" w:hAnsi="Cambria Math"/>
          <w:lang w:val="en-US"/>
        </w:rPr>
      </w:pPr>
      <m:oMathPara>
        <m:oMathParaPr>
          <m:jc m:val="left"/>
        </m:oMathParaPr>
        <m:oMath>
          <m:r>
            <w:rPr>
              <w:rFonts w:ascii="Cambria Math" w:hAnsi="Cambria Math"/>
              <w:lang w:val="en-US"/>
            </w:rPr>
            <m:t>Y=83,74%</m:t>
          </m:r>
        </m:oMath>
      </m:oMathPara>
    </w:p>
    <w:p w14:paraId="7AB21C77" w14:textId="77777777" w:rsidR="007A465C" w:rsidRPr="007A465C" w:rsidRDefault="007A465C" w:rsidP="007A465C">
      <w:pPr>
        <w:pStyle w:val="NoSpacing"/>
      </w:pPr>
    </w:p>
    <w:p w14:paraId="349F81D2" w14:textId="678A4379" w:rsidR="0066797B" w:rsidRDefault="00521239" w:rsidP="0066797B">
      <w:pPr>
        <w:pStyle w:val="BodyText"/>
        <w:ind w:left="1134"/>
        <w:rPr>
          <w:color w:val="FF0000"/>
        </w:rPr>
      </w:pPr>
      <w:r w:rsidRPr="00521239">
        <w:t xml:space="preserve">Dengan demikian, </w:t>
      </w:r>
      <w:r w:rsidRPr="007A465C">
        <w:rPr>
          <w:i/>
        </w:rPr>
        <w:t>website</w:t>
      </w:r>
      <w:r w:rsidRPr="00521239">
        <w:t xml:space="preserve"> Sistem Informasi </w:t>
      </w:r>
      <w:r w:rsidRPr="007A465C">
        <w:rPr>
          <w:i/>
        </w:rPr>
        <w:t>Marching</w:t>
      </w:r>
      <w:r w:rsidRPr="00521239">
        <w:t xml:space="preserve"> </w:t>
      </w:r>
      <w:r w:rsidRPr="007A465C">
        <w:rPr>
          <w:i/>
        </w:rPr>
        <w:t>Band</w:t>
      </w:r>
      <w:r w:rsidRPr="00521239">
        <w:t xml:space="preserve"> Gema Oasis MAN 1 Samarinda dapat diterima dengan baik oleh pengguna, dengan nilai persentase sebesar 83,74%. Berdasarkan skala penilaian yang tercantum </w:t>
      </w:r>
      <w:r w:rsidRPr="00521239">
        <w:lastRenderedPageBreak/>
        <w:t>pada Tabel 2.7, nilai tersebut termasuk dalam kategori Sangat Baik (80%–100%) dan menunjukkan bahwa sistem telah mampu berfungsi sesuai dengan yang diharapkan.</w:t>
      </w:r>
    </w:p>
    <w:p w14:paraId="4DFFE053" w14:textId="77777777" w:rsidR="00AF3CD0" w:rsidRPr="00AF3CD0" w:rsidRDefault="00AF3CD0" w:rsidP="00AF3CD0">
      <w:pPr>
        <w:pStyle w:val="NoSpacing"/>
        <w:rPr>
          <w:lang w:val="id"/>
        </w:rPr>
      </w:pPr>
    </w:p>
    <w:p w14:paraId="61D6F5A9" w14:textId="758DFFD5" w:rsidR="00AF3CD0" w:rsidRDefault="00AF3CD0" w:rsidP="00AF3CD0">
      <w:pPr>
        <w:pStyle w:val="Heading2"/>
        <w:numPr>
          <w:ilvl w:val="1"/>
          <w:numId w:val="14"/>
        </w:numPr>
        <w:ind w:left="567" w:hanging="567"/>
        <w:rPr>
          <w:lang w:val="id"/>
        </w:rPr>
      </w:pPr>
      <w:bookmarkStart w:id="468" w:name="_Toc195952516"/>
      <w:r>
        <w:rPr>
          <w:lang w:val="id"/>
        </w:rPr>
        <w:t>Pembahasan</w:t>
      </w:r>
      <w:bookmarkEnd w:id="468"/>
    </w:p>
    <w:p w14:paraId="7C73ABFE" w14:textId="77777777" w:rsidR="00AF3CD0" w:rsidRDefault="00AF3CD0" w:rsidP="00AF3CD0">
      <w:pPr>
        <w:pStyle w:val="BodyText"/>
      </w:pPr>
    </w:p>
    <w:p w14:paraId="34B2CA7D" w14:textId="3DEB3F0C" w:rsidR="00832A78" w:rsidRDefault="00832A78" w:rsidP="00AF3CD0">
      <w:pPr>
        <w:pStyle w:val="BodyText"/>
      </w:pPr>
      <w:r w:rsidRPr="00832A78">
        <w:t xml:space="preserve">Sistem Informasi </w:t>
      </w:r>
      <w:r w:rsidRPr="007A465C">
        <w:rPr>
          <w:i/>
        </w:rPr>
        <w:t>Marching</w:t>
      </w:r>
      <w:r w:rsidRPr="00832A78">
        <w:t xml:space="preserve"> </w:t>
      </w:r>
      <w:r w:rsidRPr="007A465C">
        <w:rPr>
          <w:i/>
        </w:rPr>
        <w:t>Band</w:t>
      </w:r>
      <w:r w:rsidRPr="00832A78">
        <w:t xml:space="preserve"> Gema Oasis MAN 1 Samarinda dirancang untuk mempermudah penyediaan informasi serta pengelolaan internal organisasi. Sistem ini dikembangkan menggunakan metode </w:t>
      </w:r>
      <w:r w:rsidR="007A465C">
        <w:rPr>
          <w:i/>
        </w:rPr>
        <w:t>w</w:t>
      </w:r>
      <w:r w:rsidRPr="007A465C">
        <w:rPr>
          <w:i/>
        </w:rPr>
        <w:t>aterfall</w:t>
      </w:r>
      <w:r w:rsidRPr="00832A78">
        <w:t>, yaitu model pengembangan perangkat lunak yang bersifat sekuensial, di mana setiap tahap harus diselesaikan terlebih dahulu sebelum melanjutkan ke tahap berikutnya, sehingga dapat meminimalkan kesalahan yang mungkin terjadi sela</w:t>
      </w:r>
      <w:r w:rsidR="007A465C">
        <w:t xml:space="preserve">ma proses pengembangan. Metode </w:t>
      </w:r>
      <w:r w:rsidR="007A465C" w:rsidRPr="007A465C">
        <w:rPr>
          <w:i/>
        </w:rPr>
        <w:t>w</w:t>
      </w:r>
      <w:r w:rsidRPr="007A465C">
        <w:rPr>
          <w:i/>
        </w:rPr>
        <w:t>aterfall</w:t>
      </w:r>
      <w:r w:rsidRPr="00832A78">
        <w:t xml:space="preserve"> terdiri dari lima tahapan utama, yaitu: </w:t>
      </w:r>
      <w:r w:rsidRPr="007A465C">
        <w:rPr>
          <w:i/>
        </w:rPr>
        <w:t>requirement</w:t>
      </w:r>
      <w:r w:rsidRPr="00832A78">
        <w:t xml:space="preserve"> </w:t>
      </w:r>
      <w:r w:rsidRPr="007A465C">
        <w:rPr>
          <w:i/>
        </w:rPr>
        <w:t>analysis</w:t>
      </w:r>
      <w:r w:rsidRPr="00832A78">
        <w:t xml:space="preserve">, </w:t>
      </w:r>
      <w:r w:rsidRPr="007A465C">
        <w:rPr>
          <w:i/>
        </w:rPr>
        <w:t>system</w:t>
      </w:r>
      <w:r w:rsidRPr="00832A78">
        <w:t xml:space="preserve"> </w:t>
      </w:r>
      <w:r w:rsidRPr="007A465C">
        <w:rPr>
          <w:i/>
        </w:rPr>
        <w:t>design</w:t>
      </w:r>
      <w:r w:rsidRPr="00832A78">
        <w:t xml:space="preserve">, </w:t>
      </w:r>
      <w:r w:rsidRPr="007A465C">
        <w:rPr>
          <w:i/>
        </w:rPr>
        <w:t>implementation</w:t>
      </w:r>
      <w:r w:rsidRPr="00832A78">
        <w:t xml:space="preserve">, </w:t>
      </w:r>
      <w:r w:rsidRPr="007A465C">
        <w:rPr>
          <w:i/>
        </w:rPr>
        <w:t>verification</w:t>
      </w:r>
      <w:r w:rsidRPr="00832A78">
        <w:t xml:space="preserve">, dan </w:t>
      </w:r>
      <w:r w:rsidRPr="007A465C">
        <w:rPr>
          <w:i/>
        </w:rPr>
        <w:t>maintenance</w:t>
      </w:r>
      <w:r w:rsidRPr="00832A78">
        <w:t xml:space="preserve">. Dalam implementasinya, sistem ini menggunakan </w:t>
      </w:r>
      <w:r w:rsidRPr="007A465C">
        <w:rPr>
          <w:i/>
        </w:rPr>
        <w:t>framework</w:t>
      </w:r>
      <w:r w:rsidRPr="00832A78">
        <w:t xml:space="preserve"> </w:t>
      </w:r>
      <w:r w:rsidRPr="007A465C">
        <w:rPr>
          <w:i/>
        </w:rPr>
        <w:t>Laravel</w:t>
      </w:r>
      <w:r w:rsidRPr="00832A78">
        <w:t xml:space="preserve"> dan </w:t>
      </w:r>
      <w:r w:rsidRPr="007A465C">
        <w:rPr>
          <w:i/>
        </w:rPr>
        <w:t>Bootstrap</w:t>
      </w:r>
      <w:r w:rsidR="00272ACA" w:rsidRPr="007A465C">
        <w:rPr>
          <w:i/>
        </w:rPr>
        <w:t>s</w:t>
      </w:r>
      <w:r w:rsidRPr="00832A78">
        <w:t xml:space="preserve"> untuk memastikan struktur sistem yang terorganisir, efisiensi dalam proses pengembangan, serta antarmuka yang responsif dan ramah pengguna. Adapun untuk pengelolaan basis data, sistem ini menggunakan MySQL.</w:t>
      </w:r>
    </w:p>
    <w:p w14:paraId="3636737F" w14:textId="77777777" w:rsidR="004D3A95" w:rsidRDefault="00E13443" w:rsidP="00AF3CD0">
      <w:pPr>
        <w:pStyle w:val="BodyText"/>
        <w:rPr>
          <w:color w:val="auto"/>
        </w:rPr>
      </w:pPr>
      <w:r w:rsidRPr="00E13443">
        <w:rPr>
          <w:color w:val="auto"/>
        </w:rPr>
        <w:t xml:space="preserve">Pada tahap </w:t>
      </w:r>
      <w:r w:rsidRPr="007A465C">
        <w:rPr>
          <w:i/>
          <w:color w:val="auto"/>
        </w:rPr>
        <w:t>verification</w:t>
      </w:r>
      <w:r w:rsidRPr="00E13443">
        <w:rPr>
          <w:color w:val="auto"/>
        </w:rPr>
        <w:t xml:space="preserve">, dilakukan proses pengujian untuk memastikan bahwa setiap fitur pada sistem berfungsi dengan baik dan dapat digunakan secara efektif. Metode pengujian yang digunakan pada tahap ini adalah </w:t>
      </w:r>
      <w:r w:rsidRPr="007A465C">
        <w:rPr>
          <w:i/>
          <w:color w:val="auto"/>
        </w:rPr>
        <w:t>User</w:t>
      </w:r>
      <w:r w:rsidRPr="00E13443">
        <w:rPr>
          <w:color w:val="auto"/>
        </w:rPr>
        <w:t xml:space="preserve"> </w:t>
      </w:r>
      <w:r w:rsidRPr="007A465C">
        <w:rPr>
          <w:i/>
          <w:color w:val="auto"/>
        </w:rPr>
        <w:t>Acceptance</w:t>
      </w:r>
      <w:r w:rsidRPr="00E13443">
        <w:rPr>
          <w:color w:val="auto"/>
        </w:rPr>
        <w:t xml:space="preserve"> </w:t>
      </w:r>
      <w:r w:rsidRPr="007A465C">
        <w:rPr>
          <w:i/>
          <w:color w:val="auto"/>
        </w:rPr>
        <w:t>Testing</w:t>
      </w:r>
      <w:r w:rsidRPr="00E13443">
        <w:rPr>
          <w:color w:val="auto"/>
        </w:rPr>
        <w:t xml:space="preserve"> (UAT), yang terdiri atas </w:t>
      </w:r>
      <w:r w:rsidRPr="007A465C">
        <w:rPr>
          <w:i/>
          <w:color w:val="auto"/>
        </w:rPr>
        <w:t>blackbox</w:t>
      </w:r>
      <w:r w:rsidRPr="00E13443">
        <w:rPr>
          <w:color w:val="auto"/>
        </w:rPr>
        <w:t xml:space="preserve"> </w:t>
      </w:r>
      <w:r w:rsidRPr="007A465C">
        <w:rPr>
          <w:i/>
          <w:color w:val="auto"/>
        </w:rPr>
        <w:t>testing</w:t>
      </w:r>
      <w:r w:rsidRPr="00E13443">
        <w:rPr>
          <w:color w:val="auto"/>
        </w:rPr>
        <w:t xml:space="preserve"> dan </w:t>
      </w:r>
      <w:r w:rsidRPr="007A465C">
        <w:rPr>
          <w:i/>
          <w:color w:val="auto"/>
        </w:rPr>
        <w:t>beta</w:t>
      </w:r>
      <w:r w:rsidRPr="00E13443">
        <w:rPr>
          <w:color w:val="auto"/>
        </w:rPr>
        <w:t xml:space="preserve"> </w:t>
      </w:r>
      <w:r w:rsidRPr="007A465C">
        <w:rPr>
          <w:i/>
          <w:color w:val="auto"/>
        </w:rPr>
        <w:t>testing</w:t>
      </w:r>
      <w:r w:rsidRPr="00E13443">
        <w:rPr>
          <w:color w:val="auto"/>
        </w:rPr>
        <w:t xml:space="preserve">. </w:t>
      </w:r>
      <w:r w:rsidRPr="007A465C">
        <w:rPr>
          <w:i/>
          <w:color w:val="auto"/>
        </w:rPr>
        <w:t>Blackbox</w:t>
      </w:r>
      <w:r w:rsidRPr="00E13443">
        <w:rPr>
          <w:color w:val="auto"/>
        </w:rPr>
        <w:t xml:space="preserve"> </w:t>
      </w:r>
      <w:r w:rsidRPr="007A465C">
        <w:rPr>
          <w:i/>
          <w:color w:val="auto"/>
        </w:rPr>
        <w:t>testing</w:t>
      </w:r>
      <w:r w:rsidRPr="00E13443">
        <w:rPr>
          <w:color w:val="auto"/>
        </w:rPr>
        <w:t xml:space="preserve"> digunakan untuk menguji fungsionalitas sistem dengan memverifikasi bahwa setiap fitur berjalan sesuai dengan yang diharapkan tanpa melihat kode sumber. Sementara itu, </w:t>
      </w:r>
      <w:r w:rsidRPr="007A465C">
        <w:rPr>
          <w:i/>
          <w:color w:val="auto"/>
        </w:rPr>
        <w:t>beta</w:t>
      </w:r>
      <w:r w:rsidRPr="00E13443">
        <w:rPr>
          <w:color w:val="auto"/>
        </w:rPr>
        <w:t xml:space="preserve"> </w:t>
      </w:r>
      <w:r w:rsidRPr="007A465C">
        <w:rPr>
          <w:i/>
          <w:color w:val="auto"/>
        </w:rPr>
        <w:t>testing</w:t>
      </w:r>
      <w:r w:rsidRPr="00E13443">
        <w:rPr>
          <w:color w:val="auto"/>
        </w:rPr>
        <w:t xml:space="preserve"> dilakukan untuk mengukur tingkat penerimaan dan kepuasan pengguna terhadap sistem berdasarkan pengalaman penggunaan secara langsung.</w:t>
      </w:r>
    </w:p>
    <w:p w14:paraId="7D7A4FB1" w14:textId="1C7AC2C0" w:rsidR="006D7693" w:rsidRDefault="00E13443" w:rsidP="00AF3CD0">
      <w:pPr>
        <w:pStyle w:val="BodyText"/>
        <w:rPr>
          <w:color w:val="000000"/>
        </w:rPr>
      </w:pPr>
      <w:r>
        <w:rPr>
          <w:color w:val="auto"/>
        </w:rPr>
        <w:t>Pengujian dilakukan</w:t>
      </w:r>
      <w:r w:rsidR="004D3A95">
        <w:rPr>
          <w:color w:val="auto"/>
        </w:rPr>
        <w:t xml:space="preserve"> pada tiap fitur seperti absensi </w:t>
      </w:r>
      <w:r w:rsidR="006D7693">
        <w:rPr>
          <w:color w:val="auto"/>
        </w:rPr>
        <w:t xml:space="preserve">digital, penyebaran informasi dan penilaian anggota </w:t>
      </w:r>
      <w:r w:rsidR="006D7693">
        <w:rPr>
          <w:color w:val="000000"/>
        </w:rPr>
        <w:t>berjalan dengan baik tanpa kendala signifikan. Uji coba ini mencakup berbagai skenario penggunaan dan memastikan bahwa sistem mampu menangani berbagai situasi operasional dengan baik.</w:t>
      </w:r>
      <w:r w:rsidR="007A465C">
        <w:rPr>
          <w:color w:val="FF0000"/>
        </w:rPr>
        <w:t xml:space="preserve"> </w:t>
      </w:r>
    </w:p>
    <w:p w14:paraId="6C4DB90D" w14:textId="2EE481D7" w:rsidR="00AF3CD0" w:rsidRPr="006E4878" w:rsidRDefault="00D177E6" w:rsidP="00AF3CD0">
      <w:pPr>
        <w:pStyle w:val="BodyText"/>
        <w:sectPr w:rsidR="00AF3CD0" w:rsidRPr="006E4878" w:rsidSect="002D34F0">
          <w:pgSz w:w="11907" w:h="16840" w:code="9"/>
          <w:pgMar w:top="1985" w:right="1418" w:bottom="1418" w:left="1985" w:header="709" w:footer="709" w:gutter="0"/>
          <w:cols w:space="708"/>
          <w:docGrid w:linePitch="360"/>
        </w:sectPr>
      </w:pPr>
      <w:r w:rsidRPr="00D177E6">
        <w:rPr>
          <w:color w:val="auto"/>
        </w:rPr>
        <w:t xml:space="preserve">Sistem Informasi </w:t>
      </w:r>
      <w:r w:rsidRPr="00AB5D53">
        <w:rPr>
          <w:i/>
          <w:color w:val="auto"/>
        </w:rPr>
        <w:t>Marching</w:t>
      </w:r>
      <w:r w:rsidRPr="00D177E6">
        <w:rPr>
          <w:color w:val="auto"/>
        </w:rPr>
        <w:t xml:space="preserve"> </w:t>
      </w:r>
      <w:r w:rsidRPr="00AB5D53">
        <w:rPr>
          <w:i/>
          <w:color w:val="auto"/>
        </w:rPr>
        <w:t>Band</w:t>
      </w:r>
      <w:r w:rsidRPr="00D177E6">
        <w:rPr>
          <w:color w:val="auto"/>
        </w:rPr>
        <w:t xml:space="preserve"> Gema Oasis MAN 1 Samarinda dinyatakan siap untuk diimplementasikan setelah melalui serangkaian uji coba yang komprehensif. Hasil pengujian menunjukkan bahwa sistem ini telah memenuhi standar fungsionalitas dan dinyatakan layak serta dapat diterima oleh pengguna. Meskipun hasil pengujian beta </w:t>
      </w:r>
      <w:r w:rsidRPr="00D177E6">
        <w:rPr>
          <w:color w:val="auto"/>
        </w:rPr>
        <w:lastRenderedPageBreak/>
        <w:t xml:space="preserve">berada dalam kategori sangat baik, kenyataannya beberapa anggota masih mengalami kebingungan dalam menavigasi sistem. Oleh karena itu, penyempurnaan pada aspek </w:t>
      </w:r>
      <w:r w:rsidR="00AB5D53" w:rsidRPr="00AB5D53">
        <w:rPr>
          <w:i/>
          <w:color w:val="auto"/>
        </w:rPr>
        <w:t>interface</w:t>
      </w:r>
      <w:r w:rsidRPr="00D177E6">
        <w:rPr>
          <w:color w:val="auto"/>
        </w:rPr>
        <w:t xml:space="preserve"> pengguna dan navigasi perlu dipertimbangkan guna meningkatkan pengalaman pengguna secara keseluruhan.</w:t>
      </w:r>
    </w:p>
    <w:p w14:paraId="6F3E49C9" w14:textId="77777777" w:rsidR="00DE259F" w:rsidRDefault="00DE259F" w:rsidP="00DB389F">
      <w:pPr>
        <w:pStyle w:val="Heading1"/>
        <w:spacing w:line="240" w:lineRule="auto"/>
      </w:pPr>
      <w:bookmarkStart w:id="469" w:name="_Toc195952517"/>
      <w:r>
        <w:lastRenderedPageBreak/>
        <w:t xml:space="preserve">BAB V </w:t>
      </w:r>
      <w:r>
        <w:br/>
        <w:t>KESIMPULAN DAN SARAN</w:t>
      </w:r>
      <w:bookmarkEnd w:id="469"/>
    </w:p>
    <w:p w14:paraId="43A192D7" w14:textId="228C203D" w:rsidR="00DB389F" w:rsidRPr="006B1232" w:rsidRDefault="00DB389F" w:rsidP="00DB389F">
      <w:pPr>
        <w:pStyle w:val="NoSpacing"/>
        <w:rPr>
          <w:rFonts w:ascii="Times New Roman" w:hAnsi="Times New Roman" w:cs="Times New Roman"/>
          <w:color w:val="FF0000"/>
          <w:sz w:val="24"/>
        </w:rPr>
      </w:pPr>
    </w:p>
    <w:p w14:paraId="288B0E76" w14:textId="227A2BF1" w:rsidR="008813C4" w:rsidRPr="00DB389F" w:rsidRDefault="008813C4" w:rsidP="00DB389F">
      <w:pPr>
        <w:pStyle w:val="NoSpacing"/>
        <w:rPr>
          <w:rFonts w:ascii="Times New Roman" w:hAnsi="Times New Roman" w:cs="Times New Roman"/>
          <w:color w:val="FF0000"/>
          <w:sz w:val="24"/>
        </w:rPr>
      </w:pPr>
    </w:p>
    <w:p w14:paraId="79B67BDD" w14:textId="77777777" w:rsidR="00DE259F" w:rsidRDefault="00DE259F" w:rsidP="000A7C4F">
      <w:pPr>
        <w:pStyle w:val="Heading2"/>
        <w:numPr>
          <w:ilvl w:val="1"/>
          <w:numId w:val="15"/>
        </w:numPr>
        <w:ind w:left="567" w:hanging="567"/>
      </w:pPr>
      <w:bookmarkStart w:id="470" w:name="_Toc195952518"/>
      <w:r>
        <w:t>Kesimpulan</w:t>
      </w:r>
      <w:bookmarkEnd w:id="470"/>
    </w:p>
    <w:p w14:paraId="68BAB38F" w14:textId="5C61E601" w:rsidR="00DB389F" w:rsidRDefault="00DB389F" w:rsidP="00DB389F">
      <w:pPr>
        <w:pStyle w:val="NoSpacing"/>
        <w:rPr>
          <w:rFonts w:ascii="Times New Roman" w:hAnsi="Times New Roman" w:cs="Times New Roman"/>
          <w:color w:val="FF0000"/>
          <w:sz w:val="24"/>
        </w:rPr>
      </w:pPr>
    </w:p>
    <w:p w14:paraId="38378A37" w14:textId="26381BB6" w:rsidR="00D44D87" w:rsidRPr="006B1232" w:rsidRDefault="00D44D87" w:rsidP="00D44D87">
      <w:pPr>
        <w:pStyle w:val="BodyText"/>
        <w:rPr>
          <w:color w:val="FF0000"/>
        </w:rPr>
      </w:pPr>
      <w:r>
        <w:t xml:space="preserve">Berdasarkan hasil penelitian dan pengujian yang telah dilakukan, diperoleh beberapa </w:t>
      </w:r>
      <w:r w:rsidRPr="00D44D87">
        <w:rPr>
          <w:color w:val="auto"/>
        </w:rPr>
        <w:t>kesimpulan</w:t>
      </w:r>
      <w:r>
        <w:t xml:space="preserve"> sebagai berikut:</w:t>
      </w:r>
    </w:p>
    <w:p w14:paraId="4CC27AA1" w14:textId="77777777" w:rsidR="00D44D87" w:rsidRDefault="003D5541" w:rsidP="00D44D87">
      <w:pPr>
        <w:pStyle w:val="BodyText"/>
        <w:numPr>
          <w:ilvl w:val="0"/>
          <w:numId w:val="43"/>
        </w:numPr>
        <w:ind w:left="1134" w:hanging="567"/>
      </w:pPr>
      <w:r w:rsidRPr="003D5541">
        <w:t xml:space="preserve">Penerapan metode </w:t>
      </w:r>
      <w:r w:rsidRPr="00D44D87">
        <w:rPr>
          <w:i/>
        </w:rPr>
        <w:t>Waterfall</w:t>
      </w:r>
      <w:r w:rsidRPr="003D5541">
        <w:t xml:space="preserve"> terbukti efektif dalam pengembangan Sistem Informasi </w:t>
      </w:r>
      <w:r w:rsidRPr="00D44D87">
        <w:rPr>
          <w:i/>
        </w:rPr>
        <w:t>Marching</w:t>
      </w:r>
      <w:r w:rsidRPr="003D5541">
        <w:t xml:space="preserve"> </w:t>
      </w:r>
      <w:r w:rsidRPr="00D44D87">
        <w:rPr>
          <w:i/>
        </w:rPr>
        <w:t>Band</w:t>
      </w:r>
      <w:r w:rsidRPr="003D5541">
        <w:t xml:space="preserve"> Gema Oasis MAN 1 Samarinda. Metode ini mendukung proses pengembangan yang terstruktur dan sistematis melalui tahapan berurutan, yaitu </w:t>
      </w:r>
      <w:r w:rsidRPr="00D44D87">
        <w:rPr>
          <w:i/>
        </w:rPr>
        <w:t xml:space="preserve">requirement, design, implementation, verification, </w:t>
      </w:r>
      <w:r w:rsidRPr="00D44D87">
        <w:t>dan</w:t>
      </w:r>
      <w:r w:rsidRPr="00D44D87">
        <w:rPr>
          <w:i/>
        </w:rPr>
        <w:t xml:space="preserve"> maintenance</w:t>
      </w:r>
      <w:r w:rsidRPr="003D5541">
        <w:t>.</w:t>
      </w:r>
      <w:r w:rsidR="002F46BD" w:rsidRPr="002F46BD">
        <w:t xml:space="preserve"> </w:t>
      </w:r>
    </w:p>
    <w:p w14:paraId="26267C9B" w14:textId="67AC762E" w:rsidR="00D44D87" w:rsidRDefault="00D44D87" w:rsidP="00D44D87">
      <w:pPr>
        <w:pStyle w:val="BodyText"/>
        <w:numPr>
          <w:ilvl w:val="0"/>
          <w:numId w:val="43"/>
        </w:numPr>
        <w:ind w:left="1134" w:hanging="567"/>
      </w:pPr>
      <w:r w:rsidRPr="00D44D87">
        <w:t xml:space="preserve">Hasil pengujian menggunakan metode </w:t>
      </w:r>
      <w:r w:rsidRPr="00D44D87">
        <w:rPr>
          <w:i/>
        </w:rPr>
        <w:t>blackbox</w:t>
      </w:r>
      <w:r w:rsidRPr="00D44D87">
        <w:t xml:space="preserve"> menunjukkan bahwa seluruh fitur utama sistem, seperti absensi digital, penyebaran informasi, dan penilaian anggota, telah berjalan sesuai dengan yang diharapkan tanpa mengalami kendala teknis yang signifikan. </w:t>
      </w:r>
    </w:p>
    <w:p w14:paraId="3B972DC1" w14:textId="77777777" w:rsidR="00D44D87" w:rsidRDefault="00D44D87" w:rsidP="00D44D87">
      <w:pPr>
        <w:pStyle w:val="BodyText"/>
        <w:numPr>
          <w:ilvl w:val="0"/>
          <w:numId w:val="43"/>
        </w:numPr>
        <w:ind w:left="1134" w:hanging="567"/>
      </w:pPr>
      <w:r w:rsidRPr="00D44D87">
        <w:t xml:space="preserve">Hasil pengujian </w:t>
      </w:r>
      <w:r w:rsidRPr="00D44D87">
        <w:rPr>
          <w:i/>
        </w:rPr>
        <w:t>beta</w:t>
      </w:r>
      <w:r w:rsidRPr="00D44D87">
        <w:t xml:space="preserve"> menunjukkan bahwa sistem memperoleh nilai persentase sebesar 83,74%, yang termasuk dalam kategori "Sangat Baik", sehingga sistem ini dapat diterima dengan baik oleh pengguna. Namun </w:t>
      </w:r>
      <w:r>
        <w:t>kenyataannya</w:t>
      </w:r>
      <w:r w:rsidRPr="00D44D87">
        <w:t xml:space="preserve">, masih ditemukan beberapa kendala pada aspek antarmuka pengguna, di mana sebagian anggota mengalami kesulitan dalam menavigasi sistem. </w:t>
      </w:r>
    </w:p>
    <w:p w14:paraId="5D8772E7" w14:textId="31C3288B" w:rsidR="00DE259F" w:rsidRDefault="00D44D87" w:rsidP="00D44D87">
      <w:pPr>
        <w:pStyle w:val="BodyText"/>
        <w:numPr>
          <w:ilvl w:val="0"/>
          <w:numId w:val="43"/>
        </w:numPr>
        <w:ind w:left="1134" w:hanging="567"/>
      </w:pPr>
      <w:r w:rsidRPr="00D44D87">
        <w:t xml:space="preserve">Secara keseluruhan, penelitian ini berhasil merancang dan membangun sistem informasi berbasis </w:t>
      </w:r>
      <w:r w:rsidRPr="00D44D87">
        <w:rPr>
          <w:i/>
        </w:rPr>
        <w:t>website</w:t>
      </w:r>
      <w:r w:rsidRPr="00D44D87">
        <w:t xml:space="preserve"> untuk </w:t>
      </w:r>
      <w:r w:rsidRPr="00D44D87">
        <w:rPr>
          <w:i/>
        </w:rPr>
        <w:t>Marching</w:t>
      </w:r>
      <w:r w:rsidRPr="00D44D87">
        <w:t xml:space="preserve"> </w:t>
      </w:r>
      <w:r w:rsidRPr="00D44D87">
        <w:rPr>
          <w:i/>
        </w:rPr>
        <w:t>Band</w:t>
      </w:r>
      <w:r w:rsidRPr="00D44D87">
        <w:t xml:space="preserve"> Gema Oasis MAN 1 Samarinda yang mampu mendukung pengelolaan internal organisasi secara efektif, serta memfasilitasi interaksi dan koordinasi antara anggota, pelatih, dan pembina.</w:t>
      </w:r>
    </w:p>
    <w:p w14:paraId="6214844A" w14:textId="77777777" w:rsidR="00DE259F" w:rsidRDefault="00DE259F" w:rsidP="00DE259F">
      <w:pPr>
        <w:pStyle w:val="NoSpacing"/>
      </w:pPr>
    </w:p>
    <w:p w14:paraId="4823F8CD" w14:textId="77777777" w:rsidR="00DE259F" w:rsidRDefault="00DE259F" w:rsidP="000A7C4F">
      <w:pPr>
        <w:pStyle w:val="Heading2"/>
        <w:numPr>
          <w:ilvl w:val="1"/>
          <w:numId w:val="15"/>
        </w:numPr>
        <w:ind w:left="567" w:hanging="567"/>
      </w:pPr>
      <w:bookmarkStart w:id="471" w:name="_Toc195952519"/>
      <w:r>
        <w:t>Saran</w:t>
      </w:r>
      <w:bookmarkEnd w:id="471"/>
    </w:p>
    <w:p w14:paraId="270CBC39" w14:textId="1293D672" w:rsidR="00DB389F" w:rsidRPr="00DB389F" w:rsidRDefault="00DB389F" w:rsidP="00DB389F">
      <w:pPr>
        <w:pStyle w:val="NoSpacing"/>
        <w:rPr>
          <w:rFonts w:ascii="Times New Roman" w:hAnsi="Times New Roman" w:cs="Times New Roman"/>
          <w:color w:val="FF0000"/>
          <w:sz w:val="24"/>
        </w:rPr>
      </w:pPr>
    </w:p>
    <w:p w14:paraId="2E9D91D4" w14:textId="419C1F09" w:rsidR="00DE259F" w:rsidRDefault="001A314A" w:rsidP="001A314A">
      <w:pPr>
        <w:pStyle w:val="BodyText"/>
      </w:pPr>
      <w:r w:rsidRPr="001A314A">
        <w:t xml:space="preserve">Berdasarkan penelitian yang sudah dijalankan, terdapat beberapa saran untuk pengembangan sistem informasi </w:t>
      </w:r>
      <w:r w:rsidRPr="005D46B5">
        <w:rPr>
          <w:i/>
        </w:rPr>
        <w:t>Marching</w:t>
      </w:r>
      <w:r w:rsidRPr="002F46BD">
        <w:t xml:space="preserve"> </w:t>
      </w:r>
      <w:r w:rsidRPr="005D46B5">
        <w:rPr>
          <w:i/>
        </w:rPr>
        <w:t>Band</w:t>
      </w:r>
      <w:r w:rsidRPr="002F46BD">
        <w:t xml:space="preserve"> Gema Oasis MAN 1 Samarinda</w:t>
      </w:r>
      <w:r w:rsidRPr="001A314A">
        <w:t>, saran tersebut sebagai berikut</w:t>
      </w:r>
      <w:r w:rsidR="00695990">
        <w:t>:</w:t>
      </w:r>
    </w:p>
    <w:p w14:paraId="332B68E5" w14:textId="720F6102" w:rsidR="001A314A" w:rsidRDefault="001A314A" w:rsidP="00D44D87">
      <w:pPr>
        <w:pStyle w:val="NoSpacing"/>
        <w:numPr>
          <w:ilvl w:val="0"/>
          <w:numId w:val="42"/>
        </w:numPr>
        <w:spacing w:line="360" w:lineRule="auto"/>
        <w:ind w:left="1134" w:hanging="567"/>
        <w:rPr>
          <w:rFonts w:ascii="Times New Roman" w:hAnsi="Times New Roman" w:cs="Times New Roman"/>
          <w:sz w:val="24"/>
          <w:lang w:val="id"/>
        </w:rPr>
      </w:pPr>
      <w:r w:rsidRPr="001A314A">
        <w:rPr>
          <w:rFonts w:ascii="Times New Roman" w:hAnsi="Times New Roman" w:cs="Times New Roman"/>
          <w:sz w:val="24"/>
          <w:lang w:val="id"/>
        </w:rPr>
        <w:lastRenderedPageBreak/>
        <w:t xml:space="preserve">Diharapkan pada pengembangan selanjutnya menggunakan </w:t>
      </w:r>
      <w:r w:rsidRPr="001A314A">
        <w:rPr>
          <w:rFonts w:ascii="Times New Roman" w:hAnsi="Times New Roman" w:cs="Times New Roman"/>
          <w:i/>
          <w:sz w:val="24"/>
          <w:lang w:val="id"/>
        </w:rPr>
        <w:t>framework</w:t>
      </w:r>
      <w:r>
        <w:rPr>
          <w:rFonts w:ascii="Times New Roman" w:hAnsi="Times New Roman" w:cs="Times New Roman"/>
          <w:sz w:val="24"/>
          <w:lang w:val="id"/>
        </w:rPr>
        <w:t xml:space="preserve"> </w:t>
      </w:r>
      <w:r w:rsidRPr="001A314A">
        <w:rPr>
          <w:rFonts w:ascii="Times New Roman" w:hAnsi="Times New Roman" w:cs="Times New Roman"/>
          <w:i/>
          <w:sz w:val="24"/>
          <w:lang w:val="id"/>
        </w:rPr>
        <w:t>front</w:t>
      </w:r>
      <w:r>
        <w:rPr>
          <w:rFonts w:ascii="Times New Roman" w:hAnsi="Times New Roman" w:cs="Times New Roman"/>
          <w:sz w:val="24"/>
          <w:lang w:val="id"/>
        </w:rPr>
        <w:t>-</w:t>
      </w:r>
      <w:r w:rsidRPr="001A314A">
        <w:rPr>
          <w:rFonts w:ascii="Times New Roman" w:hAnsi="Times New Roman" w:cs="Times New Roman"/>
          <w:i/>
          <w:sz w:val="24"/>
          <w:lang w:val="id"/>
        </w:rPr>
        <w:t>end</w:t>
      </w:r>
      <w:r>
        <w:rPr>
          <w:rFonts w:ascii="Times New Roman" w:hAnsi="Times New Roman" w:cs="Times New Roman"/>
          <w:sz w:val="24"/>
          <w:lang w:val="id"/>
        </w:rPr>
        <w:t xml:space="preserve"> seperti </w:t>
      </w:r>
      <w:r w:rsidRPr="001A314A">
        <w:rPr>
          <w:rFonts w:ascii="Times New Roman" w:hAnsi="Times New Roman" w:cs="Times New Roman"/>
          <w:i/>
          <w:sz w:val="24"/>
          <w:lang w:val="id"/>
        </w:rPr>
        <w:t>Vue.js</w:t>
      </w:r>
      <w:r>
        <w:rPr>
          <w:rFonts w:ascii="Times New Roman" w:hAnsi="Times New Roman" w:cs="Times New Roman"/>
          <w:sz w:val="24"/>
          <w:lang w:val="id"/>
        </w:rPr>
        <w:t xml:space="preserve">, </w:t>
      </w:r>
      <w:r w:rsidRPr="003D5541">
        <w:rPr>
          <w:rFonts w:ascii="Times New Roman" w:hAnsi="Times New Roman" w:cs="Times New Roman"/>
          <w:i/>
          <w:sz w:val="24"/>
          <w:lang w:val="id"/>
        </w:rPr>
        <w:t>React</w:t>
      </w:r>
      <w:r>
        <w:rPr>
          <w:rFonts w:ascii="Times New Roman" w:hAnsi="Times New Roman" w:cs="Times New Roman"/>
          <w:sz w:val="24"/>
          <w:lang w:val="id"/>
        </w:rPr>
        <w:t xml:space="preserve">, </w:t>
      </w:r>
      <w:r w:rsidRPr="001A314A">
        <w:rPr>
          <w:rFonts w:ascii="Times New Roman" w:hAnsi="Times New Roman" w:cs="Times New Roman"/>
          <w:i/>
          <w:sz w:val="24"/>
          <w:lang w:val="id"/>
        </w:rPr>
        <w:t>Laravel</w:t>
      </w:r>
      <w:r>
        <w:rPr>
          <w:rFonts w:ascii="Times New Roman" w:hAnsi="Times New Roman" w:cs="Times New Roman"/>
          <w:sz w:val="24"/>
          <w:lang w:val="id"/>
        </w:rPr>
        <w:t xml:space="preserve"> </w:t>
      </w:r>
      <w:r w:rsidRPr="001A314A">
        <w:rPr>
          <w:rFonts w:ascii="Times New Roman" w:hAnsi="Times New Roman" w:cs="Times New Roman"/>
          <w:i/>
          <w:sz w:val="24"/>
          <w:lang w:val="id"/>
        </w:rPr>
        <w:t>Livewire</w:t>
      </w:r>
      <w:r>
        <w:rPr>
          <w:rFonts w:ascii="Times New Roman" w:hAnsi="Times New Roman" w:cs="Times New Roman"/>
          <w:sz w:val="24"/>
          <w:lang w:val="id"/>
        </w:rPr>
        <w:t xml:space="preserve"> dan lain-lain.</w:t>
      </w:r>
    </w:p>
    <w:p w14:paraId="53098954" w14:textId="15EE3D89" w:rsidR="001A314A" w:rsidRPr="001A314A" w:rsidRDefault="001A314A" w:rsidP="00D44D87">
      <w:pPr>
        <w:pStyle w:val="NoSpacing"/>
        <w:numPr>
          <w:ilvl w:val="0"/>
          <w:numId w:val="42"/>
        </w:numPr>
        <w:spacing w:line="360" w:lineRule="auto"/>
        <w:ind w:left="1134" w:hanging="567"/>
        <w:rPr>
          <w:rFonts w:ascii="Times New Roman" w:hAnsi="Times New Roman" w:cs="Times New Roman"/>
          <w:sz w:val="24"/>
          <w:lang w:val="id"/>
        </w:rPr>
      </w:pPr>
      <w:r>
        <w:rPr>
          <w:rFonts w:ascii="Times New Roman" w:hAnsi="Times New Roman" w:cs="Times New Roman"/>
          <w:sz w:val="24"/>
          <w:lang w:val="id"/>
        </w:rPr>
        <w:t>P</w:t>
      </w:r>
      <w:r w:rsidR="004E23EF">
        <w:rPr>
          <w:rFonts w:ascii="Times New Roman" w:hAnsi="Times New Roman" w:cs="Times New Roman"/>
          <w:sz w:val="24"/>
          <w:lang w:val="id"/>
        </w:rPr>
        <w:t>enambah</w:t>
      </w:r>
      <w:r w:rsidR="00F85E5E">
        <w:rPr>
          <w:rFonts w:ascii="Times New Roman" w:hAnsi="Times New Roman" w:cs="Times New Roman"/>
          <w:sz w:val="24"/>
          <w:lang w:val="id"/>
        </w:rPr>
        <w:t>an fitur seperti pendataan alat dan</w:t>
      </w:r>
      <w:r w:rsidR="004E23EF">
        <w:rPr>
          <w:rFonts w:ascii="Times New Roman" w:hAnsi="Times New Roman" w:cs="Times New Roman"/>
          <w:sz w:val="24"/>
          <w:lang w:val="id"/>
        </w:rPr>
        <w:t xml:space="preserve"> seragam</w:t>
      </w:r>
      <w:r w:rsidR="00F85E5E">
        <w:rPr>
          <w:rFonts w:ascii="Times New Roman" w:hAnsi="Times New Roman" w:cs="Times New Roman"/>
          <w:sz w:val="24"/>
          <w:lang w:val="id"/>
        </w:rPr>
        <w:t>, serta pembuatan surat dispensasi otomatis.</w:t>
      </w:r>
    </w:p>
    <w:p w14:paraId="6DF0318D" w14:textId="77777777" w:rsidR="00DE259F" w:rsidRDefault="00DE259F" w:rsidP="00DE259F">
      <w:pPr>
        <w:pStyle w:val="NoSpacing"/>
        <w:spacing w:line="360" w:lineRule="auto"/>
      </w:pPr>
    </w:p>
    <w:p w14:paraId="057796DF" w14:textId="77777777" w:rsidR="00860B6E" w:rsidRPr="002A1762" w:rsidRDefault="00860B6E" w:rsidP="00860B6E">
      <w:pPr>
        <w:pStyle w:val="NoSpacing"/>
        <w:rPr>
          <w:lang w:val="id-ID"/>
        </w:rPr>
        <w:sectPr w:rsidR="00860B6E" w:rsidRPr="002A1762" w:rsidSect="002D34F0">
          <w:pgSz w:w="11907" w:h="16840" w:code="9"/>
          <w:pgMar w:top="1985" w:right="1418" w:bottom="1418" w:left="1985" w:header="709" w:footer="709" w:gutter="0"/>
          <w:cols w:space="708"/>
          <w:docGrid w:linePitch="360"/>
        </w:sectPr>
      </w:pPr>
    </w:p>
    <w:p w14:paraId="57E3A1A8" w14:textId="77777777" w:rsidR="00301B97" w:rsidRDefault="004205AF" w:rsidP="00DB389F">
      <w:pPr>
        <w:pStyle w:val="Heading1"/>
        <w:spacing w:line="240" w:lineRule="auto"/>
        <w:rPr>
          <w:rFonts w:cs="Times New Roman"/>
        </w:rPr>
      </w:pPr>
      <w:bookmarkStart w:id="472" w:name="_Toc195952520"/>
      <w:r>
        <w:rPr>
          <w:rFonts w:cs="Times New Roman"/>
        </w:rPr>
        <w:lastRenderedPageBreak/>
        <w:t>DAFTAR PUSTAKA</w:t>
      </w:r>
      <w:bookmarkEnd w:id="472"/>
    </w:p>
    <w:p w14:paraId="52BD9028" w14:textId="588AD6FB" w:rsidR="00DB389F" w:rsidRPr="006B1232" w:rsidRDefault="00DB389F" w:rsidP="00DB389F">
      <w:pPr>
        <w:pStyle w:val="NoSpacing"/>
        <w:rPr>
          <w:rFonts w:ascii="Times New Roman" w:hAnsi="Times New Roman" w:cs="Times New Roman"/>
          <w:color w:val="FF0000"/>
          <w:sz w:val="24"/>
        </w:rPr>
      </w:pPr>
    </w:p>
    <w:p w14:paraId="4D503E79" w14:textId="1F81FB1A" w:rsidR="00DB389F" w:rsidRPr="00DB389F" w:rsidRDefault="00DB389F" w:rsidP="00DB389F">
      <w:pPr>
        <w:pStyle w:val="NoSpacing"/>
        <w:rPr>
          <w:rFonts w:ascii="Times New Roman" w:hAnsi="Times New Roman" w:cs="Times New Roman"/>
          <w:color w:val="FF0000"/>
          <w:sz w:val="24"/>
        </w:rPr>
      </w:pPr>
    </w:p>
    <w:p w14:paraId="399D0208" w14:textId="5F8BA6E5" w:rsidR="00F10F57" w:rsidRDefault="00222D6A"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Pr>
          <w:rFonts w:ascii="Times New Roman" w:hAnsi="Times New Roman" w:cs="Times New Roman"/>
          <w:sz w:val="24"/>
        </w:rPr>
        <w:fldChar w:fldCharType="begin" w:fldLock="1"/>
      </w:r>
      <w:r w:rsidRPr="00A5179A">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10F57" w:rsidRPr="00A5179A">
        <w:rPr>
          <w:rFonts w:ascii="Times New Roman" w:hAnsi="Times New Roman" w:cs="Times New Roman"/>
          <w:noProof/>
          <w:sz w:val="24"/>
          <w:szCs w:val="24"/>
        </w:rPr>
        <w:t xml:space="preserve">A. A. Wahid. 2020. “Analisis Metode Waterfall Untuk Pengembangan Sistem Informasi.” </w:t>
      </w:r>
      <w:r w:rsidR="00F10F57" w:rsidRPr="00A5179A">
        <w:rPr>
          <w:rFonts w:ascii="Times New Roman" w:hAnsi="Times New Roman" w:cs="Times New Roman"/>
          <w:i/>
          <w:iCs/>
          <w:noProof/>
          <w:sz w:val="24"/>
          <w:szCs w:val="24"/>
        </w:rPr>
        <w:t>Jurnal Ilmu-Ilmu Informatika Dan Manajemen STMIK</w:t>
      </w:r>
      <w:r w:rsidR="00F10F57" w:rsidRPr="00A5179A">
        <w:rPr>
          <w:rFonts w:ascii="Times New Roman" w:hAnsi="Times New Roman" w:cs="Times New Roman"/>
          <w:noProof/>
          <w:sz w:val="24"/>
          <w:szCs w:val="24"/>
        </w:rPr>
        <w:t xml:space="preserve"> 1:1–5. doi: https://www.researchgate.net/publication/346397070_Analisis_Metode_Waterfall_Untuk_Pengembangan_Sistem_Informasi.</w:t>
      </w:r>
    </w:p>
    <w:p w14:paraId="3F29361E" w14:textId="77777777" w:rsidR="008C0C5F" w:rsidRPr="00A5179A" w:rsidRDefault="008C0C5F" w:rsidP="008C0C5F">
      <w:pPr>
        <w:pStyle w:val="ListParagraph"/>
        <w:widowControl w:val="0"/>
        <w:autoSpaceDE w:val="0"/>
        <w:autoSpaceDN w:val="0"/>
        <w:adjustRightInd w:val="0"/>
        <w:spacing w:after="0" w:line="360" w:lineRule="auto"/>
        <w:ind w:left="567"/>
        <w:jc w:val="both"/>
        <w:rPr>
          <w:rFonts w:ascii="Times New Roman" w:hAnsi="Times New Roman" w:cs="Times New Roman"/>
          <w:noProof/>
          <w:sz w:val="24"/>
          <w:szCs w:val="24"/>
        </w:rPr>
      </w:pPr>
    </w:p>
    <w:p w14:paraId="5763B2F7"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Aliyah, Nahrun Hartono, and Asrul Azhari Muin. 2025. “Penggunaan User Acceptance Testing ( UAT ) Pada Pengujian Sistem Informasi Pengelolaan Keuangan Dan Inventaris Barang.” </w:t>
      </w:r>
      <w:r w:rsidRPr="00A5179A">
        <w:rPr>
          <w:rFonts w:ascii="Times New Roman" w:hAnsi="Times New Roman" w:cs="Times New Roman"/>
          <w:i/>
          <w:iCs/>
          <w:noProof/>
          <w:sz w:val="24"/>
          <w:szCs w:val="24"/>
        </w:rPr>
        <w:t>Jurnal Sains Dan Teknologi Informasi</w:t>
      </w:r>
      <w:r w:rsidRPr="00A5179A">
        <w:rPr>
          <w:rFonts w:ascii="Times New Roman" w:hAnsi="Times New Roman" w:cs="Times New Roman"/>
          <w:noProof/>
          <w:sz w:val="24"/>
          <w:szCs w:val="24"/>
        </w:rPr>
        <w:t xml:space="preserve"> 3(1):84–100. doi: https://doi.org/10.62951/switch.v3i1.330.</w:t>
      </w:r>
    </w:p>
    <w:p w14:paraId="3223AAC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6D58134"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Arya Hafizh Tofani, and Fadelis Sukya. 2023. “Sistem Informasi Manajemen Kegiatan UKM English Club PSDKU Polinema Di Kediri Berbasis Framework Laravel.” </w:t>
      </w:r>
      <w:r w:rsidRPr="00A5179A">
        <w:rPr>
          <w:rFonts w:ascii="Times New Roman" w:hAnsi="Times New Roman" w:cs="Times New Roman"/>
          <w:i/>
          <w:iCs/>
          <w:noProof/>
          <w:sz w:val="24"/>
          <w:szCs w:val="24"/>
        </w:rPr>
        <w:t>Jurnal Informatika Dan Multimedia</w:t>
      </w:r>
      <w:r w:rsidRPr="00A5179A">
        <w:rPr>
          <w:rFonts w:ascii="Times New Roman" w:hAnsi="Times New Roman" w:cs="Times New Roman"/>
          <w:noProof/>
          <w:sz w:val="24"/>
          <w:szCs w:val="24"/>
        </w:rPr>
        <w:t xml:space="preserve"> 14(2):15–22. doi: https://doi.org/10.33795/jim.v14i2.1131.</w:t>
      </w:r>
    </w:p>
    <w:p w14:paraId="13E070AF"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7CA68B4"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Dodi Febrian, and Syeilendra Syeilendra. 2023. “Pelaksanaan Ekstrakurikuler Marching Band Di MAN 3 Padang.” </w:t>
      </w:r>
      <w:r w:rsidRPr="00A5179A">
        <w:rPr>
          <w:rFonts w:ascii="Times New Roman" w:hAnsi="Times New Roman" w:cs="Times New Roman"/>
          <w:i/>
          <w:iCs/>
          <w:noProof/>
          <w:sz w:val="24"/>
          <w:szCs w:val="24"/>
        </w:rPr>
        <w:t>Jurnal Kajian Dan Penelitian Umum</w:t>
      </w:r>
      <w:r w:rsidRPr="00A5179A">
        <w:rPr>
          <w:rFonts w:ascii="Times New Roman" w:hAnsi="Times New Roman" w:cs="Times New Roman"/>
          <w:noProof/>
          <w:sz w:val="24"/>
          <w:szCs w:val="24"/>
        </w:rPr>
        <w:t xml:space="preserve"> 1(5):214–22. doi: https://doi.org/10.47861/jkpu-nalanda.v1i5.450.</w:t>
      </w:r>
    </w:p>
    <w:p w14:paraId="5F97390A"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B1F9FCD"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Enstein, Jhon, Vera Rosalina Bulu, and Roswita Lioba Nahak. 2022. “Pengembangan Media Pembelajaran Game Edukasi Bilangan Pangkat Dan Akar Menggunakan Genially.” </w:t>
      </w:r>
      <w:r w:rsidRPr="00A5179A">
        <w:rPr>
          <w:rFonts w:ascii="Times New Roman" w:hAnsi="Times New Roman" w:cs="Times New Roman"/>
          <w:i/>
          <w:iCs/>
          <w:noProof/>
          <w:sz w:val="24"/>
          <w:szCs w:val="24"/>
        </w:rPr>
        <w:t>Jurnal Jendela Pendidikan</w:t>
      </w:r>
      <w:r w:rsidRPr="00A5179A">
        <w:rPr>
          <w:rFonts w:ascii="Times New Roman" w:hAnsi="Times New Roman" w:cs="Times New Roman"/>
          <w:noProof/>
          <w:sz w:val="24"/>
          <w:szCs w:val="24"/>
        </w:rPr>
        <w:t xml:space="preserve"> 2(01):101–9. doi: https://doi.org/10.57008/jjp.v2i01.150.</w:t>
      </w:r>
    </w:p>
    <w:p w14:paraId="67618CA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7425037"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Faradila, Dinda, Alis Triena Purnamasari, and Giri Mustika Roekmana. 2024. “Struktur Gerak Color Guard Marching Band Gita Surosowan Banten.” </w:t>
      </w:r>
      <w:r w:rsidRPr="00A5179A">
        <w:rPr>
          <w:rFonts w:ascii="Times New Roman" w:hAnsi="Times New Roman" w:cs="Times New Roman"/>
          <w:i/>
          <w:iCs/>
          <w:noProof/>
          <w:sz w:val="24"/>
          <w:szCs w:val="24"/>
        </w:rPr>
        <w:t>Jurnal Pendidikan Tambusai</w:t>
      </w:r>
      <w:r w:rsidRPr="00A5179A">
        <w:rPr>
          <w:rFonts w:ascii="Times New Roman" w:hAnsi="Times New Roman" w:cs="Times New Roman"/>
          <w:noProof/>
          <w:sz w:val="24"/>
          <w:szCs w:val="24"/>
        </w:rPr>
        <w:t xml:space="preserve"> 8(1):10315–26. doi: https://doi.org/10.31004/jptam.v8i1.13942.</w:t>
      </w:r>
    </w:p>
    <w:p w14:paraId="59655FF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60C3887"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eeksforGeeks. 2024a. “Introduction to Laravel and MVC Framework.” Retrieved </w:t>
      </w:r>
      <w:r w:rsidRPr="00A5179A">
        <w:rPr>
          <w:rFonts w:ascii="Times New Roman" w:hAnsi="Times New Roman" w:cs="Times New Roman"/>
          <w:noProof/>
          <w:sz w:val="24"/>
          <w:szCs w:val="24"/>
        </w:rPr>
        <w:lastRenderedPageBreak/>
        <w:t>January 8, 2025 (https://www.geeksforgeeks.org/introduction-to-laravel-and-mvc-framework/).</w:t>
      </w:r>
    </w:p>
    <w:p w14:paraId="01E83914"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4DE1781F"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GeeksforGeeks. 2024b. “PHP Introduction.” Retrieved January 8, 2025 (https://www.geeksforgeeks.org/php-introduction/).</w:t>
      </w:r>
    </w:p>
    <w:p w14:paraId="7F1A3FA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DCA1873"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ifari, Sadewa Abidzal. 2022. “Pengertian Bootstrap,Fungsi Dan Manfaatnya.” </w:t>
      </w:r>
      <w:r w:rsidRPr="00A5179A">
        <w:rPr>
          <w:rFonts w:ascii="Times New Roman" w:hAnsi="Times New Roman" w:cs="Times New Roman"/>
          <w:i/>
          <w:iCs/>
          <w:noProof/>
          <w:sz w:val="24"/>
          <w:szCs w:val="24"/>
        </w:rPr>
        <w:t>Powercode Blog</w:t>
      </w:r>
      <w:r w:rsidRPr="00A5179A">
        <w:rPr>
          <w:rFonts w:ascii="Times New Roman" w:hAnsi="Times New Roman" w:cs="Times New Roman"/>
          <w:noProof/>
          <w:sz w:val="24"/>
          <w:szCs w:val="24"/>
        </w:rPr>
        <w:t>. Retrieved March 6, 2025 (https://blogs.powercode.id/pengertian-bootstrapfungsi-dan-manfaatnya/).</w:t>
      </w:r>
    </w:p>
    <w:p w14:paraId="6B45D12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D18CFCA"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inantra, N, L, W, S, R., W. Wardani, N, M. Aristamy, I, G, A, I. Sudipa, I, G, M. Dirgayusari, A, S. Mahendra, G, K. Ariasih, N, and S. Parwita, W, G. 2020. </w:t>
      </w:r>
      <w:r w:rsidRPr="00A5179A">
        <w:rPr>
          <w:rFonts w:ascii="Times New Roman" w:hAnsi="Times New Roman" w:cs="Times New Roman"/>
          <w:i/>
          <w:iCs/>
          <w:noProof/>
          <w:sz w:val="24"/>
          <w:szCs w:val="24"/>
        </w:rPr>
        <w:t>FullBookBasisData</w:t>
      </w:r>
      <w:r w:rsidRPr="00A5179A">
        <w:rPr>
          <w:rFonts w:ascii="Times New Roman" w:hAnsi="Times New Roman" w:cs="Times New Roman"/>
          <w:noProof/>
          <w:sz w:val="24"/>
          <w:szCs w:val="24"/>
        </w:rPr>
        <w:t>. Denpasar: Yayasan Kita Menulis.</w:t>
      </w:r>
    </w:p>
    <w:p w14:paraId="0E330258"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BE85452"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nafi, Sapran, Nursobah Nursobah, and Yunita Yunita. 2020. “Rancang Bangun Kantin Dan Pengaduan Pelayanan Pada Kantin Al-Khair Smp N 2 Kec. Kota Bangun.” </w:t>
      </w:r>
      <w:r w:rsidRPr="00A5179A">
        <w:rPr>
          <w:rFonts w:ascii="Times New Roman" w:hAnsi="Times New Roman" w:cs="Times New Roman"/>
          <w:i/>
          <w:iCs/>
          <w:noProof/>
          <w:sz w:val="24"/>
          <w:szCs w:val="24"/>
        </w:rPr>
        <w:t>Jurnal Informatika Wicida</w:t>
      </w:r>
      <w:r w:rsidRPr="00A5179A">
        <w:rPr>
          <w:rFonts w:ascii="Times New Roman" w:hAnsi="Times New Roman" w:cs="Times New Roman"/>
          <w:noProof/>
          <w:sz w:val="24"/>
          <w:szCs w:val="24"/>
        </w:rPr>
        <w:t xml:space="preserve"> 9(1):23–28. doi: https://doi.org/10.46984/inf-wcd.1230.</w:t>
      </w:r>
    </w:p>
    <w:p w14:paraId="799D6057"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AF7A2C3"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shina, Nika Halida. 2024. “Kenali VSCODE: Pengertian, Cara Kerja, Dan Fitur-Fiturnya.” </w:t>
      </w:r>
      <w:r w:rsidRPr="00A5179A">
        <w:rPr>
          <w:rFonts w:ascii="Times New Roman" w:hAnsi="Times New Roman" w:cs="Times New Roman"/>
          <w:i/>
          <w:iCs/>
          <w:noProof/>
          <w:sz w:val="24"/>
          <w:szCs w:val="24"/>
        </w:rPr>
        <w:t>Dcloud</w:t>
      </w:r>
      <w:r w:rsidRPr="00A5179A">
        <w:rPr>
          <w:rFonts w:ascii="Times New Roman" w:hAnsi="Times New Roman" w:cs="Times New Roman"/>
          <w:noProof/>
          <w:sz w:val="24"/>
          <w:szCs w:val="24"/>
        </w:rPr>
        <w:t>. Retrieved March 6, 2025 (https://dcloud.co.id/blog/kenali-vscode-pengertian-cara-kerja-dan-fiturnya.html).</w:t>
      </w:r>
    </w:p>
    <w:p w14:paraId="2AB1C562"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92BC591"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sibuan, Mega, and Desy Wulandari. 2023. “Perancangan Web Aplikasi Keuangan Menggunakan Framework Bootstrap Di Kampus Itbi Cabang Milenial.” </w:t>
      </w:r>
      <w:r w:rsidRPr="00A5179A">
        <w:rPr>
          <w:rFonts w:ascii="Times New Roman" w:hAnsi="Times New Roman" w:cs="Times New Roman"/>
          <w:i/>
          <w:iCs/>
          <w:noProof/>
          <w:sz w:val="24"/>
          <w:szCs w:val="24"/>
        </w:rPr>
        <w:t>Jurnal Teknik Informatika Komputer Universal</w:t>
      </w:r>
      <w:r w:rsidRPr="00A5179A">
        <w:rPr>
          <w:rFonts w:ascii="Times New Roman" w:hAnsi="Times New Roman" w:cs="Times New Roman"/>
          <w:noProof/>
          <w:sz w:val="24"/>
          <w:szCs w:val="24"/>
        </w:rPr>
        <w:t xml:space="preserve"> 3(1):29–36. doi: https://jurnal.universal.ac.id/index.php/teknikinformatika/article/view/13.</w:t>
      </w:r>
    </w:p>
    <w:p w14:paraId="7A4F984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F472463" w14:textId="77777777" w:rsidR="00F10F57" w:rsidRPr="00A5179A"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Isanto, Bayu Ardi. 2023. “Sequence Diagram: Tujuan, Manfaat, Komponen, Simbol Dan Contohnya.” Retrieved March 4, 2025 (https://www.detik.com/bali/berita/d-6538996/sequence-diagram-tujuan-manfaat-komponen-simbol-dan-contohnya).</w:t>
      </w:r>
    </w:p>
    <w:p w14:paraId="674BEC90"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lastRenderedPageBreak/>
        <w:t xml:space="preserve">Juliarto, Rendi. 2021a. “Apa Itu Activity Diagram? Beserta Pengertian, Tujuan, Komponen.” </w:t>
      </w:r>
      <w:r w:rsidRPr="00A5179A">
        <w:rPr>
          <w:rFonts w:ascii="Times New Roman" w:hAnsi="Times New Roman" w:cs="Times New Roman"/>
          <w:i/>
          <w:iCs/>
          <w:noProof/>
          <w:sz w:val="24"/>
          <w:szCs w:val="24"/>
        </w:rPr>
        <w:t>Dicoding Blog</w:t>
      </w:r>
      <w:r w:rsidRPr="00A5179A">
        <w:rPr>
          <w:rFonts w:ascii="Times New Roman" w:hAnsi="Times New Roman" w:cs="Times New Roman"/>
          <w:noProof/>
          <w:sz w:val="24"/>
          <w:szCs w:val="24"/>
        </w:rPr>
        <w:t>. Retrieved March 4, 2025 (https://www.dicoding.com/blog/apa-itu-activity-diagram/).</w:t>
      </w:r>
    </w:p>
    <w:p w14:paraId="0A733F5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BF413A"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Juliarto, Rendi. 2021b. “Contoh Use Case Diagram Lengkap Dengan Penjelasannya.” </w:t>
      </w:r>
      <w:r w:rsidRPr="00A5179A">
        <w:rPr>
          <w:rFonts w:ascii="Times New Roman" w:hAnsi="Times New Roman" w:cs="Times New Roman"/>
          <w:i/>
          <w:iCs/>
          <w:noProof/>
          <w:sz w:val="24"/>
          <w:szCs w:val="24"/>
        </w:rPr>
        <w:t>Dicoding Blog</w:t>
      </w:r>
      <w:r w:rsidRPr="00A5179A">
        <w:rPr>
          <w:rFonts w:ascii="Times New Roman" w:hAnsi="Times New Roman" w:cs="Times New Roman"/>
          <w:noProof/>
          <w:sz w:val="24"/>
          <w:szCs w:val="24"/>
        </w:rPr>
        <w:t>. Retrieved March 4, 2025 (https://www.dicoding.com/blog/contoh-use-case-diagram/).</w:t>
      </w:r>
    </w:p>
    <w:p w14:paraId="437F01B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2364402"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Khalda, Imara Acacia, Anita Muliawati, and Bambang Tri Wahyono. 2020. “Rancang Bangun Sistem Informasi Ekstrakurikuler Berbasis Web (Studi Kasus : SMA Negeri 6 Bekasi).” </w:t>
      </w:r>
      <w:r w:rsidRPr="00A5179A">
        <w:rPr>
          <w:rFonts w:ascii="Times New Roman" w:hAnsi="Times New Roman" w:cs="Times New Roman"/>
          <w:i/>
          <w:iCs/>
          <w:noProof/>
          <w:sz w:val="24"/>
          <w:szCs w:val="24"/>
        </w:rPr>
        <w:t>Prosiding Seminar Nasional Mahasiswa Bidang Ilmu Komputer Dan Aplikasinya</w:t>
      </w:r>
      <w:r w:rsidRPr="00A5179A">
        <w:rPr>
          <w:rFonts w:ascii="Times New Roman" w:hAnsi="Times New Roman" w:cs="Times New Roman"/>
          <w:noProof/>
          <w:sz w:val="24"/>
          <w:szCs w:val="24"/>
        </w:rPr>
        <w:t xml:space="preserve"> 1(2):419–31. doi: https://conference.upnvj.ac.id/index.php/senamika/article/view/583.</w:t>
      </w:r>
    </w:p>
    <w:p w14:paraId="7B9C8DA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6DBD6D3"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Khusna, Arfiani Nur, Krisvan Patra Delasano, and Dimas Chaerul Ekty Saputra. 2021. “Penerapan User-Based Collaborative Filtering Algorithm.” </w:t>
      </w:r>
      <w:r w:rsidRPr="00A5179A">
        <w:rPr>
          <w:rFonts w:ascii="Times New Roman" w:hAnsi="Times New Roman" w:cs="Times New Roman"/>
          <w:i/>
          <w:iCs/>
          <w:noProof/>
          <w:sz w:val="24"/>
          <w:szCs w:val="24"/>
        </w:rPr>
        <w:t>MATRIK : Jurnal Manajemen, Teknik Informatika Dan Rekayasa Komputer</w:t>
      </w:r>
      <w:r w:rsidRPr="00A5179A">
        <w:rPr>
          <w:rFonts w:ascii="Times New Roman" w:hAnsi="Times New Roman" w:cs="Times New Roman"/>
          <w:noProof/>
          <w:sz w:val="24"/>
          <w:szCs w:val="24"/>
        </w:rPr>
        <w:t xml:space="preserve"> 20(2):293–304. doi: https://doi.org/10.30812/matrik.v20i2.1124.</w:t>
      </w:r>
    </w:p>
    <w:p w14:paraId="6B92B99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ACD04D1"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aulana, Sidik, and Riky Faza. 2022. “Aplikasi Pendaftaran Ekstrakurikuler Berbasis Webdi Smk Pasundan Majalaya.” </w:t>
      </w:r>
      <w:r w:rsidRPr="00A5179A">
        <w:rPr>
          <w:rFonts w:ascii="Times New Roman" w:hAnsi="Times New Roman" w:cs="Times New Roman"/>
          <w:i/>
          <w:iCs/>
          <w:noProof/>
          <w:sz w:val="24"/>
          <w:szCs w:val="24"/>
        </w:rPr>
        <w:t>Jurnal Education And Development</w:t>
      </w:r>
      <w:r w:rsidRPr="00A5179A">
        <w:rPr>
          <w:rFonts w:ascii="Times New Roman" w:hAnsi="Times New Roman" w:cs="Times New Roman"/>
          <w:noProof/>
          <w:sz w:val="24"/>
          <w:szCs w:val="24"/>
        </w:rPr>
        <w:t xml:space="preserve"> 10(1):84–87. doi: https://doi.org/10.37081/ed.v10i1.3271.</w:t>
      </w:r>
    </w:p>
    <w:p w14:paraId="7DF42E2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3E8730"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hammad Arofiq, Nur, Reyven Ferdo Erlangga, Ade Irawan, and Arief Saifudin. 2023. “OKTAL : Jurnal Ilmu Komputer Dan Science Pengujian Fungsional Aplikasi Inventory Barang Kedatangan Dengan Metode Black Box Testing Bagi Pemula.” </w:t>
      </w:r>
      <w:r w:rsidRPr="00A5179A">
        <w:rPr>
          <w:rFonts w:ascii="Times New Roman" w:hAnsi="Times New Roman" w:cs="Times New Roman"/>
          <w:i/>
          <w:iCs/>
          <w:noProof/>
          <w:sz w:val="24"/>
          <w:szCs w:val="24"/>
        </w:rPr>
        <w:t>Ilmu Komputer Dan Science</w:t>
      </w:r>
      <w:r w:rsidRPr="00A5179A">
        <w:rPr>
          <w:rFonts w:ascii="Times New Roman" w:hAnsi="Times New Roman" w:cs="Times New Roman"/>
          <w:noProof/>
          <w:sz w:val="24"/>
          <w:szCs w:val="24"/>
        </w:rPr>
        <w:t xml:space="preserve"> 2(5):1322–30. doi: https://journal.mediapublikasi.id/index.php/oktal/article/view/1354.</w:t>
      </w:r>
    </w:p>
    <w:p w14:paraId="75E8A121"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7D51E4C"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jilahwati, Siti, Dimas Lugiantoro Suko, Rizki Iwan Laksana, and M. Ari Zidan Syafrizal. 2024. “Implementasi Framework Bootstrap Untuk Sistem Infromasi Sekolah (Study Kasus : MI Tahdzibul Akhlaq Lamongan).” </w:t>
      </w:r>
      <w:r w:rsidRPr="00A5179A">
        <w:rPr>
          <w:rFonts w:ascii="Times New Roman" w:hAnsi="Times New Roman" w:cs="Times New Roman"/>
          <w:i/>
          <w:iCs/>
          <w:noProof/>
          <w:sz w:val="24"/>
          <w:szCs w:val="24"/>
        </w:rPr>
        <w:t xml:space="preserve">Jurnal ABDIMAS </w:t>
      </w:r>
      <w:r w:rsidRPr="00A5179A">
        <w:rPr>
          <w:rFonts w:ascii="Times New Roman" w:hAnsi="Times New Roman" w:cs="Times New Roman"/>
          <w:i/>
          <w:iCs/>
          <w:noProof/>
          <w:sz w:val="24"/>
          <w:szCs w:val="24"/>
        </w:rPr>
        <w:lastRenderedPageBreak/>
        <w:t>(Pengabdian Masyarakat) Budi Darma</w:t>
      </w:r>
      <w:r w:rsidRPr="00A5179A">
        <w:rPr>
          <w:rFonts w:ascii="Times New Roman" w:hAnsi="Times New Roman" w:cs="Times New Roman"/>
          <w:noProof/>
          <w:sz w:val="24"/>
          <w:szCs w:val="24"/>
        </w:rPr>
        <w:t xml:space="preserve"> 4(2):36–42. doi: http://dx.doi.org/10.30865/pengabdian.v4i2.6777.</w:t>
      </w:r>
    </w:p>
    <w:p w14:paraId="20F2EA1A"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5F805A1"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lyanto, Yudi, Eri Sasmita Susanto, and Muhammad Ilyas. 2023. “Aplikasi Pendaftaran Ekstrakurikuler Berbasis Web Dengan Metode Waterfall.” </w:t>
      </w:r>
      <w:r w:rsidRPr="00A5179A">
        <w:rPr>
          <w:rFonts w:ascii="Times New Roman" w:hAnsi="Times New Roman" w:cs="Times New Roman"/>
          <w:i/>
          <w:iCs/>
          <w:noProof/>
          <w:sz w:val="24"/>
          <w:szCs w:val="24"/>
        </w:rPr>
        <w:t>Infotronik : Jurnal Teknologi Informasi Dan Elektronika</w:t>
      </w:r>
      <w:r w:rsidRPr="00A5179A">
        <w:rPr>
          <w:rFonts w:ascii="Times New Roman" w:hAnsi="Times New Roman" w:cs="Times New Roman"/>
          <w:noProof/>
          <w:sz w:val="24"/>
          <w:szCs w:val="24"/>
        </w:rPr>
        <w:t xml:space="preserve"> 8(1):22–29. doi: https://doi.org/10.32897/infotronik.2023.8.1.2736.</w:t>
      </w:r>
    </w:p>
    <w:p w14:paraId="79D0D61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FCB7EB"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Nuryansyah, Herdian, and Egy Hermawan. 2021. “Perancangan Sistem Informasi Manajemen Ekstrakurikuler Berbasis Web Pada Sekolah Menengah Kejuruan Negeri 5 Kota Bandung.” </w:t>
      </w:r>
      <w:r w:rsidRPr="00A5179A">
        <w:rPr>
          <w:rFonts w:ascii="Times New Roman" w:hAnsi="Times New Roman" w:cs="Times New Roman"/>
          <w:i/>
          <w:iCs/>
          <w:noProof/>
          <w:sz w:val="24"/>
          <w:szCs w:val="24"/>
        </w:rPr>
        <w:t>Jurnal Sisfokom (Sistem Informasi Dan Komputer)</w:t>
      </w:r>
      <w:r w:rsidRPr="00A5179A">
        <w:rPr>
          <w:rFonts w:ascii="Times New Roman" w:hAnsi="Times New Roman" w:cs="Times New Roman"/>
          <w:noProof/>
          <w:sz w:val="24"/>
          <w:szCs w:val="24"/>
        </w:rPr>
        <w:t xml:space="preserve"> 10(3):298–305. doi: https://doi.org/10.32736/sisfokom.v10i3.1199.</w:t>
      </w:r>
    </w:p>
    <w:p w14:paraId="559FA1B6"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828A8B0"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Puspa, Ryane. 2022. “Laravel Adalah: Pengertian, Kelebihan, Dan Fitur.” </w:t>
      </w:r>
      <w:r w:rsidRPr="00A5179A">
        <w:rPr>
          <w:rFonts w:ascii="Times New Roman" w:hAnsi="Times New Roman" w:cs="Times New Roman"/>
          <w:i/>
          <w:iCs/>
          <w:noProof/>
          <w:sz w:val="24"/>
          <w:szCs w:val="24"/>
        </w:rPr>
        <w:t>Alterra Academy Blog</w:t>
      </w:r>
      <w:r w:rsidRPr="00A5179A">
        <w:rPr>
          <w:rFonts w:ascii="Times New Roman" w:hAnsi="Times New Roman" w:cs="Times New Roman"/>
          <w:noProof/>
          <w:sz w:val="24"/>
          <w:szCs w:val="24"/>
        </w:rPr>
        <w:t>. Retrieved March 6, 2025 (https://academy.alterra.id/blog/laravel-adalah/).</w:t>
      </w:r>
    </w:p>
    <w:p w14:paraId="66CB3AD7"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ADC1426"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Putri, Adinda, Desy Arisandi, and Tri Sutrisno. 2023. “Sistem Informasi Unit Kegiatan Mahasiswa (Ukm) Universitas Tarumanagara Berbasis Web.” </w:t>
      </w:r>
      <w:r w:rsidRPr="00A5179A">
        <w:rPr>
          <w:rFonts w:ascii="Times New Roman" w:hAnsi="Times New Roman" w:cs="Times New Roman"/>
          <w:i/>
          <w:iCs/>
          <w:noProof/>
          <w:sz w:val="24"/>
          <w:szCs w:val="24"/>
        </w:rPr>
        <w:t>Jurnal Ilmu Komputer Dan Sistem Informasi</w:t>
      </w:r>
      <w:r w:rsidRPr="00A5179A">
        <w:rPr>
          <w:rFonts w:ascii="Times New Roman" w:hAnsi="Times New Roman" w:cs="Times New Roman"/>
          <w:noProof/>
          <w:sz w:val="24"/>
          <w:szCs w:val="24"/>
        </w:rPr>
        <w:t xml:space="preserve"> 11(1):1–6. doi: https://doi.org/10.24912/jiksi.v11i1.24154.</w:t>
      </w:r>
    </w:p>
    <w:p w14:paraId="0E4A7DD1"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7FDAFBA"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achma, Nur, and Itawiranda Muhlas. 2022. “Comparison Of Waterfall And Prototyping Models In Research And Development (R&amp;D) Methods For Android-Based Learning Application Design.” </w:t>
      </w:r>
      <w:r w:rsidRPr="00A5179A">
        <w:rPr>
          <w:rFonts w:ascii="Times New Roman" w:hAnsi="Times New Roman" w:cs="Times New Roman"/>
          <w:i/>
          <w:iCs/>
          <w:noProof/>
          <w:sz w:val="24"/>
          <w:szCs w:val="24"/>
        </w:rPr>
        <w:t>Jurnal Inovatif : Inovasi Teknologi Informasi Dan Informatika</w:t>
      </w:r>
      <w:r w:rsidRPr="00A5179A">
        <w:rPr>
          <w:rFonts w:ascii="Times New Roman" w:hAnsi="Times New Roman" w:cs="Times New Roman"/>
          <w:noProof/>
          <w:sz w:val="24"/>
          <w:szCs w:val="24"/>
        </w:rPr>
        <w:t xml:space="preserve"> 5(1):36–39. doi: https://doi.org/10.32832/inova-tif.v5i1.7927.</w:t>
      </w:r>
    </w:p>
    <w:p w14:paraId="11D936C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A4B35B5"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iastuti, M., D. R. Irawati, and Y. I. Chandra. 2022. “Rancang Bangun Aplikasi Pendaftaran Ekstrakurikuler Tari Saman Sma Negeri 32 Jakarta Menggunakan Model Prototype Berbasis Web.” </w:t>
      </w:r>
      <w:r w:rsidRPr="00A5179A">
        <w:rPr>
          <w:rFonts w:ascii="Times New Roman" w:hAnsi="Times New Roman" w:cs="Times New Roman"/>
          <w:i/>
          <w:iCs/>
          <w:noProof/>
          <w:sz w:val="24"/>
          <w:szCs w:val="24"/>
        </w:rPr>
        <w:t>Jurnal SIKOMTEK (Sistem Informasi Komputer Dan Teknologi)</w:t>
      </w:r>
      <w:r w:rsidRPr="00A5179A">
        <w:rPr>
          <w:rFonts w:ascii="Times New Roman" w:hAnsi="Times New Roman" w:cs="Times New Roman"/>
          <w:noProof/>
          <w:sz w:val="24"/>
          <w:szCs w:val="24"/>
        </w:rPr>
        <w:t xml:space="preserve"> 12(2):20–28. doi: https://sikomtek.jakstik.ac.id/index.php/jurnalsikomtek/article/view/16%0Ahttps:/</w:t>
      </w:r>
      <w:r w:rsidRPr="00A5179A">
        <w:rPr>
          <w:rFonts w:ascii="Times New Roman" w:hAnsi="Times New Roman" w:cs="Times New Roman"/>
          <w:noProof/>
          <w:sz w:val="24"/>
          <w:szCs w:val="24"/>
        </w:rPr>
        <w:lastRenderedPageBreak/>
        <w:t>/sikomtek.jakstik.ac.id/index.php/jurnalsikomtek/article/download/16/24.</w:t>
      </w:r>
    </w:p>
    <w:p w14:paraId="12D648B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2583101"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ifqi, Mohamad. 2023. “Rancang Bangun Sistem Informasi Menagemen Kegiatan Ukm Teater Pangestu Berbasis Web.” </w:t>
      </w:r>
      <w:r w:rsidRPr="00A5179A">
        <w:rPr>
          <w:rFonts w:ascii="Times New Roman" w:hAnsi="Times New Roman" w:cs="Times New Roman"/>
          <w:i/>
          <w:iCs/>
          <w:noProof/>
          <w:sz w:val="24"/>
          <w:szCs w:val="24"/>
        </w:rPr>
        <w:t>Jurnal Satya Informatika</w:t>
      </w:r>
      <w:r w:rsidRPr="00A5179A">
        <w:rPr>
          <w:rFonts w:ascii="Times New Roman" w:hAnsi="Times New Roman" w:cs="Times New Roman"/>
          <w:noProof/>
          <w:sz w:val="24"/>
          <w:szCs w:val="24"/>
        </w:rPr>
        <w:t xml:space="preserve"> 8(01):50–63. doi: https://doi.org/10.59134/jsk.v8i01.238.</w:t>
      </w:r>
    </w:p>
    <w:p w14:paraId="4F4D20C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C5CBB72"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usli, Muhammad, and Evi Triandini. 2022. </w:t>
      </w:r>
      <w:r w:rsidRPr="00A5179A">
        <w:rPr>
          <w:rFonts w:ascii="Times New Roman" w:hAnsi="Times New Roman" w:cs="Times New Roman"/>
          <w:i/>
          <w:iCs/>
          <w:noProof/>
          <w:sz w:val="24"/>
          <w:szCs w:val="24"/>
        </w:rPr>
        <w:t>Memodelkan Sistem Informasi Berorientasi Objek: Konsep Dasar, Prosedur, Dan Implementasi</w:t>
      </w:r>
      <w:r w:rsidRPr="00A5179A">
        <w:rPr>
          <w:rFonts w:ascii="Times New Roman" w:hAnsi="Times New Roman" w:cs="Times New Roman"/>
          <w:noProof/>
          <w:sz w:val="24"/>
          <w:szCs w:val="24"/>
        </w:rPr>
        <w:t>. Yogyakarta: ANDI.</w:t>
      </w:r>
    </w:p>
    <w:p w14:paraId="7EE2F4A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C8FD436"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ama, Hendi, and David. 2021. “Perancangan Sıstem Informası Pelayanan Order Pada Restoran Berbasıs Mobıle Web.” </w:t>
      </w:r>
      <w:r w:rsidRPr="00A5179A">
        <w:rPr>
          <w:rFonts w:ascii="Times New Roman" w:hAnsi="Times New Roman" w:cs="Times New Roman"/>
          <w:i/>
          <w:iCs/>
          <w:noProof/>
          <w:sz w:val="24"/>
          <w:szCs w:val="24"/>
        </w:rPr>
        <w:t>Conference on Management, Business, Innovation, Education and Social Science</w:t>
      </w:r>
      <w:r w:rsidRPr="00A5179A">
        <w:rPr>
          <w:rFonts w:ascii="Times New Roman" w:hAnsi="Times New Roman" w:cs="Times New Roman"/>
          <w:noProof/>
          <w:sz w:val="24"/>
          <w:szCs w:val="24"/>
        </w:rPr>
        <w:t xml:space="preserve"> 1(1):892–902. doi: https://journal.uib.ac.id/index.php/combines/article/view/4518.</w:t>
      </w:r>
    </w:p>
    <w:p w14:paraId="0113C313"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4CD069E"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aputro, Haris. 2021. “Membangun Sistem Informasi Presensi Pengunjung Perpustakaan Universitas Mahakarya Asia Dengan Memanfaatkan QR Code Menggunakan Codeigniter 3.” </w:t>
      </w:r>
      <w:r w:rsidRPr="00A5179A">
        <w:rPr>
          <w:rFonts w:ascii="Times New Roman" w:hAnsi="Times New Roman" w:cs="Times New Roman"/>
          <w:i/>
          <w:iCs/>
          <w:noProof/>
          <w:sz w:val="24"/>
          <w:szCs w:val="24"/>
        </w:rPr>
        <w:t>Jurnal Informatika Dan Komputer</w:t>
      </w:r>
      <w:r w:rsidRPr="00A5179A">
        <w:rPr>
          <w:rFonts w:ascii="Times New Roman" w:hAnsi="Times New Roman" w:cs="Times New Roman"/>
          <w:noProof/>
          <w:sz w:val="24"/>
          <w:szCs w:val="24"/>
        </w:rPr>
        <w:t xml:space="preserve"> 12(2):81–90. doi: https://journal.unmaha.ac.id/index.php/jik/article/view/74.</w:t>
      </w:r>
    </w:p>
    <w:p w14:paraId="6618A24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8839D90"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eah, Jonny, and Muhammat Rasid Ridho. 2020. “Perancangan Sistem Informasi Persediaan Suku Cadang Untuk Alat Berat Berbasis Desktop Pada Cv Batam Jaya.” </w:t>
      </w:r>
      <w:r w:rsidRPr="00A5179A">
        <w:rPr>
          <w:rFonts w:ascii="Times New Roman" w:hAnsi="Times New Roman" w:cs="Times New Roman"/>
          <w:i/>
          <w:iCs/>
          <w:noProof/>
          <w:sz w:val="24"/>
          <w:szCs w:val="24"/>
        </w:rPr>
        <w:t>Comasie</w:t>
      </w:r>
      <w:r w:rsidRPr="00A5179A">
        <w:rPr>
          <w:rFonts w:ascii="Times New Roman" w:hAnsi="Times New Roman" w:cs="Times New Roman"/>
          <w:noProof/>
          <w:sz w:val="24"/>
          <w:szCs w:val="24"/>
        </w:rPr>
        <w:t xml:space="preserve"> 3(2):1–9. doi: https://ejournal.upbatam.ac.id/index.php/comasiejournal/article/view/2029.</w:t>
      </w:r>
    </w:p>
    <w:p w14:paraId="25B3A76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C405FB3"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ulistion, D., A. Nugroho, R.Yulianto, Martini, and H. Murtina. 2021. “Sistem Absensi Berbasis Fingerprint Dan Sms Gateway (Sate) Dalam Meningkatkan Kedisiplinan Siswa.” </w:t>
      </w:r>
      <w:r w:rsidRPr="00A5179A">
        <w:rPr>
          <w:rFonts w:ascii="Times New Roman" w:hAnsi="Times New Roman" w:cs="Times New Roman"/>
          <w:i/>
          <w:iCs/>
          <w:noProof/>
          <w:sz w:val="24"/>
          <w:szCs w:val="24"/>
        </w:rPr>
        <w:t>Jurnal Indonesia Sosial Teknologi</w:t>
      </w:r>
      <w:r w:rsidRPr="00A5179A">
        <w:rPr>
          <w:rFonts w:ascii="Times New Roman" w:hAnsi="Times New Roman" w:cs="Times New Roman"/>
          <w:noProof/>
          <w:sz w:val="24"/>
          <w:szCs w:val="24"/>
        </w:rPr>
        <w:t xml:space="preserve"> 2(1):39–48. doi: https://doi.org/10.59141/jist.v2i01.68.</w:t>
      </w:r>
    </w:p>
    <w:p w14:paraId="1E745C1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CA42D52"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usila, Mochamad Nandi, Badriyah, Andronias Siregar, and Muhammad Darussalam. 2020. “Rancang Bangun Sistem Informasi Website Ekstrakurikuler </w:t>
      </w:r>
      <w:r w:rsidRPr="00A5179A">
        <w:rPr>
          <w:rFonts w:ascii="Times New Roman" w:hAnsi="Times New Roman" w:cs="Times New Roman"/>
          <w:noProof/>
          <w:sz w:val="24"/>
          <w:szCs w:val="24"/>
        </w:rPr>
        <w:lastRenderedPageBreak/>
        <w:t xml:space="preserve">Smk Yappika Legok Tangerang.” </w:t>
      </w:r>
      <w:r w:rsidRPr="00A5179A">
        <w:rPr>
          <w:rFonts w:ascii="Times New Roman" w:hAnsi="Times New Roman" w:cs="Times New Roman"/>
          <w:i/>
          <w:iCs/>
          <w:noProof/>
          <w:sz w:val="24"/>
          <w:szCs w:val="24"/>
        </w:rPr>
        <w:t>Jurnal Indonesia Sosial Teknologi</w:t>
      </w:r>
      <w:r w:rsidRPr="00A5179A">
        <w:rPr>
          <w:rFonts w:ascii="Times New Roman" w:hAnsi="Times New Roman" w:cs="Times New Roman"/>
          <w:noProof/>
          <w:sz w:val="24"/>
          <w:szCs w:val="24"/>
        </w:rPr>
        <w:t xml:space="preserve"> 1(4):275–284. doi: https://doi.org/10.59141/jist.v1i04.39.</w:t>
      </w:r>
    </w:p>
    <w:p w14:paraId="083D6238"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16B6DB9"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yukron, Muhammad Habib, Evanita, and Aditya Akbar Riadi. 2024. “Aplikasi Pengelolaan Ekstrakurikuler Marchng Band Berbasis Web.” </w:t>
      </w:r>
      <w:r w:rsidRPr="00A5179A">
        <w:rPr>
          <w:rFonts w:ascii="Times New Roman" w:hAnsi="Times New Roman" w:cs="Times New Roman"/>
          <w:i/>
          <w:iCs/>
          <w:noProof/>
          <w:sz w:val="24"/>
          <w:szCs w:val="24"/>
        </w:rPr>
        <w:t>Bina Informatika Dan Komputer</w:t>
      </w:r>
      <w:r w:rsidRPr="00A5179A">
        <w:rPr>
          <w:rFonts w:ascii="Times New Roman" w:hAnsi="Times New Roman" w:cs="Times New Roman"/>
          <w:noProof/>
          <w:sz w:val="24"/>
          <w:szCs w:val="24"/>
        </w:rPr>
        <w:t xml:space="preserve"> 2(1):1–4. doi: https://doi.org/10.24176/biner.v2i1.12182.</w:t>
      </w:r>
    </w:p>
    <w:p w14:paraId="4A985630"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15CF7E6"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Triandini, Evi, Reza Fauzan, Daniel O. Siahaan, Siti Rochimah, I. Gede Suardika, and Devi Karolita. 2022. “Software Similarity Measurements Using UML Diagrams: A Systematic Literature Review.” </w:t>
      </w:r>
      <w:r w:rsidRPr="00A5179A">
        <w:rPr>
          <w:rFonts w:ascii="Times New Roman" w:hAnsi="Times New Roman" w:cs="Times New Roman"/>
          <w:i/>
          <w:iCs/>
          <w:noProof/>
          <w:sz w:val="24"/>
          <w:szCs w:val="24"/>
        </w:rPr>
        <w:t>Register: Jurnal Ilmiah Teknologi Sistem Informasi</w:t>
      </w:r>
      <w:r w:rsidRPr="00A5179A">
        <w:rPr>
          <w:rFonts w:ascii="Times New Roman" w:hAnsi="Times New Roman" w:cs="Times New Roman"/>
          <w:noProof/>
          <w:sz w:val="24"/>
          <w:szCs w:val="24"/>
        </w:rPr>
        <w:t xml:space="preserve"> 8(1):10–23. doi: https://doi.org/10.26594/register.v8i1.2248.</w:t>
      </w:r>
    </w:p>
    <w:p w14:paraId="2F5D5AD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69EF40B" w14:textId="77777777" w:rsidR="00F10F57"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Widiyanto, D. 2022. “Perancangan Sistem Informasi Manajemen Inventori Berbasis Web (Studi Kasus: Smk Ypt Purworejo).” </w:t>
      </w:r>
      <w:r w:rsidRPr="00A5179A">
        <w:rPr>
          <w:rFonts w:ascii="Times New Roman" w:hAnsi="Times New Roman" w:cs="Times New Roman"/>
          <w:i/>
          <w:iCs/>
          <w:noProof/>
          <w:sz w:val="24"/>
          <w:szCs w:val="24"/>
        </w:rPr>
        <w:t>Jurnal Ekonomi Dan Teknik Informatika</w:t>
      </w:r>
      <w:r w:rsidRPr="00A5179A">
        <w:rPr>
          <w:rFonts w:ascii="Times New Roman" w:hAnsi="Times New Roman" w:cs="Times New Roman"/>
          <w:noProof/>
          <w:sz w:val="24"/>
          <w:szCs w:val="24"/>
        </w:rPr>
        <w:t xml:space="preserve"> 10(1):24–31. doi: https://doi.org/10.37601/jneti.v10i1.183.</w:t>
      </w:r>
    </w:p>
    <w:p w14:paraId="349EFE0F"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B0525E6" w14:textId="77777777" w:rsidR="00F10F57" w:rsidRPr="00A5179A" w:rsidRDefault="00F10F57" w:rsidP="008C0C5F">
      <w:pPr>
        <w:pStyle w:val="ListParagraph"/>
        <w:widowControl w:val="0"/>
        <w:numPr>
          <w:ilvl w:val="0"/>
          <w:numId w:val="44"/>
        </w:numPr>
        <w:autoSpaceDE w:val="0"/>
        <w:autoSpaceDN w:val="0"/>
        <w:adjustRightInd w:val="0"/>
        <w:spacing w:after="0" w:line="360" w:lineRule="auto"/>
        <w:ind w:left="567" w:hanging="567"/>
        <w:jc w:val="both"/>
        <w:rPr>
          <w:rFonts w:ascii="Times New Roman" w:hAnsi="Times New Roman" w:cs="Times New Roman"/>
          <w:noProof/>
          <w:sz w:val="24"/>
        </w:rPr>
      </w:pPr>
      <w:r w:rsidRPr="00A5179A">
        <w:rPr>
          <w:rFonts w:ascii="Times New Roman" w:hAnsi="Times New Roman" w:cs="Times New Roman"/>
          <w:noProof/>
          <w:sz w:val="24"/>
          <w:szCs w:val="24"/>
        </w:rPr>
        <w:t xml:space="preserve">Yakub, Handoyo, Benny Daniawan, Andri Wijaya, and Lily Damayanti. 2024. “Sistem Informasi E-Commerce Berbasis Website Dengan Metode Pengujian User Acceptance Testing.” </w:t>
      </w:r>
      <w:r w:rsidRPr="00A5179A">
        <w:rPr>
          <w:rFonts w:ascii="Times New Roman" w:hAnsi="Times New Roman" w:cs="Times New Roman"/>
          <w:i/>
          <w:iCs/>
          <w:noProof/>
          <w:sz w:val="24"/>
          <w:szCs w:val="24"/>
        </w:rPr>
        <w:t>JSITIK: Jurnal Sistem Informasi Dan Teknologi Informasi Komputer</w:t>
      </w:r>
      <w:r w:rsidRPr="00A5179A">
        <w:rPr>
          <w:rFonts w:ascii="Times New Roman" w:hAnsi="Times New Roman" w:cs="Times New Roman"/>
          <w:noProof/>
          <w:sz w:val="24"/>
          <w:szCs w:val="24"/>
        </w:rPr>
        <w:t xml:space="preserve"> 2(2):113–27. doi: https://doi.org/10.53624/jsitik.v2i2.362.</w:t>
      </w:r>
    </w:p>
    <w:p w14:paraId="335A0885" w14:textId="79B32E6D" w:rsidR="004205AF" w:rsidRPr="004205AF" w:rsidRDefault="00222D6A" w:rsidP="004205AF">
      <w:pPr>
        <w:pStyle w:val="NoSpacing"/>
        <w:spacing w:line="360" w:lineRule="auto"/>
        <w:jc w:val="both"/>
        <w:rPr>
          <w:rFonts w:ascii="Times New Roman" w:hAnsi="Times New Roman" w:cs="Times New Roman"/>
          <w:sz w:val="24"/>
        </w:rPr>
      </w:pPr>
      <w:r>
        <w:rPr>
          <w:rFonts w:ascii="Times New Roman" w:hAnsi="Times New Roman" w:cs="Times New Roman"/>
          <w:sz w:val="24"/>
        </w:rPr>
        <w:fldChar w:fldCharType="end"/>
      </w:r>
    </w:p>
    <w:p w14:paraId="2005B64D" w14:textId="77777777" w:rsidR="004205AF" w:rsidRPr="004205AF" w:rsidRDefault="004205AF" w:rsidP="004205AF">
      <w:pPr>
        <w:pStyle w:val="NoSpacing"/>
        <w:spacing w:line="360" w:lineRule="auto"/>
        <w:rPr>
          <w:rFonts w:ascii="Times New Roman" w:hAnsi="Times New Roman" w:cs="Times New Roman"/>
          <w:sz w:val="24"/>
        </w:rPr>
      </w:pPr>
    </w:p>
    <w:p w14:paraId="162F759A" w14:textId="77777777" w:rsidR="004205AF" w:rsidRPr="004205AF" w:rsidRDefault="004205AF" w:rsidP="004205AF">
      <w:pPr>
        <w:pStyle w:val="NoSpacing"/>
        <w:spacing w:line="360" w:lineRule="auto"/>
        <w:rPr>
          <w:rFonts w:ascii="Times New Roman" w:hAnsi="Times New Roman" w:cs="Times New Roman"/>
          <w:sz w:val="24"/>
        </w:rPr>
      </w:pPr>
    </w:p>
    <w:p w14:paraId="35BF4F51" w14:textId="77777777" w:rsidR="004205AF" w:rsidRPr="004205AF" w:rsidRDefault="004205AF" w:rsidP="004205AF">
      <w:pPr>
        <w:pStyle w:val="NoSpacing"/>
        <w:spacing w:line="360" w:lineRule="auto"/>
        <w:rPr>
          <w:rFonts w:ascii="Times New Roman" w:hAnsi="Times New Roman" w:cs="Times New Roman"/>
          <w:sz w:val="24"/>
        </w:rPr>
      </w:pPr>
    </w:p>
    <w:p w14:paraId="07529D03" w14:textId="77777777" w:rsidR="001840E0" w:rsidRDefault="001840E0" w:rsidP="004205AF">
      <w:pPr>
        <w:pStyle w:val="NoSpacing"/>
        <w:spacing w:line="360" w:lineRule="auto"/>
        <w:rPr>
          <w:rFonts w:ascii="Times New Roman" w:hAnsi="Times New Roman" w:cs="Times New Roman"/>
          <w:sz w:val="24"/>
        </w:rPr>
        <w:sectPr w:rsidR="001840E0" w:rsidSect="002D34F0">
          <w:pgSz w:w="11907" w:h="16840" w:code="9"/>
          <w:pgMar w:top="1985" w:right="1418" w:bottom="1418" w:left="1985" w:header="709" w:footer="709" w:gutter="0"/>
          <w:cols w:space="708"/>
          <w:docGrid w:linePitch="360"/>
        </w:sectPr>
      </w:pPr>
    </w:p>
    <w:p w14:paraId="075E339E" w14:textId="77777777" w:rsidR="004205AF" w:rsidRDefault="001840E0" w:rsidP="00DB389F">
      <w:pPr>
        <w:pStyle w:val="Heading1"/>
        <w:spacing w:line="240" w:lineRule="auto"/>
      </w:pPr>
      <w:bookmarkStart w:id="473" w:name="_Toc195952521"/>
      <w:r>
        <w:lastRenderedPageBreak/>
        <w:t>LAMPIRAN</w:t>
      </w:r>
      <w:bookmarkEnd w:id="473"/>
    </w:p>
    <w:p w14:paraId="43EED85D" w14:textId="253C42F6" w:rsidR="001840E0" w:rsidRPr="00DB389F" w:rsidRDefault="001840E0" w:rsidP="00DB389F">
      <w:pPr>
        <w:pStyle w:val="NoSpacing"/>
        <w:rPr>
          <w:rFonts w:ascii="Times New Roman" w:hAnsi="Times New Roman" w:cs="Times New Roman"/>
          <w:color w:val="FF0000"/>
          <w:sz w:val="24"/>
        </w:rPr>
      </w:pPr>
    </w:p>
    <w:p w14:paraId="42C95C62" w14:textId="7E19220D" w:rsidR="000D1087" w:rsidRPr="00AC391A" w:rsidRDefault="000D1087" w:rsidP="00222D6A">
      <w:pPr>
        <w:pStyle w:val="NoSpacing"/>
        <w:rPr>
          <w:rFonts w:ascii="Times New Roman" w:hAnsi="Times New Roman" w:cs="Times New Roman"/>
          <w:color w:val="FF0000"/>
          <w:sz w:val="24"/>
        </w:rPr>
      </w:pPr>
    </w:p>
    <w:p w14:paraId="41E9E901" w14:textId="1262AAEE" w:rsidR="000D1087" w:rsidRPr="00641C67" w:rsidRDefault="000D1087" w:rsidP="000D1087">
      <w:pPr>
        <w:pStyle w:val="Heading4"/>
        <w:rPr>
          <w:color w:val="FF0000"/>
        </w:rPr>
      </w:pPr>
      <w:bookmarkStart w:id="474" w:name="_Toc195951409"/>
      <w:bookmarkStart w:id="475" w:name="_Toc81759259"/>
      <w:r w:rsidRPr="00641C67">
        <w:t>Lampiran 1. Surat Ijin penelitian</w:t>
      </w:r>
      <w:bookmarkEnd w:id="474"/>
      <w:r w:rsidRPr="00641C67">
        <w:t xml:space="preserve"> </w:t>
      </w:r>
      <w:bookmarkEnd w:id="475"/>
    </w:p>
    <w:p w14:paraId="459C9731" w14:textId="6E44398F"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4A611FA1" wp14:editId="64F28626">
            <wp:extent cx="5247005" cy="742256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SURAT_IJIN_PENELITIAN.jpeg"/>
                    <pic:cNvPicPr/>
                  </pic:nvPicPr>
                  <pic:blipFill>
                    <a:blip r:embed="rId166" cstate="email">
                      <a:extLst>
                        <a:ext uri="{28A0092B-C50C-407E-A947-70E740481C1C}">
                          <a14:useLocalDpi xmlns:a14="http://schemas.microsoft.com/office/drawing/2010/main"/>
                        </a:ext>
                      </a:extLst>
                    </a:blip>
                    <a:stretch>
                      <a:fillRect/>
                    </a:stretch>
                  </pic:blipFill>
                  <pic:spPr>
                    <a:xfrm>
                      <a:off x="0" y="0"/>
                      <a:ext cx="5251430" cy="7428822"/>
                    </a:xfrm>
                    <a:prstGeom prst="rect">
                      <a:avLst/>
                    </a:prstGeom>
                  </pic:spPr>
                </pic:pic>
              </a:graphicData>
            </a:graphic>
          </wp:inline>
        </w:drawing>
      </w:r>
    </w:p>
    <w:p w14:paraId="236105C0" w14:textId="6681013B" w:rsidR="000D1087" w:rsidRPr="00641C67" w:rsidRDefault="000D1087" w:rsidP="000D1087">
      <w:pPr>
        <w:pStyle w:val="Heading4"/>
        <w:rPr>
          <w:color w:val="FF0000"/>
        </w:rPr>
      </w:pPr>
      <w:bookmarkStart w:id="476" w:name="_Toc81759260"/>
      <w:bookmarkStart w:id="477" w:name="_Toc195951410"/>
      <w:r w:rsidRPr="00641C67">
        <w:lastRenderedPageBreak/>
        <w:t xml:space="preserve">Lampiran 2. </w:t>
      </w:r>
      <w:bookmarkEnd w:id="476"/>
      <w:r w:rsidR="00222D6A" w:rsidRPr="009075BB">
        <w:rPr>
          <w:rFonts w:cs="Times New Roman"/>
        </w:rPr>
        <w:t xml:space="preserve">Wawancara </w:t>
      </w:r>
      <w:r w:rsidR="005B00B0" w:rsidRPr="009075BB">
        <w:rPr>
          <w:rFonts w:cs="Times New Roman"/>
        </w:rPr>
        <w:t>dengan pembina dan pelatih</w:t>
      </w:r>
      <w:bookmarkEnd w:id="477"/>
    </w:p>
    <w:p w14:paraId="5C264D26" w14:textId="7D5D3284"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B67E364" wp14:editId="5B8B73D4">
            <wp:extent cx="3902400" cy="3902400"/>
            <wp:effectExtent l="0" t="0" r="3175"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LAMPIRAN-WAWANCARA.jpeg"/>
                    <pic:cNvPicPr/>
                  </pic:nvPicPr>
                  <pic:blipFill>
                    <a:blip r:embed="rId167" cstate="email">
                      <a:extLst>
                        <a:ext uri="{28A0092B-C50C-407E-A947-70E740481C1C}">
                          <a14:useLocalDpi xmlns:a14="http://schemas.microsoft.com/office/drawing/2010/main"/>
                        </a:ext>
                      </a:extLst>
                    </a:blip>
                    <a:stretch>
                      <a:fillRect/>
                    </a:stretch>
                  </pic:blipFill>
                  <pic:spPr>
                    <a:xfrm>
                      <a:off x="0" y="0"/>
                      <a:ext cx="3902400" cy="3902400"/>
                    </a:xfrm>
                    <a:prstGeom prst="rect">
                      <a:avLst/>
                    </a:prstGeom>
                  </pic:spPr>
                </pic:pic>
              </a:graphicData>
            </a:graphic>
          </wp:inline>
        </w:drawing>
      </w:r>
    </w:p>
    <w:p w14:paraId="446A7FB3" w14:textId="31196F92" w:rsidR="000D1087" w:rsidRPr="00641C67" w:rsidRDefault="000D1087" w:rsidP="000D1087">
      <w:pPr>
        <w:pStyle w:val="Heading4"/>
        <w:rPr>
          <w:color w:val="FF0000"/>
        </w:rPr>
      </w:pPr>
      <w:bookmarkStart w:id="478" w:name="_Toc81759261"/>
      <w:bookmarkStart w:id="479" w:name="_Toc195951411"/>
      <w:r w:rsidRPr="00641C67">
        <w:lastRenderedPageBreak/>
        <w:t xml:space="preserve">Lampiran 3. Surat </w:t>
      </w:r>
      <w:r w:rsidR="005B00B0" w:rsidRPr="00641C67">
        <w:t>penerimaan penelitian</w:t>
      </w:r>
      <w:bookmarkEnd w:id="478"/>
      <w:bookmarkEnd w:id="479"/>
    </w:p>
    <w:p w14:paraId="44B1C826" w14:textId="185B1369" w:rsidR="000D108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9047111" wp14:editId="1FCFB83A">
            <wp:extent cx="5429666" cy="7680960"/>
            <wp:effectExtent l="0" t="0" r="0" b="0"/>
            <wp:docPr id="1797034017" name="Picture 1797034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SURAT_TERIMA_PENELITIAN.jpeg"/>
                    <pic:cNvPicPr/>
                  </pic:nvPicPr>
                  <pic:blipFill>
                    <a:blip r:embed="rId168" cstate="email">
                      <a:extLst>
                        <a:ext uri="{28A0092B-C50C-407E-A947-70E740481C1C}">
                          <a14:useLocalDpi xmlns:a14="http://schemas.microsoft.com/office/drawing/2010/main"/>
                        </a:ext>
                      </a:extLst>
                    </a:blip>
                    <a:stretch>
                      <a:fillRect/>
                    </a:stretch>
                  </pic:blipFill>
                  <pic:spPr>
                    <a:xfrm>
                      <a:off x="0" y="0"/>
                      <a:ext cx="5437450" cy="7691971"/>
                    </a:xfrm>
                    <a:prstGeom prst="rect">
                      <a:avLst/>
                    </a:prstGeom>
                  </pic:spPr>
                </pic:pic>
              </a:graphicData>
            </a:graphic>
          </wp:inline>
        </w:drawing>
      </w:r>
    </w:p>
    <w:p w14:paraId="663A960F" w14:textId="77777777" w:rsidR="00222D6A" w:rsidRPr="00641C67" w:rsidRDefault="00222D6A" w:rsidP="00222D6A">
      <w:pPr>
        <w:pStyle w:val="NoSpacing"/>
        <w:spacing w:line="360" w:lineRule="auto"/>
        <w:jc w:val="center"/>
        <w:rPr>
          <w:rFonts w:ascii="Times New Roman" w:hAnsi="Times New Roman" w:cs="Times New Roman"/>
          <w:sz w:val="24"/>
        </w:rPr>
      </w:pPr>
    </w:p>
    <w:p w14:paraId="735836A3" w14:textId="640B8D38" w:rsidR="001840E0" w:rsidRPr="00641C67" w:rsidRDefault="00222D6A" w:rsidP="00222D6A">
      <w:pPr>
        <w:pStyle w:val="Heading4"/>
        <w:rPr>
          <w:rFonts w:cs="Times New Roman"/>
        </w:rPr>
      </w:pPr>
      <w:bookmarkStart w:id="480" w:name="_Toc195951412"/>
      <w:r>
        <w:rPr>
          <w:rFonts w:cs="Times New Roman"/>
        </w:rPr>
        <w:lastRenderedPageBreak/>
        <w:t xml:space="preserve">Lampiran 4. Hasil </w:t>
      </w:r>
      <w:r w:rsidRPr="009075BB">
        <w:rPr>
          <w:rFonts w:cs="Times New Roman"/>
        </w:rPr>
        <w:t>wawancara dengan pembina MB Oasis Mansa</w:t>
      </w:r>
      <w:bookmarkEnd w:id="480"/>
    </w:p>
    <w:p w14:paraId="1A350D71" w14:textId="2A359382" w:rsidR="001840E0" w:rsidRPr="00641C67" w:rsidRDefault="00EE2A06" w:rsidP="00EE2A06">
      <w:pPr>
        <w:pStyle w:val="NoSpacing"/>
        <w:spacing w:line="360" w:lineRule="auto"/>
        <w:ind w:hanging="1134"/>
        <w:rPr>
          <w:rFonts w:ascii="Times New Roman" w:hAnsi="Times New Roman" w:cs="Times New Roman"/>
          <w:sz w:val="24"/>
        </w:rPr>
      </w:pPr>
      <w:r w:rsidRPr="009075BB">
        <w:rPr>
          <w:rFonts w:ascii="Times New Roman" w:hAnsi="Times New Roman" w:cs="Times New Roman"/>
          <w:noProof/>
        </w:rPr>
        <w:drawing>
          <wp:anchor distT="0" distB="0" distL="114300" distR="114300" simplePos="0" relativeHeight="251674624" behindDoc="0" locked="0" layoutInCell="1" allowOverlap="1" wp14:anchorId="65521D5C" wp14:editId="346F04AD">
            <wp:simplePos x="0" y="0"/>
            <wp:positionH relativeFrom="margin">
              <wp:posOffset>2602865</wp:posOffset>
            </wp:positionH>
            <wp:positionV relativeFrom="paragraph">
              <wp:posOffset>807720</wp:posOffset>
            </wp:positionV>
            <wp:extent cx="3185160" cy="3158991"/>
            <wp:effectExtent l="0" t="0" r="0" b="3810"/>
            <wp:wrapNone/>
            <wp:docPr id="1797034021" name="Picture 1797034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wawancara_pembina_2.jpeg"/>
                    <pic:cNvPicPr/>
                  </pic:nvPicPr>
                  <pic:blipFill rotWithShape="1">
                    <a:blip r:embed="rId169" cstate="email">
                      <a:extLst>
                        <a:ext uri="{28A0092B-C50C-407E-A947-70E740481C1C}">
                          <a14:useLocalDpi xmlns:a14="http://schemas.microsoft.com/office/drawing/2010/main"/>
                        </a:ext>
                      </a:extLst>
                    </a:blip>
                    <a:srcRect/>
                    <a:stretch/>
                  </pic:blipFill>
                  <pic:spPr bwMode="auto">
                    <a:xfrm>
                      <a:off x="0" y="0"/>
                      <a:ext cx="3185160" cy="31589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rFonts w:ascii="Times New Roman" w:hAnsi="Times New Roman" w:cs="Times New Roman"/>
          <w:noProof/>
        </w:rPr>
        <w:drawing>
          <wp:inline distT="0" distB="0" distL="0" distR="0" wp14:anchorId="71CCF245" wp14:editId="72BFABB0">
            <wp:extent cx="3322320" cy="4279954"/>
            <wp:effectExtent l="0" t="0" r="0" b="6350"/>
            <wp:docPr id="1797034020" name="Picture 1797034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wawancara_pembina_1.jpeg"/>
                    <pic:cNvPicPr/>
                  </pic:nvPicPr>
                  <pic:blipFill rotWithShape="1">
                    <a:blip r:embed="rId170" cstate="email">
                      <a:extLst>
                        <a:ext uri="{28A0092B-C50C-407E-A947-70E740481C1C}">
                          <a14:useLocalDpi xmlns:a14="http://schemas.microsoft.com/office/drawing/2010/main"/>
                        </a:ext>
                      </a:extLst>
                    </a:blip>
                    <a:srcRect/>
                    <a:stretch/>
                  </pic:blipFill>
                  <pic:spPr bwMode="auto">
                    <a:xfrm>
                      <a:off x="0" y="0"/>
                      <a:ext cx="3330930" cy="4291045"/>
                    </a:xfrm>
                    <a:prstGeom prst="rect">
                      <a:avLst/>
                    </a:prstGeom>
                    <a:ln>
                      <a:noFill/>
                    </a:ln>
                    <a:extLst>
                      <a:ext uri="{53640926-AAD7-44D8-BBD7-CCE9431645EC}">
                        <a14:shadowObscured xmlns:a14="http://schemas.microsoft.com/office/drawing/2010/main"/>
                      </a:ext>
                    </a:extLst>
                  </pic:spPr>
                </pic:pic>
              </a:graphicData>
            </a:graphic>
          </wp:inline>
        </w:drawing>
      </w:r>
    </w:p>
    <w:p w14:paraId="00517635" w14:textId="45382DBF" w:rsidR="001840E0" w:rsidRDefault="001840E0" w:rsidP="001840E0">
      <w:pPr>
        <w:pStyle w:val="NoSpacing"/>
        <w:spacing w:line="360" w:lineRule="auto"/>
        <w:jc w:val="both"/>
        <w:rPr>
          <w:rFonts w:ascii="Times New Roman" w:hAnsi="Times New Roman" w:cs="Times New Roman"/>
          <w:sz w:val="24"/>
        </w:rPr>
      </w:pPr>
    </w:p>
    <w:p w14:paraId="4AB834A0" w14:textId="77777777" w:rsidR="005B00B0" w:rsidRDefault="005B00B0" w:rsidP="001840E0">
      <w:pPr>
        <w:pStyle w:val="NoSpacing"/>
        <w:spacing w:line="360" w:lineRule="auto"/>
        <w:jc w:val="both"/>
        <w:rPr>
          <w:rFonts w:ascii="Times New Roman" w:hAnsi="Times New Roman" w:cs="Times New Roman"/>
          <w:sz w:val="24"/>
        </w:rPr>
      </w:pPr>
    </w:p>
    <w:p w14:paraId="79CE8E40" w14:textId="6370399B" w:rsidR="00EE2A06" w:rsidRDefault="005B00B0" w:rsidP="005B00B0">
      <w:pPr>
        <w:pStyle w:val="Heading4"/>
        <w:rPr>
          <w:rFonts w:cs="Times New Roman"/>
        </w:rPr>
      </w:pPr>
      <w:bookmarkStart w:id="481" w:name="_Toc195951413"/>
      <w:r>
        <w:rPr>
          <w:rFonts w:cs="Times New Roman"/>
        </w:rPr>
        <w:lastRenderedPageBreak/>
        <w:t xml:space="preserve">Lampiran 5. Hasil wawacara </w:t>
      </w:r>
      <w:r w:rsidRPr="009075BB">
        <w:rPr>
          <w:rFonts w:cs="Times New Roman"/>
        </w:rPr>
        <w:t>dengan pelatih MB Oasis Mansa</w:t>
      </w:r>
      <w:bookmarkEnd w:id="481"/>
    </w:p>
    <w:p w14:paraId="50306DAD" w14:textId="635ECA0C" w:rsidR="001840E0" w:rsidRPr="001840E0" w:rsidRDefault="00EE2A06" w:rsidP="00EE2A06">
      <w:pPr>
        <w:pStyle w:val="NoSpacing"/>
        <w:ind w:hanging="1134"/>
      </w:pPr>
      <w:r w:rsidRPr="009075BB">
        <w:rPr>
          <w:rFonts w:cs="Times New Roman"/>
          <w:noProof/>
        </w:rPr>
        <w:drawing>
          <wp:anchor distT="0" distB="0" distL="114300" distR="114300" simplePos="0" relativeHeight="251675648" behindDoc="0" locked="0" layoutInCell="1" allowOverlap="1" wp14:anchorId="6B40368A" wp14:editId="1BBD9C5F">
            <wp:simplePos x="0" y="0"/>
            <wp:positionH relativeFrom="column">
              <wp:posOffset>2710180</wp:posOffset>
            </wp:positionH>
            <wp:positionV relativeFrom="paragraph">
              <wp:posOffset>785495</wp:posOffset>
            </wp:positionV>
            <wp:extent cx="3326992" cy="4206240"/>
            <wp:effectExtent l="0" t="0" r="6985" b="3810"/>
            <wp:wrapNone/>
            <wp:docPr id="1797034023" name="Picture 1797034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wawancara_pelatih_2.jpeg"/>
                    <pic:cNvPicPr/>
                  </pic:nvPicPr>
                  <pic:blipFill rotWithShape="1">
                    <a:blip r:embed="rId171" cstate="email">
                      <a:extLst>
                        <a:ext uri="{28A0092B-C50C-407E-A947-70E740481C1C}">
                          <a14:useLocalDpi xmlns:a14="http://schemas.microsoft.com/office/drawing/2010/main"/>
                        </a:ext>
                      </a:extLst>
                    </a:blip>
                    <a:srcRect/>
                    <a:stretch/>
                  </pic:blipFill>
                  <pic:spPr bwMode="auto">
                    <a:xfrm>
                      <a:off x="0" y="0"/>
                      <a:ext cx="3326992" cy="4206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noProof/>
        </w:rPr>
        <w:drawing>
          <wp:inline distT="0" distB="0" distL="0" distR="0" wp14:anchorId="2366E099" wp14:editId="696B551B">
            <wp:extent cx="3403995" cy="4351020"/>
            <wp:effectExtent l="0" t="0" r="6350" b="0"/>
            <wp:docPr id="1797034022" name="Picture 1797034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wawancara_pelatih_1.jpeg"/>
                    <pic:cNvPicPr/>
                  </pic:nvPicPr>
                  <pic:blipFill rotWithShape="1">
                    <a:blip r:embed="rId172" cstate="email">
                      <a:extLst>
                        <a:ext uri="{28A0092B-C50C-407E-A947-70E740481C1C}">
                          <a14:useLocalDpi xmlns:a14="http://schemas.microsoft.com/office/drawing/2010/main"/>
                        </a:ext>
                      </a:extLst>
                    </a:blip>
                    <a:srcRect/>
                    <a:stretch/>
                  </pic:blipFill>
                  <pic:spPr bwMode="auto">
                    <a:xfrm>
                      <a:off x="0" y="0"/>
                      <a:ext cx="3411561" cy="4360691"/>
                    </a:xfrm>
                    <a:prstGeom prst="rect">
                      <a:avLst/>
                    </a:prstGeom>
                    <a:ln>
                      <a:noFill/>
                    </a:ln>
                    <a:extLst>
                      <a:ext uri="{53640926-AAD7-44D8-BBD7-CCE9431645EC}">
                        <a14:shadowObscured xmlns:a14="http://schemas.microsoft.com/office/drawing/2010/main"/>
                      </a:ext>
                    </a:extLst>
                  </pic:spPr>
                </pic:pic>
              </a:graphicData>
            </a:graphic>
          </wp:inline>
        </w:drawing>
      </w:r>
    </w:p>
    <w:p w14:paraId="6CEC55F2" w14:textId="77777777" w:rsidR="001840E0" w:rsidRDefault="001840E0" w:rsidP="001840E0">
      <w:pPr>
        <w:pStyle w:val="NoSpacing"/>
        <w:spacing w:line="360" w:lineRule="auto"/>
        <w:jc w:val="both"/>
        <w:rPr>
          <w:rFonts w:ascii="Times New Roman" w:hAnsi="Times New Roman" w:cs="Times New Roman"/>
          <w:sz w:val="24"/>
        </w:rPr>
      </w:pPr>
    </w:p>
    <w:p w14:paraId="65CC6E49" w14:textId="77777777" w:rsidR="000A334A" w:rsidRDefault="000A334A" w:rsidP="001840E0">
      <w:pPr>
        <w:pStyle w:val="NoSpacing"/>
        <w:spacing w:line="360" w:lineRule="auto"/>
        <w:jc w:val="both"/>
        <w:rPr>
          <w:rFonts w:ascii="Times New Roman" w:hAnsi="Times New Roman" w:cs="Times New Roman"/>
          <w:sz w:val="24"/>
        </w:rPr>
      </w:pPr>
    </w:p>
    <w:p w14:paraId="6EAFC347" w14:textId="77777777" w:rsidR="000A334A" w:rsidRDefault="000A334A" w:rsidP="001840E0">
      <w:pPr>
        <w:pStyle w:val="NoSpacing"/>
        <w:spacing w:line="360" w:lineRule="auto"/>
        <w:jc w:val="both"/>
        <w:rPr>
          <w:rFonts w:ascii="Times New Roman" w:hAnsi="Times New Roman" w:cs="Times New Roman"/>
          <w:sz w:val="24"/>
        </w:rPr>
      </w:pPr>
    </w:p>
    <w:p w14:paraId="7EDB3E0B" w14:textId="54B3C65A" w:rsidR="00EE2A06" w:rsidRPr="001840E0" w:rsidRDefault="000A334A" w:rsidP="000A334A">
      <w:pPr>
        <w:pStyle w:val="Heading4"/>
        <w:rPr>
          <w:rFonts w:cs="Times New Roman"/>
        </w:rPr>
      </w:pPr>
      <w:bookmarkStart w:id="482" w:name="_Toc195951414"/>
      <w:r>
        <w:rPr>
          <w:rFonts w:cs="Times New Roman"/>
        </w:rPr>
        <w:lastRenderedPageBreak/>
        <w:t xml:space="preserve">Lampiran 6. </w:t>
      </w:r>
      <w:r w:rsidR="00D17771">
        <w:rPr>
          <w:rFonts w:cs="Times New Roman"/>
        </w:rPr>
        <w:t>Hasil pengujian blackbox t</w:t>
      </w:r>
      <w:r>
        <w:rPr>
          <w:rFonts w:cs="Times New Roman"/>
        </w:rPr>
        <w:t>esting (Pembina)</w:t>
      </w:r>
      <w:bookmarkEnd w:id="482"/>
    </w:p>
    <w:p w14:paraId="41AA13CF" w14:textId="4468CEE2"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6672" behindDoc="0" locked="0" layoutInCell="1" allowOverlap="1" wp14:anchorId="16382D0B" wp14:editId="349332A0">
            <wp:simplePos x="0" y="0"/>
            <wp:positionH relativeFrom="page">
              <wp:posOffset>4020367</wp:posOffset>
            </wp:positionH>
            <wp:positionV relativeFrom="paragraph">
              <wp:posOffset>5064</wp:posOffset>
            </wp:positionV>
            <wp:extent cx="3401328" cy="3957277"/>
            <wp:effectExtent l="0" t="0" r="8890" b="5715"/>
            <wp:wrapNone/>
            <wp:docPr id="1797034043" name="Picture 1797034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3" name="bb1-2.jpg"/>
                    <pic:cNvPicPr/>
                  </pic:nvPicPr>
                  <pic:blipFill rotWithShape="1">
                    <a:blip r:embed="rId173" cstate="email">
                      <a:extLst>
                        <a:ext uri="{28A0092B-C50C-407E-A947-70E740481C1C}">
                          <a14:useLocalDpi xmlns:a14="http://schemas.microsoft.com/office/drawing/2010/main"/>
                        </a:ext>
                      </a:extLst>
                    </a:blip>
                    <a:srcRect/>
                    <a:stretch/>
                  </pic:blipFill>
                  <pic:spPr bwMode="auto">
                    <a:xfrm>
                      <a:off x="0" y="0"/>
                      <a:ext cx="3401328" cy="3957277"/>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0320AEB5" wp14:editId="7445887C">
            <wp:extent cx="3401060" cy="3656851"/>
            <wp:effectExtent l="0" t="0" r="8890" b="1270"/>
            <wp:docPr id="1797034042" name="Picture 1797034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2" name="bb1-1.jpg"/>
                    <pic:cNvPicPr/>
                  </pic:nvPicPr>
                  <pic:blipFill rotWithShape="1">
                    <a:blip r:embed="rId174" cstate="email">
                      <a:extLst>
                        <a:ext uri="{28A0092B-C50C-407E-A947-70E740481C1C}">
                          <a14:useLocalDpi xmlns:a14="http://schemas.microsoft.com/office/drawing/2010/main"/>
                        </a:ext>
                      </a:extLst>
                    </a:blip>
                    <a:srcRect/>
                    <a:stretch/>
                  </pic:blipFill>
                  <pic:spPr bwMode="auto">
                    <a:xfrm>
                      <a:off x="0" y="0"/>
                      <a:ext cx="3402000" cy="3657862"/>
                    </a:xfrm>
                    <a:prstGeom prst="rect">
                      <a:avLst/>
                    </a:prstGeom>
                    <a:ln>
                      <a:noFill/>
                    </a:ln>
                    <a:extLst>
                      <a:ext uri="{53640926-AAD7-44D8-BBD7-CCE9431645EC}">
                        <a14:shadowObscured xmlns:a14="http://schemas.microsoft.com/office/drawing/2010/main"/>
                      </a:ext>
                    </a:extLst>
                  </pic:spPr>
                </pic:pic>
              </a:graphicData>
            </a:graphic>
          </wp:inline>
        </w:drawing>
      </w:r>
    </w:p>
    <w:p w14:paraId="34C6BF72" w14:textId="07B8C706" w:rsidR="001840E0" w:rsidRPr="001840E0" w:rsidRDefault="001840E0" w:rsidP="001840E0">
      <w:pPr>
        <w:pStyle w:val="NoSpacing"/>
        <w:spacing w:line="360" w:lineRule="auto"/>
        <w:jc w:val="both"/>
        <w:rPr>
          <w:rFonts w:ascii="Times New Roman" w:hAnsi="Times New Roman" w:cs="Times New Roman"/>
          <w:sz w:val="24"/>
        </w:rPr>
      </w:pPr>
    </w:p>
    <w:p w14:paraId="47AB4AAF" w14:textId="03D59A75"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7696" behindDoc="0" locked="0" layoutInCell="1" allowOverlap="1" wp14:anchorId="229FC601" wp14:editId="0708B011">
            <wp:simplePos x="0" y="0"/>
            <wp:positionH relativeFrom="column">
              <wp:posOffset>2720148</wp:posOffset>
            </wp:positionH>
            <wp:positionV relativeFrom="paragraph">
              <wp:posOffset>8997</wp:posOffset>
            </wp:positionV>
            <wp:extent cx="3400646" cy="3711388"/>
            <wp:effectExtent l="0" t="0" r="0" b="3810"/>
            <wp:wrapNone/>
            <wp:docPr id="1797034045" name="Picture 1797034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5" name="bb1-4.jpg"/>
                    <pic:cNvPicPr/>
                  </pic:nvPicPr>
                  <pic:blipFill rotWithShape="1">
                    <a:blip r:embed="rId175" cstate="email">
                      <a:extLst>
                        <a:ext uri="{28A0092B-C50C-407E-A947-70E740481C1C}">
                          <a14:useLocalDpi xmlns:a14="http://schemas.microsoft.com/office/drawing/2010/main"/>
                        </a:ext>
                      </a:extLst>
                    </a:blip>
                    <a:srcRect/>
                    <a:stretch/>
                  </pic:blipFill>
                  <pic:spPr bwMode="auto">
                    <a:xfrm>
                      <a:off x="0" y="0"/>
                      <a:ext cx="3400646" cy="3711388"/>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1715770E" wp14:editId="48DF1F95">
            <wp:extent cx="3401507" cy="3964711"/>
            <wp:effectExtent l="0" t="0" r="8890" b="0"/>
            <wp:docPr id="1797034044" name="Picture 1797034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4" name="bb1-3.jpg"/>
                    <pic:cNvPicPr/>
                  </pic:nvPicPr>
                  <pic:blipFill rotWithShape="1">
                    <a:blip r:embed="rId176" cstate="email">
                      <a:extLst>
                        <a:ext uri="{28A0092B-C50C-407E-A947-70E740481C1C}">
                          <a14:useLocalDpi xmlns:a14="http://schemas.microsoft.com/office/drawing/2010/main"/>
                        </a:ext>
                      </a:extLst>
                    </a:blip>
                    <a:srcRect/>
                    <a:stretch/>
                  </pic:blipFill>
                  <pic:spPr bwMode="auto">
                    <a:xfrm>
                      <a:off x="0" y="0"/>
                      <a:ext cx="3402000" cy="3965286"/>
                    </a:xfrm>
                    <a:prstGeom prst="rect">
                      <a:avLst/>
                    </a:prstGeom>
                    <a:ln>
                      <a:noFill/>
                    </a:ln>
                    <a:extLst>
                      <a:ext uri="{53640926-AAD7-44D8-BBD7-CCE9431645EC}">
                        <a14:shadowObscured xmlns:a14="http://schemas.microsoft.com/office/drawing/2010/main"/>
                      </a:ext>
                    </a:extLst>
                  </pic:spPr>
                </pic:pic>
              </a:graphicData>
            </a:graphic>
          </wp:inline>
        </w:drawing>
      </w:r>
    </w:p>
    <w:p w14:paraId="115D065A" w14:textId="13555A9D"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78720" behindDoc="0" locked="0" layoutInCell="1" allowOverlap="1" wp14:anchorId="1C10E11F" wp14:editId="3001E7C3">
            <wp:simplePos x="0" y="0"/>
            <wp:positionH relativeFrom="column">
              <wp:posOffset>2689412</wp:posOffset>
            </wp:positionH>
            <wp:positionV relativeFrom="paragraph">
              <wp:posOffset>8175</wp:posOffset>
            </wp:positionV>
            <wp:extent cx="3401574" cy="3803596"/>
            <wp:effectExtent l="0" t="0" r="8890" b="6985"/>
            <wp:wrapNone/>
            <wp:docPr id="1797034047" name="Picture 1797034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7" name="bb1-6.jpg"/>
                    <pic:cNvPicPr/>
                  </pic:nvPicPr>
                  <pic:blipFill rotWithShape="1">
                    <a:blip r:embed="rId177" cstate="email">
                      <a:extLst>
                        <a:ext uri="{28A0092B-C50C-407E-A947-70E740481C1C}">
                          <a14:useLocalDpi xmlns:a14="http://schemas.microsoft.com/office/drawing/2010/main"/>
                        </a:ext>
                      </a:extLst>
                    </a:blip>
                    <a:srcRect/>
                    <a:stretch/>
                  </pic:blipFill>
                  <pic:spPr bwMode="auto">
                    <a:xfrm>
                      <a:off x="0" y="0"/>
                      <a:ext cx="3401574" cy="3803596"/>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4B4305A5" wp14:editId="52D80EB7">
            <wp:extent cx="3401438" cy="3811280"/>
            <wp:effectExtent l="0" t="0" r="8890" b="0"/>
            <wp:docPr id="1797034046" name="Picture 1797034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6" name="bb1-5.jpg"/>
                    <pic:cNvPicPr/>
                  </pic:nvPicPr>
                  <pic:blipFill rotWithShape="1">
                    <a:blip r:embed="rId178" cstate="email">
                      <a:extLst>
                        <a:ext uri="{28A0092B-C50C-407E-A947-70E740481C1C}">
                          <a14:useLocalDpi xmlns:a14="http://schemas.microsoft.com/office/drawing/2010/main"/>
                        </a:ext>
                      </a:extLst>
                    </a:blip>
                    <a:srcRect/>
                    <a:stretch/>
                  </pic:blipFill>
                  <pic:spPr bwMode="auto">
                    <a:xfrm>
                      <a:off x="0" y="0"/>
                      <a:ext cx="3402000" cy="3811910"/>
                    </a:xfrm>
                    <a:prstGeom prst="rect">
                      <a:avLst/>
                    </a:prstGeom>
                    <a:ln>
                      <a:noFill/>
                    </a:ln>
                    <a:extLst>
                      <a:ext uri="{53640926-AAD7-44D8-BBD7-CCE9431645EC}">
                        <a14:shadowObscured xmlns:a14="http://schemas.microsoft.com/office/drawing/2010/main"/>
                      </a:ext>
                    </a:extLst>
                  </pic:spPr>
                </pic:pic>
              </a:graphicData>
            </a:graphic>
          </wp:inline>
        </w:drawing>
      </w:r>
    </w:p>
    <w:p w14:paraId="38C957F4" w14:textId="46594280" w:rsidR="001840E0" w:rsidRPr="001840E0" w:rsidRDefault="001840E0" w:rsidP="001840E0">
      <w:pPr>
        <w:pStyle w:val="NoSpacing"/>
        <w:spacing w:line="360" w:lineRule="auto"/>
        <w:jc w:val="both"/>
        <w:rPr>
          <w:rFonts w:ascii="Times New Roman" w:hAnsi="Times New Roman" w:cs="Times New Roman"/>
          <w:sz w:val="24"/>
        </w:rPr>
      </w:pPr>
    </w:p>
    <w:p w14:paraId="1F3FFA65" w14:textId="6958FF0A"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9744" behindDoc="0" locked="0" layoutInCell="1" allowOverlap="1" wp14:anchorId="4B2D4743" wp14:editId="533FF3C0">
            <wp:simplePos x="0" y="0"/>
            <wp:positionH relativeFrom="column">
              <wp:posOffset>2666360</wp:posOffset>
            </wp:positionH>
            <wp:positionV relativeFrom="paragraph">
              <wp:posOffset>10640</wp:posOffset>
            </wp:positionV>
            <wp:extent cx="3401654" cy="3742124"/>
            <wp:effectExtent l="0" t="0" r="8890" b="0"/>
            <wp:wrapNone/>
            <wp:docPr id="1002616001" name="Picture 1002616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1" name="bb1-8.jpg"/>
                    <pic:cNvPicPr/>
                  </pic:nvPicPr>
                  <pic:blipFill rotWithShape="1">
                    <a:blip r:embed="rId179" cstate="email">
                      <a:extLst>
                        <a:ext uri="{28A0092B-C50C-407E-A947-70E740481C1C}">
                          <a14:useLocalDpi xmlns:a14="http://schemas.microsoft.com/office/drawing/2010/main"/>
                        </a:ext>
                      </a:extLst>
                    </a:blip>
                    <a:srcRect/>
                    <a:stretch/>
                  </pic:blipFill>
                  <pic:spPr bwMode="auto">
                    <a:xfrm>
                      <a:off x="0" y="0"/>
                      <a:ext cx="3401654" cy="3742124"/>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2DC2C8E4" wp14:editId="5926777A">
            <wp:extent cx="3401408" cy="3665284"/>
            <wp:effectExtent l="0" t="0" r="8890" b="0"/>
            <wp:docPr id="1002616000" name="Picture 100261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0" name="bb1-7.jpg"/>
                    <pic:cNvPicPr/>
                  </pic:nvPicPr>
                  <pic:blipFill rotWithShape="1">
                    <a:blip r:embed="rId180" cstate="email">
                      <a:extLst>
                        <a:ext uri="{28A0092B-C50C-407E-A947-70E740481C1C}">
                          <a14:useLocalDpi xmlns:a14="http://schemas.microsoft.com/office/drawing/2010/main"/>
                        </a:ext>
                      </a:extLst>
                    </a:blip>
                    <a:srcRect/>
                    <a:stretch/>
                  </pic:blipFill>
                  <pic:spPr bwMode="auto">
                    <a:xfrm>
                      <a:off x="0" y="0"/>
                      <a:ext cx="3402000" cy="3665921"/>
                    </a:xfrm>
                    <a:prstGeom prst="rect">
                      <a:avLst/>
                    </a:prstGeom>
                    <a:ln>
                      <a:noFill/>
                    </a:ln>
                    <a:extLst>
                      <a:ext uri="{53640926-AAD7-44D8-BBD7-CCE9431645EC}">
                        <a14:shadowObscured xmlns:a14="http://schemas.microsoft.com/office/drawing/2010/main"/>
                      </a:ext>
                    </a:extLst>
                  </pic:spPr>
                </pic:pic>
              </a:graphicData>
            </a:graphic>
          </wp:inline>
        </w:drawing>
      </w:r>
    </w:p>
    <w:p w14:paraId="7475A47E" w14:textId="7EA30AF2" w:rsidR="001840E0" w:rsidRPr="001840E0" w:rsidRDefault="001840E0" w:rsidP="001840E0">
      <w:pPr>
        <w:pStyle w:val="NoSpacing"/>
        <w:spacing w:line="360" w:lineRule="auto"/>
        <w:jc w:val="both"/>
        <w:rPr>
          <w:rFonts w:ascii="Times New Roman" w:hAnsi="Times New Roman" w:cs="Times New Roman"/>
          <w:sz w:val="24"/>
        </w:rPr>
      </w:pPr>
    </w:p>
    <w:p w14:paraId="603471A1" w14:textId="5AB08ED2" w:rsidR="008755A0" w:rsidRDefault="008755A0" w:rsidP="008755A0">
      <w:pPr>
        <w:pStyle w:val="NoSpacing"/>
        <w:spacing w:line="360" w:lineRule="auto"/>
        <w:ind w:hanging="1134"/>
        <w:jc w:val="both"/>
        <w:rPr>
          <w:rFonts w:ascii="Times New Roman" w:hAnsi="Times New Roman" w:cs="Times New Roman"/>
          <w:sz w:val="28"/>
        </w:rPr>
      </w:pPr>
      <w:r>
        <w:rPr>
          <w:rFonts w:ascii="Times New Roman" w:hAnsi="Times New Roman" w:cs="Times New Roman"/>
          <w:noProof/>
          <w:sz w:val="28"/>
        </w:rPr>
        <w:lastRenderedPageBreak/>
        <w:drawing>
          <wp:inline distT="0" distB="0" distL="0" distR="0" wp14:anchorId="29FA3D16" wp14:editId="11EEDC12">
            <wp:extent cx="3401060" cy="3772860"/>
            <wp:effectExtent l="0" t="0" r="8890" b="0"/>
            <wp:docPr id="1002616002" name="Picture 1002616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2" name="bb1-9.jpg"/>
                    <pic:cNvPicPr/>
                  </pic:nvPicPr>
                  <pic:blipFill rotWithShape="1">
                    <a:blip r:embed="rId181" cstate="email">
                      <a:extLst>
                        <a:ext uri="{28A0092B-C50C-407E-A947-70E740481C1C}">
                          <a14:useLocalDpi xmlns:a14="http://schemas.microsoft.com/office/drawing/2010/main"/>
                        </a:ext>
                      </a:extLst>
                    </a:blip>
                    <a:srcRect/>
                    <a:stretch/>
                  </pic:blipFill>
                  <pic:spPr bwMode="auto">
                    <a:xfrm>
                      <a:off x="0" y="0"/>
                      <a:ext cx="3401573" cy="3773429"/>
                    </a:xfrm>
                    <a:prstGeom prst="rect">
                      <a:avLst/>
                    </a:prstGeom>
                    <a:ln>
                      <a:noFill/>
                    </a:ln>
                    <a:extLst>
                      <a:ext uri="{53640926-AAD7-44D8-BBD7-CCE9431645EC}">
                        <a14:shadowObscured xmlns:a14="http://schemas.microsoft.com/office/drawing/2010/main"/>
                      </a:ext>
                    </a:extLst>
                  </pic:spPr>
                </pic:pic>
              </a:graphicData>
            </a:graphic>
          </wp:inline>
        </w:drawing>
      </w:r>
    </w:p>
    <w:p w14:paraId="1A35B9B1" w14:textId="44F14E53" w:rsidR="008755A0" w:rsidRDefault="008755A0" w:rsidP="008755A0"/>
    <w:p w14:paraId="4B81CC2C" w14:textId="2813811B" w:rsidR="008755A0" w:rsidRDefault="008755A0" w:rsidP="008755A0">
      <w:pPr>
        <w:pStyle w:val="Heading4"/>
      </w:pPr>
      <w:bookmarkStart w:id="483" w:name="_Toc195951415"/>
      <w:r>
        <w:t xml:space="preserve">Lampiran 7. Hasil </w:t>
      </w:r>
      <w:r w:rsidR="00D17771">
        <w:t>p</w:t>
      </w:r>
      <w:r>
        <w:t xml:space="preserve">engujian </w:t>
      </w:r>
      <w:r w:rsidR="00D17771">
        <w:t>b</w:t>
      </w:r>
      <w:r>
        <w:t xml:space="preserve">lackbox </w:t>
      </w:r>
      <w:r w:rsidR="00D17771">
        <w:t>t</w:t>
      </w:r>
      <w:r>
        <w:t>esting (Pelatih)</w:t>
      </w:r>
      <w:bookmarkEnd w:id="483"/>
    </w:p>
    <w:p w14:paraId="5842E68D" w14:textId="3233FA77" w:rsidR="008755A0" w:rsidRDefault="008755A0" w:rsidP="008755A0"/>
    <w:p w14:paraId="4EFD79F4" w14:textId="6237E240" w:rsidR="004205AF" w:rsidRDefault="008755A0" w:rsidP="008755A0">
      <w:pPr>
        <w:ind w:hanging="1134"/>
      </w:pPr>
      <w:r>
        <w:rPr>
          <w:noProof/>
        </w:rPr>
        <w:drawing>
          <wp:anchor distT="0" distB="0" distL="114300" distR="114300" simplePos="0" relativeHeight="251680768" behindDoc="0" locked="0" layoutInCell="1" allowOverlap="1" wp14:anchorId="5BA3644E" wp14:editId="188D8B1B">
            <wp:simplePos x="0" y="0"/>
            <wp:positionH relativeFrom="column">
              <wp:posOffset>2528352</wp:posOffset>
            </wp:positionH>
            <wp:positionV relativeFrom="paragraph">
              <wp:posOffset>8836</wp:posOffset>
            </wp:positionV>
            <wp:extent cx="3401060" cy="3957277"/>
            <wp:effectExtent l="0" t="0" r="8890" b="5715"/>
            <wp:wrapNone/>
            <wp:docPr id="1002616004" name="Picture 1002616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4" name="bb2-2.jpg"/>
                    <pic:cNvPicPr/>
                  </pic:nvPicPr>
                  <pic:blipFill rotWithShape="1">
                    <a:blip r:embed="rId182" cstate="email">
                      <a:extLst>
                        <a:ext uri="{28A0092B-C50C-407E-A947-70E740481C1C}">
                          <a14:useLocalDpi xmlns:a14="http://schemas.microsoft.com/office/drawing/2010/main"/>
                        </a:ext>
                      </a:extLst>
                    </a:blip>
                    <a:srcRect/>
                    <a:stretch/>
                  </pic:blipFill>
                  <pic:spPr bwMode="auto">
                    <a:xfrm>
                      <a:off x="0" y="0"/>
                      <a:ext cx="3401060" cy="3957277"/>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1AD445B" wp14:editId="734CFD5A">
            <wp:extent cx="3401383" cy="3665284"/>
            <wp:effectExtent l="0" t="0" r="8890" b="0"/>
            <wp:docPr id="1002616003" name="Picture 1002616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3" name="bb2-1.jpg"/>
                    <pic:cNvPicPr/>
                  </pic:nvPicPr>
                  <pic:blipFill rotWithShape="1">
                    <a:blip r:embed="rId183" cstate="email">
                      <a:extLst>
                        <a:ext uri="{28A0092B-C50C-407E-A947-70E740481C1C}">
                          <a14:useLocalDpi xmlns:a14="http://schemas.microsoft.com/office/drawing/2010/main"/>
                        </a:ext>
                      </a:extLst>
                    </a:blip>
                    <a:srcRect/>
                    <a:stretch/>
                  </pic:blipFill>
                  <pic:spPr bwMode="auto">
                    <a:xfrm>
                      <a:off x="0" y="0"/>
                      <a:ext cx="3402000" cy="3665949"/>
                    </a:xfrm>
                    <a:prstGeom prst="rect">
                      <a:avLst/>
                    </a:prstGeom>
                    <a:ln>
                      <a:noFill/>
                    </a:ln>
                    <a:extLst>
                      <a:ext uri="{53640926-AAD7-44D8-BBD7-CCE9431645EC}">
                        <a14:shadowObscured xmlns:a14="http://schemas.microsoft.com/office/drawing/2010/main"/>
                      </a:ext>
                    </a:extLst>
                  </pic:spPr>
                </pic:pic>
              </a:graphicData>
            </a:graphic>
          </wp:inline>
        </w:drawing>
      </w:r>
    </w:p>
    <w:p w14:paraId="7AC67E7D" w14:textId="6CC1788B" w:rsidR="008755A0" w:rsidRDefault="008755A0" w:rsidP="008755A0">
      <w:pPr>
        <w:ind w:hanging="1134"/>
      </w:pPr>
      <w:r>
        <w:rPr>
          <w:noProof/>
        </w:rPr>
        <w:lastRenderedPageBreak/>
        <w:drawing>
          <wp:anchor distT="0" distB="0" distL="114300" distR="114300" simplePos="0" relativeHeight="251681792" behindDoc="0" locked="0" layoutInCell="1" allowOverlap="1" wp14:anchorId="6785059D" wp14:editId="3AB14012">
            <wp:simplePos x="0" y="0"/>
            <wp:positionH relativeFrom="column">
              <wp:posOffset>2678403</wp:posOffset>
            </wp:positionH>
            <wp:positionV relativeFrom="paragraph">
              <wp:posOffset>7012</wp:posOffset>
            </wp:positionV>
            <wp:extent cx="3401060" cy="3895725"/>
            <wp:effectExtent l="0" t="0" r="8890" b="9525"/>
            <wp:wrapNone/>
            <wp:docPr id="1002616006" name="Picture 1002616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6" name="bb2-4.jpg"/>
                    <pic:cNvPicPr/>
                  </pic:nvPicPr>
                  <pic:blipFill rotWithShape="1">
                    <a:blip r:embed="rId184" cstate="email">
                      <a:extLst>
                        <a:ext uri="{28A0092B-C50C-407E-A947-70E740481C1C}">
                          <a14:useLocalDpi xmlns:a14="http://schemas.microsoft.com/office/drawing/2010/main"/>
                        </a:ext>
                      </a:extLst>
                    </a:blip>
                    <a:srcRect/>
                    <a:stretch/>
                  </pic:blipFill>
                  <pic:spPr bwMode="auto">
                    <a:xfrm>
                      <a:off x="0" y="0"/>
                      <a:ext cx="3401060" cy="389572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3D3E90F4" wp14:editId="467F73F2">
            <wp:extent cx="3401576" cy="4080221"/>
            <wp:effectExtent l="0" t="0" r="8890" b="0"/>
            <wp:docPr id="1002616005" name="Picture 1002616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5" name="bb2-3.jpg"/>
                    <pic:cNvPicPr/>
                  </pic:nvPicPr>
                  <pic:blipFill rotWithShape="1">
                    <a:blip r:embed="rId185" cstate="email">
                      <a:extLst>
                        <a:ext uri="{28A0092B-C50C-407E-A947-70E740481C1C}">
                          <a14:useLocalDpi xmlns:a14="http://schemas.microsoft.com/office/drawing/2010/main"/>
                        </a:ext>
                      </a:extLst>
                    </a:blip>
                    <a:srcRect/>
                    <a:stretch/>
                  </pic:blipFill>
                  <pic:spPr bwMode="auto">
                    <a:xfrm>
                      <a:off x="0" y="0"/>
                      <a:ext cx="3402000" cy="4080729"/>
                    </a:xfrm>
                    <a:prstGeom prst="rect">
                      <a:avLst/>
                    </a:prstGeom>
                    <a:ln>
                      <a:noFill/>
                    </a:ln>
                    <a:extLst>
                      <a:ext uri="{53640926-AAD7-44D8-BBD7-CCE9431645EC}">
                        <a14:shadowObscured xmlns:a14="http://schemas.microsoft.com/office/drawing/2010/main"/>
                      </a:ext>
                    </a:extLst>
                  </pic:spPr>
                </pic:pic>
              </a:graphicData>
            </a:graphic>
          </wp:inline>
        </w:drawing>
      </w:r>
    </w:p>
    <w:p w14:paraId="02D4EDFB" w14:textId="553A5A91" w:rsidR="008755A0" w:rsidRDefault="008755A0" w:rsidP="008755A0">
      <w:pPr>
        <w:tabs>
          <w:tab w:val="left" w:pos="2348"/>
        </w:tabs>
        <w:ind w:hanging="1134"/>
      </w:pPr>
      <w:r>
        <w:rPr>
          <w:noProof/>
        </w:rPr>
        <w:drawing>
          <wp:anchor distT="0" distB="0" distL="114300" distR="114300" simplePos="0" relativeHeight="251682816" behindDoc="0" locked="0" layoutInCell="1" allowOverlap="1" wp14:anchorId="532837E6" wp14:editId="7523851D">
            <wp:simplePos x="0" y="0"/>
            <wp:positionH relativeFrom="column">
              <wp:posOffset>2804976</wp:posOffset>
            </wp:positionH>
            <wp:positionV relativeFrom="paragraph">
              <wp:posOffset>16041</wp:posOffset>
            </wp:positionV>
            <wp:extent cx="3401346" cy="4080221"/>
            <wp:effectExtent l="0" t="0" r="8890" b="0"/>
            <wp:wrapNone/>
            <wp:docPr id="1002616009" name="Picture 1002616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9" name="bb2-6.jpg"/>
                    <pic:cNvPicPr/>
                  </pic:nvPicPr>
                  <pic:blipFill rotWithShape="1">
                    <a:blip r:embed="rId186" cstate="email">
                      <a:extLst>
                        <a:ext uri="{28A0092B-C50C-407E-A947-70E740481C1C}">
                          <a14:useLocalDpi xmlns:a14="http://schemas.microsoft.com/office/drawing/2010/main"/>
                        </a:ext>
                      </a:extLst>
                    </a:blip>
                    <a:srcRect/>
                    <a:stretch/>
                  </pic:blipFill>
                  <pic:spPr bwMode="auto">
                    <a:xfrm>
                      <a:off x="0" y="0"/>
                      <a:ext cx="3401346" cy="4080221"/>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4DA48A7B" wp14:editId="5ED4C95D">
            <wp:extent cx="3401060" cy="3964961"/>
            <wp:effectExtent l="0" t="0" r="8890" b="0"/>
            <wp:docPr id="1002616008" name="Picture 1002616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8" name="bb2-5.jpg"/>
                    <pic:cNvPicPr/>
                  </pic:nvPicPr>
                  <pic:blipFill rotWithShape="1">
                    <a:blip r:embed="rId187" cstate="email">
                      <a:extLst>
                        <a:ext uri="{28A0092B-C50C-407E-A947-70E740481C1C}">
                          <a14:useLocalDpi xmlns:a14="http://schemas.microsoft.com/office/drawing/2010/main"/>
                        </a:ext>
                      </a:extLst>
                    </a:blip>
                    <a:srcRect/>
                    <a:stretch/>
                  </pic:blipFill>
                  <pic:spPr bwMode="auto">
                    <a:xfrm>
                      <a:off x="0" y="0"/>
                      <a:ext cx="3402000" cy="3966057"/>
                    </a:xfrm>
                    <a:prstGeom prst="rect">
                      <a:avLst/>
                    </a:prstGeom>
                    <a:ln>
                      <a:noFill/>
                    </a:ln>
                    <a:extLst>
                      <a:ext uri="{53640926-AAD7-44D8-BBD7-CCE9431645EC}">
                        <a14:shadowObscured xmlns:a14="http://schemas.microsoft.com/office/drawing/2010/main"/>
                      </a:ext>
                    </a:extLst>
                  </pic:spPr>
                </pic:pic>
              </a:graphicData>
            </a:graphic>
          </wp:inline>
        </w:drawing>
      </w:r>
      <w:r>
        <w:tab/>
      </w:r>
    </w:p>
    <w:p w14:paraId="0B700575" w14:textId="64302B12" w:rsidR="008755A0" w:rsidRDefault="008755A0" w:rsidP="008755A0">
      <w:pPr>
        <w:tabs>
          <w:tab w:val="left" w:pos="2348"/>
        </w:tabs>
        <w:ind w:hanging="1134"/>
      </w:pPr>
      <w:r>
        <w:rPr>
          <w:noProof/>
        </w:rPr>
        <w:lastRenderedPageBreak/>
        <w:drawing>
          <wp:anchor distT="0" distB="0" distL="114300" distR="114300" simplePos="0" relativeHeight="251683840" behindDoc="0" locked="0" layoutInCell="1" allowOverlap="1" wp14:anchorId="5F5FC7C6" wp14:editId="73D6B971">
            <wp:simplePos x="0" y="0"/>
            <wp:positionH relativeFrom="column">
              <wp:posOffset>2581478</wp:posOffset>
            </wp:positionH>
            <wp:positionV relativeFrom="paragraph">
              <wp:posOffset>7348</wp:posOffset>
            </wp:positionV>
            <wp:extent cx="3401060" cy="3879850"/>
            <wp:effectExtent l="0" t="0" r="8890" b="6350"/>
            <wp:wrapNone/>
            <wp:docPr id="1002616011" name="Picture 1002616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1" name="bb2-8.jpg"/>
                    <pic:cNvPicPr/>
                  </pic:nvPicPr>
                  <pic:blipFill rotWithShape="1">
                    <a:blip r:embed="rId188" cstate="email">
                      <a:extLst>
                        <a:ext uri="{28A0092B-C50C-407E-A947-70E740481C1C}">
                          <a14:useLocalDpi xmlns:a14="http://schemas.microsoft.com/office/drawing/2010/main"/>
                        </a:ext>
                      </a:extLst>
                    </a:blip>
                    <a:srcRect/>
                    <a:stretch/>
                  </pic:blipFill>
                  <pic:spPr bwMode="auto">
                    <a:xfrm>
                      <a:off x="0" y="0"/>
                      <a:ext cx="3401060" cy="387985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61B90AE" wp14:editId="341B5801">
            <wp:extent cx="3401060" cy="3803596"/>
            <wp:effectExtent l="0" t="0" r="8890" b="6985"/>
            <wp:docPr id="1002616010" name="Picture 1002616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0" name="bb2-7.jpg"/>
                    <pic:cNvPicPr/>
                  </pic:nvPicPr>
                  <pic:blipFill rotWithShape="1">
                    <a:blip r:embed="rId189" cstate="email">
                      <a:extLst>
                        <a:ext uri="{28A0092B-C50C-407E-A947-70E740481C1C}">
                          <a14:useLocalDpi xmlns:a14="http://schemas.microsoft.com/office/drawing/2010/main"/>
                        </a:ext>
                      </a:extLst>
                    </a:blip>
                    <a:srcRect/>
                    <a:stretch/>
                  </pic:blipFill>
                  <pic:spPr bwMode="auto">
                    <a:xfrm>
                      <a:off x="0" y="0"/>
                      <a:ext cx="3402000" cy="3804647"/>
                    </a:xfrm>
                    <a:prstGeom prst="rect">
                      <a:avLst/>
                    </a:prstGeom>
                    <a:ln>
                      <a:noFill/>
                    </a:ln>
                    <a:extLst>
                      <a:ext uri="{53640926-AAD7-44D8-BBD7-CCE9431645EC}">
                        <a14:shadowObscured xmlns:a14="http://schemas.microsoft.com/office/drawing/2010/main"/>
                      </a:ext>
                    </a:extLst>
                  </pic:spPr>
                </pic:pic>
              </a:graphicData>
            </a:graphic>
          </wp:inline>
        </w:drawing>
      </w:r>
    </w:p>
    <w:p w14:paraId="29ABB1E2" w14:textId="7EAB21F6" w:rsidR="00062D32" w:rsidRDefault="008755A0" w:rsidP="008755A0">
      <w:pPr>
        <w:tabs>
          <w:tab w:val="left" w:pos="2348"/>
        </w:tabs>
        <w:ind w:hanging="1134"/>
      </w:pPr>
      <w:r>
        <w:rPr>
          <w:noProof/>
        </w:rPr>
        <w:drawing>
          <wp:inline distT="0" distB="0" distL="0" distR="0" wp14:anchorId="011AC4D9" wp14:editId="279282EC">
            <wp:extent cx="3401478" cy="3849701"/>
            <wp:effectExtent l="0" t="0" r="8890" b="0"/>
            <wp:docPr id="1002616012" name="Picture 1002616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2" name="bb2-9.jpg"/>
                    <pic:cNvPicPr/>
                  </pic:nvPicPr>
                  <pic:blipFill rotWithShape="1">
                    <a:blip r:embed="rId190" cstate="email">
                      <a:extLst>
                        <a:ext uri="{28A0092B-C50C-407E-A947-70E740481C1C}">
                          <a14:useLocalDpi xmlns:a14="http://schemas.microsoft.com/office/drawing/2010/main"/>
                        </a:ext>
                      </a:extLst>
                    </a:blip>
                    <a:srcRect/>
                    <a:stretch/>
                  </pic:blipFill>
                  <pic:spPr bwMode="auto">
                    <a:xfrm>
                      <a:off x="0" y="0"/>
                      <a:ext cx="3402000" cy="3850291"/>
                    </a:xfrm>
                    <a:prstGeom prst="rect">
                      <a:avLst/>
                    </a:prstGeom>
                    <a:ln>
                      <a:noFill/>
                    </a:ln>
                    <a:extLst>
                      <a:ext uri="{53640926-AAD7-44D8-BBD7-CCE9431645EC}">
                        <a14:shadowObscured xmlns:a14="http://schemas.microsoft.com/office/drawing/2010/main"/>
                      </a:ext>
                    </a:extLst>
                  </pic:spPr>
                </pic:pic>
              </a:graphicData>
            </a:graphic>
          </wp:inline>
        </w:drawing>
      </w:r>
    </w:p>
    <w:p w14:paraId="0642E091" w14:textId="77777777" w:rsidR="008755A0" w:rsidRDefault="008755A0" w:rsidP="00062D32">
      <w:pPr>
        <w:ind w:firstLine="720"/>
      </w:pPr>
    </w:p>
    <w:p w14:paraId="03A91BB2" w14:textId="0DCA269F" w:rsidR="00062D32" w:rsidRDefault="00062D32" w:rsidP="00062D32">
      <w:pPr>
        <w:pStyle w:val="Heading4"/>
      </w:pPr>
      <w:bookmarkStart w:id="484" w:name="_Toc195951416"/>
      <w:r>
        <w:lastRenderedPageBreak/>
        <w:t>Lampiran 8. Hasil</w:t>
      </w:r>
      <w:r w:rsidR="00D17771">
        <w:t xml:space="preserve"> responden</w:t>
      </w:r>
      <w:r>
        <w:t xml:space="preserve"> </w:t>
      </w:r>
      <w:r w:rsidR="00D17771">
        <w:t>p</w:t>
      </w:r>
      <w:r>
        <w:t xml:space="preserve">engujian </w:t>
      </w:r>
      <w:r w:rsidR="00D17771">
        <w:t>b</w:t>
      </w:r>
      <w:r>
        <w:t>eta</w:t>
      </w:r>
      <w:bookmarkEnd w:id="484"/>
    </w:p>
    <w:p w14:paraId="74CCC438" w14:textId="714959B6" w:rsidR="00941B07" w:rsidRDefault="00941B07" w:rsidP="00941B07">
      <w:pPr>
        <w:pStyle w:val="NoSpacing"/>
        <w:ind w:hanging="1134"/>
      </w:pPr>
      <w:r>
        <w:rPr>
          <w:noProof/>
        </w:rPr>
        <w:drawing>
          <wp:anchor distT="0" distB="0" distL="114300" distR="114300" simplePos="0" relativeHeight="251684864" behindDoc="0" locked="0" layoutInCell="1" allowOverlap="1" wp14:anchorId="0CC5BF05" wp14:editId="7261F66E">
            <wp:simplePos x="0" y="0"/>
            <wp:positionH relativeFrom="margin">
              <wp:posOffset>2780985</wp:posOffset>
            </wp:positionH>
            <wp:positionV relativeFrom="paragraph">
              <wp:posOffset>5449</wp:posOffset>
            </wp:positionV>
            <wp:extent cx="3401060" cy="3703320"/>
            <wp:effectExtent l="0" t="0" r="8890" b="0"/>
            <wp:wrapNone/>
            <wp:docPr id="1002616014" name="Picture 1002616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4" name="beta-2.jpg"/>
                    <pic:cNvPicPr/>
                  </pic:nvPicPr>
                  <pic:blipFill rotWithShape="1">
                    <a:blip r:embed="rId191" cstate="email">
                      <a:extLst>
                        <a:ext uri="{28A0092B-C50C-407E-A947-70E740481C1C}">
                          <a14:useLocalDpi xmlns:a14="http://schemas.microsoft.com/office/drawing/2010/main"/>
                        </a:ext>
                      </a:extLst>
                    </a:blip>
                    <a:srcRect/>
                    <a:stretch/>
                  </pic:blipFill>
                  <pic:spPr bwMode="auto">
                    <a:xfrm>
                      <a:off x="0" y="0"/>
                      <a:ext cx="3401060" cy="370332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C91DF6F" wp14:editId="3D5C84EA">
            <wp:extent cx="3401358" cy="3664863"/>
            <wp:effectExtent l="0" t="0" r="8890" b="0"/>
            <wp:docPr id="1002616013" name="Picture 1002616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3" name="beta-1.jpg"/>
                    <pic:cNvPicPr/>
                  </pic:nvPicPr>
                  <pic:blipFill rotWithShape="1">
                    <a:blip r:embed="rId192" cstate="email">
                      <a:extLst>
                        <a:ext uri="{28A0092B-C50C-407E-A947-70E740481C1C}">
                          <a14:useLocalDpi xmlns:a14="http://schemas.microsoft.com/office/drawing/2010/main"/>
                        </a:ext>
                      </a:extLst>
                    </a:blip>
                    <a:srcRect/>
                    <a:stretch/>
                  </pic:blipFill>
                  <pic:spPr bwMode="auto">
                    <a:xfrm>
                      <a:off x="0" y="0"/>
                      <a:ext cx="3402000" cy="3665555"/>
                    </a:xfrm>
                    <a:prstGeom prst="rect">
                      <a:avLst/>
                    </a:prstGeom>
                    <a:ln>
                      <a:noFill/>
                    </a:ln>
                    <a:extLst>
                      <a:ext uri="{53640926-AAD7-44D8-BBD7-CCE9431645EC}">
                        <a14:shadowObscured xmlns:a14="http://schemas.microsoft.com/office/drawing/2010/main"/>
                      </a:ext>
                    </a:extLst>
                  </pic:spPr>
                </pic:pic>
              </a:graphicData>
            </a:graphic>
          </wp:inline>
        </w:drawing>
      </w:r>
    </w:p>
    <w:p w14:paraId="0DE7CDD6" w14:textId="2603946E" w:rsidR="00941B07" w:rsidRDefault="00941B07" w:rsidP="00941B07">
      <w:pPr>
        <w:tabs>
          <w:tab w:val="left" w:pos="3267"/>
        </w:tabs>
        <w:ind w:hanging="1134"/>
      </w:pPr>
      <w:r>
        <w:rPr>
          <w:noProof/>
        </w:rPr>
        <w:drawing>
          <wp:anchor distT="0" distB="0" distL="114300" distR="114300" simplePos="0" relativeHeight="251685888" behindDoc="0" locked="0" layoutInCell="1" allowOverlap="1" wp14:anchorId="6E244218" wp14:editId="5E4987C1">
            <wp:simplePos x="0" y="0"/>
            <wp:positionH relativeFrom="column">
              <wp:posOffset>2734887</wp:posOffset>
            </wp:positionH>
            <wp:positionV relativeFrom="paragraph">
              <wp:posOffset>6115</wp:posOffset>
            </wp:positionV>
            <wp:extent cx="3401060" cy="3749675"/>
            <wp:effectExtent l="0" t="0" r="8890" b="3175"/>
            <wp:wrapNone/>
            <wp:docPr id="1002616016" name="Picture 100261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6" name="beta-4.jpg"/>
                    <pic:cNvPicPr/>
                  </pic:nvPicPr>
                  <pic:blipFill rotWithShape="1">
                    <a:blip r:embed="rId193" cstate="email">
                      <a:extLst>
                        <a:ext uri="{28A0092B-C50C-407E-A947-70E740481C1C}">
                          <a14:useLocalDpi xmlns:a14="http://schemas.microsoft.com/office/drawing/2010/main"/>
                        </a:ext>
                      </a:extLst>
                    </a:blip>
                    <a:srcRect/>
                    <a:stretch/>
                  </pic:blipFill>
                  <pic:spPr bwMode="auto">
                    <a:xfrm>
                      <a:off x="0" y="0"/>
                      <a:ext cx="3401060" cy="374967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38EE6F1A" wp14:editId="5ED6B728">
            <wp:extent cx="3401610" cy="3657600"/>
            <wp:effectExtent l="0" t="0" r="8890" b="0"/>
            <wp:docPr id="1002616015" name="Picture 1002616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5" name="beta-3.jpg"/>
                    <pic:cNvPicPr/>
                  </pic:nvPicPr>
                  <pic:blipFill rotWithShape="1">
                    <a:blip r:embed="rId194" cstate="email">
                      <a:extLst>
                        <a:ext uri="{28A0092B-C50C-407E-A947-70E740481C1C}">
                          <a14:useLocalDpi xmlns:a14="http://schemas.microsoft.com/office/drawing/2010/main"/>
                        </a:ext>
                      </a:extLst>
                    </a:blip>
                    <a:srcRect/>
                    <a:stretch/>
                  </pic:blipFill>
                  <pic:spPr bwMode="auto">
                    <a:xfrm>
                      <a:off x="0" y="0"/>
                      <a:ext cx="3402000" cy="3658019"/>
                    </a:xfrm>
                    <a:prstGeom prst="rect">
                      <a:avLst/>
                    </a:prstGeom>
                    <a:ln>
                      <a:noFill/>
                    </a:ln>
                    <a:extLst>
                      <a:ext uri="{53640926-AAD7-44D8-BBD7-CCE9431645EC}">
                        <a14:shadowObscured xmlns:a14="http://schemas.microsoft.com/office/drawing/2010/main"/>
                      </a:ext>
                    </a:extLst>
                  </pic:spPr>
                </pic:pic>
              </a:graphicData>
            </a:graphic>
          </wp:inline>
        </w:drawing>
      </w:r>
      <w:r>
        <w:tab/>
      </w:r>
    </w:p>
    <w:p w14:paraId="2034DE95" w14:textId="609E2FCF" w:rsidR="00062D32" w:rsidRDefault="00941B07" w:rsidP="00941B07">
      <w:pPr>
        <w:tabs>
          <w:tab w:val="left" w:pos="1319"/>
        </w:tabs>
        <w:ind w:hanging="1134"/>
      </w:pPr>
      <w:r>
        <w:rPr>
          <w:noProof/>
        </w:rPr>
        <w:lastRenderedPageBreak/>
        <w:drawing>
          <wp:anchor distT="0" distB="0" distL="114300" distR="114300" simplePos="0" relativeHeight="251686912" behindDoc="0" locked="0" layoutInCell="1" allowOverlap="1" wp14:anchorId="1CE40F02" wp14:editId="33713622">
            <wp:simplePos x="0" y="0"/>
            <wp:positionH relativeFrom="column">
              <wp:posOffset>2789608</wp:posOffset>
            </wp:positionH>
            <wp:positionV relativeFrom="paragraph">
              <wp:posOffset>-533</wp:posOffset>
            </wp:positionV>
            <wp:extent cx="3401219" cy="3895805"/>
            <wp:effectExtent l="0" t="0" r="8890" b="0"/>
            <wp:wrapNone/>
            <wp:docPr id="1002616018" name="Picture 1002616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8" name="beta-6.jpg"/>
                    <pic:cNvPicPr/>
                  </pic:nvPicPr>
                  <pic:blipFill rotWithShape="1">
                    <a:blip r:embed="rId195" cstate="email">
                      <a:extLst>
                        <a:ext uri="{28A0092B-C50C-407E-A947-70E740481C1C}">
                          <a14:useLocalDpi xmlns:a14="http://schemas.microsoft.com/office/drawing/2010/main"/>
                        </a:ext>
                      </a:extLst>
                    </a:blip>
                    <a:srcRect/>
                    <a:stretch/>
                  </pic:blipFill>
                  <pic:spPr bwMode="auto">
                    <a:xfrm>
                      <a:off x="0" y="0"/>
                      <a:ext cx="3401219" cy="389580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0B17167F" wp14:editId="5E66BD6C">
            <wp:extent cx="3401060" cy="3780544"/>
            <wp:effectExtent l="0" t="0" r="8890" b="0"/>
            <wp:docPr id="1002616017" name="Picture 1002616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7" name="beta-5.jpg"/>
                    <pic:cNvPicPr/>
                  </pic:nvPicPr>
                  <pic:blipFill rotWithShape="1">
                    <a:blip r:embed="rId196" cstate="email">
                      <a:extLst>
                        <a:ext uri="{28A0092B-C50C-407E-A947-70E740481C1C}">
                          <a14:useLocalDpi xmlns:a14="http://schemas.microsoft.com/office/drawing/2010/main"/>
                        </a:ext>
                      </a:extLst>
                    </a:blip>
                    <a:srcRect/>
                    <a:stretch/>
                  </pic:blipFill>
                  <pic:spPr bwMode="auto">
                    <a:xfrm>
                      <a:off x="0" y="0"/>
                      <a:ext cx="3402000" cy="3781589"/>
                    </a:xfrm>
                    <a:prstGeom prst="rect">
                      <a:avLst/>
                    </a:prstGeom>
                    <a:ln>
                      <a:noFill/>
                    </a:ln>
                    <a:extLst>
                      <a:ext uri="{53640926-AAD7-44D8-BBD7-CCE9431645EC}">
                        <a14:shadowObscured xmlns:a14="http://schemas.microsoft.com/office/drawing/2010/main"/>
                      </a:ext>
                    </a:extLst>
                  </pic:spPr>
                </pic:pic>
              </a:graphicData>
            </a:graphic>
          </wp:inline>
        </w:drawing>
      </w:r>
    </w:p>
    <w:p w14:paraId="0CE66CE4" w14:textId="2F9CF509" w:rsidR="00941B07" w:rsidRDefault="00941B07" w:rsidP="00941B07">
      <w:pPr>
        <w:tabs>
          <w:tab w:val="left" w:pos="1319"/>
        </w:tabs>
        <w:ind w:hanging="1134"/>
      </w:pPr>
      <w:r>
        <w:rPr>
          <w:noProof/>
        </w:rPr>
        <w:drawing>
          <wp:anchor distT="0" distB="0" distL="114300" distR="114300" simplePos="0" relativeHeight="251687936" behindDoc="0" locked="0" layoutInCell="1" allowOverlap="1" wp14:anchorId="78BE7CF5" wp14:editId="74B6B396">
            <wp:simplePos x="0" y="0"/>
            <wp:positionH relativeFrom="column">
              <wp:posOffset>2750388</wp:posOffset>
            </wp:positionH>
            <wp:positionV relativeFrom="paragraph">
              <wp:posOffset>7764</wp:posOffset>
            </wp:positionV>
            <wp:extent cx="3401060" cy="3710940"/>
            <wp:effectExtent l="0" t="0" r="8890" b="3810"/>
            <wp:wrapNone/>
            <wp:docPr id="1002616020" name="Picture 1002616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0" name="beta-8.jpg"/>
                    <pic:cNvPicPr/>
                  </pic:nvPicPr>
                  <pic:blipFill rotWithShape="1">
                    <a:blip r:embed="rId197" cstate="email">
                      <a:extLst>
                        <a:ext uri="{28A0092B-C50C-407E-A947-70E740481C1C}">
                          <a14:useLocalDpi xmlns:a14="http://schemas.microsoft.com/office/drawing/2010/main"/>
                        </a:ext>
                      </a:extLst>
                    </a:blip>
                    <a:srcRect/>
                    <a:stretch/>
                  </pic:blipFill>
                  <pic:spPr bwMode="auto">
                    <a:xfrm>
                      <a:off x="0" y="0"/>
                      <a:ext cx="3401060" cy="371094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6989B457" wp14:editId="0247E3DE">
            <wp:extent cx="3401612" cy="3888121"/>
            <wp:effectExtent l="0" t="0" r="8890" b="0"/>
            <wp:docPr id="1002616019" name="Picture 1002616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9" name="beta-7.jpg"/>
                    <pic:cNvPicPr/>
                  </pic:nvPicPr>
                  <pic:blipFill rotWithShape="1">
                    <a:blip r:embed="rId198" cstate="email">
                      <a:extLst>
                        <a:ext uri="{28A0092B-C50C-407E-A947-70E740481C1C}">
                          <a14:useLocalDpi xmlns:a14="http://schemas.microsoft.com/office/drawing/2010/main"/>
                        </a:ext>
                      </a:extLst>
                    </a:blip>
                    <a:srcRect/>
                    <a:stretch/>
                  </pic:blipFill>
                  <pic:spPr bwMode="auto">
                    <a:xfrm>
                      <a:off x="0" y="0"/>
                      <a:ext cx="3402000" cy="3888565"/>
                    </a:xfrm>
                    <a:prstGeom prst="rect">
                      <a:avLst/>
                    </a:prstGeom>
                    <a:ln>
                      <a:noFill/>
                    </a:ln>
                    <a:extLst>
                      <a:ext uri="{53640926-AAD7-44D8-BBD7-CCE9431645EC}">
                        <a14:shadowObscured xmlns:a14="http://schemas.microsoft.com/office/drawing/2010/main"/>
                      </a:ext>
                    </a:extLst>
                  </pic:spPr>
                </pic:pic>
              </a:graphicData>
            </a:graphic>
          </wp:inline>
        </w:drawing>
      </w:r>
    </w:p>
    <w:p w14:paraId="1612BDB4" w14:textId="4874727A" w:rsidR="00941B07" w:rsidRDefault="00941B07" w:rsidP="00941B07">
      <w:pPr>
        <w:tabs>
          <w:tab w:val="left" w:pos="2614"/>
        </w:tabs>
        <w:ind w:hanging="1134"/>
      </w:pPr>
      <w:r>
        <w:rPr>
          <w:noProof/>
        </w:rPr>
        <w:lastRenderedPageBreak/>
        <w:drawing>
          <wp:anchor distT="0" distB="0" distL="114300" distR="114300" simplePos="0" relativeHeight="251688960" behindDoc="0" locked="0" layoutInCell="1" allowOverlap="1" wp14:anchorId="455C3A9C" wp14:editId="7E7E8D22">
            <wp:simplePos x="0" y="0"/>
            <wp:positionH relativeFrom="column">
              <wp:posOffset>2688916</wp:posOffset>
            </wp:positionH>
            <wp:positionV relativeFrom="paragraph">
              <wp:posOffset>6905</wp:posOffset>
            </wp:positionV>
            <wp:extent cx="3401060" cy="3987800"/>
            <wp:effectExtent l="0" t="0" r="8890" b="0"/>
            <wp:wrapNone/>
            <wp:docPr id="1002616022" name="Picture 1002616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2" name="beta-10.jpg"/>
                    <pic:cNvPicPr/>
                  </pic:nvPicPr>
                  <pic:blipFill rotWithShape="1">
                    <a:blip r:embed="rId199" cstate="email">
                      <a:extLst>
                        <a:ext uri="{28A0092B-C50C-407E-A947-70E740481C1C}">
                          <a14:useLocalDpi xmlns:a14="http://schemas.microsoft.com/office/drawing/2010/main"/>
                        </a:ext>
                      </a:extLst>
                    </a:blip>
                    <a:srcRect/>
                    <a:stretch/>
                  </pic:blipFill>
                  <pic:spPr bwMode="auto">
                    <a:xfrm>
                      <a:off x="0" y="0"/>
                      <a:ext cx="3401060" cy="398780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349169F" wp14:editId="1C283B8B">
            <wp:extent cx="3401411" cy="3787856"/>
            <wp:effectExtent l="0" t="0" r="8890" b="3175"/>
            <wp:docPr id="1002616021" name="Picture 1002616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1" name="beta-9.jpg"/>
                    <pic:cNvPicPr/>
                  </pic:nvPicPr>
                  <pic:blipFill rotWithShape="1">
                    <a:blip r:embed="rId200" cstate="email">
                      <a:extLst>
                        <a:ext uri="{28A0092B-C50C-407E-A947-70E740481C1C}">
                          <a14:useLocalDpi xmlns:a14="http://schemas.microsoft.com/office/drawing/2010/main"/>
                        </a:ext>
                      </a:extLst>
                    </a:blip>
                    <a:srcRect/>
                    <a:stretch/>
                  </pic:blipFill>
                  <pic:spPr bwMode="auto">
                    <a:xfrm>
                      <a:off x="0" y="0"/>
                      <a:ext cx="3402000" cy="3788512"/>
                    </a:xfrm>
                    <a:prstGeom prst="rect">
                      <a:avLst/>
                    </a:prstGeom>
                    <a:ln>
                      <a:noFill/>
                    </a:ln>
                    <a:extLst>
                      <a:ext uri="{53640926-AAD7-44D8-BBD7-CCE9431645EC}">
                        <a14:shadowObscured xmlns:a14="http://schemas.microsoft.com/office/drawing/2010/main"/>
                      </a:ext>
                    </a:extLst>
                  </pic:spPr>
                </pic:pic>
              </a:graphicData>
            </a:graphic>
          </wp:inline>
        </w:drawing>
      </w:r>
      <w:r>
        <w:tab/>
      </w:r>
    </w:p>
    <w:p w14:paraId="43FCE6B9" w14:textId="36588F4F" w:rsidR="00941B07" w:rsidRDefault="00941B07" w:rsidP="00941B07">
      <w:pPr>
        <w:tabs>
          <w:tab w:val="left" w:pos="2614"/>
        </w:tabs>
        <w:ind w:hanging="1134"/>
      </w:pPr>
      <w:r>
        <w:rPr>
          <w:noProof/>
        </w:rPr>
        <w:drawing>
          <wp:anchor distT="0" distB="0" distL="114300" distR="114300" simplePos="0" relativeHeight="251689984" behindDoc="0" locked="0" layoutInCell="1" allowOverlap="1" wp14:anchorId="35E2EEEA" wp14:editId="6EDD9A92">
            <wp:simplePos x="0" y="0"/>
            <wp:positionH relativeFrom="column">
              <wp:posOffset>2658675</wp:posOffset>
            </wp:positionH>
            <wp:positionV relativeFrom="paragraph">
              <wp:posOffset>128232</wp:posOffset>
            </wp:positionV>
            <wp:extent cx="3401508" cy="3972645"/>
            <wp:effectExtent l="0" t="0" r="8890" b="8890"/>
            <wp:wrapNone/>
            <wp:docPr id="1002616024" name="Picture 1002616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4" name="beta-12.jpg"/>
                    <pic:cNvPicPr/>
                  </pic:nvPicPr>
                  <pic:blipFill rotWithShape="1">
                    <a:blip r:embed="rId201" cstate="email">
                      <a:extLst>
                        <a:ext uri="{28A0092B-C50C-407E-A947-70E740481C1C}">
                          <a14:useLocalDpi xmlns:a14="http://schemas.microsoft.com/office/drawing/2010/main"/>
                        </a:ext>
                      </a:extLst>
                    </a:blip>
                    <a:srcRect/>
                    <a:stretch/>
                  </pic:blipFill>
                  <pic:spPr bwMode="auto">
                    <a:xfrm>
                      <a:off x="0" y="0"/>
                      <a:ext cx="3401508" cy="397264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0E2B9BE" wp14:editId="76748CDE">
            <wp:extent cx="3401456" cy="3964961"/>
            <wp:effectExtent l="0" t="0" r="8890" b="0"/>
            <wp:docPr id="1002616023" name="Picture 1002616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3" name="beta-11.jpg"/>
                    <pic:cNvPicPr/>
                  </pic:nvPicPr>
                  <pic:blipFill rotWithShape="1">
                    <a:blip r:embed="rId202" cstate="email">
                      <a:extLst>
                        <a:ext uri="{28A0092B-C50C-407E-A947-70E740481C1C}">
                          <a14:useLocalDpi xmlns:a14="http://schemas.microsoft.com/office/drawing/2010/main"/>
                        </a:ext>
                      </a:extLst>
                    </a:blip>
                    <a:srcRect/>
                    <a:stretch/>
                  </pic:blipFill>
                  <pic:spPr bwMode="auto">
                    <a:xfrm>
                      <a:off x="0" y="0"/>
                      <a:ext cx="3402000" cy="3965595"/>
                    </a:xfrm>
                    <a:prstGeom prst="rect">
                      <a:avLst/>
                    </a:prstGeom>
                    <a:ln>
                      <a:noFill/>
                    </a:ln>
                    <a:extLst>
                      <a:ext uri="{53640926-AAD7-44D8-BBD7-CCE9431645EC}">
                        <a14:shadowObscured xmlns:a14="http://schemas.microsoft.com/office/drawing/2010/main"/>
                      </a:ext>
                    </a:extLst>
                  </pic:spPr>
                </pic:pic>
              </a:graphicData>
            </a:graphic>
          </wp:inline>
        </w:drawing>
      </w:r>
      <w:r>
        <w:tab/>
      </w:r>
    </w:p>
    <w:p w14:paraId="303F6F54" w14:textId="2EDF7E85" w:rsidR="00941B07" w:rsidRDefault="00941B07" w:rsidP="00941B07">
      <w:pPr>
        <w:tabs>
          <w:tab w:val="left" w:pos="2614"/>
        </w:tabs>
        <w:ind w:hanging="1134"/>
      </w:pPr>
      <w:r>
        <w:rPr>
          <w:noProof/>
        </w:rPr>
        <w:lastRenderedPageBreak/>
        <w:drawing>
          <wp:anchor distT="0" distB="0" distL="114300" distR="114300" simplePos="0" relativeHeight="251691008" behindDoc="0" locked="0" layoutInCell="1" allowOverlap="1" wp14:anchorId="366D6C9F" wp14:editId="239E6108">
            <wp:simplePos x="0" y="0"/>
            <wp:positionH relativeFrom="column">
              <wp:posOffset>2697096</wp:posOffset>
            </wp:positionH>
            <wp:positionV relativeFrom="paragraph">
              <wp:posOffset>-341</wp:posOffset>
            </wp:positionV>
            <wp:extent cx="3401430" cy="3895805"/>
            <wp:effectExtent l="0" t="0" r="8890" b="0"/>
            <wp:wrapNone/>
            <wp:docPr id="1002616026" name="Picture 1002616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6" name="beta-14.jpg"/>
                    <pic:cNvPicPr/>
                  </pic:nvPicPr>
                  <pic:blipFill rotWithShape="1">
                    <a:blip r:embed="rId203" cstate="email">
                      <a:extLst>
                        <a:ext uri="{28A0092B-C50C-407E-A947-70E740481C1C}">
                          <a14:useLocalDpi xmlns:a14="http://schemas.microsoft.com/office/drawing/2010/main"/>
                        </a:ext>
                      </a:extLst>
                    </a:blip>
                    <a:srcRect/>
                    <a:stretch/>
                  </pic:blipFill>
                  <pic:spPr bwMode="auto">
                    <a:xfrm>
                      <a:off x="0" y="0"/>
                      <a:ext cx="3401430" cy="389580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77BD4F3" wp14:editId="06FC5FCA">
            <wp:extent cx="3401418" cy="3880436"/>
            <wp:effectExtent l="0" t="0" r="8890" b="6350"/>
            <wp:docPr id="1002616025" name="Picture 1002616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5" name="beta-13.jpg"/>
                    <pic:cNvPicPr/>
                  </pic:nvPicPr>
                  <pic:blipFill rotWithShape="1">
                    <a:blip r:embed="rId204" cstate="email">
                      <a:extLst>
                        <a:ext uri="{28A0092B-C50C-407E-A947-70E740481C1C}">
                          <a14:useLocalDpi xmlns:a14="http://schemas.microsoft.com/office/drawing/2010/main"/>
                        </a:ext>
                      </a:extLst>
                    </a:blip>
                    <a:srcRect/>
                    <a:stretch/>
                  </pic:blipFill>
                  <pic:spPr bwMode="auto">
                    <a:xfrm>
                      <a:off x="0" y="0"/>
                      <a:ext cx="3402000" cy="3881100"/>
                    </a:xfrm>
                    <a:prstGeom prst="rect">
                      <a:avLst/>
                    </a:prstGeom>
                    <a:ln>
                      <a:noFill/>
                    </a:ln>
                    <a:extLst>
                      <a:ext uri="{53640926-AAD7-44D8-BBD7-CCE9431645EC}">
                        <a14:shadowObscured xmlns:a14="http://schemas.microsoft.com/office/drawing/2010/main"/>
                      </a:ext>
                    </a:extLst>
                  </pic:spPr>
                </pic:pic>
              </a:graphicData>
            </a:graphic>
          </wp:inline>
        </w:drawing>
      </w:r>
      <w:r>
        <w:tab/>
      </w:r>
    </w:p>
    <w:p w14:paraId="15F392EA" w14:textId="4F059127" w:rsidR="00941B07" w:rsidRDefault="00941B07" w:rsidP="00941B07">
      <w:pPr>
        <w:tabs>
          <w:tab w:val="left" w:pos="1900"/>
        </w:tabs>
        <w:ind w:hanging="1134"/>
      </w:pPr>
      <w:r>
        <w:rPr>
          <w:noProof/>
        </w:rPr>
        <w:drawing>
          <wp:anchor distT="0" distB="0" distL="114300" distR="114300" simplePos="0" relativeHeight="251692032" behindDoc="0" locked="0" layoutInCell="1" allowOverlap="1" wp14:anchorId="0DA81DDA" wp14:editId="5611D9A2">
            <wp:simplePos x="0" y="0"/>
            <wp:positionH relativeFrom="column">
              <wp:posOffset>2697095</wp:posOffset>
            </wp:positionH>
            <wp:positionV relativeFrom="paragraph">
              <wp:posOffset>9931</wp:posOffset>
            </wp:positionV>
            <wp:extent cx="3401463" cy="4103273"/>
            <wp:effectExtent l="0" t="0" r="8890" b="0"/>
            <wp:wrapNone/>
            <wp:docPr id="1002616028" name="Picture 1002616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8" name="beta-16.jpg"/>
                    <pic:cNvPicPr/>
                  </pic:nvPicPr>
                  <pic:blipFill rotWithShape="1">
                    <a:blip r:embed="rId205" cstate="email">
                      <a:extLst>
                        <a:ext uri="{28A0092B-C50C-407E-A947-70E740481C1C}">
                          <a14:useLocalDpi xmlns:a14="http://schemas.microsoft.com/office/drawing/2010/main"/>
                        </a:ext>
                      </a:extLst>
                    </a:blip>
                    <a:srcRect/>
                    <a:stretch/>
                  </pic:blipFill>
                  <pic:spPr bwMode="auto">
                    <a:xfrm>
                      <a:off x="0" y="0"/>
                      <a:ext cx="3401463" cy="4103273"/>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637ABEA6" wp14:editId="05DF423E">
            <wp:extent cx="3401060" cy="3872753"/>
            <wp:effectExtent l="0" t="0" r="8890" b="0"/>
            <wp:docPr id="1002616027" name="Picture 1002616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7" name="beta-15.jpg"/>
                    <pic:cNvPicPr/>
                  </pic:nvPicPr>
                  <pic:blipFill rotWithShape="1">
                    <a:blip r:embed="rId206" cstate="email">
                      <a:extLst>
                        <a:ext uri="{28A0092B-C50C-407E-A947-70E740481C1C}">
                          <a14:useLocalDpi xmlns:a14="http://schemas.microsoft.com/office/drawing/2010/main"/>
                        </a:ext>
                      </a:extLst>
                    </a:blip>
                    <a:srcRect/>
                    <a:stretch/>
                  </pic:blipFill>
                  <pic:spPr bwMode="auto">
                    <a:xfrm>
                      <a:off x="0" y="0"/>
                      <a:ext cx="3402000" cy="3873823"/>
                    </a:xfrm>
                    <a:prstGeom prst="rect">
                      <a:avLst/>
                    </a:prstGeom>
                    <a:ln>
                      <a:noFill/>
                    </a:ln>
                    <a:extLst>
                      <a:ext uri="{53640926-AAD7-44D8-BBD7-CCE9431645EC}">
                        <a14:shadowObscured xmlns:a14="http://schemas.microsoft.com/office/drawing/2010/main"/>
                      </a:ext>
                    </a:extLst>
                  </pic:spPr>
                </pic:pic>
              </a:graphicData>
            </a:graphic>
          </wp:inline>
        </w:drawing>
      </w:r>
      <w:r>
        <w:tab/>
      </w:r>
    </w:p>
    <w:p w14:paraId="1AE4B30E" w14:textId="514F48F8" w:rsidR="00941B07" w:rsidRDefault="00941B07" w:rsidP="00941B07">
      <w:pPr>
        <w:ind w:hanging="1134"/>
      </w:pPr>
      <w:r>
        <w:rPr>
          <w:noProof/>
        </w:rPr>
        <w:lastRenderedPageBreak/>
        <w:drawing>
          <wp:anchor distT="0" distB="0" distL="114300" distR="114300" simplePos="0" relativeHeight="251693056" behindDoc="0" locked="0" layoutInCell="1" allowOverlap="1" wp14:anchorId="40991613" wp14:editId="67F5BDE5">
            <wp:simplePos x="0" y="0"/>
            <wp:positionH relativeFrom="column">
              <wp:posOffset>2704780</wp:posOffset>
            </wp:positionH>
            <wp:positionV relativeFrom="paragraph">
              <wp:posOffset>7524</wp:posOffset>
            </wp:positionV>
            <wp:extent cx="3401415" cy="3811280"/>
            <wp:effectExtent l="0" t="0" r="8890" b="0"/>
            <wp:wrapNone/>
            <wp:docPr id="1002616030" name="Picture 1002616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30" name="beta-18.jpg"/>
                    <pic:cNvPicPr/>
                  </pic:nvPicPr>
                  <pic:blipFill rotWithShape="1">
                    <a:blip r:embed="rId207" cstate="email">
                      <a:extLst>
                        <a:ext uri="{28A0092B-C50C-407E-A947-70E740481C1C}">
                          <a14:useLocalDpi xmlns:a14="http://schemas.microsoft.com/office/drawing/2010/main"/>
                        </a:ext>
                      </a:extLst>
                    </a:blip>
                    <a:srcRect/>
                    <a:stretch/>
                  </pic:blipFill>
                  <pic:spPr bwMode="auto">
                    <a:xfrm>
                      <a:off x="0" y="0"/>
                      <a:ext cx="3401415" cy="381128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42C266B" wp14:editId="4C865BE0">
            <wp:extent cx="3401339" cy="4018749"/>
            <wp:effectExtent l="0" t="0" r="8890" b="1270"/>
            <wp:docPr id="1002616029" name="Picture 100261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9" name="beta-17.jpg"/>
                    <pic:cNvPicPr/>
                  </pic:nvPicPr>
                  <pic:blipFill rotWithShape="1">
                    <a:blip r:embed="rId208" cstate="email">
                      <a:extLst>
                        <a:ext uri="{28A0092B-C50C-407E-A947-70E740481C1C}">
                          <a14:useLocalDpi xmlns:a14="http://schemas.microsoft.com/office/drawing/2010/main"/>
                        </a:ext>
                      </a:extLst>
                    </a:blip>
                    <a:srcRect/>
                    <a:stretch/>
                  </pic:blipFill>
                  <pic:spPr bwMode="auto">
                    <a:xfrm>
                      <a:off x="0" y="0"/>
                      <a:ext cx="3402000" cy="4019529"/>
                    </a:xfrm>
                    <a:prstGeom prst="rect">
                      <a:avLst/>
                    </a:prstGeom>
                    <a:ln>
                      <a:noFill/>
                    </a:ln>
                    <a:extLst>
                      <a:ext uri="{53640926-AAD7-44D8-BBD7-CCE9431645EC}">
                        <a14:shadowObscured xmlns:a14="http://schemas.microsoft.com/office/drawing/2010/main"/>
                      </a:ext>
                    </a:extLst>
                  </pic:spPr>
                </pic:pic>
              </a:graphicData>
            </a:graphic>
          </wp:inline>
        </w:drawing>
      </w:r>
    </w:p>
    <w:p w14:paraId="516EEDE9" w14:textId="0C9C969B" w:rsidR="00941B07" w:rsidRDefault="00941B07" w:rsidP="00941B07">
      <w:r>
        <w:rPr>
          <w:noProof/>
        </w:rPr>
        <w:drawing>
          <wp:inline distT="0" distB="0" distL="0" distR="0" wp14:anchorId="6E4A6DF4" wp14:editId="30CB5D3D">
            <wp:extent cx="3401553" cy="4172430"/>
            <wp:effectExtent l="0" t="0" r="8890" b="0"/>
            <wp:docPr id="1002616031" name="Picture 1002616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31" name="beta-19.jpg"/>
                    <pic:cNvPicPr/>
                  </pic:nvPicPr>
                  <pic:blipFill rotWithShape="1">
                    <a:blip r:embed="rId209" cstate="email">
                      <a:extLst>
                        <a:ext uri="{28A0092B-C50C-407E-A947-70E740481C1C}">
                          <a14:useLocalDpi xmlns:a14="http://schemas.microsoft.com/office/drawing/2010/main"/>
                        </a:ext>
                      </a:extLst>
                    </a:blip>
                    <a:srcRect/>
                    <a:stretch/>
                  </pic:blipFill>
                  <pic:spPr bwMode="auto">
                    <a:xfrm>
                      <a:off x="0" y="0"/>
                      <a:ext cx="3402000" cy="4172978"/>
                    </a:xfrm>
                    <a:prstGeom prst="rect">
                      <a:avLst/>
                    </a:prstGeom>
                    <a:ln>
                      <a:noFill/>
                    </a:ln>
                    <a:extLst>
                      <a:ext uri="{53640926-AAD7-44D8-BBD7-CCE9431645EC}">
                        <a14:shadowObscured xmlns:a14="http://schemas.microsoft.com/office/drawing/2010/main"/>
                      </a:ext>
                    </a:extLst>
                  </pic:spPr>
                </pic:pic>
              </a:graphicData>
            </a:graphic>
          </wp:inline>
        </w:drawing>
      </w:r>
    </w:p>
    <w:p w14:paraId="3ECBA215" w14:textId="4EEED9EB" w:rsidR="006F2DAF" w:rsidRDefault="006F2DAF" w:rsidP="006F2DAF">
      <w:pPr>
        <w:pStyle w:val="Heading4"/>
      </w:pPr>
      <w:bookmarkStart w:id="485" w:name="_Toc195951417"/>
      <w:r>
        <w:lastRenderedPageBreak/>
        <w:t xml:space="preserve">Lampiran 9. Dokumentasi </w:t>
      </w:r>
      <w:r w:rsidR="00D17771">
        <w:t>p</w:t>
      </w:r>
      <w:r>
        <w:t xml:space="preserve">engujian </w:t>
      </w:r>
      <w:r w:rsidR="00D17771">
        <w:rPr>
          <w:i/>
        </w:rPr>
        <w:t>b</w:t>
      </w:r>
      <w:r w:rsidRPr="006F2DAF">
        <w:rPr>
          <w:i/>
        </w:rPr>
        <w:t>lackbox</w:t>
      </w:r>
      <w:bookmarkEnd w:id="485"/>
    </w:p>
    <w:p w14:paraId="100E8294" w14:textId="1935010D" w:rsidR="006F2DAF" w:rsidRDefault="006F2DAF" w:rsidP="006F2DAF">
      <w:pPr>
        <w:pStyle w:val="NoSpacing"/>
      </w:pPr>
      <w:r>
        <w:rPr>
          <w:noProof/>
        </w:rPr>
        <w:drawing>
          <wp:inline distT="0" distB="0" distL="0" distR="0" wp14:anchorId="2176206C" wp14:editId="3D4652AD">
            <wp:extent cx="5400040" cy="5400040"/>
            <wp:effectExtent l="0" t="0" r="0" b="0"/>
            <wp:docPr id="978020384" name="Picture 978020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4" name="WhatsApp Image 2025-04-19 at 10.05.53.jpeg"/>
                    <pic:cNvPicPr/>
                  </pic:nvPicPr>
                  <pic:blipFill>
                    <a:blip r:embed="rId210"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14:paraId="4DDE8A3E" w14:textId="77777777" w:rsidR="006F2DAF" w:rsidRDefault="006F2DAF" w:rsidP="006F2DAF">
      <w:pPr>
        <w:pStyle w:val="NoSpacing"/>
      </w:pPr>
    </w:p>
    <w:p w14:paraId="7339C485" w14:textId="31CDC861" w:rsidR="006F2DAF" w:rsidRDefault="006F2DAF" w:rsidP="006F2DAF">
      <w:pPr>
        <w:pStyle w:val="Heading4"/>
      </w:pPr>
      <w:bookmarkStart w:id="486" w:name="_Toc195951418"/>
      <w:r>
        <w:lastRenderedPageBreak/>
        <w:t xml:space="preserve">Lampiran 10. Dokumentasi </w:t>
      </w:r>
      <w:r w:rsidR="00D17771">
        <w:t>p</w:t>
      </w:r>
      <w:r>
        <w:t xml:space="preserve">engujian </w:t>
      </w:r>
      <w:r w:rsidR="00D17771">
        <w:t>b</w:t>
      </w:r>
      <w:r>
        <w:t>eta</w:t>
      </w:r>
      <w:bookmarkEnd w:id="486"/>
    </w:p>
    <w:p w14:paraId="7390DFBB" w14:textId="1EAD3E97" w:rsidR="006F2DAF" w:rsidRPr="006F2DAF" w:rsidRDefault="006F2DAF" w:rsidP="006F2DAF">
      <w:pPr>
        <w:pStyle w:val="NoSpacing"/>
      </w:pPr>
      <w:r>
        <w:rPr>
          <w:noProof/>
        </w:rPr>
        <w:drawing>
          <wp:inline distT="0" distB="0" distL="0" distR="0" wp14:anchorId="7746E6FE" wp14:editId="2294B97A">
            <wp:extent cx="5400040" cy="3037840"/>
            <wp:effectExtent l="0" t="0" r="0" b="0"/>
            <wp:docPr id="978020385" name="Picture 978020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5" name="WhatsApp Image 2025-04-10 at 16.13.59.jpeg"/>
                    <pic:cNvPicPr/>
                  </pic:nvPicPr>
                  <pic:blipFill>
                    <a:blip r:embed="rId211" cstate="email">
                      <a:extLst>
                        <a:ext uri="{28A0092B-C50C-407E-A947-70E740481C1C}">
                          <a14:useLocalDpi xmlns:a14="http://schemas.microsoft.com/office/drawing/2010/main"/>
                        </a:ext>
                      </a:extLst>
                    </a:blip>
                    <a:stretch>
                      <a:fillRect/>
                    </a:stretch>
                  </pic:blipFill>
                  <pic:spPr>
                    <a:xfrm>
                      <a:off x="0" y="0"/>
                      <a:ext cx="5400040" cy="3037840"/>
                    </a:xfrm>
                    <a:prstGeom prst="rect">
                      <a:avLst/>
                    </a:prstGeom>
                  </pic:spPr>
                </pic:pic>
              </a:graphicData>
            </a:graphic>
          </wp:inline>
        </w:drawing>
      </w:r>
    </w:p>
    <w:sectPr w:rsidR="006F2DAF" w:rsidRPr="006F2DAF" w:rsidSect="002D34F0">
      <w:pgSz w:w="11907" w:h="16840" w:code="9"/>
      <w:pgMar w:top="1985" w:right="1418" w:bottom="1418"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159388" w14:textId="77777777" w:rsidR="009679D2" w:rsidRDefault="009679D2" w:rsidP="00E510D8">
      <w:pPr>
        <w:spacing w:after="0" w:line="240" w:lineRule="auto"/>
      </w:pPr>
      <w:r>
        <w:separator/>
      </w:r>
    </w:p>
  </w:endnote>
  <w:endnote w:type="continuationSeparator" w:id="0">
    <w:p w14:paraId="04FF5BF9" w14:textId="77777777" w:rsidR="009679D2" w:rsidRDefault="009679D2" w:rsidP="00E510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8606089"/>
      <w:docPartObj>
        <w:docPartGallery w:val="Page Numbers (Bottom of Page)"/>
        <w:docPartUnique/>
      </w:docPartObj>
    </w:sdtPr>
    <w:sdtEndPr>
      <w:rPr>
        <w:noProof/>
      </w:rPr>
    </w:sdtEndPr>
    <w:sdtContent>
      <w:p w14:paraId="6180AE9F" w14:textId="4D6EF0E8" w:rsidR="007F2832" w:rsidRDefault="007F2832">
        <w:pPr>
          <w:pStyle w:val="Footer"/>
          <w:jc w:val="cente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6A152C">
          <w:rPr>
            <w:rFonts w:ascii="Times New Roman" w:hAnsi="Times New Roman" w:cs="Times New Roman"/>
            <w:noProof/>
          </w:rPr>
          <w:t>xviii</w:t>
        </w:r>
        <w:r w:rsidRPr="00E458AE">
          <w:rPr>
            <w:rFonts w:ascii="Times New Roman" w:hAnsi="Times New Roman" w:cs="Times New Roman"/>
            <w:noProof/>
          </w:rPr>
          <w:fldChar w:fldCharType="end"/>
        </w:r>
      </w:p>
    </w:sdtContent>
  </w:sdt>
  <w:p w14:paraId="34591468" w14:textId="2D8EFCB0" w:rsidR="007F2832" w:rsidRPr="00D97A11" w:rsidRDefault="007F2832" w:rsidP="00D97A11">
    <w:pPr>
      <w:pStyle w:val="Footer"/>
      <w:jc w:val="right"/>
      <w:rPr>
        <w:rFonts w:ascii="Times New Roman" w:hAnsi="Times New Roman" w:cs="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90686423"/>
      <w:docPartObj>
        <w:docPartGallery w:val="Page Numbers (Bottom of Page)"/>
        <w:docPartUnique/>
      </w:docPartObj>
    </w:sdtPr>
    <w:sdtEndPr>
      <w:rPr>
        <w:noProof/>
      </w:rPr>
    </w:sdtEndPr>
    <w:sdtContent>
      <w:p w14:paraId="377BF336" w14:textId="6D722F96" w:rsidR="007F2832" w:rsidRPr="00E458AE" w:rsidRDefault="007F2832">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6A152C">
          <w:rPr>
            <w:rFonts w:ascii="Times New Roman" w:hAnsi="Times New Roman" w:cs="Times New Roman"/>
            <w:noProof/>
          </w:rPr>
          <w:t>xvii</w:t>
        </w:r>
        <w:r w:rsidRPr="00E458AE">
          <w:rPr>
            <w:rFonts w:ascii="Times New Roman" w:hAnsi="Times New Roman" w:cs="Times New Roman"/>
            <w:noProof/>
          </w:rPr>
          <w:fldChar w:fldCharType="end"/>
        </w:r>
      </w:p>
    </w:sdtContent>
  </w:sdt>
  <w:p w14:paraId="746026AF" w14:textId="70DBB357" w:rsidR="007F2832" w:rsidRPr="00D97A11" w:rsidRDefault="007F2832" w:rsidP="00D97A11">
    <w:pPr>
      <w:pStyle w:val="Footer"/>
      <w:jc w:val="right"/>
      <w:rPr>
        <w:rFonts w:ascii="Times New Roman" w:hAnsi="Times New Roman" w:cs="Times New Roman"/>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494377467"/>
      <w:docPartObj>
        <w:docPartGallery w:val="Page Numbers (Bottom of Page)"/>
        <w:docPartUnique/>
      </w:docPartObj>
    </w:sdtPr>
    <w:sdtEndPr>
      <w:rPr>
        <w:noProof/>
      </w:rPr>
    </w:sdtEndPr>
    <w:sdtContent>
      <w:p w14:paraId="2D9FBE54" w14:textId="3B5D0D3E" w:rsidR="007F2832" w:rsidRPr="00E458AE" w:rsidRDefault="007F2832">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6A152C">
          <w:rPr>
            <w:rFonts w:ascii="Times New Roman" w:hAnsi="Times New Roman" w:cs="Times New Roman"/>
            <w:noProof/>
          </w:rPr>
          <w:t>i</w:t>
        </w:r>
        <w:r w:rsidRPr="00E458AE">
          <w:rPr>
            <w:rFonts w:ascii="Times New Roman" w:hAnsi="Times New Roman" w:cs="Times New Roman"/>
            <w:noProof/>
          </w:rPr>
          <w:fldChar w:fldCharType="end"/>
        </w:r>
      </w:p>
    </w:sdtContent>
  </w:sdt>
  <w:p w14:paraId="7F3E5CB1" w14:textId="3EF73B03" w:rsidR="007F2832" w:rsidRDefault="007F2832" w:rsidP="00D97A11">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2917138"/>
      <w:docPartObj>
        <w:docPartGallery w:val="Page Numbers (Bottom of Page)"/>
        <w:docPartUnique/>
      </w:docPartObj>
    </w:sdtPr>
    <w:sdtEndPr>
      <w:rPr>
        <w:noProof/>
      </w:rPr>
    </w:sdtEndPr>
    <w:sdtContent>
      <w:p w14:paraId="7245AA12" w14:textId="3D9DBB77" w:rsidR="007F2832" w:rsidRDefault="007F2832">
        <w:pPr>
          <w:pStyle w:val="Footer"/>
          <w:jc w:val="right"/>
        </w:pPr>
        <w:r>
          <w:fldChar w:fldCharType="begin"/>
        </w:r>
        <w:r>
          <w:instrText xml:space="preserve"> PAGE   \* MERGEFORMAT </w:instrText>
        </w:r>
        <w:r>
          <w:fldChar w:fldCharType="separate"/>
        </w:r>
        <w:r w:rsidR="006A152C">
          <w:rPr>
            <w:noProof/>
          </w:rPr>
          <w:t>176</w:t>
        </w:r>
        <w:r>
          <w:rPr>
            <w:noProof/>
          </w:rPr>
          <w:fldChar w:fldCharType="end"/>
        </w:r>
      </w:p>
    </w:sdtContent>
  </w:sdt>
  <w:p w14:paraId="1334F91E" w14:textId="77777777" w:rsidR="007F2832" w:rsidRPr="00D97A11" w:rsidRDefault="007F2832" w:rsidP="00D97A11">
    <w:pPr>
      <w:pStyle w:val="Footer"/>
      <w:jc w:val="right"/>
      <w:rPr>
        <w:rFonts w:ascii="Times New Roman" w:hAnsi="Times New Roman" w:cs="Times New Roman"/>
        <w:sz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7839030"/>
      <w:docPartObj>
        <w:docPartGallery w:val="Page Numbers (Bottom of Page)"/>
        <w:docPartUnique/>
      </w:docPartObj>
    </w:sdtPr>
    <w:sdtEndPr>
      <w:rPr>
        <w:noProof/>
      </w:rPr>
    </w:sdtEndPr>
    <w:sdtContent>
      <w:p w14:paraId="16276D29" w14:textId="134B3A56" w:rsidR="007F2832" w:rsidRDefault="007F2832">
        <w:pPr>
          <w:pStyle w:val="Footer"/>
          <w:jc w:val="right"/>
        </w:pPr>
        <w:r>
          <w:fldChar w:fldCharType="begin"/>
        </w:r>
        <w:r>
          <w:instrText xml:space="preserve"> PAGE   \* MERGEFORMAT </w:instrText>
        </w:r>
        <w:r>
          <w:fldChar w:fldCharType="separate"/>
        </w:r>
        <w:r w:rsidR="006A152C">
          <w:rPr>
            <w:noProof/>
          </w:rPr>
          <w:t>167</w:t>
        </w:r>
        <w:r>
          <w:rPr>
            <w:noProof/>
          </w:rPr>
          <w:fldChar w:fldCharType="end"/>
        </w:r>
      </w:p>
    </w:sdtContent>
  </w:sdt>
  <w:p w14:paraId="5B458C62" w14:textId="77777777" w:rsidR="007F2832" w:rsidRPr="00D97A11" w:rsidRDefault="007F2832" w:rsidP="00D97A11">
    <w:pPr>
      <w:pStyle w:val="Footer"/>
      <w:jc w:val="right"/>
      <w:rPr>
        <w:rFonts w:ascii="Times New Roman" w:hAnsi="Times New Roman" w:cs="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1F81E5" w14:textId="77777777" w:rsidR="009679D2" w:rsidRDefault="009679D2" w:rsidP="00E510D8">
      <w:pPr>
        <w:spacing w:after="0" w:line="240" w:lineRule="auto"/>
      </w:pPr>
      <w:r>
        <w:separator/>
      </w:r>
    </w:p>
  </w:footnote>
  <w:footnote w:type="continuationSeparator" w:id="0">
    <w:p w14:paraId="55A5F6EC" w14:textId="77777777" w:rsidR="009679D2" w:rsidRDefault="009679D2" w:rsidP="00E510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601A4"/>
    <w:multiLevelType w:val="multilevel"/>
    <w:tmpl w:val="71B0C8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i w:val="0"/>
        <w:color w:val="auto"/>
      </w:rPr>
    </w:lvl>
    <w:lvl w:ilvl="2">
      <w:start w:val="1"/>
      <w:numFmt w:val="decimal"/>
      <w:lvlText w:val="%1.%2.%3."/>
      <w:lvlJc w:val="left"/>
      <w:pPr>
        <w:ind w:left="2160" w:hanging="720"/>
      </w:pPr>
      <w:rPr>
        <w:rFonts w:hint="default"/>
        <w:color w:val="auto"/>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8EC7A6B"/>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 w15:restartNumberingAfterBreak="0">
    <w:nsid w:val="0B130B92"/>
    <w:multiLevelType w:val="hybridMultilevel"/>
    <w:tmpl w:val="9E64EB40"/>
    <w:lvl w:ilvl="0" w:tplc="8A009016">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E4E043D"/>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15:restartNumberingAfterBreak="0">
    <w:nsid w:val="0F393333"/>
    <w:multiLevelType w:val="hybridMultilevel"/>
    <w:tmpl w:val="E63626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11A52CF3"/>
    <w:multiLevelType w:val="hybridMultilevel"/>
    <w:tmpl w:val="76DE8340"/>
    <w:lvl w:ilvl="0" w:tplc="B24E08DC">
      <w:start w:val="1"/>
      <w:numFmt w:val="decimal"/>
      <w:pStyle w:val="TabelBab3"/>
      <w:lvlText w:val="Tabel 3.%1. "/>
      <w:lvlJc w:val="left"/>
      <w:pPr>
        <w:ind w:left="36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234006C"/>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38D4592"/>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 w15:restartNumberingAfterBreak="0">
    <w:nsid w:val="141F2932"/>
    <w:multiLevelType w:val="hybridMultilevel"/>
    <w:tmpl w:val="4DC4D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A47BCB"/>
    <w:multiLevelType w:val="hybridMultilevel"/>
    <w:tmpl w:val="F572DEF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0" w15:restartNumberingAfterBreak="0">
    <w:nsid w:val="18511427"/>
    <w:multiLevelType w:val="hybridMultilevel"/>
    <w:tmpl w:val="8EE6901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19CC5117"/>
    <w:multiLevelType w:val="hybridMultilevel"/>
    <w:tmpl w:val="2344535C"/>
    <w:lvl w:ilvl="0" w:tplc="676C2330">
      <w:start w:val="1"/>
      <w:numFmt w:val="decimal"/>
      <w:pStyle w:val="Gambar31"/>
      <w:lvlText w:val="Gambar 3.%1. "/>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641BDC"/>
    <w:multiLevelType w:val="multilevel"/>
    <w:tmpl w:val="F90CE2E8"/>
    <w:lvl w:ilvl="0">
      <w:start w:val="1"/>
      <w:numFmt w:val="decimal"/>
      <w:lvlText w:val="%1."/>
      <w:lvlJc w:val="left"/>
      <w:pPr>
        <w:ind w:left="720" w:hanging="720"/>
      </w:pPr>
      <w:rPr>
        <w:rFonts w:ascii="Times New Roman" w:eastAsia="Times New Roman"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2097666D"/>
    <w:multiLevelType w:val="hybridMultilevel"/>
    <w:tmpl w:val="59FECE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F31A07"/>
    <w:multiLevelType w:val="multilevel"/>
    <w:tmpl w:val="DEEA768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ED274C9"/>
    <w:multiLevelType w:val="hybridMultilevel"/>
    <w:tmpl w:val="0D9202A0"/>
    <w:lvl w:ilvl="0" w:tplc="053E8172">
      <w:start w:val="1"/>
      <w:numFmt w:val="decimal"/>
      <w:pStyle w:val="Gambar21"/>
      <w:lvlText w:val="Gambar 2.%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F06EF9"/>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7" w15:restartNumberingAfterBreak="0">
    <w:nsid w:val="388B6F35"/>
    <w:multiLevelType w:val="hybridMultilevel"/>
    <w:tmpl w:val="F66644E8"/>
    <w:lvl w:ilvl="0" w:tplc="B93CB316">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BE461A"/>
    <w:multiLevelType w:val="hybridMultilevel"/>
    <w:tmpl w:val="94504CDA"/>
    <w:lvl w:ilvl="0" w:tplc="ABE4B764">
      <w:start w:val="1"/>
      <w:numFmt w:val="decimal"/>
      <w:pStyle w:val="TabelBab1"/>
      <w:lvlText w:val="Tabel 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9D56FB"/>
    <w:multiLevelType w:val="hybridMultilevel"/>
    <w:tmpl w:val="798C678A"/>
    <w:lvl w:ilvl="0" w:tplc="83FCEA84">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15:restartNumberingAfterBreak="0">
    <w:nsid w:val="3EC67399"/>
    <w:multiLevelType w:val="hybridMultilevel"/>
    <w:tmpl w:val="9C34EA3E"/>
    <w:lvl w:ilvl="0" w:tplc="CC184390">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44036C85"/>
    <w:multiLevelType w:val="hybridMultilevel"/>
    <w:tmpl w:val="6F928C04"/>
    <w:lvl w:ilvl="0" w:tplc="DD2453EC">
      <w:start w:val="1"/>
      <w:numFmt w:val="decimal"/>
      <w:lvlText w:val="Gambar 3.%1. "/>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A34AAA"/>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3" w15:restartNumberingAfterBreak="0">
    <w:nsid w:val="4C772AC9"/>
    <w:multiLevelType w:val="hybridMultilevel"/>
    <w:tmpl w:val="445851C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4D80755A"/>
    <w:multiLevelType w:val="hybridMultilevel"/>
    <w:tmpl w:val="9D705D5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4E124894"/>
    <w:multiLevelType w:val="hybridMultilevel"/>
    <w:tmpl w:val="5CEAF9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15:restartNumberingAfterBreak="0">
    <w:nsid w:val="5337383A"/>
    <w:multiLevelType w:val="hybridMultilevel"/>
    <w:tmpl w:val="FDBA53FC"/>
    <w:lvl w:ilvl="0" w:tplc="4802D988">
      <w:start w:val="1"/>
      <w:numFmt w:val="decimal"/>
      <w:pStyle w:val="TabelBab2"/>
      <w:lvlText w:val="Tabel 2.%1."/>
      <w:lvlJc w:val="left"/>
      <w:pPr>
        <w:ind w:left="720" w:hanging="360"/>
      </w:pPr>
      <w:rPr>
        <w:rFonts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C54D03"/>
    <w:multiLevelType w:val="multilevel"/>
    <w:tmpl w:val="714039C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571"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599C0991"/>
    <w:multiLevelType w:val="multilevel"/>
    <w:tmpl w:val="3C4825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9EB5B25"/>
    <w:multiLevelType w:val="hybridMultilevel"/>
    <w:tmpl w:val="BB9CC0D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15:restartNumberingAfterBreak="0">
    <w:nsid w:val="5D293794"/>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1" w15:restartNumberingAfterBreak="0">
    <w:nsid w:val="5D3B613E"/>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2" w15:restartNumberingAfterBreak="0">
    <w:nsid w:val="5D913CB0"/>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3" w15:restartNumberingAfterBreak="0">
    <w:nsid w:val="61E01659"/>
    <w:multiLevelType w:val="hybridMultilevel"/>
    <w:tmpl w:val="32681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5F0646"/>
    <w:multiLevelType w:val="hybridMultilevel"/>
    <w:tmpl w:val="22BCF690"/>
    <w:lvl w:ilvl="0" w:tplc="87229882">
      <w:start w:val="1"/>
      <w:numFmt w:val="decimal"/>
      <w:pStyle w:val="Subtitle"/>
      <w:lvlText w:val="Gambar 1.%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D55404"/>
    <w:multiLevelType w:val="hybridMultilevel"/>
    <w:tmpl w:val="50DC71D8"/>
    <w:lvl w:ilvl="0" w:tplc="DFCC5624">
      <w:start w:val="1"/>
      <w:numFmt w:val="decimal"/>
      <w:pStyle w:val="TabelBab4"/>
      <w:lvlText w:val="Tabel 4.%1."/>
      <w:lvlJc w:val="left"/>
      <w:pPr>
        <w:ind w:left="36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C769BB"/>
    <w:multiLevelType w:val="multilevel"/>
    <w:tmpl w:val="DEEA76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E1F6B1F"/>
    <w:multiLevelType w:val="hybridMultilevel"/>
    <w:tmpl w:val="C0089CEC"/>
    <w:lvl w:ilvl="0" w:tplc="B25E3512">
      <w:start w:val="1"/>
      <w:numFmt w:val="decimal"/>
      <w:pStyle w:val="Gambar41"/>
      <w:lvlText w:val="Gambar 4.%1. "/>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FD45748"/>
    <w:multiLevelType w:val="multilevel"/>
    <w:tmpl w:val="463492BA"/>
    <w:lvl w:ilvl="0">
      <w:start w:val="1"/>
      <w:numFmt w:val="decimal"/>
      <w:lvlText w:val="%1."/>
      <w:lvlJc w:val="left"/>
      <w:pPr>
        <w:ind w:left="454" w:hanging="454"/>
      </w:pPr>
      <w:rPr>
        <w:rFonts w:ascii="Times New Roman" w:eastAsia="Times New Roman" w:hAnsi="Times New Roman" w:cs="Times New Roman"/>
        <w:b w:val="0"/>
        <w:i w:val="0"/>
        <w:sz w:val="16"/>
        <w:szCs w:val="16"/>
      </w:rPr>
    </w:lvl>
    <w:lvl w:ilvl="1">
      <w:start w:val="1"/>
      <w:numFmt w:val="lowerLetter"/>
      <w:lvlText w:val="%2."/>
      <w:lvlJc w:val="left"/>
      <w:pPr>
        <w:ind w:left="907" w:hanging="452"/>
      </w:pPr>
      <w:rPr>
        <w:rFonts w:ascii="Times New Roman" w:eastAsia="Times New Roman" w:hAnsi="Times New Roman" w:cs="Times New Roman"/>
        <w:b w:val="0"/>
        <w:i w:val="0"/>
        <w:smallCaps w:val="0"/>
        <w:strike w:val="0"/>
        <w:sz w:val="16"/>
        <w:szCs w:val="16"/>
        <w:vertAlign w:val="baseline"/>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1A16C9D"/>
    <w:multiLevelType w:val="hybridMultilevel"/>
    <w:tmpl w:val="3C1E9782"/>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756A3541"/>
    <w:multiLevelType w:val="hybridMultilevel"/>
    <w:tmpl w:val="6DD61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57D06B2"/>
    <w:multiLevelType w:val="hybridMultilevel"/>
    <w:tmpl w:val="062077A2"/>
    <w:lvl w:ilvl="0" w:tplc="FA261508">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2" w15:restartNumberingAfterBreak="0">
    <w:nsid w:val="79477A80"/>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3" w15:restartNumberingAfterBreak="0">
    <w:nsid w:val="79B8523B"/>
    <w:multiLevelType w:val="hybridMultilevel"/>
    <w:tmpl w:val="14D0C8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34"/>
  </w:num>
  <w:num w:numId="3">
    <w:abstractNumId w:val="37"/>
  </w:num>
  <w:num w:numId="4">
    <w:abstractNumId w:val="0"/>
  </w:num>
  <w:num w:numId="5">
    <w:abstractNumId w:val="27"/>
  </w:num>
  <w:num w:numId="6">
    <w:abstractNumId w:val="26"/>
  </w:num>
  <w:num w:numId="7">
    <w:abstractNumId w:val="15"/>
  </w:num>
  <w:num w:numId="8">
    <w:abstractNumId w:val="5"/>
  </w:num>
  <w:num w:numId="9">
    <w:abstractNumId w:val="18"/>
  </w:num>
  <w:num w:numId="10">
    <w:abstractNumId w:val="35"/>
  </w:num>
  <w:num w:numId="11">
    <w:abstractNumId w:val="12"/>
  </w:num>
  <w:num w:numId="12">
    <w:abstractNumId w:val="33"/>
  </w:num>
  <w:num w:numId="13">
    <w:abstractNumId w:val="38"/>
  </w:num>
  <w:num w:numId="14">
    <w:abstractNumId w:val="36"/>
  </w:num>
  <w:num w:numId="15">
    <w:abstractNumId w:val="14"/>
  </w:num>
  <w:num w:numId="16">
    <w:abstractNumId w:val="11"/>
  </w:num>
  <w:num w:numId="17">
    <w:abstractNumId w:val="8"/>
  </w:num>
  <w:num w:numId="18">
    <w:abstractNumId w:val="21"/>
  </w:num>
  <w:num w:numId="19">
    <w:abstractNumId w:val="4"/>
  </w:num>
  <w:num w:numId="20">
    <w:abstractNumId w:val="43"/>
  </w:num>
  <w:num w:numId="21">
    <w:abstractNumId w:val="2"/>
  </w:num>
  <w:num w:numId="22">
    <w:abstractNumId w:val="29"/>
  </w:num>
  <w:num w:numId="23">
    <w:abstractNumId w:val="39"/>
  </w:num>
  <w:num w:numId="24">
    <w:abstractNumId w:val="42"/>
  </w:num>
  <w:num w:numId="25">
    <w:abstractNumId w:val="20"/>
  </w:num>
  <w:num w:numId="26">
    <w:abstractNumId w:val="24"/>
  </w:num>
  <w:num w:numId="27">
    <w:abstractNumId w:val="23"/>
  </w:num>
  <w:num w:numId="28">
    <w:abstractNumId w:val="10"/>
  </w:num>
  <w:num w:numId="29">
    <w:abstractNumId w:val="6"/>
  </w:num>
  <w:num w:numId="30">
    <w:abstractNumId w:val="19"/>
  </w:num>
  <w:num w:numId="31">
    <w:abstractNumId w:val="41"/>
  </w:num>
  <w:num w:numId="32">
    <w:abstractNumId w:val="25"/>
  </w:num>
  <w:num w:numId="33">
    <w:abstractNumId w:val="17"/>
  </w:num>
  <w:num w:numId="34">
    <w:abstractNumId w:val="9"/>
  </w:num>
  <w:num w:numId="35">
    <w:abstractNumId w:val="16"/>
  </w:num>
  <w:num w:numId="36">
    <w:abstractNumId w:val="3"/>
  </w:num>
  <w:num w:numId="37">
    <w:abstractNumId w:val="30"/>
  </w:num>
  <w:num w:numId="38">
    <w:abstractNumId w:val="22"/>
  </w:num>
  <w:num w:numId="39">
    <w:abstractNumId w:val="32"/>
  </w:num>
  <w:num w:numId="40">
    <w:abstractNumId w:val="7"/>
  </w:num>
  <w:num w:numId="41">
    <w:abstractNumId w:val="1"/>
  </w:num>
  <w:num w:numId="42">
    <w:abstractNumId w:val="40"/>
  </w:num>
  <w:num w:numId="43">
    <w:abstractNumId w:val="31"/>
  </w:num>
  <w:num w:numId="44">
    <w:abstractNumId w:val="1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7C25"/>
    <w:rsid w:val="00000E19"/>
    <w:rsid w:val="0001327A"/>
    <w:rsid w:val="00013407"/>
    <w:rsid w:val="00030149"/>
    <w:rsid w:val="0003075E"/>
    <w:rsid w:val="00034AF1"/>
    <w:rsid w:val="00046B04"/>
    <w:rsid w:val="00062D32"/>
    <w:rsid w:val="00064397"/>
    <w:rsid w:val="000738DC"/>
    <w:rsid w:val="000740FD"/>
    <w:rsid w:val="00076EED"/>
    <w:rsid w:val="00084C0A"/>
    <w:rsid w:val="00085E4E"/>
    <w:rsid w:val="000A179F"/>
    <w:rsid w:val="000A2272"/>
    <w:rsid w:val="000A334A"/>
    <w:rsid w:val="000A7C4F"/>
    <w:rsid w:val="000B6A21"/>
    <w:rsid w:val="000B6F10"/>
    <w:rsid w:val="000B7B2E"/>
    <w:rsid w:val="000C0F4E"/>
    <w:rsid w:val="000C4F76"/>
    <w:rsid w:val="000D1087"/>
    <w:rsid w:val="000D7930"/>
    <w:rsid w:val="000E0F49"/>
    <w:rsid w:val="000E29FA"/>
    <w:rsid w:val="000E2A3B"/>
    <w:rsid w:val="000E3678"/>
    <w:rsid w:val="000E4B9F"/>
    <w:rsid w:val="000F7208"/>
    <w:rsid w:val="00100C37"/>
    <w:rsid w:val="00111930"/>
    <w:rsid w:val="00113F72"/>
    <w:rsid w:val="001206ED"/>
    <w:rsid w:val="00125CE8"/>
    <w:rsid w:val="00137B10"/>
    <w:rsid w:val="00141554"/>
    <w:rsid w:val="00151050"/>
    <w:rsid w:val="00164E3F"/>
    <w:rsid w:val="0016743A"/>
    <w:rsid w:val="00167FDE"/>
    <w:rsid w:val="00171027"/>
    <w:rsid w:val="00173A67"/>
    <w:rsid w:val="0017443B"/>
    <w:rsid w:val="00182D0B"/>
    <w:rsid w:val="00183671"/>
    <w:rsid w:val="001840E0"/>
    <w:rsid w:val="001A314A"/>
    <w:rsid w:val="001A331C"/>
    <w:rsid w:val="001B6A33"/>
    <w:rsid w:val="001C6B5B"/>
    <w:rsid w:val="001D00F0"/>
    <w:rsid w:val="001D61E2"/>
    <w:rsid w:val="001D6608"/>
    <w:rsid w:val="001E0260"/>
    <w:rsid w:val="002159A7"/>
    <w:rsid w:val="00215A31"/>
    <w:rsid w:val="0022286F"/>
    <w:rsid w:val="00222D6A"/>
    <w:rsid w:val="002234A4"/>
    <w:rsid w:val="00231436"/>
    <w:rsid w:val="00254E64"/>
    <w:rsid w:val="002641AA"/>
    <w:rsid w:val="00272ACA"/>
    <w:rsid w:val="00272C1E"/>
    <w:rsid w:val="0027721D"/>
    <w:rsid w:val="002806D3"/>
    <w:rsid w:val="00284CB3"/>
    <w:rsid w:val="00284F8E"/>
    <w:rsid w:val="00285B1D"/>
    <w:rsid w:val="0028785D"/>
    <w:rsid w:val="002A1762"/>
    <w:rsid w:val="002A4D62"/>
    <w:rsid w:val="002A616E"/>
    <w:rsid w:val="002A7969"/>
    <w:rsid w:val="002C14CA"/>
    <w:rsid w:val="002C4345"/>
    <w:rsid w:val="002D34F0"/>
    <w:rsid w:val="002D43BE"/>
    <w:rsid w:val="002E6AEC"/>
    <w:rsid w:val="002F3213"/>
    <w:rsid w:val="002F46BD"/>
    <w:rsid w:val="002F543D"/>
    <w:rsid w:val="002F78D8"/>
    <w:rsid w:val="00301A89"/>
    <w:rsid w:val="00301B97"/>
    <w:rsid w:val="003142E1"/>
    <w:rsid w:val="00314A89"/>
    <w:rsid w:val="003233BD"/>
    <w:rsid w:val="00333547"/>
    <w:rsid w:val="003401A5"/>
    <w:rsid w:val="00343620"/>
    <w:rsid w:val="00343730"/>
    <w:rsid w:val="00344379"/>
    <w:rsid w:val="00347098"/>
    <w:rsid w:val="003532E2"/>
    <w:rsid w:val="00357F16"/>
    <w:rsid w:val="00363B1C"/>
    <w:rsid w:val="003819AA"/>
    <w:rsid w:val="003847D0"/>
    <w:rsid w:val="003926A7"/>
    <w:rsid w:val="003A00CA"/>
    <w:rsid w:val="003A3161"/>
    <w:rsid w:val="003A5BF3"/>
    <w:rsid w:val="003A5D9A"/>
    <w:rsid w:val="003B2E17"/>
    <w:rsid w:val="003C586B"/>
    <w:rsid w:val="003C7DAD"/>
    <w:rsid w:val="003D118F"/>
    <w:rsid w:val="003D5541"/>
    <w:rsid w:val="003F0DA2"/>
    <w:rsid w:val="004177C5"/>
    <w:rsid w:val="004205AF"/>
    <w:rsid w:val="004236A4"/>
    <w:rsid w:val="004240F6"/>
    <w:rsid w:val="00432A0F"/>
    <w:rsid w:val="004359B3"/>
    <w:rsid w:val="00435FFA"/>
    <w:rsid w:val="00440BC2"/>
    <w:rsid w:val="0044503B"/>
    <w:rsid w:val="00445127"/>
    <w:rsid w:val="004521BF"/>
    <w:rsid w:val="00455B5D"/>
    <w:rsid w:val="00460938"/>
    <w:rsid w:val="00470B7F"/>
    <w:rsid w:val="004725DE"/>
    <w:rsid w:val="004752F3"/>
    <w:rsid w:val="004765AA"/>
    <w:rsid w:val="00480701"/>
    <w:rsid w:val="004813A3"/>
    <w:rsid w:val="004A409F"/>
    <w:rsid w:val="004A54FD"/>
    <w:rsid w:val="004C0011"/>
    <w:rsid w:val="004D3091"/>
    <w:rsid w:val="004D3A95"/>
    <w:rsid w:val="004D7F0A"/>
    <w:rsid w:val="004E23EF"/>
    <w:rsid w:val="004E60CF"/>
    <w:rsid w:val="004E7B34"/>
    <w:rsid w:val="004F6613"/>
    <w:rsid w:val="00504F92"/>
    <w:rsid w:val="00505301"/>
    <w:rsid w:val="0050619C"/>
    <w:rsid w:val="00520866"/>
    <w:rsid w:val="00521239"/>
    <w:rsid w:val="00523614"/>
    <w:rsid w:val="00540002"/>
    <w:rsid w:val="00540368"/>
    <w:rsid w:val="00540419"/>
    <w:rsid w:val="0054135F"/>
    <w:rsid w:val="00555686"/>
    <w:rsid w:val="00570AF9"/>
    <w:rsid w:val="00570B10"/>
    <w:rsid w:val="00591F4A"/>
    <w:rsid w:val="00594E53"/>
    <w:rsid w:val="00596508"/>
    <w:rsid w:val="005A2150"/>
    <w:rsid w:val="005A2C35"/>
    <w:rsid w:val="005A5082"/>
    <w:rsid w:val="005A7A72"/>
    <w:rsid w:val="005B00B0"/>
    <w:rsid w:val="005B6F36"/>
    <w:rsid w:val="005D4577"/>
    <w:rsid w:val="005D46B5"/>
    <w:rsid w:val="005D66A8"/>
    <w:rsid w:val="005D6A93"/>
    <w:rsid w:val="005D7D6D"/>
    <w:rsid w:val="005E0DA9"/>
    <w:rsid w:val="005F18F4"/>
    <w:rsid w:val="005F1D64"/>
    <w:rsid w:val="006228FD"/>
    <w:rsid w:val="00623F11"/>
    <w:rsid w:val="006320C7"/>
    <w:rsid w:val="00634CD7"/>
    <w:rsid w:val="00641C67"/>
    <w:rsid w:val="006545E2"/>
    <w:rsid w:val="00656D26"/>
    <w:rsid w:val="00663076"/>
    <w:rsid w:val="006632E3"/>
    <w:rsid w:val="006644F6"/>
    <w:rsid w:val="0066454D"/>
    <w:rsid w:val="0066797B"/>
    <w:rsid w:val="00672C31"/>
    <w:rsid w:val="0067555C"/>
    <w:rsid w:val="00677A66"/>
    <w:rsid w:val="00684FDE"/>
    <w:rsid w:val="00685D47"/>
    <w:rsid w:val="0069370B"/>
    <w:rsid w:val="0069557E"/>
    <w:rsid w:val="00695990"/>
    <w:rsid w:val="00697EAB"/>
    <w:rsid w:val="00697F77"/>
    <w:rsid w:val="006A152C"/>
    <w:rsid w:val="006A3BA6"/>
    <w:rsid w:val="006B1232"/>
    <w:rsid w:val="006B339E"/>
    <w:rsid w:val="006B6DB4"/>
    <w:rsid w:val="006D0E7B"/>
    <w:rsid w:val="006D5688"/>
    <w:rsid w:val="006D61FA"/>
    <w:rsid w:val="006D7693"/>
    <w:rsid w:val="006E0C39"/>
    <w:rsid w:val="006E100C"/>
    <w:rsid w:val="006E4368"/>
    <w:rsid w:val="006E4878"/>
    <w:rsid w:val="006F2DAF"/>
    <w:rsid w:val="006F5E97"/>
    <w:rsid w:val="00702C0A"/>
    <w:rsid w:val="007033DA"/>
    <w:rsid w:val="00711464"/>
    <w:rsid w:val="00714E35"/>
    <w:rsid w:val="00715250"/>
    <w:rsid w:val="007353DB"/>
    <w:rsid w:val="0073570C"/>
    <w:rsid w:val="00744303"/>
    <w:rsid w:val="00744AD2"/>
    <w:rsid w:val="00745E27"/>
    <w:rsid w:val="0075285B"/>
    <w:rsid w:val="00775B65"/>
    <w:rsid w:val="007836AF"/>
    <w:rsid w:val="00792D05"/>
    <w:rsid w:val="0079739E"/>
    <w:rsid w:val="007A357B"/>
    <w:rsid w:val="007A465C"/>
    <w:rsid w:val="007A7321"/>
    <w:rsid w:val="007D29AF"/>
    <w:rsid w:val="007D7CB0"/>
    <w:rsid w:val="007F0B94"/>
    <w:rsid w:val="007F2832"/>
    <w:rsid w:val="007F4FF8"/>
    <w:rsid w:val="008022EF"/>
    <w:rsid w:val="00806A5D"/>
    <w:rsid w:val="00807D4C"/>
    <w:rsid w:val="00810981"/>
    <w:rsid w:val="008110DD"/>
    <w:rsid w:val="00831058"/>
    <w:rsid w:val="00832A78"/>
    <w:rsid w:val="00836927"/>
    <w:rsid w:val="00837ECE"/>
    <w:rsid w:val="0084458A"/>
    <w:rsid w:val="00860B6E"/>
    <w:rsid w:val="00862167"/>
    <w:rsid w:val="00865C3C"/>
    <w:rsid w:val="008665AB"/>
    <w:rsid w:val="008721B7"/>
    <w:rsid w:val="00874E58"/>
    <w:rsid w:val="008755A0"/>
    <w:rsid w:val="00876C38"/>
    <w:rsid w:val="00877055"/>
    <w:rsid w:val="008813C4"/>
    <w:rsid w:val="00883017"/>
    <w:rsid w:val="0088527F"/>
    <w:rsid w:val="00891580"/>
    <w:rsid w:val="00896F0D"/>
    <w:rsid w:val="008B6A3A"/>
    <w:rsid w:val="008C0C5F"/>
    <w:rsid w:val="008C1A7B"/>
    <w:rsid w:val="008C50DC"/>
    <w:rsid w:val="008C6C59"/>
    <w:rsid w:val="008E09AA"/>
    <w:rsid w:val="008E4237"/>
    <w:rsid w:val="008E5112"/>
    <w:rsid w:val="008E747D"/>
    <w:rsid w:val="008F3D64"/>
    <w:rsid w:val="008F54E5"/>
    <w:rsid w:val="008F7D83"/>
    <w:rsid w:val="009046A0"/>
    <w:rsid w:val="00914351"/>
    <w:rsid w:val="00914AC3"/>
    <w:rsid w:val="009260BF"/>
    <w:rsid w:val="00933923"/>
    <w:rsid w:val="00941B07"/>
    <w:rsid w:val="009502AA"/>
    <w:rsid w:val="00961CE1"/>
    <w:rsid w:val="00965848"/>
    <w:rsid w:val="00965A4C"/>
    <w:rsid w:val="009679D2"/>
    <w:rsid w:val="0097011C"/>
    <w:rsid w:val="00973C18"/>
    <w:rsid w:val="00974A11"/>
    <w:rsid w:val="00975C59"/>
    <w:rsid w:val="00977B7A"/>
    <w:rsid w:val="00977B84"/>
    <w:rsid w:val="0098544D"/>
    <w:rsid w:val="0098600D"/>
    <w:rsid w:val="009917E2"/>
    <w:rsid w:val="009922B0"/>
    <w:rsid w:val="00992B89"/>
    <w:rsid w:val="009B14AF"/>
    <w:rsid w:val="009C1519"/>
    <w:rsid w:val="009C7A5B"/>
    <w:rsid w:val="009D018C"/>
    <w:rsid w:val="009D4539"/>
    <w:rsid w:val="009E1DA2"/>
    <w:rsid w:val="009E4167"/>
    <w:rsid w:val="009F7F20"/>
    <w:rsid w:val="00A031C5"/>
    <w:rsid w:val="00A0355F"/>
    <w:rsid w:val="00A0715F"/>
    <w:rsid w:val="00A10F19"/>
    <w:rsid w:val="00A15701"/>
    <w:rsid w:val="00A1635E"/>
    <w:rsid w:val="00A209DF"/>
    <w:rsid w:val="00A22FDB"/>
    <w:rsid w:val="00A25574"/>
    <w:rsid w:val="00A31CB3"/>
    <w:rsid w:val="00A36B25"/>
    <w:rsid w:val="00A41EE5"/>
    <w:rsid w:val="00A5179A"/>
    <w:rsid w:val="00A5226E"/>
    <w:rsid w:val="00A70FB7"/>
    <w:rsid w:val="00A713A0"/>
    <w:rsid w:val="00A71503"/>
    <w:rsid w:val="00A87D01"/>
    <w:rsid w:val="00A967B1"/>
    <w:rsid w:val="00AA07B9"/>
    <w:rsid w:val="00AA5110"/>
    <w:rsid w:val="00AA554E"/>
    <w:rsid w:val="00AA57A6"/>
    <w:rsid w:val="00AA7660"/>
    <w:rsid w:val="00AB0516"/>
    <w:rsid w:val="00AB0D23"/>
    <w:rsid w:val="00AB1DDD"/>
    <w:rsid w:val="00AB2A4F"/>
    <w:rsid w:val="00AB369A"/>
    <w:rsid w:val="00AB5017"/>
    <w:rsid w:val="00AB542B"/>
    <w:rsid w:val="00AB582D"/>
    <w:rsid w:val="00AB5D53"/>
    <w:rsid w:val="00AC0C74"/>
    <w:rsid w:val="00AC5735"/>
    <w:rsid w:val="00AD1421"/>
    <w:rsid w:val="00AD3F25"/>
    <w:rsid w:val="00AE3309"/>
    <w:rsid w:val="00AE5B3C"/>
    <w:rsid w:val="00AE641F"/>
    <w:rsid w:val="00AE6C70"/>
    <w:rsid w:val="00AF111F"/>
    <w:rsid w:val="00AF2518"/>
    <w:rsid w:val="00AF3CD0"/>
    <w:rsid w:val="00AF4355"/>
    <w:rsid w:val="00AF4B45"/>
    <w:rsid w:val="00B0214E"/>
    <w:rsid w:val="00B10FFC"/>
    <w:rsid w:val="00B1644D"/>
    <w:rsid w:val="00B232C5"/>
    <w:rsid w:val="00B4203D"/>
    <w:rsid w:val="00B53470"/>
    <w:rsid w:val="00B566BB"/>
    <w:rsid w:val="00B71997"/>
    <w:rsid w:val="00B84369"/>
    <w:rsid w:val="00B911FD"/>
    <w:rsid w:val="00B96EE0"/>
    <w:rsid w:val="00BC02B5"/>
    <w:rsid w:val="00BD05FD"/>
    <w:rsid w:val="00BD1C43"/>
    <w:rsid w:val="00BD2A03"/>
    <w:rsid w:val="00BE032D"/>
    <w:rsid w:val="00BF2B6B"/>
    <w:rsid w:val="00BF736F"/>
    <w:rsid w:val="00BF7589"/>
    <w:rsid w:val="00C22BD7"/>
    <w:rsid w:val="00C231D1"/>
    <w:rsid w:val="00C41EBC"/>
    <w:rsid w:val="00C4745D"/>
    <w:rsid w:val="00C774AA"/>
    <w:rsid w:val="00C82383"/>
    <w:rsid w:val="00C853AA"/>
    <w:rsid w:val="00C85BCB"/>
    <w:rsid w:val="00C87532"/>
    <w:rsid w:val="00C879BD"/>
    <w:rsid w:val="00C901A9"/>
    <w:rsid w:val="00C90EBC"/>
    <w:rsid w:val="00C91F04"/>
    <w:rsid w:val="00C940FC"/>
    <w:rsid w:val="00CA35B6"/>
    <w:rsid w:val="00CB2B09"/>
    <w:rsid w:val="00CB4396"/>
    <w:rsid w:val="00CB4760"/>
    <w:rsid w:val="00CC418A"/>
    <w:rsid w:val="00CD1621"/>
    <w:rsid w:val="00CD50A9"/>
    <w:rsid w:val="00CD6EB1"/>
    <w:rsid w:val="00CE43DD"/>
    <w:rsid w:val="00CE49F0"/>
    <w:rsid w:val="00CE6E58"/>
    <w:rsid w:val="00CF0809"/>
    <w:rsid w:val="00CF6B86"/>
    <w:rsid w:val="00D00E4E"/>
    <w:rsid w:val="00D16067"/>
    <w:rsid w:val="00D17771"/>
    <w:rsid w:val="00D177E6"/>
    <w:rsid w:val="00D21A3A"/>
    <w:rsid w:val="00D23466"/>
    <w:rsid w:val="00D26E82"/>
    <w:rsid w:val="00D276E6"/>
    <w:rsid w:val="00D36FEB"/>
    <w:rsid w:val="00D44AE1"/>
    <w:rsid w:val="00D44CEA"/>
    <w:rsid w:val="00D44D87"/>
    <w:rsid w:val="00D54736"/>
    <w:rsid w:val="00D677B5"/>
    <w:rsid w:val="00D71885"/>
    <w:rsid w:val="00D71BE0"/>
    <w:rsid w:val="00D7670C"/>
    <w:rsid w:val="00D86928"/>
    <w:rsid w:val="00D92634"/>
    <w:rsid w:val="00D97A11"/>
    <w:rsid w:val="00DB389F"/>
    <w:rsid w:val="00DB4581"/>
    <w:rsid w:val="00DC1529"/>
    <w:rsid w:val="00DC2A10"/>
    <w:rsid w:val="00DD215B"/>
    <w:rsid w:val="00DE00B8"/>
    <w:rsid w:val="00DE259F"/>
    <w:rsid w:val="00DE3812"/>
    <w:rsid w:val="00DE6F3E"/>
    <w:rsid w:val="00DF1779"/>
    <w:rsid w:val="00E01DB1"/>
    <w:rsid w:val="00E026CC"/>
    <w:rsid w:val="00E043B2"/>
    <w:rsid w:val="00E13443"/>
    <w:rsid w:val="00E15ED2"/>
    <w:rsid w:val="00E20376"/>
    <w:rsid w:val="00E24F5C"/>
    <w:rsid w:val="00E3352B"/>
    <w:rsid w:val="00E34FA3"/>
    <w:rsid w:val="00E374BC"/>
    <w:rsid w:val="00E40C89"/>
    <w:rsid w:val="00E419D2"/>
    <w:rsid w:val="00E458AE"/>
    <w:rsid w:val="00E510D8"/>
    <w:rsid w:val="00E57693"/>
    <w:rsid w:val="00E57798"/>
    <w:rsid w:val="00E64847"/>
    <w:rsid w:val="00E64CDC"/>
    <w:rsid w:val="00E73C7D"/>
    <w:rsid w:val="00E81234"/>
    <w:rsid w:val="00E9379A"/>
    <w:rsid w:val="00E9381C"/>
    <w:rsid w:val="00E948D2"/>
    <w:rsid w:val="00E96054"/>
    <w:rsid w:val="00E97632"/>
    <w:rsid w:val="00EA1890"/>
    <w:rsid w:val="00EA514A"/>
    <w:rsid w:val="00EA5E09"/>
    <w:rsid w:val="00EB1A52"/>
    <w:rsid w:val="00EB3D60"/>
    <w:rsid w:val="00EC1426"/>
    <w:rsid w:val="00EC6FA2"/>
    <w:rsid w:val="00EC7C25"/>
    <w:rsid w:val="00EC7FB8"/>
    <w:rsid w:val="00ED736D"/>
    <w:rsid w:val="00ED7E03"/>
    <w:rsid w:val="00EE2A06"/>
    <w:rsid w:val="00EE4858"/>
    <w:rsid w:val="00EE5236"/>
    <w:rsid w:val="00EE607A"/>
    <w:rsid w:val="00EF2863"/>
    <w:rsid w:val="00EF2DF2"/>
    <w:rsid w:val="00EF43F0"/>
    <w:rsid w:val="00F02261"/>
    <w:rsid w:val="00F10F57"/>
    <w:rsid w:val="00F127ED"/>
    <w:rsid w:val="00F12BA5"/>
    <w:rsid w:val="00F21456"/>
    <w:rsid w:val="00F2249A"/>
    <w:rsid w:val="00F23E14"/>
    <w:rsid w:val="00F24580"/>
    <w:rsid w:val="00F245AC"/>
    <w:rsid w:val="00F31D72"/>
    <w:rsid w:val="00F34E92"/>
    <w:rsid w:val="00F35B06"/>
    <w:rsid w:val="00F46E24"/>
    <w:rsid w:val="00F47B18"/>
    <w:rsid w:val="00F54293"/>
    <w:rsid w:val="00F55CFB"/>
    <w:rsid w:val="00F60B8B"/>
    <w:rsid w:val="00F77606"/>
    <w:rsid w:val="00F80B85"/>
    <w:rsid w:val="00F85E5E"/>
    <w:rsid w:val="00F96092"/>
    <w:rsid w:val="00FA154A"/>
    <w:rsid w:val="00FA7801"/>
    <w:rsid w:val="00FB1B9A"/>
    <w:rsid w:val="00FB679A"/>
    <w:rsid w:val="00FC42D0"/>
    <w:rsid w:val="00FD1594"/>
    <w:rsid w:val="00FD69F5"/>
    <w:rsid w:val="00FE0C08"/>
    <w:rsid w:val="00FE27B0"/>
    <w:rsid w:val="00FF43E8"/>
    <w:rsid w:val="00FF5F03"/>
    <w:rsid w:val="00FF63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DD33C5"/>
  <w15:docId w15:val="{BD0D24D3-D942-4CC6-97C8-BF479B006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31436"/>
  </w:style>
  <w:style w:type="paragraph" w:styleId="Heading1">
    <w:name w:val="heading 1"/>
    <w:aliases w:val="Judul BAB"/>
    <w:basedOn w:val="NoSpacing"/>
    <w:next w:val="NoSpacing"/>
    <w:link w:val="Heading1Char"/>
    <w:uiPriority w:val="9"/>
    <w:qFormat/>
    <w:rsid w:val="002D34F0"/>
    <w:pPr>
      <w:keepNext/>
      <w:keepLines/>
      <w:spacing w:line="360" w:lineRule="auto"/>
      <w:jc w:val="center"/>
      <w:outlineLvl w:val="0"/>
    </w:pPr>
    <w:rPr>
      <w:rFonts w:ascii="Times New Roman" w:eastAsiaTheme="majorEastAsia" w:hAnsi="Times New Roman" w:cstheme="majorBidi"/>
      <w:b/>
      <w:sz w:val="28"/>
      <w:szCs w:val="32"/>
    </w:rPr>
  </w:style>
  <w:style w:type="paragraph" w:styleId="Heading2">
    <w:name w:val="heading 2"/>
    <w:aliases w:val="Sub BAB 1.1"/>
    <w:basedOn w:val="NoSpacing"/>
    <w:next w:val="NoSpacing"/>
    <w:link w:val="Heading2Char"/>
    <w:uiPriority w:val="9"/>
    <w:unhideWhenUsed/>
    <w:qFormat/>
    <w:rsid w:val="006632E3"/>
    <w:pPr>
      <w:keepNext/>
      <w:keepLines/>
      <w:outlineLvl w:val="1"/>
    </w:pPr>
    <w:rPr>
      <w:rFonts w:ascii="Times New Roman" w:eastAsiaTheme="majorEastAsia" w:hAnsi="Times New Roman" w:cstheme="majorBidi"/>
      <w:b/>
      <w:sz w:val="26"/>
      <w:szCs w:val="26"/>
    </w:rPr>
  </w:style>
  <w:style w:type="paragraph" w:styleId="Heading3">
    <w:name w:val="heading 3"/>
    <w:aliases w:val="Sub BAB 1.2"/>
    <w:basedOn w:val="NoSpacing"/>
    <w:next w:val="NoSpacing"/>
    <w:link w:val="Heading3Char"/>
    <w:uiPriority w:val="9"/>
    <w:unhideWhenUsed/>
    <w:qFormat/>
    <w:rsid w:val="006B1232"/>
    <w:pPr>
      <w:keepNext/>
      <w:keepLines/>
      <w:outlineLvl w:val="2"/>
    </w:pPr>
    <w:rPr>
      <w:rFonts w:ascii="Times New Roman" w:eastAsiaTheme="majorEastAsia" w:hAnsi="Times New Roman" w:cstheme="majorBidi"/>
      <w:sz w:val="24"/>
      <w:szCs w:val="24"/>
    </w:rPr>
  </w:style>
  <w:style w:type="paragraph" w:styleId="Heading4">
    <w:name w:val="heading 4"/>
    <w:aliases w:val="Lampiran"/>
    <w:basedOn w:val="NoSpacing"/>
    <w:next w:val="NoSpacing"/>
    <w:link w:val="Heading4Char"/>
    <w:uiPriority w:val="9"/>
    <w:unhideWhenUsed/>
    <w:qFormat/>
    <w:rsid w:val="00E64847"/>
    <w:pPr>
      <w:keepNext/>
      <w:keepLines/>
      <w:spacing w:line="360" w:lineRule="auto"/>
      <w:outlineLvl w:val="3"/>
    </w:pPr>
    <w:rPr>
      <w:rFonts w:ascii="Times New Roman" w:eastAsiaTheme="majorEastAsia" w:hAnsi="Times New Roman"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01B97"/>
    <w:pPr>
      <w:spacing w:after="0" w:line="240" w:lineRule="auto"/>
    </w:pPr>
  </w:style>
  <w:style w:type="character" w:customStyle="1" w:styleId="NoSpacingChar">
    <w:name w:val="No Spacing Char"/>
    <w:basedOn w:val="DefaultParagraphFont"/>
    <w:link w:val="NoSpacing"/>
    <w:uiPriority w:val="1"/>
    <w:rsid w:val="00E64CDC"/>
  </w:style>
  <w:style w:type="character" w:customStyle="1" w:styleId="Heading1Char">
    <w:name w:val="Heading 1 Char"/>
    <w:aliases w:val="Judul BAB Char"/>
    <w:basedOn w:val="DefaultParagraphFont"/>
    <w:link w:val="Heading1"/>
    <w:uiPriority w:val="9"/>
    <w:rsid w:val="002D34F0"/>
    <w:rPr>
      <w:rFonts w:ascii="Times New Roman" w:eastAsiaTheme="majorEastAsia" w:hAnsi="Times New Roman" w:cstheme="majorBidi"/>
      <w:b/>
      <w:sz w:val="28"/>
      <w:szCs w:val="32"/>
    </w:rPr>
  </w:style>
  <w:style w:type="character" w:customStyle="1" w:styleId="Heading2Char">
    <w:name w:val="Heading 2 Char"/>
    <w:aliases w:val="Sub BAB 1.1 Char"/>
    <w:basedOn w:val="DefaultParagraphFont"/>
    <w:link w:val="Heading2"/>
    <w:uiPriority w:val="9"/>
    <w:rsid w:val="006632E3"/>
    <w:rPr>
      <w:rFonts w:ascii="Times New Roman" w:eastAsiaTheme="majorEastAsia" w:hAnsi="Times New Roman" w:cstheme="majorBidi"/>
      <w:b/>
      <w:sz w:val="26"/>
      <w:szCs w:val="26"/>
    </w:rPr>
  </w:style>
  <w:style w:type="character" w:customStyle="1" w:styleId="Heading3Char">
    <w:name w:val="Heading 3 Char"/>
    <w:aliases w:val="Sub BAB 1.2 Char"/>
    <w:basedOn w:val="DefaultParagraphFont"/>
    <w:link w:val="Heading3"/>
    <w:uiPriority w:val="9"/>
    <w:rsid w:val="006B1232"/>
    <w:rPr>
      <w:rFonts w:ascii="Times New Roman" w:eastAsiaTheme="majorEastAsia" w:hAnsi="Times New Roman" w:cstheme="majorBidi"/>
      <w:sz w:val="24"/>
      <w:szCs w:val="24"/>
    </w:rPr>
  </w:style>
  <w:style w:type="character" w:customStyle="1" w:styleId="Heading4Char">
    <w:name w:val="Heading 4 Char"/>
    <w:aliases w:val="Lampiran Char"/>
    <w:basedOn w:val="DefaultParagraphFont"/>
    <w:link w:val="Heading4"/>
    <w:uiPriority w:val="9"/>
    <w:rsid w:val="00E64847"/>
    <w:rPr>
      <w:rFonts w:ascii="Times New Roman" w:eastAsiaTheme="majorEastAsia" w:hAnsi="Times New Roman" w:cstheme="majorBidi"/>
      <w:iCs/>
      <w:sz w:val="24"/>
    </w:rPr>
  </w:style>
  <w:style w:type="paragraph" w:styleId="Header">
    <w:name w:val="header"/>
    <w:basedOn w:val="Normal"/>
    <w:link w:val="HeaderChar"/>
    <w:uiPriority w:val="99"/>
    <w:unhideWhenUsed/>
    <w:rsid w:val="00E510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10D8"/>
  </w:style>
  <w:style w:type="paragraph" w:styleId="Footer">
    <w:name w:val="footer"/>
    <w:basedOn w:val="Normal"/>
    <w:link w:val="FooterChar"/>
    <w:uiPriority w:val="99"/>
    <w:unhideWhenUsed/>
    <w:rsid w:val="00E510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10D8"/>
  </w:style>
  <w:style w:type="paragraph" w:styleId="Subtitle">
    <w:name w:val="Subtitle"/>
    <w:aliases w:val="Gambar 1.1"/>
    <w:basedOn w:val="NoSpacing"/>
    <w:next w:val="NoSpacing"/>
    <w:link w:val="SubtitleChar"/>
    <w:uiPriority w:val="11"/>
    <w:qFormat/>
    <w:rsid w:val="00CB4760"/>
    <w:pPr>
      <w:numPr>
        <w:numId w:val="2"/>
      </w:numPr>
      <w:spacing w:line="360" w:lineRule="auto"/>
      <w:jc w:val="center"/>
    </w:pPr>
    <w:rPr>
      <w:rFonts w:ascii="Times New Roman" w:eastAsiaTheme="minorEastAsia" w:hAnsi="Times New Roman"/>
      <w:b/>
      <w:spacing w:val="15"/>
    </w:rPr>
  </w:style>
  <w:style w:type="character" w:customStyle="1" w:styleId="SubtitleChar">
    <w:name w:val="Subtitle Char"/>
    <w:aliases w:val="Gambar 1.1 Char"/>
    <w:basedOn w:val="DefaultParagraphFont"/>
    <w:link w:val="Subtitle"/>
    <w:uiPriority w:val="11"/>
    <w:rsid w:val="00CB4760"/>
    <w:rPr>
      <w:rFonts w:ascii="Times New Roman" w:eastAsiaTheme="minorEastAsia" w:hAnsi="Times New Roman"/>
      <w:b/>
      <w:spacing w:val="15"/>
    </w:rPr>
  </w:style>
  <w:style w:type="paragraph" w:customStyle="1" w:styleId="Gambar41">
    <w:name w:val="Gambar 4.1"/>
    <w:basedOn w:val="Gambar31"/>
    <w:next w:val="NoSpacing"/>
    <w:link w:val="Gambar41Char"/>
    <w:qFormat/>
    <w:rsid w:val="008665AB"/>
    <w:pPr>
      <w:numPr>
        <w:numId w:val="3"/>
      </w:numPr>
    </w:pPr>
    <w:rPr>
      <w:rFonts w:eastAsiaTheme="minorEastAsia"/>
      <w:spacing w:val="15"/>
    </w:rPr>
  </w:style>
  <w:style w:type="paragraph" w:customStyle="1" w:styleId="Gambar31">
    <w:name w:val="Gambar 3.1"/>
    <w:basedOn w:val="NoSpacing"/>
    <w:next w:val="NoSpacing"/>
    <w:link w:val="Gambar31Char"/>
    <w:qFormat/>
    <w:rsid w:val="00641C67"/>
    <w:pPr>
      <w:numPr>
        <w:numId w:val="16"/>
      </w:numPr>
      <w:spacing w:line="360" w:lineRule="auto"/>
      <w:jc w:val="center"/>
    </w:pPr>
    <w:rPr>
      <w:rFonts w:ascii="Times New Roman" w:hAnsi="Times New Roman"/>
      <w:lang w:val="id-ID"/>
    </w:rPr>
  </w:style>
  <w:style w:type="character" w:customStyle="1" w:styleId="Gambar31Char">
    <w:name w:val="Gambar 3.1 Char"/>
    <w:basedOn w:val="NoSpacingChar"/>
    <w:link w:val="Gambar31"/>
    <w:rsid w:val="00641C67"/>
    <w:rPr>
      <w:rFonts w:ascii="Times New Roman" w:hAnsi="Times New Roman"/>
      <w:lang w:val="id-ID"/>
    </w:rPr>
  </w:style>
  <w:style w:type="character" w:customStyle="1" w:styleId="Gambar41Char">
    <w:name w:val="Gambar 4.1 Char"/>
    <w:basedOn w:val="SubtitleChar"/>
    <w:link w:val="Gambar41"/>
    <w:rsid w:val="008665AB"/>
    <w:rPr>
      <w:rFonts w:ascii="Times New Roman" w:eastAsiaTheme="minorEastAsia" w:hAnsi="Times New Roman"/>
      <w:b w:val="0"/>
      <w:spacing w:val="15"/>
      <w:lang w:val="id-ID"/>
    </w:rPr>
  </w:style>
  <w:style w:type="paragraph" w:styleId="TOC1">
    <w:name w:val="toc 1"/>
    <w:basedOn w:val="Normal"/>
    <w:next w:val="Normal"/>
    <w:autoRedefine/>
    <w:uiPriority w:val="39"/>
    <w:unhideWhenUsed/>
    <w:rsid w:val="00F31D72"/>
    <w:pPr>
      <w:tabs>
        <w:tab w:val="left" w:pos="1418"/>
        <w:tab w:val="right" w:leader="dot" w:pos="8504"/>
      </w:tabs>
      <w:spacing w:after="100" w:line="240" w:lineRule="auto"/>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E419D2"/>
    <w:pPr>
      <w:tabs>
        <w:tab w:val="left" w:pos="880"/>
        <w:tab w:val="right" w:leader="dot" w:pos="8504"/>
      </w:tabs>
      <w:spacing w:after="100" w:line="240" w:lineRule="auto"/>
    </w:pPr>
  </w:style>
  <w:style w:type="character" w:styleId="Hyperlink">
    <w:name w:val="Hyperlink"/>
    <w:basedOn w:val="DefaultParagraphFont"/>
    <w:uiPriority w:val="99"/>
    <w:unhideWhenUsed/>
    <w:rsid w:val="00333547"/>
    <w:rPr>
      <w:color w:val="0563C1" w:themeColor="hyperlink"/>
      <w:u w:val="single"/>
    </w:rPr>
  </w:style>
  <w:style w:type="table" w:styleId="TableGrid">
    <w:name w:val="Table Grid"/>
    <w:basedOn w:val="TableNormal"/>
    <w:uiPriority w:val="39"/>
    <w:rsid w:val="002234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D23466"/>
    <w:pPr>
      <w:tabs>
        <w:tab w:val="left" w:pos="851"/>
        <w:tab w:val="right" w:leader="dot" w:pos="8504"/>
      </w:tabs>
      <w:spacing w:after="100"/>
    </w:pPr>
  </w:style>
  <w:style w:type="paragraph" w:styleId="BalloonText">
    <w:name w:val="Balloon Text"/>
    <w:basedOn w:val="Normal"/>
    <w:link w:val="BalloonTextChar"/>
    <w:uiPriority w:val="99"/>
    <w:semiHidden/>
    <w:unhideWhenUsed/>
    <w:rsid w:val="002F78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78D8"/>
    <w:rPr>
      <w:rFonts w:ascii="Tahoma" w:hAnsi="Tahoma" w:cs="Tahoma"/>
      <w:sz w:val="16"/>
      <w:szCs w:val="16"/>
    </w:rPr>
  </w:style>
  <w:style w:type="paragraph" w:styleId="DocumentMap">
    <w:name w:val="Document Map"/>
    <w:basedOn w:val="Normal"/>
    <w:link w:val="DocumentMapChar"/>
    <w:uiPriority w:val="99"/>
    <w:semiHidden/>
    <w:unhideWhenUsed/>
    <w:rsid w:val="002F78D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F78D8"/>
    <w:rPr>
      <w:rFonts w:ascii="Tahoma" w:hAnsi="Tahoma" w:cs="Tahoma"/>
      <w:sz w:val="16"/>
      <w:szCs w:val="16"/>
    </w:rPr>
  </w:style>
  <w:style w:type="paragraph" w:customStyle="1" w:styleId="TabelBab2">
    <w:name w:val="Tabel Bab 2"/>
    <w:basedOn w:val="NoSpacing"/>
    <w:next w:val="NoSpacing"/>
    <w:link w:val="TabelBab2Char"/>
    <w:qFormat/>
    <w:rsid w:val="00641C67"/>
    <w:pPr>
      <w:numPr>
        <w:numId w:val="6"/>
      </w:numPr>
      <w:spacing w:line="360" w:lineRule="auto"/>
      <w:jc w:val="center"/>
    </w:pPr>
    <w:rPr>
      <w:rFonts w:ascii="Times New Roman" w:hAnsi="Times New Roman" w:cs="Times New Roman"/>
      <w:szCs w:val="24"/>
      <w:lang w:val="id-ID"/>
    </w:rPr>
  </w:style>
  <w:style w:type="character" w:customStyle="1" w:styleId="TabelBab2Char">
    <w:name w:val="Tabel Bab 2 Char"/>
    <w:basedOn w:val="NoSpacingChar"/>
    <w:link w:val="TabelBab2"/>
    <w:rsid w:val="00641C67"/>
    <w:rPr>
      <w:rFonts w:ascii="Times New Roman" w:hAnsi="Times New Roman" w:cs="Times New Roman"/>
      <w:szCs w:val="24"/>
      <w:lang w:val="id-ID"/>
    </w:rPr>
  </w:style>
  <w:style w:type="paragraph" w:customStyle="1" w:styleId="Gambar21">
    <w:name w:val="Gambar 2.1"/>
    <w:basedOn w:val="NoSpacing"/>
    <w:next w:val="NoSpacing"/>
    <w:link w:val="Gambar21Char"/>
    <w:qFormat/>
    <w:rsid w:val="00641C67"/>
    <w:pPr>
      <w:numPr>
        <w:numId w:val="7"/>
      </w:numPr>
      <w:spacing w:line="360" w:lineRule="auto"/>
      <w:jc w:val="center"/>
    </w:pPr>
    <w:rPr>
      <w:rFonts w:ascii="Times New Roman" w:hAnsi="Times New Roman" w:cs="Times New Roman"/>
      <w:szCs w:val="24"/>
      <w:lang w:val="id-ID"/>
    </w:rPr>
  </w:style>
  <w:style w:type="character" w:customStyle="1" w:styleId="Gambar21Char">
    <w:name w:val="Gambar 2.1 Char"/>
    <w:basedOn w:val="NoSpacingChar"/>
    <w:link w:val="Gambar21"/>
    <w:rsid w:val="00641C67"/>
    <w:rPr>
      <w:rFonts w:ascii="Times New Roman" w:hAnsi="Times New Roman" w:cs="Times New Roman"/>
      <w:szCs w:val="24"/>
      <w:lang w:val="id-ID"/>
    </w:rPr>
  </w:style>
  <w:style w:type="paragraph" w:customStyle="1" w:styleId="TabelBab3">
    <w:name w:val="Tabel Bab 3"/>
    <w:basedOn w:val="TabelBab2"/>
    <w:next w:val="NoSpacing"/>
    <w:link w:val="TabelBab3Char"/>
    <w:qFormat/>
    <w:rsid w:val="008665AB"/>
    <w:pPr>
      <w:numPr>
        <w:numId w:val="8"/>
      </w:numPr>
    </w:pPr>
  </w:style>
  <w:style w:type="character" w:customStyle="1" w:styleId="TabelBab3Char">
    <w:name w:val="Tabel Bab 3 Char"/>
    <w:basedOn w:val="NoSpacingChar"/>
    <w:link w:val="TabelBab3"/>
    <w:rsid w:val="008665AB"/>
    <w:rPr>
      <w:rFonts w:ascii="Times New Roman" w:hAnsi="Times New Roman" w:cs="Times New Roman"/>
      <w:szCs w:val="24"/>
      <w:lang w:val="id-ID"/>
    </w:rPr>
  </w:style>
  <w:style w:type="paragraph" w:customStyle="1" w:styleId="TabelBab1">
    <w:name w:val="Tabel Bab 1"/>
    <w:basedOn w:val="NoSpacing"/>
    <w:next w:val="NoSpacing"/>
    <w:link w:val="TabelBab1Char"/>
    <w:qFormat/>
    <w:rsid w:val="00641C67"/>
    <w:pPr>
      <w:numPr>
        <w:numId w:val="9"/>
      </w:numPr>
      <w:spacing w:line="360" w:lineRule="auto"/>
      <w:jc w:val="center"/>
    </w:pPr>
    <w:rPr>
      <w:rFonts w:ascii="Times New Roman" w:hAnsi="Times New Roman"/>
    </w:rPr>
  </w:style>
  <w:style w:type="character" w:customStyle="1" w:styleId="TabelBab1Char">
    <w:name w:val="Tabel Bab 1 Char"/>
    <w:basedOn w:val="NoSpacingChar"/>
    <w:link w:val="TabelBab1"/>
    <w:rsid w:val="00641C67"/>
    <w:rPr>
      <w:rFonts w:ascii="Times New Roman" w:hAnsi="Times New Roman"/>
    </w:rPr>
  </w:style>
  <w:style w:type="paragraph" w:customStyle="1" w:styleId="TabelBab4">
    <w:name w:val="Tabel Bab 4"/>
    <w:basedOn w:val="NoSpacing"/>
    <w:next w:val="NoSpacing"/>
    <w:link w:val="TabelBab4Char"/>
    <w:qFormat/>
    <w:rsid w:val="00641C67"/>
    <w:pPr>
      <w:numPr>
        <w:numId w:val="10"/>
      </w:numPr>
      <w:jc w:val="center"/>
    </w:pPr>
    <w:rPr>
      <w:rFonts w:ascii="Times New Roman" w:hAnsi="Times New Roman"/>
    </w:rPr>
  </w:style>
  <w:style w:type="character" w:customStyle="1" w:styleId="TabelBab4Char">
    <w:name w:val="Tabel Bab 4 Char"/>
    <w:basedOn w:val="NoSpacingChar"/>
    <w:link w:val="TabelBab4"/>
    <w:rsid w:val="00641C67"/>
    <w:rPr>
      <w:rFonts w:ascii="Times New Roman" w:hAnsi="Times New Roman"/>
    </w:rPr>
  </w:style>
  <w:style w:type="paragraph" w:styleId="BodyText">
    <w:name w:val="Body Text"/>
    <w:aliases w:val="Content"/>
    <w:basedOn w:val="NoSpacing"/>
    <w:next w:val="NoSpacing"/>
    <w:link w:val="BodyTextChar"/>
    <w:uiPriority w:val="1"/>
    <w:qFormat/>
    <w:rsid w:val="009B14AF"/>
    <w:pPr>
      <w:widowControl w:val="0"/>
      <w:autoSpaceDE w:val="0"/>
      <w:autoSpaceDN w:val="0"/>
      <w:spacing w:line="360" w:lineRule="auto"/>
      <w:ind w:firstLine="567"/>
      <w:jc w:val="both"/>
    </w:pPr>
    <w:rPr>
      <w:rFonts w:ascii="Times New Roman" w:eastAsia="Times New Roman" w:hAnsi="Times New Roman" w:cs="Times New Roman"/>
      <w:color w:val="000000" w:themeColor="text1"/>
      <w:sz w:val="24"/>
      <w:szCs w:val="24"/>
      <w:lang w:val="id"/>
    </w:rPr>
  </w:style>
  <w:style w:type="character" w:customStyle="1" w:styleId="BodyTextChar">
    <w:name w:val="Body Text Char"/>
    <w:aliases w:val="Content Char"/>
    <w:basedOn w:val="DefaultParagraphFont"/>
    <w:link w:val="BodyText"/>
    <w:uiPriority w:val="1"/>
    <w:rsid w:val="009B14AF"/>
    <w:rPr>
      <w:rFonts w:ascii="Times New Roman" w:eastAsia="Times New Roman" w:hAnsi="Times New Roman" w:cs="Times New Roman"/>
      <w:color w:val="000000" w:themeColor="text1"/>
      <w:sz w:val="24"/>
      <w:szCs w:val="24"/>
      <w:lang w:val="id"/>
    </w:rPr>
  </w:style>
  <w:style w:type="paragraph" w:styleId="ListParagraph">
    <w:name w:val="List Paragraph"/>
    <w:aliases w:val="kepala,Colorful List - Accent 11,Body Text Char1,Char Char2,List Paragraph2,Char Char21,Dot pt,F5 List Paragraph,List Paragraph Char Char Char,Indicator Text,Numbered Para 1,Bullet 1,List Paragraph12,Bullet Points,ANNEX"/>
    <w:basedOn w:val="Normal"/>
    <w:link w:val="ListParagraphChar"/>
    <w:uiPriority w:val="34"/>
    <w:qFormat/>
    <w:rsid w:val="00314A89"/>
    <w:pPr>
      <w:ind w:left="720"/>
      <w:contextualSpacing/>
    </w:pPr>
  </w:style>
  <w:style w:type="character" w:customStyle="1" w:styleId="ListParagraphChar">
    <w:name w:val="List Paragraph Char"/>
    <w:aliases w:val="kepala Char,Colorful List - Accent 11 Char,Body Text Char1 Char,Char Char2 Char,List Paragraph2 Char,Char Char21 Char,Dot pt Char,F5 List Paragraph Char,List Paragraph Char Char Char Char,Indicator Text Char,Numbered Para 1 Char"/>
    <w:basedOn w:val="DefaultParagraphFont"/>
    <w:link w:val="ListParagraph"/>
    <w:uiPriority w:val="34"/>
    <w:locked/>
    <w:rsid w:val="00314A89"/>
  </w:style>
  <w:style w:type="character" w:styleId="Emphasis">
    <w:name w:val="Emphasis"/>
    <w:basedOn w:val="DefaultParagraphFont"/>
    <w:uiPriority w:val="20"/>
    <w:qFormat/>
    <w:rsid w:val="004205AF"/>
    <w:rPr>
      <w:i/>
      <w:iCs/>
    </w:rPr>
  </w:style>
  <w:style w:type="paragraph" w:customStyle="1" w:styleId="Tabel41">
    <w:name w:val="Tabel 4.1"/>
    <w:basedOn w:val="NoSpacing"/>
    <w:next w:val="NoSpacing"/>
    <w:link w:val="Tabel41Char"/>
    <w:qFormat/>
    <w:rsid w:val="00641C67"/>
    <w:pPr>
      <w:ind w:left="360" w:hanging="360"/>
      <w:jc w:val="center"/>
    </w:pPr>
    <w:rPr>
      <w:rFonts w:ascii="Times New Roman" w:hAnsi="Times New Roman"/>
    </w:rPr>
  </w:style>
  <w:style w:type="character" w:customStyle="1" w:styleId="Tabel41Char">
    <w:name w:val="Tabel 4.1 Char"/>
    <w:basedOn w:val="NoSpacingChar"/>
    <w:link w:val="Tabel41"/>
    <w:rsid w:val="00641C67"/>
    <w:rPr>
      <w:rFonts w:ascii="Times New Roman" w:hAnsi="Times New Roman"/>
    </w:rPr>
  </w:style>
  <w:style w:type="paragraph" w:customStyle="1" w:styleId="Default">
    <w:name w:val="Default"/>
    <w:rsid w:val="00810981"/>
    <w:pPr>
      <w:autoSpaceDE w:val="0"/>
      <w:autoSpaceDN w:val="0"/>
      <w:adjustRightInd w:val="0"/>
      <w:spacing w:after="0" w:line="240" w:lineRule="auto"/>
    </w:pPr>
    <w:rPr>
      <w:rFonts w:ascii="Monotype Corsiva" w:hAnsi="Monotype Corsiva" w:cs="Monotype Corsiva"/>
      <w:color w:val="000000"/>
      <w:sz w:val="24"/>
      <w:szCs w:val="24"/>
    </w:rPr>
  </w:style>
  <w:style w:type="paragraph" w:styleId="Caption">
    <w:name w:val="caption"/>
    <w:basedOn w:val="Normal"/>
    <w:next w:val="Normal"/>
    <w:uiPriority w:val="35"/>
    <w:unhideWhenUsed/>
    <w:qFormat/>
    <w:rsid w:val="006B1232"/>
    <w:pPr>
      <w:spacing w:after="200" w:line="240" w:lineRule="auto"/>
      <w:jc w:val="center"/>
    </w:pPr>
    <w:rPr>
      <w:rFonts w:ascii="Times New Roman" w:hAnsi="Times New Roman"/>
      <w:iCs/>
      <w:sz w:val="24"/>
      <w:szCs w:val="18"/>
    </w:rPr>
  </w:style>
  <w:style w:type="paragraph" w:customStyle="1" w:styleId="Tabel1">
    <w:name w:val="Tabel 1"/>
    <w:basedOn w:val="NoSpacing"/>
    <w:next w:val="NoSpacing"/>
    <w:link w:val="Tabel1Char"/>
    <w:qFormat/>
    <w:rsid w:val="004240F6"/>
    <w:pPr>
      <w:spacing w:line="360" w:lineRule="auto"/>
      <w:ind w:left="720" w:hanging="360"/>
      <w:jc w:val="center"/>
    </w:pPr>
    <w:rPr>
      <w:rFonts w:ascii="Times New Roman" w:hAnsi="Times New Roman"/>
    </w:rPr>
  </w:style>
  <w:style w:type="character" w:customStyle="1" w:styleId="Tabel1Char">
    <w:name w:val="Tabel 1 Char"/>
    <w:basedOn w:val="NoSpacingChar"/>
    <w:link w:val="Tabel1"/>
    <w:rsid w:val="004240F6"/>
    <w:rPr>
      <w:rFonts w:ascii="Times New Roman" w:hAnsi="Times New Roman"/>
    </w:rPr>
  </w:style>
  <w:style w:type="character" w:styleId="Strong">
    <w:name w:val="Strong"/>
    <w:basedOn w:val="DefaultParagraphFont"/>
    <w:uiPriority w:val="22"/>
    <w:qFormat/>
    <w:rsid w:val="004240F6"/>
    <w:rPr>
      <w:b/>
      <w:bCs/>
    </w:rPr>
  </w:style>
  <w:style w:type="character" w:styleId="PlaceholderText">
    <w:name w:val="Placeholder Text"/>
    <w:basedOn w:val="DefaultParagraphFont"/>
    <w:uiPriority w:val="99"/>
    <w:semiHidden/>
    <w:rsid w:val="00F60B8B"/>
    <w:rPr>
      <w:color w:val="808080"/>
    </w:rPr>
  </w:style>
  <w:style w:type="paragraph" w:styleId="TOC4">
    <w:name w:val="toc 4"/>
    <w:basedOn w:val="Normal"/>
    <w:next w:val="Normal"/>
    <w:autoRedefine/>
    <w:uiPriority w:val="39"/>
    <w:unhideWhenUsed/>
    <w:rsid w:val="00F31D72"/>
    <w:pPr>
      <w:spacing w:after="100"/>
      <w:ind w:left="660"/>
    </w:pPr>
    <w:rPr>
      <w:rFonts w:eastAsiaTheme="minorEastAsia"/>
    </w:rPr>
  </w:style>
  <w:style w:type="paragraph" w:styleId="TOC5">
    <w:name w:val="toc 5"/>
    <w:basedOn w:val="Normal"/>
    <w:next w:val="Normal"/>
    <w:autoRedefine/>
    <w:uiPriority w:val="39"/>
    <w:unhideWhenUsed/>
    <w:rsid w:val="00F31D72"/>
    <w:pPr>
      <w:spacing w:after="100"/>
      <w:ind w:left="880"/>
    </w:pPr>
    <w:rPr>
      <w:rFonts w:eastAsiaTheme="minorEastAsia"/>
    </w:rPr>
  </w:style>
  <w:style w:type="paragraph" w:styleId="TOC6">
    <w:name w:val="toc 6"/>
    <w:basedOn w:val="Normal"/>
    <w:next w:val="Normal"/>
    <w:autoRedefine/>
    <w:uiPriority w:val="39"/>
    <w:unhideWhenUsed/>
    <w:rsid w:val="00F31D72"/>
    <w:pPr>
      <w:spacing w:after="100"/>
      <w:ind w:left="1100"/>
    </w:pPr>
    <w:rPr>
      <w:rFonts w:eastAsiaTheme="minorEastAsia"/>
    </w:rPr>
  </w:style>
  <w:style w:type="paragraph" w:styleId="TOC7">
    <w:name w:val="toc 7"/>
    <w:basedOn w:val="Normal"/>
    <w:next w:val="Normal"/>
    <w:autoRedefine/>
    <w:uiPriority w:val="39"/>
    <w:unhideWhenUsed/>
    <w:rsid w:val="00F31D72"/>
    <w:pPr>
      <w:spacing w:after="100"/>
      <w:ind w:left="1320"/>
    </w:pPr>
    <w:rPr>
      <w:rFonts w:eastAsiaTheme="minorEastAsia"/>
    </w:rPr>
  </w:style>
  <w:style w:type="paragraph" w:styleId="TOC8">
    <w:name w:val="toc 8"/>
    <w:basedOn w:val="Normal"/>
    <w:next w:val="Normal"/>
    <w:autoRedefine/>
    <w:uiPriority w:val="39"/>
    <w:unhideWhenUsed/>
    <w:rsid w:val="00F31D72"/>
    <w:pPr>
      <w:spacing w:after="100"/>
      <w:ind w:left="1540"/>
    </w:pPr>
    <w:rPr>
      <w:rFonts w:eastAsiaTheme="minorEastAsia"/>
    </w:rPr>
  </w:style>
  <w:style w:type="paragraph" w:styleId="TOC9">
    <w:name w:val="toc 9"/>
    <w:basedOn w:val="Normal"/>
    <w:next w:val="Normal"/>
    <w:autoRedefine/>
    <w:uiPriority w:val="39"/>
    <w:unhideWhenUsed/>
    <w:rsid w:val="00F31D72"/>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8362899">
      <w:bodyDiv w:val="1"/>
      <w:marLeft w:val="0"/>
      <w:marRight w:val="0"/>
      <w:marTop w:val="0"/>
      <w:marBottom w:val="0"/>
      <w:divBdr>
        <w:top w:val="none" w:sz="0" w:space="0" w:color="auto"/>
        <w:left w:val="none" w:sz="0" w:space="0" w:color="auto"/>
        <w:bottom w:val="none" w:sz="0" w:space="0" w:color="auto"/>
        <w:right w:val="none" w:sz="0" w:space="0" w:color="auto"/>
      </w:divBdr>
    </w:div>
    <w:div w:id="1493451408">
      <w:bodyDiv w:val="1"/>
      <w:marLeft w:val="0"/>
      <w:marRight w:val="0"/>
      <w:marTop w:val="0"/>
      <w:marBottom w:val="0"/>
      <w:divBdr>
        <w:top w:val="none" w:sz="0" w:space="0" w:color="auto"/>
        <w:left w:val="none" w:sz="0" w:space="0" w:color="auto"/>
        <w:bottom w:val="none" w:sz="0" w:space="0" w:color="auto"/>
        <w:right w:val="none" w:sz="0" w:space="0" w:color="auto"/>
      </w:divBdr>
      <w:divsChild>
        <w:div w:id="572202449">
          <w:marLeft w:val="0"/>
          <w:marRight w:val="0"/>
          <w:marTop w:val="0"/>
          <w:marBottom w:val="0"/>
          <w:divBdr>
            <w:top w:val="none" w:sz="0" w:space="0" w:color="auto"/>
            <w:left w:val="none" w:sz="0" w:space="0" w:color="auto"/>
            <w:bottom w:val="none" w:sz="0" w:space="0" w:color="auto"/>
            <w:right w:val="none" w:sz="0" w:space="0" w:color="auto"/>
          </w:divBdr>
          <w:divsChild>
            <w:div w:id="331110407">
              <w:marLeft w:val="0"/>
              <w:marRight w:val="0"/>
              <w:marTop w:val="0"/>
              <w:marBottom w:val="0"/>
              <w:divBdr>
                <w:top w:val="none" w:sz="0" w:space="0" w:color="auto"/>
                <w:left w:val="none" w:sz="0" w:space="0" w:color="auto"/>
                <w:bottom w:val="none" w:sz="0" w:space="0" w:color="auto"/>
                <w:right w:val="none" w:sz="0" w:space="0" w:color="auto"/>
              </w:divBdr>
              <w:divsChild>
                <w:div w:id="1783114946">
                  <w:marLeft w:val="0"/>
                  <w:marRight w:val="0"/>
                  <w:marTop w:val="0"/>
                  <w:marBottom w:val="0"/>
                  <w:divBdr>
                    <w:top w:val="none" w:sz="0" w:space="0" w:color="auto"/>
                    <w:left w:val="none" w:sz="0" w:space="0" w:color="auto"/>
                    <w:bottom w:val="none" w:sz="0" w:space="0" w:color="auto"/>
                    <w:right w:val="none" w:sz="0" w:space="0" w:color="auto"/>
                  </w:divBdr>
                  <w:divsChild>
                    <w:div w:id="1176306474">
                      <w:marLeft w:val="0"/>
                      <w:marRight w:val="0"/>
                      <w:marTop w:val="0"/>
                      <w:marBottom w:val="0"/>
                      <w:divBdr>
                        <w:top w:val="none" w:sz="0" w:space="0" w:color="auto"/>
                        <w:left w:val="none" w:sz="0" w:space="0" w:color="auto"/>
                        <w:bottom w:val="none" w:sz="0" w:space="0" w:color="auto"/>
                        <w:right w:val="none" w:sz="0" w:space="0" w:color="auto"/>
                      </w:divBdr>
                      <w:divsChild>
                        <w:div w:id="1406487239">
                          <w:marLeft w:val="0"/>
                          <w:marRight w:val="0"/>
                          <w:marTop w:val="0"/>
                          <w:marBottom w:val="0"/>
                          <w:divBdr>
                            <w:top w:val="none" w:sz="0" w:space="0" w:color="auto"/>
                            <w:left w:val="none" w:sz="0" w:space="0" w:color="auto"/>
                            <w:bottom w:val="none" w:sz="0" w:space="0" w:color="auto"/>
                            <w:right w:val="none" w:sz="0" w:space="0" w:color="auto"/>
                          </w:divBdr>
                          <w:divsChild>
                            <w:div w:id="263803632">
                              <w:marLeft w:val="0"/>
                              <w:marRight w:val="0"/>
                              <w:marTop w:val="0"/>
                              <w:marBottom w:val="0"/>
                              <w:divBdr>
                                <w:top w:val="none" w:sz="0" w:space="0" w:color="auto"/>
                                <w:left w:val="none" w:sz="0" w:space="0" w:color="auto"/>
                                <w:bottom w:val="none" w:sz="0" w:space="0" w:color="auto"/>
                                <w:right w:val="none" w:sz="0" w:space="0" w:color="auto"/>
                              </w:divBdr>
                              <w:divsChild>
                                <w:div w:id="1679576707">
                                  <w:marLeft w:val="0"/>
                                  <w:marRight w:val="0"/>
                                  <w:marTop w:val="0"/>
                                  <w:marBottom w:val="0"/>
                                  <w:divBdr>
                                    <w:top w:val="none" w:sz="0" w:space="0" w:color="auto"/>
                                    <w:left w:val="none" w:sz="0" w:space="0" w:color="auto"/>
                                    <w:bottom w:val="none" w:sz="0" w:space="0" w:color="auto"/>
                                    <w:right w:val="none" w:sz="0" w:space="0" w:color="auto"/>
                                  </w:divBdr>
                                  <w:divsChild>
                                    <w:div w:id="211621855">
                                      <w:marLeft w:val="0"/>
                                      <w:marRight w:val="0"/>
                                      <w:marTop w:val="0"/>
                                      <w:marBottom w:val="0"/>
                                      <w:divBdr>
                                        <w:top w:val="none" w:sz="0" w:space="0" w:color="auto"/>
                                        <w:left w:val="none" w:sz="0" w:space="0" w:color="auto"/>
                                        <w:bottom w:val="none" w:sz="0" w:space="0" w:color="auto"/>
                                        <w:right w:val="none" w:sz="0" w:space="0" w:color="auto"/>
                                      </w:divBdr>
                                      <w:divsChild>
                                        <w:div w:id="1499729668">
                                          <w:marLeft w:val="0"/>
                                          <w:marRight w:val="0"/>
                                          <w:marTop w:val="0"/>
                                          <w:marBottom w:val="0"/>
                                          <w:divBdr>
                                            <w:top w:val="none" w:sz="0" w:space="0" w:color="auto"/>
                                            <w:left w:val="none" w:sz="0" w:space="0" w:color="auto"/>
                                            <w:bottom w:val="none" w:sz="0" w:space="0" w:color="auto"/>
                                            <w:right w:val="none" w:sz="0" w:space="0" w:color="auto"/>
                                          </w:divBdr>
                                          <w:divsChild>
                                            <w:div w:id="55161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image" Target="media/image147.png"/><Relationship Id="rId170" Type="http://schemas.openxmlformats.org/officeDocument/2006/relationships/image" Target="media/image158.jpeg"/><Relationship Id="rId191" Type="http://schemas.openxmlformats.org/officeDocument/2006/relationships/image" Target="media/image179.jpeg"/><Relationship Id="rId205" Type="http://schemas.openxmlformats.org/officeDocument/2006/relationships/image" Target="media/image193.jpeg"/><Relationship Id="rId107" Type="http://schemas.openxmlformats.org/officeDocument/2006/relationships/image" Target="media/image95.png"/><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28" Type="http://schemas.openxmlformats.org/officeDocument/2006/relationships/image" Target="media/image116.png"/><Relationship Id="rId144" Type="http://schemas.openxmlformats.org/officeDocument/2006/relationships/image" Target="media/image132.png"/><Relationship Id="rId149" Type="http://schemas.openxmlformats.org/officeDocument/2006/relationships/image" Target="media/image13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160" Type="http://schemas.openxmlformats.org/officeDocument/2006/relationships/image" Target="media/image148.png"/><Relationship Id="rId165" Type="http://schemas.openxmlformats.org/officeDocument/2006/relationships/image" Target="media/image153.png"/><Relationship Id="rId181" Type="http://schemas.openxmlformats.org/officeDocument/2006/relationships/image" Target="media/image169.jpeg"/><Relationship Id="rId186" Type="http://schemas.openxmlformats.org/officeDocument/2006/relationships/image" Target="media/image174.jpeg"/><Relationship Id="rId211" Type="http://schemas.openxmlformats.org/officeDocument/2006/relationships/image" Target="media/image199.jpe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image" Target="media/image101.png"/><Relationship Id="rId118" Type="http://schemas.openxmlformats.org/officeDocument/2006/relationships/image" Target="media/image106.png"/><Relationship Id="rId134" Type="http://schemas.openxmlformats.org/officeDocument/2006/relationships/image" Target="media/image122.png"/><Relationship Id="rId139" Type="http://schemas.openxmlformats.org/officeDocument/2006/relationships/image" Target="media/image127.png"/><Relationship Id="rId80" Type="http://schemas.openxmlformats.org/officeDocument/2006/relationships/image" Target="media/image68.png"/><Relationship Id="rId85" Type="http://schemas.openxmlformats.org/officeDocument/2006/relationships/image" Target="media/image73.png"/><Relationship Id="rId150" Type="http://schemas.openxmlformats.org/officeDocument/2006/relationships/image" Target="media/image138.png"/><Relationship Id="rId155" Type="http://schemas.openxmlformats.org/officeDocument/2006/relationships/image" Target="media/image143.png"/><Relationship Id="rId171" Type="http://schemas.openxmlformats.org/officeDocument/2006/relationships/image" Target="media/image159.jpeg"/><Relationship Id="rId176" Type="http://schemas.openxmlformats.org/officeDocument/2006/relationships/image" Target="media/image164.jpeg"/><Relationship Id="rId192" Type="http://schemas.openxmlformats.org/officeDocument/2006/relationships/image" Target="media/image180.jpeg"/><Relationship Id="rId197" Type="http://schemas.openxmlformats.org/officeDocument/2006/relationships/image" Target="media/image185.jpeg"/><Relationship Id="rId206" Type="http://schemas.openxmlformats.org/officeDocument/2006/relationships/image" Target="media/image194.jpeg"/><Relationship Id="rId201" Type="http://schemas.openxmlformats.org/officeDocument/2006/relationships/image" Target="media/image189.jpeg"/><Relationship Id="rId12" Type="http://schemas.openxmlformats.org/officeDocument/2006/relationships/image" Target="media/image2.jpeg"/><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2.png"/><Relationship Id="rId129" Type="http://schemas.openxmlformats.org/officeDocument/2006/relationships/image" Target="media/image117.png"/><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40" Type="http://schemas.openxmlformats.org/officeDocument/2006/relationships/image" Target="media/image128.png"/><Relationship Id="rId145" Type="http://schemas.openxmlformats.org/officeDocument/2006/relationships/image" Target="media/image133.png"/><Relationship Id="rId161" Type="http://schemas.openxmlformats.org/officeDocument/2006/relationships/image" Target="media/image149.png"/><Relationship Id="rId166" Type="http://schemas.openxmlformats.org/officeDocument/2006/relationships/image" Target="media/image154.jpeg"/><Relationship Id="rId182" Type="http://schemas.openxmlformats.org/officeDocument/2006/relationships/image" Target="media/image170.jpeg"/><Relationship Id="rId187" Type="http://schemas.openxmlformats.org/officeDocument/2006/relationships/image" Target="media/image175.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fontTable" Target="fontTable.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pn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18.png"/><Relationship Id="rId135" Type="http://schemas.openxmlformats.org/officeDocument/2006/relationships/image" Target="media/image123.png"/><Relationship Id="rId151" Type="http://schemas.openxmlformats.org/officeDocument/2006/relationships/image" Target="media/image139.png"/><Relationship Id="rId156" Type="http://schemas.openxmlformats.org/officeDocument/2006/relationships/image" Target="media/image144.png"/><Relationship Id="rId177" Type="http://schemas.openxmlformats.org/officeDocument/2006/relationships/image" Target="media/image165.jpeg"/><Relationship Id="rId198" Type="http://schemas.openxmlformats.org/officeDocument/2006/relationships/image" Target="media/image186.jpeg"/><Relationship Id="rId172" Type="http://schemas.openxmlformats.org/officeDocument/2006/relationships/image" Target="media/image160.jpeg"/><Relationship Id="rId193" Type="http://schemas.openxmlformats.org/officeDocument/2006/relationships/image" Target="media/image181.jpeg"/><Relationship Id="rId202" Type="http://schemas.openxmlformats.org/officeDocument/2006/relationships/image" Target="media/image190.jpeg"/><Relationship Id="rId207" Type="http://schemas.openxmlformats.org/officeDocument/2006/relationships/image" Target="media/image195.jpeg"/><Relationship Id="rId13" Type="http://schemas.openxmlformats.org/officeDocument/2006/relationships/footer" Target="footer4.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image" Target="media/image113.png"/><Relationship Id="rId141" Type="http://schemas.openxmlformats.org/officeDocument/2006/relationships/image" Target="media/image129.png"/><Relationship Id="rId146" Type="http://schemas.openxmlformats.org/officeDocument/2006/relationships/image" Target="media/image134.png"/><Relationship Id="rId167" Type="http://schemas.openxmlformats.org/officeDocument/2006/relationships/image" Target="media/image155.jpeg"/><Relationship Id="rId188" Type="http://schemas.openxmlformats.org/officeDocument/2006/relationships/image" Target="media/image176.jpe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162" Type="http://schemas.openxmlformats.org/officeDocument/2006/relationships/image" Target="media/image150.png"/><Relationship Id="rId183" Type="http://schemas.openxmlformats.org/officeDocument/2006/relationships/image" Target="media/image171.jpeg"/><Relationship Id="rId21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png"/><Relationship Id="rId136" Type="http://schemas.openxmlformats.org/officeDocument/2006/relationships/image" Target="media/image124.png"/><Relationship Id="rId157" Type="http://schemas.openxmlformats.org/officeDocument/2006/relationships/image" Target="media/image145.png"/><Relationship Id="rId178" Type="http://schemas.openxmlformats.org/officeDocument/2006/relationships/image" Target="media/image166.jpeg"/><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40.png"/><Relationship Id="rId173" Type="http://schemas.openxmlformats.org/officeDocument/2006/relationships/image" Target="media/image161.jpeg"/><Relationship Id="rId194" Type="http://schemas.openxmlformats.org/officeDocument/2006/relationships/image" Target="media/image182.jpeg"/><Relationship Id="rId199" Type="http://schemas.openxmlformats.org/officeDocument/2006/relationships/image" Target="media/image187.jpeg"/><Relationship Id="rId203" Type="http://schemas.openxmlformats.org/officeDocument/2006/relationships/image" Target="media/image191.jpeg"/><Relationship Id="rId208" Type="http://schemas.openxmlformats.org/officeDocument/2006/relationships/image" Target="media/image196.jpeg"/><Relationship Id="rId19" Type="http://schemas.openxmlformats.org/officeDocument/2006/relationships/image" Target="media/image7.png"/><Relationship Id="rId14" Type="http://schemas.openxmlformats.org/officeDocument/2006/relationships/footer" Target="footer5.xml"/><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168" Type="http://schemas.openxmlformats.org/officeDocument/2006/relationships/image" Target="media/image156.jpe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163" Type="http://schemas.openxmlformats.org/officeDocument/2006/relationships/image" Target="media/image151.png"/><Relationship Id="rId184" Type="http://schemas.openxmlformats.org/officeDocument/2006/relationships/image" Target="media/image172.jpeg"/><Relationship Id="rId189" Type="http://schemas.openxmlformats.org/officeDocument/2006/relationships/image" Target="media/image177.jpe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74" Type="http://schemas.openxmlformats.org/officeDocument/2006/relationships/image" Target="media/image162.jpeg"/><Relationship Id="rId179" Type="http://schemas.openxmlformats.org/officeDocument/2006/relationships/image" Target="media/image167.jpeg"/><Relationship Id="rId195" Type="http://schemas.openxmlformats.org/officeDocument/2006/relationships/image" Target="media/image183.jpeg"/><Relationship Id="rId209" Type="http://schemas.openxmlformats.org/officeDocument/2006/relationships/image" Target="media/image197.jpeg"/><Relationship Id="rId190" Type="http://schemas.openxmlformats.org/officeDocument/2006/relationships/image" Target="media/image178.jpeg"/><Relationship Id="rId204" Type="http://schemas.openxmlformats.org/officeDocument/2006/relationships/image" Target="media/image192.jpeg"/><Relationship Id="rId15" Type="http://schemas.openxmlformats.org/officeDocument/2006/relationships/image" Target="media/image3.jpe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5.png"/><Relationship Id="rId10" Type="http://schemas.openxmlformats.org/officeDocument/2006/relationships/footer" Target="footer2.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164" Type="http://schemas.openxmlformats.org/officeDocument/2006/relationships/image" Target="media/image152.png"/><Relationship Id="rId169" Type="http://schemas.openxmlformats.org/officeDocument/2006/relationships/image" Target="media/image157.jpeg"/><Relationship Id="rId185" Type="http://schemas.openxmlformats.org/officeDocument/2006/relationships/image" Target="media/image173.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8.jpeg"/><Relationship Id="rId210" Type="http://schemas.openxmlformats.org/officeDocument/2006/relationships/image" Target="media/image198.jpeg"/><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png"/><Relationship Id="rId175" Type="http://schemas.openxmlformats.org/officeDocument/2006/relationships/image" Target="media/image163.jpeg"/><Relationship Id="rId196" Type="http://schemas.openxmlformats.org/officeDocument/2006/relationships/image" Target="media/image184.jpeg"/><Relationship Id="rId200" Type="http://schemas.openxmlformats.org/officeDocument/2006/relationships/image" Target="media/image188.jpeg"/><Relationship Id="rId16"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C020773-29CD-4D2D-8A9B-6C5F14E9C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0</TotalTime>
  <Pages>1</Pages>
  <Words>50505</Words>
  <Characters>287882</Characters>
  <Application>Microsoft Office Word</Application>
  <DocSecurity>0</DocSecurity>
  <Lines>2399</Lines>
  <Paragraphs>6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T FKTI</dc:creator>
  <cp:keywords/>
  <dc:description/>
  <cp:lastModifiedBy>Microsoft account</cp:lastModifiedBy>
  <cp:revision>37</cp:revision>
  <cp:lastPrinted>2025-04-26T13:30:00Z</cp:lastPrinted>
  <dcterms:created xsi:type="dcterms:W3CDTF">2021-09-05T06:03:00Z</dcterms:created>
  <dcterms:modified xsi:type="dcterms:W3CDTF">2025-04-26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187d3455-8323-3d05-b00f-a165d705de7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